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BD3C2" w14:textId="77777777" w:rsidR="00211FC1" w:rsidRPr="00FB5275" w:rsidRDefault="00211FC1" w:rsidP="00404E7F">
      <w:pPr>
        <w:pStyle w:val="Title1"/>
      </w:pPr>
      <w:bookmarkStart w:id="0" w:name="_Hlk493342805"/>
      <w:r w:rsidRPr="00FB5275">
        <w:t>JAMES COOK UNIVERSITY</w:t>
      </w:r>
    </w:p>
    <w:p w14:paraId="1B17A2FA" w14:textId="77777777" w:rsidR="00211FC1" w:rsidRPr="00FB5275" w:rsidRDefault="00211FC1" w:rsidP="00404E7F">
      <w:pPr>
        <w:pStyle w:val="Title1"/>
      </w:pPr>
    </w:p>
    <w:p w14:paraId="090577A0" w14:textId="0DB0B555" w:rsidR="00211FC1" w:rsidRPr="00FB5275" w:rsidRDefault="00211FC1" w:rsidP="00643103">
      <w:pPr>
        <w:pStyle w:val="Title2"/>
      </w:pPr>
      <w:r w:rsidRPr="00FB5275">
        <w:t>C</w:t>
      </w:r>
      <w:r w:rsidR="00643103">
        <w:t>OLLEGE OF SCIENCE &amp; ENGINEERING</w:t>
      </w:r>
    </w:p>
    <w:p w14:paraId="31CADEB6" w14:textId="77777777" w:rsidR="00211FC1" w:rsidRPr="00FB5275" w:rsidRDefault="00211FC1" w:rsidP="00404E7F"/>
    <w:p w14:paraId="4ECEBEB0" w14:textId="77777777" w:rsidR="00211FC1" w:rsidRPr="00FB5275" w:rsidRDefault="00211FC1" w:rsidP="00404E7F">
      <w:pPr>
        <w:pStyle w:val="Title3"/>
      </w:pPr>
      <w:r w:rsidRPr="00FB5275">
        <w:t>EG4011/2</w:t>
      </w:r>
    </w:p>
    <w:p w14:paraId="6C764638" w14:textId="77777777" w:rsidR="00211FC1" w:rsidRPr="00FB5275" w:rsidRDefault="00211FC1" w:rsidP="00404E7F">
      <w:pPr>
        <w:pStyle w:val="Title3"/>
      </w:pPr>
      <w:r w:rsidRPr="00FB5275">
        <w:t>Electrical &amp; Electronic Engineering</w:t>
      </w:r>
    </w:p>
    <w:p w14:paraId="4FE31DB7" w14:textId="4F29462F" w:rsidR="00211FC1" w:rsidRPr="00FB5275" w:rsidRDefault="00211FC1" w:rsidP="00404E7F"/>
    <w:p w14:paraId="56F7E3EC" w14:textId="77777777" w:rsidR="00211FC1" w:rsidRPr="00FB5275" w:rsidRDefault="00211FC1" w:rsidP="00404E7F">
      <w:pPr>
        <w:pStyle w:val="Title4"/>
      </w:pPr>
      <w:r w:rsidRPr="00FB5275">
        <w:lastRenderedPageBreak/>
        <w:t xml:space="preserve">SOLAR PHOTOVOLTAIC AND STORAGE FOR DOMESTIC USE  </w:t>
      </w:r>
    </w:p>
    <w:p w14:paraId="6E6A2655" w14:textId="77777777" w:rsidR="00643103" w:rsidRDefault="00643103" w:rsidP="00643103">
      <w:pPr>
        <w:pStyle w:val="Title5"/>
      </w:pPr>
    </w:p>
    <w:p w14:paraId="4FA4F245" w14:textId="77777777" w:rsidR="00643103" w:rsidRDefault="00643103" w:rsidP="00643103">
      <w:pPr>
        <w:pStyle w:val="Title5"/>
      </w:pPr>
    </w:p>
    <w:p w14:paraId="668C7FF6" w14:textId="6AEE3645" w:rsidR="00211FC1" w:rsidRPr="00FB5275" w:rsidRDefault="00643103" w:rsidP="00643103">
      <w:pPr>
        <w:pStyle w:val="Title5"/>
      </w:pPr>
      <w:r>
        <w:t>Clinton Greg Elliott</w:t>
      </w:r>
    </w:p>
    <w:p w14:paraId="3715E91E" w14:textId="77777777" w:rsidR="00211FC1" w:rsidRPr="00FB5275" w:rsidRDefault="00211FC1" w:rsidP="00404E7F">
      <w:pPr>
        <w:pStyle w:val="Title5"/>
      </w:pPr>
      <w:r w:rsidRPr="00FB5275">
        <w:t>12788727</w:t>
      </w:r>
    </w:p>
    <w:p w14:paraId="5E9CFB30" w14:textId="77777777" w:rsidR="00211FC1" w:rsidRPr="00FB5275" w:rsidRDefault="00211FC1" w:rsidP="00404E7F"/>
    <w:p w14:paraId="475D51BB" w14:textId="77777777" w:rsidR="00211FC1" w:rsidRPr="00FB5275" w:rsidRDefault="00211FC1" w:rsidP="00404E7F">
      <w:pPr>
        <w:pStyle w:val="Title6"/>
      </w:pPr>
      <w:r w:rsidRPr="00FB5275">
        <w:t>Thesis submitted to the College of Science &amp; Engineering</w:t>
      </w:r>
    </w:p>
    <w:p w14:paraId="62153EFC" w14:textId="77777777" w:rsidR="00211FC1" w:rsidRPr="00FB5275" w:rsidRDefault="00211FC1" w:rsidP="00404E7F">
      <w:pPr>
        <w:pStyle w:val="Title6"/>
      </w:pPr>
      <w:r w:rsidRPr="00FB5275">
        <w:t>in partial fulfilment of the requirements for the degree of</w:t>
      </w:r>
    </w:p>
    <w:p w14:paraId="641E3165" w14:textId="77777777" w:rsidR="00211FC1" w:rsidRPr="00FB5275" w:rsidRDefault="00211FC1" w:rsidP="00404E7F">
      <w:pPr>
        <w:pStyle w:val="Title6"/>
      </w:pPr>
    </w:p>
    <w:p w14:paraId="7559E673" w14:textId="77777777" w:rsidR="00211FC1" w:rsidRPr="00FB5275" w:rsidRDefault="00211FC1" w:rsidP="00404E7F">
      <w:pPr>
        <w:pStyle w:val="Title7"/>
      </w:pPr>
      <w:r w:rsidRPr="00FB5275">
        <w:t>Bachelor of Engineering with Honours</w:t>
      </w:r>
    </w:p>
    <w:p w14:paraId="14EAC629" w14:textId="77777777" w:rsidR="00211FC1" w:rsidRPr="00FB5275" w:rsidRDefault="00211FC1" w:rsidP="00404E7F">
      <w:pPr>
        <w:pStyle w:val="Title7"/>
      </w:pPr>
      <w:r w:rsidRPr="00FB5275">
        <w:t>(Electrical &amp; Electronic)</w:t>
      </w:r>
    </w:p>
    <w:p w14:paraId="3A895986" w14:textId="77777777" w:rsidR="00211FC1" w:rsidRPr="00FB5275" w:rsidRDefault="00211FC1" w:rsidP="00404E7F">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404E7F">
      <w:pPr>
        <w:pStyle w:val="CoverPageDetails"/>
        <w:sectPr w:rsidR="00211FC1" w:rsidRPr="00FB5275" w:rsidSect="00211FC1">
          <w:footerReference w:type="default" r:id="rId5"/>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404E7F">
      <w:pPr>
        <w:pStyle w:val="CoverPageDetails"/>
      </w:pPr>
    </w:p>
    <w:p w14:paraId="692169E1" w14:textId="77777777" w:rsidR="00211FC1" w:rsidRPr="00FB5275" w:rsidRDefault="00211FC1" w:rsidP="00404E7F"/>
    <w:p w14:paraId="41E7C0EB" w14:textId="77777777" w:rsidR="00211FC1" w:rsidRPr="00FB5275" w:rsidRDefault="00211FC1" w:rsidP="00404E7F"/>
    <w:p w14:paraId="72E0CB96" w14:textId="77777777" w:rsidR="00211FC1" w:rsidRPr="00FB5275" w:rsidRDefault="00211FC1" w:rsidP="00404E7F"/>
    <w:p w14:paraId="7B9754B3" w14:textId="77777777" w:rsidR="00211FC1" w:rsidRPr="00FB5275" w:rsidRDefault="00211FC1" w:rsidP="00404E7F"/>
    <w:p w14:paraId="7799514F" w14:textId="77777777" w:rsidR="00211FC1" w:rsidRPr="00FB5275" w:rsidRDefault="00211FC1" w:rsidP="00404E7F"/>
    <w:p w14:paraId="4FD12E52" w14:textId="77777777" w:rsidR="00211FC1" w:rsidRPr="00FB5275" w:rsidRDefault="00211FC1" w:rsidP="00404E7F"/>
    <w:p w14:paraId="26EAEBEA" w14:textId="77777777" w:rsidR="00211FC1" w:rsidRPr="00FB5275" w:rsidRDefault="00211FC1" w:rsidP="00404E7F"/>
    <w:p w14:paraId="1D69279B" w14:textId="77777777" w:rsidR="00211FC1" w:rsidRPr="00FB5275" w:rsidRDefault="00211FC1" w:rsidP="00404E7F"/>
    <w:p w14:paraId="6621369B" w14:textId="77777777" w:rsidR="00211FC1" w:rsidRPr="00FB5275" w:rsidRDefault="00211FC1" w:rsidP="00404E7F"/>
    <w:p w14:paraId="518D082C" w14:textId="782A9823" w:rsidR="00211FC1" w:rsidRDefault="00211FC1" w:rsidP="00404E7F"/>
    <w:p w14:paraId="151B6FB1" w14:textId="77777777" w:rsidR="00643103" w:rsidRPr="00FB5275" w:rsidRDefault="00643103" w:rsidP="00404E7F"/>
    <w:p w14:paraId="2A7F703B" w14:textId="77777777" w:rsidR="00211FC1" w:rsidRPr="00FB5275" w:rsidRDefault="00211FC1" w:rsidP="00404E7F"/>
    <w:p w14:paraId="76013EA7" w14:textId="77777777" w:rsidR="00211FC1" w:rsidRPr="00FB5275" w:rsidRDefault="00211FC1" w:rsidP="00404E7F"/>
    <w:p w14:paraId="28CD87DA" w14:textId="77777777" w:rsidR="00211FC1" w:rsidRPr="00FB5275" w:rsidRDefault="00211FC1" w:rsidP="00404E7F">
      <w:pPr>
        <w:pStyle w:val="Blank"/>
      </w:pPr>
      <w:r w:rsidRPr="00FB5275">
        <w:t xml:space="preserve">   This page intentionally left blank</w:t>
      </w:r>
    </w:p>
    <w:p w14:paraId="6FE18159" w14:textId="77777777" w:rsidR="00211FC1" w:rsidRPr="00FB5275" w:rsidRDefault="00211FC1" w:rsidP="00404E7F"/>
    <w:p w14:paraId="392C144A" w14:textId="77777777" w:rsidR="00211FC1" w:rsidRPr="00FB5275" w:rsidRDefault="00211FC1" w:rsidP="00404E7F"/>
    <w:p w14:paraId="6B133685" w14:textId="77777777" w:rsidR="00211FC1" w:rsidRPr="00FB5275" w:rsidRDefault="00211FC1" w:rsidP="00404E7F"/>
    <w:p w14:paraId="5B1F6BC6" w14:textId="77777777" w:rsidR="00211FC1" w:rsidRPr="00FB5275" w:rsidRDefault="00211FC1" w:rsidP="00404E7F"/>
    <w:p w14:paraId="5F7674A7" w14:textId="77777777" w:rsidR="00211FC1" w:rsidRPr="00FB5275" w:rsidRDefault="00211FC1" w:rsidP="00404E7F"/>
    <w:p w14:paraId="5E660FD2" w14:textId="77777777" w:rsidR="00211FC1" w:rsidRPr="00FB5275" w:rsidRDefault="00211FC1" w:rsidP="00404E7F"/>
    <w:p w14:paraId="0C79CD60" w14:textId="77777777" w:rsidR="00211FC1" w:rsidRPr="00FB5275" w:rsidRDefault="00211FC1" w:rsidP="00404E7F"/>
    <w:p w14:paraId="37C8866F" w14:textId="77777777" w:rsidR="00211FC1" w:rsidRPr="00FB5275" w:rsidRDefault="00211FC1" w:rsidP="00404E7F">
      <w:pPr>
        <w:sectPr w:rsidR="00211FC1" w:rsidRPr="00FB5275" w:rsidSect="00404E7F">
          <w:headerReference w:type="even" r:id="rId6"/>
          <w:headerReference w:type="default" r:id="rId7"/>
          <w:headerReference w:type="first" r:id="rId8"/>
          <w:footerReference w:type="first" r:id="rId9"/>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404E7F"/>
    <w:p w14:paraId="278D538D" w14:textId="77777777" w:rsidR="00211FC1" w:rsidRPr="00FB5275" w:rsidRDefault="00211FC1" w:rsidP="00404E7F"/>
    <w:p w14:paraId="73CB103A" w14:textId="77777777" w:rsidR="00211FC1" w:rsidRPr="00FB5275" w:rsidRDefault="00211FC1" w:rsidP="00404E7F"/>
    <w:p w14:paraId="503A7043" w14:textId="77777777" w:rsidR="00211FC1" w:rsidRPr="00FB5275" w:rsidRDefault="00211FC1" w:rsidP="00404E7F"/>
    <w:p w14:paraId="6CF1A975" w14:textId="77777777" w:rsidR="00211FC1" w:rsidRPr="00FB5275" w:rsidRDefault="00211FC1" w:rsidP="00404E7F"/>
    <w:p w14:paraId="5A36343F" w14:textId="77777777" w:rsidR="00211FC1" w:rsidRPr="00FB5275" w:rsidRDefault="00211FC1" w:rsidP="00404E7F"/>
    <w:p w14:paraId="6C7F2FFF" w14:textId="77777777" w:rsidR="00211FC1" w:rsidRPr="00FB5275" w:rsidRDefault="00211FC1" w:rsidP="00404E7F"/>
    <w:p w14:paraId="6661450B" w14:textId="10A77700" w:rsidR="00211FC1" w:rsidRDefault="00211FC1" w:rsidP="00404E7F"/>
    <w:p w14:paraId="038CEC02" w14:textId="2FD31EA5" w:rsidR="00643103" w:rsidRDefault="00643103" w:rsidP="00404E7F"/>
    <w:p w14:paraId="0107547A" w14:textId="605A0ADE" w:rsidR="00643103" w:rsidRPr="00FB5275" w:rsidRDefault="00643103" w:rsidP="00404E7F"/>
    <w:p w14:paraId="3CA29721" w14:textId="77777777" w:rsidR="00211FC1" w:rsidRPr="00FB5275" w:rsidRDefault="00211FC1" w:rsidP="00404E7F"/>
    <w:p w14:paraId="448CA88D" w14:textId="77777777" w:rsidR="00211FC1" w:rsidRPr="00FB5275" w:rsidRDefault="00211FC1" w:rsidP="00404E7F"/>
    <w:p w14:paraId="632B01B6" w14:textId="77777777" w:rsidR="00211FC1" w:rsidRPr="00FB5275" w:rsidRDefault="00211FC1" w:rsidP="00404E7F"/>
    <w:p w14:paraId="03ED90D1" w14:textId="77777777" w:rsidR="00211FC1" w:rsidRPr="00FB5275" w:rsidRDefault="00211FC1" w:rsidP="00404E7F"/>
    <w:p w14:paraId="4BD95267" w14:textId="77777777" w:rsidR="00211FC1" w:rsidRPr="00FB5275" w:rsidRDefault="00211FC1" w:rsidP="00404E7F">
      <w:pPr>
        <w:pStyle w:val="Quote"/>
      </w:pPr>
      <w:r w:rsidRPr="00FB5275">
        <w:t>When Alternative energy is no longer an alternative.</w:t>
      </w:r>
    </w:p>
    <w:p w14:paraId="6B3B2743" w14:textId="77777777" w:rsidR="00211FC1" w:rsidRPr="00FB5275" w:rsidRDefault="00211FC1" w:rsidP="00404E7F">
      <w:pPr>
        <w:pStyle w:val="Quote"/>
      </w:pPr>
      <w:r w:rsidRPr="00FB5275">
        <w:t>-Anonymous</w:t>
      </w:r>
    </w:p>
    <w:p w14:paraId="575E1A1E" w14:textId="77777777" w:rsidR="00211FC1" w:rsidRPr="00FB5275" w:rsidRDefault="00211FC1" w:rsidP="00404E7F">
      <w:pPr>
        <w:pStyle w:val="Dedication"/>
      </w:pPr>
    </w:p>
    <w:p w14:paraId="501CD693" w14:textId="77777777" w:rsidR="00211FC1" w:rsidRPr="00FB5275" w:rsidRDefault="00211FC1" w:rsidP="00404E7F">
      <w:pPr>
        <w:pStyle w:val="Dedication"/>
      </w:pPr>
    </w:p>
    <w:p w14:paraId="7D60B1E5" w14:textId="77777777" w:rsidR="00211FC1" w:rsidRPr="00FB5275" w:rsidRDefault="00211FC1" w:rsidP="00404E7F">
      <w:pPr>
        <w:pStyle w:val="Dedication"/>
      </w:pPr>
    </w:p>
    <w:p w14:paraId="01959EFF" w14:textId="77777777" w:rsidR="00211FC1" w:rsidRPr="00FB5275" w:rsidRDefault="00211FC1" w:rsidP="00404E7F">
      <w:pPr>
        <w:pStyle w:val="Dedication"/>
      </w:pPr>
    </w:p>
    <w:p w14:paraId="64015967" w14:textId="77777777" w:rsidR="00211FC1" w:rsidRPr="00FB5275" w:rsidRDefault="00211FC1" w:rsidP="00404E7F">
      <w:pPr>
        <w:pStyle w:val="Dedication"/>
      </w:pPr>
    </w:p>
    <w:p w14:paraId="22CFAA2D" w14:textId="77777777" w:rsidR="00211FC1" w:rsidRPr="00FB5275" w:rsidRDefault="00211FC1" w:rsidP="00404E7F">
      <w:pPr>
        <w:pStyle w:val="Dedication"/>
      </w:pPr>
    </w:p>
    <w:p w14:paraId="13C0328D" w14:textId="77777777" w:rsidR="00211FC1" w:rsidRPr="00FB5275" w:rsidRDefault="00211FC1" w:rsidP="00211FC1">
      <w:pPr>
        <w:pStyle w:val="Heading1-NoNumber"/>
        <w:rPr>
          <w:lang w:val="en-AU"/>
        </w:rPr>
      </w:pPr>
    </w:p>
    <w:p w14:paraId="4F601986" w14:textId="77777777" w:rsidR="00211FC1" w:rsidRPr="00FB5275" w:rsidRDefault="00211FC1" w:rsidP="00404E7F"/>
    <w:p w14:paraId="34BFFC67" w14:textId="77777777" w:rsidR="00211FC1" w:rsidRPr="00FB5275" w:rsidRDefault="00211FC1" w:rsidP="00404E7F"/>
    <w:p w14:paraId="4442C346" w14:textId="77777777" w:rsidR="00211FC1" w:rsidRPr="00FB5275" w:rsidRDefault="00211FC1" w:rsidP="00404E7F"/>
    <w:p w14:paraId="504A35B0" w14:textId="77777777" w:rsidR="00211FC1" w:rsidRPr="00FB5275" w:rsidRDefault="00211FC1" w:rsidP="00404E7F"/>
    <w:p w14:paraId="49FA71EF" w14:textId="77777777" w:rsidR="00211FC1" w:rsidRPr="00FB5275" w:rsidRDefault="00211FC1" w:rsidP="00404E7F"/>
    <w:p w14:paraId="27F1C53A" w14:textId="77777777" w:rsidR="00211FC1" w:rsidRPr="00FB5275" w:rsidRDefault="00211FC1" w:rsidP="00404E7F"/>
    <w:p w14:paraId="2D3195F1" w14:textId="5276BC55" w:rsidR="00211FC1" w:rsidRPr="00FB5275" w:rsidRDefault="00211FC1" w:rsidP="00404E7F"/>
    <w:p w14:paraId="6252073B" w14:textId="77777777" w:rsidR="00211FC1" w:rsidRPr="00FB5275" w:rsidRDefault="00211FC1" w:rsidP="00404E7F"/>
    <w:p w14:paraId="7FEC439D" w14:textId="77777777" w:rsidR="00211FC1" w:rsidRPr="00FB5275" w:rsidRDefault="00211FC1" w:rsidP="00404E7F">
      <w:pPr>
        <w:sectPr w:rsidR="00211FC1" w:rsidRPr="00FB5275" w:rsidSect="00404E7F">
          <w:headerReference w:type="even" r:id="rId10"/>
          <w:headerReference w:type="default" r:id="rId11"/>
          <w:footerReference w:type="default" r:id="rId12"/>
          <w:head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404E7F">
      <w:r w:rsidRPr="00FB5275">
        <w:rPr>
          <w:lang w:eastAsia="en-AU"/>
        </w:rPr>
        <w:lastRenderedPageBreak/>
        <mc:AlternateContent>
          <mc:Choice Requires="wps">
            <w:drawing>
              <wp:anchor distT="0" distB="0" distL="114300" distR="114300" simplePos="0" relativeHeight="251675648" behindDoc="0" locked="0" layoutInCell="1" allowOverlap="1" wp14:anchorId="1105AB27" wp14:editId="2183AB8C">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404E7F" w:rsidRPr="00C15BC7" w:rsidRDefault="00404E7F" w:rsidP="00404E7F">
                            <w:pPr>
                              <w:pStyle w:val="statement"/>
                            </w:pPr>
                            <w:r w:rsidRPr="00C15BC7">
                              <w:t>Statement of Access</w:t>
                            </w:r>
                          </w:p>
                          <w:p w14:paraId="32AB9E0D" w14:textId="77777777" w:rsidR="00404E7F" w:rsidRDefault="00404E7F" w:rsidP="00404E7F">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404E7F" w:rsidRDefault="00404E7F" w:rsidP="00404E7F">
                            <w:pPr>
                              <w:pStyle w:val="Normal1"/>
                            </w:pPr>
                            <w:r>
                              <w:t>I understand that, as an unpublished work, a thesis has significant protection under the Copyright Act and</w:t>
                            </w:r>
                          </w:p>
                          <w:p w14:paraId="7DE80A3C" w14:textId="77777777" w:rsidR="00404E7F" w:rsidRDefault="00404E7F" w:rsidP="00404E7F">
                            <w:pPr>
                              <w:pStyle w:val="Normal1"/>
                            </w:pPr>
                            <w:r>
                              <w:t>I do not wish to place any further restriction on access to this work.</w:t>
                            </w:r>
                          </w:p>
                          <w:p w14:paraId="49DD9835" w14:textId="77777777" w:rsidR="00404E7F" w:rsidRDefault="00404E7F" w:rsidP="00404E7F">
                            <w:pPr>
                              <w:pStyle w:val="Normal1"/>
                            </w:pPr>
                            <w:r>
                              <w:t>Or</w:t>
                            </w:r>
                          </w:p>
                          <w:p w14:paraId="5524FF32" w14:textId="77777777" w:rsidR="00404E7F" w:rsidRPr="00C45961" w:rsidRDefault="00404E7F" w:rsidP="00404E7F">
                            <w:pPr>
                              <w:pStyle w:val="Normal1"/>
                              <w:rPr>
                                <w:i/>
                              </w:rPr>
                            </w:pPr>
                            <w:r>
                              <w:t xml:space="preserve">I wish this work to be embargoed until:  </w:t>
                            </w:r>
                          </w:p>
                          <w:p w14:paraId="075F081F" w14:textId="77777777" w:rsidR="00404E7F" w:rsidRDefault="00404E7F" w:rsidP="00404E7F">
                            <w:pPr>
                              <w:pStyle w:val="Normal1"/>
                            </w:pPr>
                            <w:r>
                              <w:t>Or</w:t>
                            </w:r>
                          </w:p>
                          <w:p w14:paraId="63C73067" w14:textId="77777777" w:rsidR="00404E7F" w:rsidRDefault="00404E7F" w:rsidP="00404E7F">
                            <w:pPr>
                              <w:pStyle w:val="Normal1"/>
                            </w:pPr>
                            <w:r>
                              <w:t>I wish the following restrictions to be placed on this work:</w:t>
                            </w:r>
                          </w:p>
                          <w:p w14:paraId="6B98C086" w14:textId="77777777" w:rsidR="00404E7F" w:rsidRDefault="00404E7F" w:rsidP="00404E7F">
                            <w:pPr>
                              <w:pStyle w:val="Nogap"/>
                            </w:pPr>
                          </w:p>
                          <w:p w14:paraId="5E1EBE1A" w14:textId="77777777" w:rsidR="00404E7F" w:rsidRDefault="00404E7F" w:rsidP="00404E7F">
                            <w:pPr>
                              <w:pStyle w:val="Nogap"/>
                            </w:pPr>
                          </w:p>
                          <w:p w14:paraId="5C6FDB29" w14:textId="77777777" w:rsidR="00404E7F" w:rsidRDefault="00404E7F" w:rsidP="00404E7F">
                            <w:pPr>
                              <w:pStyle w:val="Nogap"/>
                            </w:pPr>
                          </w:p>
                          <w:p w14:paraId="4A37AD6E" w14:textId="77777777" w:rsidR="00404E7F" w:rsidRPr="005E4A05" w:rsidRDefault="00404E7F" w:rsidP="00404E7F">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404E7F" w:rsidRPr="005E4A05" w:rsidRDefault="00404E7F" w:rsidP="00404E7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404E7F" w:rsidRDefault="00404E7F" w:rsidP="00404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404E7F" w:rsidRPr="00C15BC7" w:rsidRDefault="00404E7F" w:rsidP="00404E7F">
                      <w:pPr>
                        <w:pStyle w:val="statement"/>
                      </w:pPr>
                      <w:r w:rsidRPr="00C15BC7">
                        <w:t>Statement of Access</w:t>
                      </w:r>
                    </w:p>
                    <w:p w14:paraId="32AB9E0D" w14:textId="77777777" w:rsidR="00404E7F" w:rsidRDefault="00404E7F" w:rsidP="00404E7F">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404E7F" w:rsidRDefault="00404E7F" w:rsidP="00404E7F">
                      <w:pPr>
                        <w:pStyle w:val="Normal1"/>
                      </w:pPr>
                      <w:r>
                        <w:t>I understand that, as an unpublished work, a thesis has significant protection under the Copyright Act and</w:t>
                      </w:r>
                    </w:p>
                    <w:p w14:paraId="7DE80A3C" w14:textId="77777777" w:rsidR="00404E7F" w:rsidRDefault="00404E7F" w:rsidP="00404E7F">
                      <w:pPr>
                        <w:pStyle w:val="Normal1"/>
                      </w:pPr>
                      <w:r>
                        <w:t>I do not wish to place any further restriction on access to this work.</w:t>
                      </w:r>
                    </w:p>
                    <w:p w14:paraId="49DD9835" w14:textId="77777777" w:rsidR="00404E7F" w:rsidRDefault="00404E7F" w:rsidP="00404E7F">
                      <w:pPr>
                        <w:pStyle w:val="Normal1"/>
                      </w:pPr>
                      <w:r>
                        <w:t>Or</w:t>
                      </w:r>
                    </w:p>
                    <w:p w14:paraId="5524FF32" w14:textId="77777777" w:rsidR="00404E7F" w:rsidRPr="00C45961" w:rsidRDefault="00404E7F" w:rsidP="00404E7F">
                      <w:pPr>
                        <w:pStyle w:val="Normal1"/>
                        <w:rPr>
                          <w:i/>
                        </w:rPr>
                      </w:pPr>
                      <w:r>
                        <w:t xml:space="preserve">I wish this work to be embargoed until:  </w:t>
                      </w:r>
                    </w:p>
                    <w:p w14:paraId="075F081F" w14:textId="77777777" w:rsidR="00404E7F" w:rsidRDefault="00404E7F" w:rsidP="00404E7F">
                      <w:pPr>
                        <w:pStyle w:val="Normal1"/>
                      </w:pPr>
                      <w:r>
                        <w:t>Or</w:t>
                      </w:r>
                    </w:p>
                    <w:p w14:paraId="63C73067" w14:textId="77777777" w:rsidR="00404E7F" w:rsidRDefault="00404E7F" w:rsidP="00404E7F">
                      <w:pPr>
                        <w:pStyle w:val="Normal1"/>
                      </w:pPr>
                      <w:r>
                        <w:t>I wish the following restrictions to be placed on this work:</w:t>
                      </w:r>
                    </w:p>
                    <w:p w14:paraId="6B98C086" w14:textId="77777777" w:rsidR="00404E7F" w:rsidRDefault="00404E7F" w:rsidP="00404E7F">
                      <w:pPr>
                        <w:pStyle w:val="Nogap"/>
                      </w:pPr>
                    </w:p>
                    <w:p w14:paraId="5E1EBE1A" w14:textId="77777777" w:rsidR="00404E7F" w:rsidRDefault="00404E7F" w:rsidP="00404E7F">
                      <w:pPr>
                        <w:pStyle w:val="Nogap"/>
                      </w:pPr>
                    </w:p>
                    <w:p w14:paraId="5C6FDB29" w14:textId="77777777" w:rsidR="00404E7F" w:rsidRDefault="00404E7F" w:rsidP="00404E7F">
                      <w:pPr>
                        <w:pStyle w:val="Nogap"/>
                      </w:pPr>
                    </w:p>
                    <w:p w14:paraId="4A37AD6E" w14:textId="77777777" w:rsidR="00404E7F" w:rsidRPr="005E4A05" w:rsidRDefault="00404E7F" w:rsidP="00404E7F">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404E7F" w:rsidRPr="005E4A05" w:rsidRDefault="00404E7F" w:rsidP="00404E7F">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404E7F" w:rsidRDefault="00404E7F" w:rsidP="00404E7F"/>
                  </w:txbxContent>
                </v:textbox>
                <w10:wrap type="topAndBottom"/>
              </v:shape>
            </w:pict>
          </mc:Fallback>
        </mc:AlternateContent>
      </w:r>
    </w:p>
    <w:p w14:paraId="3BFE171F" w14:textId="77777777" w:rsidR="00211FC1" w:rsidRPr="00FB5275" w:rsidRDefault="00211FC1" w:rsidP="00404E7F">
      <w:r w:rsidRPr="00FB5275">
        <w:br w:type="page"/>
      </w:r>
    </w:p>
    <w:p w14:paraId="1DC9CCD7" w14:textId="77777777" w:rsidR="00211FC1" w:rsidRPr="00FB5275" w:rsidRDefault="00211FC1" w:rsidP="00404E7F">
      <w:pPr>
        <w:sectPr w:rsidR="00211FC1" w:rsidRPr="00FB5275" w:rsidSect="00404E7F">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61C42002" w14:textId="77777777" w:rsidR="00211FC1" w:rsidRPr="00FB5275" w:rsidRDefault="00211FC1" w:rsidP="00211FC1">
      <w:pPr>
        <w:pStyle w:val="Heading1-NoNumber"/>
        <w:rPr>
          <w:lang w:val="en-AU"/>
        </w:rPr>
      </w:pPr>
      <w:bookmarkStart w:id="1" w:name="_Toc494567984"/>
      <w:r w:rsidRPr="00FB5275">
        <w:rPr>
          <w:lang w:val="en-AU"/>
        </w:rPr>
        <w:lastRenderedPageBreak/>
        <w:t>Acknowledgements</w:t>
      </w:r>
      <w:bookmarkEnd w:id="1"/>
    </w:p>
    <w:p w14:paraId="3C0CC6A4" w14:textId="77777777" w:rsidR="00211FC1" w:rsidRPr="00FB5275" w:rsidRDefault="00211FC1" w:rsidP="00404E7F"/>
    <w:p w14:paraId="512D5A38" w14:textId="77777777" w:rsidR="00211FC1" w:rsidRPr="00FB5275" w:rsidRDefault="00211FC1" w:rsidP="00404E7F">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404E7F"/>
    <w:p w14:paraId="765DB4A2" w14:textId="77777777" w:rsidR="00211FC1" w:rsidRPr="00FB5275" w:rsidRDefault="00211FC1" w:rsidP="00404E7F">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404E7F"/>
    <w:p w14:paraId="66F68826" w14:textId="77777777" w:rsidR="00211FC1" w:rsidRPr="00FB5275" w:rsidRDefault="00211FC1" w:rsidP="00404E7F">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404E7F"/>
    <w:p w14:paraId="04D2E33A" w14:textId="77777777" w:rsidR="00211FC1" w:rsidRPr="00FB5275" w:rsidRDefault="00211FC1" w:rsidP="00404E7F"/>
    <w:p w14:paraId="2963E36A" w14:textId="77777777" w:rsidR="00211FC1" w:rsidRPr="00FB5275" w:rsidRDefault="00211FC1" w:rsidP="00404E7F"/>
    <w:p w14:paraId="78182DF3" w14:textId="77777777" w:rsidR="00211FC1" w:rsidRPr="00FB5275" w:rsidRDefault="00211FC1" w:rsidP="00404E7F"/>
    <w:p w14:paraId="52A7B851" w14:textId="77777777" w:rsidR="00211FC1" w:rsidRPr="00FB5275" w:rsidRDefault="00211FC1" w:rsidP="00404E7F">
      <w:r w:rsidRPr="00FB5275">
        <w:br w:type="page"/>
      </w:r>
    </w:p>
    <w:p w14:paraId="0756CAC7" w14:textId="77777777" w:rsidR="00211FC1" w:rsidRPr="00FB5275" w:rsidRDefault="00211FC1" w:rsidP="00211FC1">
      <w:pPr>
        <w:pStyle w:val="Heading1-NoNumber"/>
        <w:rPr>
          <w:lang w:val="en-AU"/>
        </w:rPr>
      </w:pPr>
      <w:bookmarkStart w:id="2" w:name="_Toc494567985"/>
      <w:r w:rsidRPr="00FB5275">
        <w:rPr>
          <w:lang w:val="en-AU"/>
        </w:rPr>
        <w:lastRenderedPageBreak/>
        <w:t>Abstract</w:t>
      </w:r>
      <w:bookmarkEnd w:id="2"/>
      <w:r w:rsidRPr="00FB5275">
        <w:rPr>
          <w:lang w:val="en-AU"/>
        </w:rPr>
        <w:t xml:space="preserve"> </w:t>
      </w:r>
    </w:p>
    <w:p w14:paraId="27ADF57B" w14:textId="77777777" w:rsidR="00211FC1" w:rsidRPr="00FB5275" w:rsidRDefault="00211FC1" w:rsidP="00404E7F"/>
    <w:p w14:paraId="57AF4A92" w14:textId="77777777" w:rsidR="00211FC1" w:rsidRPr="00FB5275" w:rsidRDefault="00211FC1" w:rsidP="00404E7F">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404E7F"/>
    <w:p w14:paraId="1890FF8F" w14:textId="77777777" w:rsidR="00211FC1" w:rsidRPr="00FB5275" w:rsidRDefault="00211FC1" w:rsidP="00404E7F">
      <w:r w:rsidRPr="00FB5275">
        <w:t xml:space="preserve">The increasing costs of electricity combined with a greater awareness and exposure to the effects of carbon dioxide emissions, have moved people </w:t>
      </w:r>
      <w:r w:rsidRPr="00FB5275">
        <w:lastRenderedPageBreak/>
        <w:t>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404E7F"/>
    <w:p w14:paraId="1D92E623" w14:textId="77777777" w:rsidR="00211FC1" w:rsidRPr="00FB5275" w:rsidRDefault="00211FC1" w:rsidP="00404E7F">
      <w:r w:rsidRPr="00FB5275">
        <w:t xml:space="preserve">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w:t>
      </w:r>
      <w:r w:rsidRPr="00FB5275">
        <w:lastRenderedPageBreak/>
        <w:t>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404E7F"/>
    <w:p w14:paraId="60BAE8B2" w14:textId="77777777" w:rsidR="00211FC1" w:rsidRPr="00FB5275" w:rsidRDefault="00211FC1" w:rsidP="00404E7F">
      <w:r w:rsidRPr="00FB5275">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404E7F"/>
    <w:bookmarkEnd w:id="5"/>
    <w:p w14:paraId="6061E5C6" w14:textId="77777777" w:rsidR="00211FC1" w:rsidRPr="00FB5275" w:rsidRDefault="00211FC1" w:rsidP="00404E7F"/>
    <w:p w14:paraId="26B8BA11" w14:textId="77777777" w:rsidR="00211FC1" w:rsidRPr="00FB5275" w:rsidRDefault="00211FC1" w:rsidP="00404E7F"/>
    <w:p w14:paraId="17C6EF8D" w14:textId="77777777" w:rsidR="00211FC1" w:rsidRPr="00FB5275" w:rsidRDefault="00211FC1" w:rsidP="00404E7F"/>
    <w:p w14:paraId="45E0B1BD" w14:textId="77777777" w:rsidR="00211FC1" w:rsidRPr="00FB5275" w:rsidRDefault="00211FC1" w:rsidP="00404E7F"/>
    <w:p w14:paraId="580F7E5E" w14:textId="77777777" w:rsidR="00211FC1" w:rsidRPr="00FB5275" w:rsidRDefault="00211FC1" w:rsidP="00404E7F">
      <w:r w:rsidRPr="00FB5275">
        <w:t>Word Count: 20,105</w:t>
      </w:r>
    </w:p>
    <w:p w14:paraId="656FCCC4" w14:textId="77777777" w:rsidR="00211FC1" w:rsidRPr="00FB5275" w:rsidRDefault="00211FC1" w:rsidP="00404E7F"/>
    <w:p w14:paraId="0D0F5545" w14:textId="77777777" w:rsidR="00211FC1" w:rsidRPr="00FB5275" w:rsidRDefault="00211FC1" w:rsidP="00404E7F"/>
    <w:p w14:paraId="2046F848" w14:textId="77777777" w:rsidR="00211FC1" w:rsidRPr="00FB5275" w:rsidRDefault="00211FC1" w:rsidP="00404E7F">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77777777" w:rsidR="00211FC1" w:rsidRPr="00FB5275" w:rsidRDefault="00211FC1" w:rsidP="00211FC1">
      <w:pPr>
        <w:pStyle w:val="Heading1-NoNumber"/>
        <w:rPr>
          <w:lang w:val="en-AU"/>
        </w:rPr>
      </w:pPr>
      <w:bookmarkStart w:id="6" w:name="_Toc494567986"/>
      <w:r w:rsidRPr="00FB5275">
        <w:rPr>
          <w:lang w:val="en-AU"/>
        </w:rPr>
        <w:lastRenderedPageBreak/>
        <w:t>Contents</w:t>
      </w:r>
      <w:bookmarkEnd w:id="6"/>
    </w:p>
    <w:p w14:paraId="1DFA3431" w14:textId="74AEC84A" w:rsidR="00643103" w:rsidRDefault="00211FC1">
      <w:pPr>
        <w:pStyle w:val="TOC1"/>
        <w:rPr>
          <w:rFonts w:asciiTheme="minorHAnsi" w:eastAsiaTheme="minorEastAsia" w:hAnsiTheme="minorHAnsi" w:cstheme="minorBidi"/>
          <w:b w:val="0"/>
          <w:bCs w:val="0"/>
          <w:caps w:val="0"/>
          <w:noProof/>
          <w:sz w:val="22"/>
          <w:szCs w:val="22"/>
          <w:lang w:eastAsia="zh-CN"/>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567984" w:history="1">
        <w:r w:rsidR="00643103" w:rsidRPr="00C24BD6">
          <w:rPr>
            <w:rStyle w:val="Hyperlink"/>
            <w:noProof/>
          </w:rPr>
          <w:t>Acknowledgements</w:t>
        </w:r>
        <w:r w:rsidR="00643103">
          <w:rPr>
            <w:noProof/>
            <w:webHidden/>
          </w:rPr>
          <w:tab/>
        </w:r>
        <w:r w:rsidR="00643103">
          <w:rPr>
            <w:noProof/>
            <w:webHidden/>
          </w:rPr>
          <w:fldChar w:fldCharType="begin"/>
        </w:r>
        <w:r w:rsidR="00643103">
          <w:rPr>
            <w:noProof/>
            <w:webHidden/>
          </w:rPr>
          <w:instrText xml:space="preserve"> PAGEREF _Toc494567984 \h </w:instrText>
        </w:r>
        <w:r w:rsidR="00643103">
          <w:rPr>
            <w:noProof/>
            <w:webHidden/>
          </w:rPr>
        </w:r>
        <w:r w:rsidR="00643103">
          <w:rPr>
            <w:noProof/>
            <w:webHidden/>
          </w:rPr>
          <w:fldChar w:fldCharType="separate"/>
        </w:r>
        <w:r w:rsidR="00643103">
          <w:rPr>
            <w:noProof/>
            <w:webHidden/>
          </w:rPr>
          <w:t>ii</w:t>
        </w:r>
        <w:r w:rsidR="00643103">
          <w:rPr>
            <w:noProof/>
            <w:webHidden/>
          </w:rPr>
          <w:fldChar w:fldCharType="end"/>
        </w:r>
      </w:hyperlink>
    </w:p>
    <w:p w14:paraId="22B0F87F" w14:textId="73B3DB99"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85" w:history="1">
        <w:r w:rsidRPr="00C24BD6">
          <w:rPr>
            <w:rStyle w:val="Hyperlink"/>
            <w:noProof/>
          </w:rPr>
          <w:t>Abstract</w:t>
        </w:r>
        <w:r>
          <w:rPr>
            <w:noProof/>
            <w:webHidden/>
          </w:rPr>
          <w:tab/>
        </w:r>
        <w:r>
          <w:rPr>
            <w:noProof/>
            <w:webHidden/>
          </w:rPr>
          <w:fldChar w:fldCharType="begin"/>
        </w:r>
        <w:r>
          <w:rPr>
            <w:noProof/>
            <w:webHidden/>
          </w:rPr>
          <w:instrText xml:space="preserve"> PAGEREF _Toc494567985 \h </w:instrText>
        </w:r>
        <w:r>
          <w:rPr>
            <w:noProof/>
            <w:webHidden/>
          </w:rPr>
        </w:r>
        <w:r>
          <w:rPr>
            <w:noProof/>
            <w:webHidden/>
          </w:rPr>
          <w:fldChar w:fldCharType="separate"/>
        </w:r>
        <w:r>
          <w:rPr>
            <w:noProof/>
            <w:webHidden/>
          </w:rPr>
          <w:t>iii</w:t>
        </w:r>
        <w:r>
          <w:rPr>
            <w:noProof/>
            <w:webHidden/>
          </w:rPr>
          <w:fldChar w:fldCharType="end"/>
        </w:r>
      </w:hyperlink>
    </w:p>
    <w:p w14:paraId="7A39D88E" w14:textId="251486C7"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86" w:history="1">
        <w:r w:rsidRPr="00C24BD6">
          <w:rPr>
            <w:rStyle w:val="Hyperlink"/>
            <w:noProof/>
          </w:rPr>
          <w:t>Contents</w:t>
        </w:r>
        <w:r>
          <w:rPr>
            <w:noProof/>
            <w:webHidden/>
          </w:rPr>
          <w:tab/>
        </w:r>
        <w:r>
          <w:rPr>
            <w:noProof/>
            <w:webHidden/>
          </w:rPr>
          <w:fldChar w:fldCharType="begin"/>
        </w:r>
        <w:r>
          <w:rPr>
            <w:noProof/>
            <w:webHidden/>
          </w:rPr>
          <w:instrText xml:space="preserve"> PAGEREF _Toc494567986 \h </w:instrText>
        </w:r>
        <w:r>
          <w:rPr>
            <w:noProof/>
            <w:webHidden/>
          </w:rPr>
        </w:r>
        <w:r>
          <w:rPr>
            <w:noProof/>
            <w:webHidden/>
          </w:rPr>
          <w:fldChar w:fldCharType="separate"/>
        </w:r>
        <w:r>
          <w:rPr>
            <w:noProof/>
            <w:webHidden/>
          </w:rPr>
          <w:t>v</w:t>
        </w:r>
        <w:r>
          <w:rPr>
            <w:noProof/>
            <w:webHidden/>
          </w:rPr>
          <w:fldChar w:fldCharType="end"/>
        </w:r>
      </w:hyperlink>
    </w:p>
    <w:p w14:paraId="1835B72D" w14:textId="5957307F"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87" w:history="1">
        <w:r w:rsidRPr="00C24BD6">
          <w:rPr>
            <w:rStyle w:val="Hyperlink"/>
            <w:noProof/>
          </w:rPr>
          <w:t>List of Tables</w:t>
        </w:r>
        <w:r>
          <w:rPr>
            <w:noProof/>
            <w:webHidden/>
          </w:rPr>
          <w:tab/>
        </w:r>
        <w:r>
          <w:rPr>
            <w:noProof/>
            <w:webHidden/>
          </w:rPr>
          <w:fldChar w:fldCharType="begin"/>
        </w:r>
        <w:r>
          <w:rPr>
            <w:noProof/>
            <w:webHidden/>
          </w:rPr>
          <w:instrText xml:space="preserve"> PAGEREF _Toc494567987 \h </w:instrText>
        </w:r>
        <w:r>
          <w:rPr>
            <w:noProof/>
            <w:webHidden/>
          </w:rPr>
        </w:r>
        <w:r>
          <w:rPr>
            <w:noProof/>
            <w:webHidden/>
          </w:rPr>
          <w:fldChar w:fldCharType="separate"/>
        </w:r>
        <w:r>
          <w:rPr>
            <w:noProof/>
            <w:webHidden/>
          </w:rPr>
          <w:t>ix</w:t>
        </w:r>
        <w:r>
          <w:rPr>
            <w:noProof/>
            <w:webHidden/>
          </w:rPr>
          <w:fldChar w:fldCharType="end"/>
        </w:r>
      </w:hyperlink>
    </w:p>
    <w:p w14:paraId="5FC0E8ED" w14:textId="0F26ECB1"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88" w:history="1">
        <w:r w:rsidRPr="00C24BD6">
          <w:rPr>
            <w:rStyle w:val="Hyperlink"/>
            <w:noProof/>
          </w:rPr>
          <w:t>List of Figures</w:t>
        </w:r>
        <w:r>
          <w:rPr>
            <w:noProof/>
            <w:webHidden/>
          </w:rPr>
          <w:tab/>
        </w:r>
        <w:r>
          <w:rPr>
            <w:noProof/>
            <w:webHidden/>
          </w:rPr>
          <w:fldChar w:fldCharType="begin"/>
        </w:r>
        <w:r>
          <w:rPr>
            <w:noProof/>
            <w:webHidden/>
          </w:rPr>
          <w:instrText xml:space="preserve"> PAGEREF _Toc494567988 \h </w:instrText>
        </w:r>
        <w:r>
          <w:rPr>
            <w:noProof/>
            <w:webHidden/>
          </w:rPr>
        </w:r>
        <w:r>
          <w:rPr>
            <w:noProof/>
            <w:webHidden/>
          </w:rPr>
          <w:fldChar w:fldCharType="separate"/>
        </w:r>
        <w:r>
          <w:rPr>
            <w:noProof/>
            <w:webHidden/>
          </w:rPr>
          <w:t>x</w:t>
        </w:r>
        <w:r>
          <w:rPr>
            <w:noProof/>
            <w:webHidden/>
          </w:rPr>
          <w:fldChar w:fldCharType="end"/>
        </w:r>
      </w:hyperlink>
    </w:p>
    <w:p w14:paraId="06B4B30E" w14:textId="6D45D258"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89" w:history="1">
        <w:r w:rsidRPr="00C24BD6">
          <w:rPr>
            <w:rStyle w:val="Hyperlink"/>
            <w:noProof/>
          </w:rPr>
          <w:t>List of Abbreviations &amp; Symbols</w:t>
        </w:r>
        <w:r>
          <w:rPr>
            <w:noProof/>
            <w:webHidden/>
          </w:rPr>
          <w:tab/>
        </w:r>
        <w:r>
          <w:rPr>
            <w:noProof/>
            <w:webHidden/>
          </w:rPr>
          <w:fldChar w:fldCharType="begin"/>
        </w:r>
        <w:r>
          <w:rPr>
            <w:noProof/>
            <w:webHidden/>
          </w:rPr>
          <w:instrText xml:space="preserve"> PAGEREF _Toc494567989 \h </w:instrText>
        </w:r>
        <w:r>
          <w:rPr>
            <w:noProof/>
            <w:webHidden/>
          </w:rPr>
        </w:r>
        <w:r>
          <w:rPr>
            <w:noProof/>
            <w:webHidden/>
          </w:rPr>
          <w:fldChar w:fldCharType="separate"/>
        </w:r>
        <w:r>
          <w:rPr>
            <w:noProof/>
            <w:webHidden/>
          </w:rPr>
          <w:t>xii</w:t>
        </w:r>
        <w:r>
          <w:rPr>
            <w:noProof/>
            <w:webHidden/>
          </w:rPr>
          <w:fldChar w:fldCharType="end"/>
        </w:r>
      </w:hyperlink>
    </w:p>
    <w:p w14:paraId="5D45C33A" w14:textId="77077A82"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7990" w:history="1">
        <w:r w:rsidRPr="00C24BD6">
          <w:rPr>
            <w:rStyle w:val="Hyperlink"/>
            <w:noProof/>
          </w:rPr>
          <w:t>List of Appendices</w:t>
        </w:r>
        <w:r>
          <w:rPr>
            <w:noProof/>
            <w:webHidden/>
          </w:rPr>
          <w:tab/>
        </w:r>
        <w:r>
          <w:rPr>
            <w:noProof/>
            <w:webHidden/>
          </w:rPr>
          <w:fldChar w:fldCharType="begin"/>
        </w:r>
        <w:r>
          <w:rPr>
            <w:noProof/>
            <w:webHidden/>
          </w:rPr>
          <w:instrText xml:space="preserve"> PAGEREF _Toc494567990 \h </w:instrText>
        </w:r>
        <w:r>
          <w:rPr>
            <w:noProof/>
            <w:webHidden/>
          </w:rPr>
        </w:r>
        <w:r>
          <w:rPr>
            <w:noProof/>
            <w:webHidden/>
          </w:rPr>
          <w:fldChar w:fldCharType="separate"/>
        </w:r>
        <w:r>
          <w:rPr>
            <w:noProof/>
            <w:webHidden/>
          </w:rPr>
          <w:t>xiv</w:t>
        </w:r>
        <w:r>
          <w:rPr>
            <w:noProof/>
            <w:webHidden/>
          </w:rPr>
          <w:fldChar w:fldCharType="end"/>
        </w:r>
      </w:hyperlink>
    </w:p>
    <w:p w14:paraId="585F692D" w14:textId="2DE4B8CF"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7991" w:history="1">
        <w:r w:rsidRPr="00C24BD6">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 w:val="22"/>
            <w:szCs w:val="22"/>
            <w:lang w:eastAsia="zh-CN"/>
          </w:rPr>
          <w:tab/>
        </w:r>
        <w:r w:rsidRPr="00C24BD6">
          <w:rPr>
            <w:rStyle w:val="Hyperlink"/>
            <w:noProof/>
          </w:rPr>
          <w:t>INTRODUCTION</w:t>
        </w:r>
        <w:r>
          <w:rPr>
            <w:noProof/>
            <w:webHidden/>
          </w:rPr>
          <w:tab/>
        </w:r>
        <w:r>
          <w:rPr>
            <w:noProof/>
            <w:webHidden/>
          </w:rPr>
          <w:fldChar w:fldCharType="begin"/>
        </w:r>
        <w:r>
          <w:rPr>
            <w:noProof/>
            <w:webHidden/>
          </w:rPr>
          <w:instrText xml:space="preserve"> PAGEREF _Toc494567991 \h </w:instrText>
        </w:r>
        <w:r>
          <w:rPr>
            <w:noProof/>
            <w:webHidden/>
          </w:rPr>
        </w:r>
        <w:r>
          <w:rPr>
            <w:noProof/>
            <w:webHidden/>
          </w:rPr>
          <w:fldChar w:fldCharType="separate"/>
        </w:r>
        <w:r>
          <w:rPr>
            <w:noProof/>
            <w:webHidden/>
          </w:rPr>
          <w:t>1</w:t>
        </w:r>
        <w:r>
          <w:rPr>
            <w:noProof/>
            <w:webHidden/>
          </w:rPr>
          <w:fldChar w:fldCharType="end"/>
        </w:r>
      </w:hyperlink>
    </w:p>
    <w:p w14:paraId="5F52CCC5" w14:textId="6E0F68E4" w:rsidR="00643103" w:rsidRDefault="00643103">
      <w:pPr>
        <w:pStyle w:val="TOC2"/>
        <w:rPr>
          <w:rFonts w:asciiTheme="minorHAnsi" w:eastAsiaTheme="minorEastAsia" w:hAnsiTheme="minorHAnsi" w:cstheme="minorBidi"/>
          <w:smallCaps w:val="0"/>
          <w:noProof/>
          <w:sz w:val="22"/>
          <w:szCs w:val="22"/>
          <w:lang w:eastAsia="zh-CN"/>
        </w:rPr>
      </w:pPr>
      <w:hyperlink w:anchor="_Toc494567992" w:history="1">
        <w:r w:rsidRPr="00C24BD6">
          <w:rPr>
            <w:rStyle w:val="Hyperlink"/>
            <w:noProof/>
          </w:rPr>
          <w:t>1.1 Overview</w:t>
        </w:r>
        <w:r>
          <w:rPr>
            <w:noProof/>
            <w:webHidden/>
          </w:rPr>
          <w:tab/>
        </w:r>
        <w:r>
          <w:rPr>
            <w:noProof/>
            <w:webHidden/>
          </w:rPr>
          <w:fldChar w:fldCharType="begin"/>
        </w:r>
        <w:r>
          <w:rPr>
            <w:noProof/>
            <w:webHidden/>
          </w:rPr>
          <w:instrText xml:space="preserve"> PAGEREF _Toc494567992 \h </w:instrText>
        </w:r>
        <w:r>
          <w:rPr>
            <w:noProof/>
            <w:webHidden/>
          </w:rPr>
        </w:r>
        <w:r>
          <w:rPr>
            <w:noProof/>
            <w:webHidden/>
          </w:rPr>
          <w:fldChar w:fldCharType="separate"/>
        </w:r>
        <w:r>
          <w:rPr>
            <w:noProof/>
            <w:webHidden/>
          </w:rPr>
          <w:t>1</w:t>
        </w:r>
        <w:r>
          <w:rPr>
            <w:noProof/>
            <w:webHidden/>
          </w:rPr>
          <w:fldChar w:fldCharType="end"/>
        </w:r>
      </w:hyperlink>
    </w:p>
    <w:p w14:paraId="06869137" w14:textId="1B5EAA33" w:rsidR="00643103" w:rsidRDefault="00643103">
      <w:pPr>
        <w:pStyle w:val="TOC2"/>
        <w:rPr>
          <w:rFonts w:asciiTheme="minorHAnsi" w:eastAsiaTheme="minorEastAsia" w:hAnsiTheme="minorHAnsi" w:cstheme="minorBidi"/>
          <w:smallCaps w:val="0"/>
          <w:noProof/>
          <w:sz w:val="22"/>
          <w:szCs w:val="22"/>
          <w:lang w:eastAsia="zh-CN"/>
        </w:rPr>
      </w:pPr>
      <w:hyperlink w:anchor="_Toc494567993" w:history="1">
        <w:r w:rsidRPr="00C24BD6">
          <w:rPr>
            <w:rStyle w:val="Hyperlink"/>
            <w:noProof/>
          </w:rPr>
          <w:t>1.2 Research Aims</w:t>
        </w:r>
        <w:r>
          <w:rPr>
            <w:noProof/>
            <w:webHidden/>
          </w:rPr>
          <w:tab/>
        </w:r>
        <w:r>
          <w:rPr>
            <w:noProof/>
            <w:webHidden/>
          </w:rPr>
          <w:fldChar w:fldCharType="begin"/>
        </w:r>
        <w:r>
          <w:rPr>
            <w:noProof/>
            <w:webHidden/>
          </w:rPr>
          <w:instrText xml:space="preserve"> PAGEREF _Toc494567993 \h </w:instrText>
        </w:r>
        <w:r>
          <w:rPr>
            <w:noProof/>
            <w:webHidden/>
          </w:rPr>
        </w:r>
        <w:r>
          <w:rPr>
            <w:noProof/>
            <w:webHidden/>
          </w:rPr>
          <w:fldChar w:fldCharType="separate"/>
        </w:r>
        <w:r>
          <w:rPr>
            <w:noProof/>
            <w:webHidden/>
          </w:rPr>
          <w:t>3</w:t>
        </w:r>
        <w:r>
          <w:rPr>
            <w:noProof/>
            <w:webHidden/>
          </w:rPr>
          <w:fldChar w:fldCharType="end"/>
        </w:r>
      </w:hyperlink>
    </w:p>
    <w:p w14:paraId="737D90D1" w14:textId="286DE50B" w:rsidR="00643103" w:rsidRDefault="00643103">
      <w:pPr>
        <w:pStyle w:val="TOC2"/>
        <w:rPr>
          <w:rFonts w:asciiTheme="minorHAnsi" w:eastAsiaTheme="minorEastAsia" w:hAnsiTheme="minorHAnsi" w:cstheme="minorBidi"/>
          <w:smallCaps w:val="0"/>
          <w:noProof/>
          <w:sz w:val="22"/>
          <w:szCs w:val="22"/>
          <w:lang w:eastAsia="zh-CN"/>
        </w:rPr>
      </w:pPr>
      <w:hyperlink w:anchor="_Toc494567994" w:history="1">
        <w:r w:rsidRPr="00C24BD6">
          <w:rPr>
            <w:rStyle w:val="Hyperlink"/>
            <w:noProof/>
          </w:rPr>
          <w:t>1.3 Scope</w:t>
        </w:r>
        <w:r>
          <w:rPr>
            <w:noProof/>
            <w:webHidden/>
          </w:rPr>
          <w:tab/>
        </w:r>
        <w:r>
          <w:rPr>
            <w:noProof/>
            <w:webHidden/>
          </w:rPr>
          <w:fldChar w:fldCharType="begin"/>
        </w:r>
        <w:r>
          <w:rPr>
            <w:noProof/>
            <w:webHidden/>
          </w:rPr>
          <w:instrText xml:space="preserve"> PAGEREF _Toc494567994 \h </w:instrText>
        </w:r>
        <w:r>
          <w:rPr>
            <w:noProof/>
            <w:webHidden/>
          </w:rPr>
        </w:r>
        <w:r>
          <w:rPr>
            <w:noProof/>
            <w:webHidden/>
          </w:rPr>
          <w:fldChar w:fldCharType="separate"/>
        </w:r>
        <w:r>
          <w:rPr>
            <w:noProof/>
            <w:webHidden/>
          </w:rPr>
          <w:t>4</w:t>
        </w:r>
        <w:r>
          <w:rPr>
            <w:noProof/>
            <w:webHidden/>
          </w:rPr>
          <w:fldChar w:fldCharType="end"/>
        </w:r>
      </w:hyperlink>
    </w:p>
    <w:p w14:paraId="332997B7" w14:textId="2469CA2B"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7995" w:history="1">
        <w:r w:rsidRPr="00C24BD6">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 w:val="22"/>
            <w:szCs w:val="22"/>
            <w:lang w:eastAsia="zh-CN"/>
          </w:rPr>
          <w:tab/>
        </w:r>
        <w:r w:rsidRPr="00C24BD6">
          <w:rPr>
            <w:rStyle w:val="Hyperlink"/>
            <w:noProof/>
          </w:rPr>
          <w:t>LITERATURE REVIEW</w:t>
        </w:r>
        <w:r>
          <w:rPr>
            <w:noProof/>
            <w:webHidden/>
          </w:rPr>
          <w:tab/>
        </w:r>
        <w:r>
          <w:rPr>
            <w:noProof/>
            <w:webHidden/>
          </w:rPr>
          <w:fldChar w:fldCharType="begin"/>
        </w:r>
        <w:r>
          <w:rPr>
            <w:noProof/>
            <w:webHidden/>
          </w:rPr>
          <w:instrText xml:space="preserve"> PAGEREF _Toc494567995 \h </w:instrText>
        </w:r>
        <w:r>
          <w:rPr>
            <w:noProof/>
            <w:webHidden/>
          </w:rPr>
        </w:r>
        <w:r>
          <w:rPr>
            <w:noProof/>
            <w:webHidden/>
          </w:rPr>
          <w:fldChar w:fldCharType="separate"/>
        </w:r>
        <w:r>
          <w:rPr>
            <w:noProof/>
            <w:webHidden/>
          </w:rPr>
          <w:t>5</w:t>
        </w:r>
        <w:r>
          <w:rPr>
            <w:noProof/>
            <w:webHidden/>
          </w:rPr>
          <w:fldChar w:fldCharType="end"/>
        </w:r>
      </w:hyperlink>
    </w:p>
    <w:p w14:paraId="5DAE0FA3" w14:textId="1978F662" w:rsidR="00643103" w:rsidRDefault="00643103">
      <w:pPr>
        <w:pStyle w:val="TOC2"/>
        <w:rPr>
          <w:rFonts w:asciiTheme="minorHAnsi" w:eastAsiaTheme="minorEastAsia" w:hAnsiTheme="minorHAnsi" w:cstheme="minorBidi"/>
          <w:smallCaps w:val="0"/>
          <w:noProof/>
          <w:sz w:val="22"/>
          <w:szCs w:val="22"/>
          <w:lang w:eastAsia="zh-CN"/>
        </w:rPr>
      </w:pPr>
      <w:hyperlink w:anchor="_Toc494567996" w:history="1">
        <w:r w:rsidRPr="00C24BD6">
          <w:rPr>
            <w:rStyle w:val="Hyperlink"/>
            <w:noProof/>
          </w:rPr>
          <w:t>2.1 Background</w:t>
        </w:r>
        <w:r>
          <w:rPr>
            <w:noProof/>
            <w:webHidden/>
          </w:rPr>
          <w:tab/>
        </w:r>
        <w:r>
          <w:rPr>
            <w:noProof/>
            <w:webHidden/>
          </w:rPr>
          <w:fldChar w:fldCharType="begin"/>
        </w:r>
        <w:r>
          <w:rPr>
            <w:noProof/>
            <w:webHidden/>
          </w:rPr>
          <w:instrText xml:space="preserve"> PAGEREF _Toc494567996 \h </w:instrText>
        </w:r>
        <w:r>
          <w:rPr>
            <w:noProof/>
            <w:webHidden/>
          </w:rPr>
        </w:r>
        <w:r>
          <w:rPr>
            <w:noProof/>
            <w:webHidden/>
          </w:rPr>
          <w:fldChar w:fldCharType="separate"/>
        </w:r>
        <w:r>
          <w:rPr>
            <w:noProof/>
            <w:webHidden/>
          </w:rPr>
          <w:t>5</w:t>
        </w:r>
        <w:r>
          <w:rPr>
            <w:noProof/>
            <w:webHidden/>
          </w:rPr>
          <w:fldChar w:fldCharType="end"/>
        </w:r>
      </w:hyperlink>
    </w:p>
    <w:p w14:paraId="799AB6FB" w14:textId="6C0BB7F6" w:rsidR="00643103" w:rsidRDefault="00643103">
      <w:pPr>
        <w:pStyle w:val="TOC2"/>
        <w:rPr>
          <w:rFonts w:asciiTheme="minorHAnsi" w:eastAsiaTheme="minorEastAsia" w:hAnsiTheme="minorHAnsi" w:cstheme="minorBidi"/>
          <w:smallCaps w:val="0"/>
          <w:noProof/>
          <w:sz w:val="22"/>
          <w:szCs w:val="22"/>
          <w:lang w:eastAsia="zh-CN"/>
        </w:rPr>
      </w:pPr>
      <w:hyperlink w:anchor="_Toc494567997" w:history="1">
        <w:r w:rsidRPr="00C24BD6">
          <w:rPr>
            <w:rStyle w:val="Hyperlink"/>
            <w:noProof/>
          </w:rPr>
          <w:t>2.2 Solar System Synopsis</w:t>
        </w:r>
        <w:r>
          <w:rPr>
            <w:noProof/>
            <w:webHidden/>
          </w:rPr>
          <w:tab/>
        </w:r>
        <w:r>
          <w:rPr>
            <w:noProof/>
            <w:webHidden/>
          </w:rPr>
          <w:fldChar w:fldCharType="begin"/>
        </w:r>
        <w:r>
          <w:rPr>
            <w:noProof/>
            <w:webHidden/>
          </w:rPr>
          <w:instrText xml:space="preserve"> PAGEREF _Toc494567997 \h </w:instrText>
        </w:r>
        <w:r>
          <w:rPr>
            <w:noProof/>
            <w:webHidden/>
          </w:rPr>
        </w:r>
        <w:r>
          <w:rPr>
            <w:noProof/>
            <w:webHidden/>
          </w:rPr>
          <w:fldChar w:fldCharType="separate"/>
        </w:r>
        <w:r>
          <w:rPr>
            <w:noProof/>
            <w:webHidden/>
          </w:rPr>
          <w:t>7</w:t>
        </w:r>
        <w:r>
          <w:rPr>
            <w:noProof/>
            <w:webHidden/>
          </w:rPr>
          <w:fldChar w:fldCharType="end"/>
        </w:r>
      </w:hyperlink>
    </w:p>
    <w:p w14:paraId="3F6AA20F" w14:textId="7B754E9E" w:rsidR="00643103" w:rsidRDefault="00643103">
      <w:pPr>
        <w:pStyle w:val="TOC2"/>
        <w:rPr>
          <w:rFonts w:asciiTheme="minorHAnsi" w:eastAsiaTheme="minorEastAsia" w:hAnsiTheme="minorHAnsi" w:cstheme="minorBidi"/>
          <w:smallCaps w:val="0"/>
          <w:noProof/>
          <w:sz w:val="22"/>
          <w:szCs w:val="22"/>
          <w:lang w:eastAsia="zh-CN"/>
        </w:rPr>
      </w:pPr>
      <w:hyperlink w:anchor="_Toc494567998" w:history="1">
        <w:r w:rsidRPr="00C24BD6">
          <w:rPr>
            <w:rStyle w:val="Hyperlink"/>
            <w:noProof/>
          </w:rPr>
          <w:t>2.3 Photovoltaic Systems</w:t>
        </w:r>
        <w:r>
          <w:rPr>
            <w:noProof/>
            <w:webHidden/>
          </w:rPr>
          <w:tab/>
        </w:r>
        <w:r>
          <w:rPr>
            <w:noProof/>
            <w:webHidden/>
          </w:rPr>
          <w:fldChar w:fldCharType="begin"/>
        </w:r>
        <w:r>
          <w:rPr>
            <w:noProof/>
            <w:webHidden/>
          </w:rPr>
          <w:instrText xml:space="preserve"> PAGEREF _Toc494567998 \h </w:instrText>
        </w:r>
        <w:r>
          <w:rPr>
            <w:noProof/>
            <w:webHidden/>
          </w:rPr>
        </w:r>
        <w:r>
          <w:rPr>
            <w:noProof/>
            <w:webHidden/>
          </w:rPr>
          <w:fldChar w:fldCharType="separate"/>
        </w:r>
        <w:r>
          <w:rPr>
            <w:noProof/>
            <w:webHidden/>
          </w:rPr>
          <w:t>8</w:t>
        </w:r>
        <w:r>
          <w:rPr>
            <w:noProof/>
            <w:webHidden/>
          </w:rPr>
          <w:fldChar w:fldCharType="end"/>
        </w:r>
      </w:hyperlink>
    </w:p>
    <w:p w14:paraId="78D8026C" w14:textId="69894810" w:rsidR="00643103" w:rsidRDefault="00643103">
      <w:pPr>
        <w:pStyle w:val="TOC3"/>
        <w:rPr>
          <w:rFonts w:asciiTheme="minorHAnsi" w:eastAsiaTheme="minorEastAsia" w:hAnsiTheme="minorHAnsi" w:cstheme="minorBidi"/>
          <w:i w:val="0"/>
          <w:iCs w:val="0"/>
          <w:noProof/>
          <w:sz w:val="22"/>
          <w:szCs w:val="22"/>
          <w:lang w:eastAsia="zh-CN"/>
        </w:rPr>
      </w:pPr>
      <w:hyperlink w:anchor="_Toc494567999" w:history="1">
        <w:r w:rsidRPr="00C24BD6">
          <w:rPr>
            <w:rStyle w:val="Hyperlink"/>
            <w:noProof/>
          </w:rPr>
          <w:t>2.3.1 Review of PV</w:t>
        </w:r>
        <w:r>
          <w:rPr>
            <w:noProof/>
            <w:webHidden/>
          </w:rPr>
          <w:tab/>
        </w:r>
        <w:r>
          <w:rPr>
            <w:noProof/>
            <w:webHidden/>
          </w:rPr>
          <w:fldChar w:fldCharType="begin"/>
        </w:r>
        <w:r>
          <w:rPr>
            <w:noProof/>
            <w:webHidden/>
          </w:rPr>
          <w:instrText xml:space="preserve"> PAGEREF _Toc494567999 \h </w:instrText>
        </w:r>
        <w:r>
          <w:rPr>
            <w:noProof/>
            <w:webHidden/>
          </w:rPr>
        </w:r>
        <w:r>
          <w:rPr>
            <w:noProof/>
            <w:webHidden/>
          </w:rPr>
          <w:fldChar w:fldCharType="separate"/>
        </w:r>
        <w:r>
          <w:rPr>
            <w:noProof/>
            <w:webHidden/>
          </w:rPr>
          <w:t>8</w:t>
        </w:r>
        <w:r>
          <w:rPr>
            <w:noProof/>
            <w:webHidden/>
          </w:rPr>
          <w:fldChar w:fldCharType="end"/>
        </w:r>
      </w:hyperlink>
    </w:p>
    <w:p w14:paraId="11E1D56F" w14:textId="33CBD282" w:rsidR="00643103" w:rsidRDefault="00643103">
      <w:pPr>
        <w:pStyle w:val="TOC3"/>
        <w:rPr>
          <w:rFonts w:asciiTheme="minorHAnsi" w:eastAsiaTheme="minorEastAsia" w:hAnsiTheme="minorHAnsi" w:cstheme="minorBidi"/>
          <w:i w:val="0"/>
          <w:iCs w:val="0"/>
          <w:noProof/>
          <w:sz w:val="22"/>
          <w:szCs w:val="22"/>
          <w:lang w:eastAsia="zh-CN"/>
        </w:rPr>
      </w:pPr>
      <w:hyperlink w:anchor="_Toc494568000" w:history="1">
        <w:r w:rsidRPr="00C24BD6">
          <w:rPr>
            <w:rStyle w:val="Hyperlink"/>
            <w:noProof/>
          </w:rPr>
          <w:t>2.3.2 Types of PV</w:t>
        </w:r>
        <w:r>
          <w:rPr>
            <w:noProof/>
            <w:webHidden/>
          </w:rPr>
          <w:tab/>
        </w:r>
        <w:r>
          <w:rPr>
            <w:noProof/>
            <w:webHidden/>
          </w:rPr>
          <w:fldChar w:fldCharType="begin"/>
        </w:r>
        <w:r>
          <w:rPr>
            <w:noProof/>
            <w:webHidden/>
          </w:rPr>
          <w:instrText xml:space="preserve"> PAGEREF _Toc494568000 \h </w:instrText>
        </w:r>
        <w:r>
          <w:rPr>
            <w:noProof/>
            <w:webHidden/>
          </w:rPr>
        </w:r>
        <w:r>
          <w:rPr>
            <w:noProof/>
            <w:webHidden/>
          </w:rPr>
          <w:fldChar w:fldCharType="separate"/>
        </w:r>
        <w:r>
          <w:rPr>
            <w:noProof/>
            <w:webHidden/>
          </w:rPr>
          <w:t>11</w:t>
        </w:r>
        <w:r>
          <w:rPr>
            <w:noProof/>
            <w:webHidden/>
          </w:rPr>
          <w:fldChar w:fldCharType="end"/>
        </w:r>
      </w:hyperlink>
    </w:p>
    <w:p w14:paraId="1FC5C1E4" w14:textId="0B1C7AFE" w:rsidR="00643103" w:rsidRDefault="00643103">
      <w:pPr>
        <w:pStyle w:val="TOC3"/>
        <w:rPr>
          <w:rFonts w:asciiTheme="minorHAnsi" w:eastAsiaTheme="minorEastAsia" w:hAnsiTheme="minorHAnsi" w:cstheme="minorBidi"/>
          <w:i w:val="0"/>
          <w:iCs w:val="0"/>
          <w:noProof/>
          <w:sz w:val="22"/>
          <w:szCs w:val="22"/>
          <w:lang w:eastAsia="zh-CN"/>
        </w:rPr>
      </w:pPr>
      <w:hyperlink w:anchor="_Toc494568001" w:history="1">
        <w:r w:rsidRPr="00C24BD6">
          <w:rPr>
            <w:rStyle w:val="Hyperlink"/>
            <w:noProof/>
          </w:rPr>
          <w:t>2.3.3 Growth of PV</w:t>
        </w:r>
        <w:r>
          <w:rPr>
            <w:noProof/>
            <w:webHidden/>
          </w:rPr>
          <w:tab/>
        </w:r>
        <w:r>
          <w:rPr>
            <w:noProof/>
            <w:webHidden/>
          </w:rPr>
          <w:fldChar w:fldCharType="begin"/>
        </w:r>
        <w:r>
          <w:rPr>
            <w:noProof/>
            <w:webHidden/>
          </w:rPr>
          <w:instrText xml:space="preserve"> PAGEREF _Toc494568001 \h </w:instrText>
        </w:r>
        <w:r>
          <w:rPr>
            <w:noProof/>
            <w:webHidden/>
          </w:rPr>
        </w:r>
        <w:r>
          <w:rPr>
            <w:noProof/>
            <w:webHidden/>
          </w:rPr>
          <w:fldChar w:fldCharType="separate"/>
        </w:r>
        <w:r>
          <w:rPr>
            <w:noProof/>
            <w:webHidden/>
          </w:rPr>
          <w:t>13</w:t>
        </w:r>
        <w:r>
          <w:rPr>
            <w:noProof/>
            <w:webHidden/>
          </w:rPr>
          <w:fldChar w:fldCharType="end"/>
        </w:r>
      </w:hyperlink>
    </w:p>
    <w:p w14:paraId="00AC1502" w14:textId="65B4C6D8" w:rsidR="00643103" w:rsidRDefault="00643103">
      <w:pPr>
        <w:pStyle w:val="TOC3"/>
        <w:rPr>
          <w:rFonts w:asciiTheme="minorHAnsi" w:eastAsiaTheme="minorEastAsia" w:hAnsiTheme="minorHAnsi" w:cstheme="minorBidi"/>
          <w:i w:val="0"/>
          <w:iCs w:val="0"/>
          <w:noProof/>
          <w:sz w:val="22"/>
          <w:szCs w:val="22"/>
          <w:lang w:eastAsia="zh-CN"/>
        </w:rPr>
      </w:pPr>
      <w:hyperlink w:anchor="_Toc494568002" w:history="1">
        <w:r w:rsidRPr="00C24BD6">
          <w:rPr>
            <w:rStyle w:val="Hyperlink"/>
            <w:noProof/>
          </w:rPr>
          <w:t>2.3.4 Efficiency of PV</w:t>
        </w:r>
        <w:r>
          <w:rPr>
            <w:noProof/>
            <w:webHidden/>
          </w:rPr>
          <w:tab/>
        </w:r>
        <w:r>
          <w:rPr>
            <w:noProof/>
            <w:webHidden/>
          </w:rPr>
          <w:fldChar w:fldCharType="begin"/>
        </w:r>
        <w:r>
          <w:rPr>
            <w:noProof/>
            <w:webHidden/>
          </w:rPr>
          <w:instrText xml:space="preserve"> PAGEREF _Toc494568002 \h </w:instrText>
        </w:r>
        <w:r>
          <w:rPr>
            <w:noProof/>
            <w:webHidden/>
          </w:rPr>
        </w:r>
        <w:r>
          <w:rPr>
            <w:noProof/>
            <w:webHidden/>
          </w:rPr>
          <w:fldChar w:fldCharType="separate"/>
        </w:r>
        <w:r>
          <w:rPr>
            <w:noProof/>
            <w:webHidden/>
          </w:rPr>
          <w:t>18</w:t>
        </w:r>
        <w:r>
          <w:rPr>
            <w:noProof/>
            <w:webHidden/>
          </w:rPr>
          <w:fldChar w:fldCharType="end"/>
        </w:r>
      </w:hyperlink>
    </w:p>
    <w:p w14:paraId="64AEA4A6" w14:textId="046A364F" w:rsidR="00643103" w:rsidRDefault="00643103">
      <w:pPr>
        <w:pStyle w:val="TOC3"/>
        <w:rPr>
          <w:rFonts w:asciiTheme="minorHAnsi" w:eastAsiaTheme="minorEastAsia" w:hAnsiTheme="minorHAnsi" w:cstheme="minorBidi"/>
          <w:i w:val="0"/>
          <w:iCs w:val="0"/>
          <w:noProof/>
          <w:sz w:val="22"/>
          <w:szCs w:val="22"/>
          <w:lang w:eastAsia="zh-CN"/>
        </w:rPr>
      </w:pPr>
      <w:hyperlink w:anchor="_Toc494568003" w:history="1">
        <w:r w:rsidRPr="00C24BD6">
          <w:rPr>
            <w:rStyle w:val="Hyperlink"/>
            <w:noProof/>
          </w:rPr>
          <w:t>2.3.5 Modelling of PV</w:t>
        </w:r>
        <w:r>
          <w:rPr>
            <w:noProof/>
            <w:webHidden/>
          </w:rPr>
          <w:tab/>
        </w:r>
        <w:r>
          <w:rPr>
            <w:noProof/>
            <w:webHidden/>
          </w:rPr>
          <w:fldChar w:fldCharType="begin"/>
        </w:r>
        <w:r>
          <w:rPr>
            <w:noProof/>
            <w:webHidden/>
          </w:rPr>
          <w:instrText xml:space="preserve"> PAGEREF _Toc494568003 \h </w:instrText>
        </w:r>
        <w:r>
          <w:rPr>
            <w:noProof/>
            <w:webHidden/>
          </w:rPr>
        </w:r>
        <w:r>
          <w:rPr>
            <w:noProof/>
            <w:webHidden/>
          </w:rPr>
          <w:fldChar w:fldCharType="separate"/>
        </w:r>
        <w:r>
          <w:rPr>
            <w:noProof/>
            <w:webHidden/>
          </w:rPr>
          <w:t>19</w:t>
        </w:r>
        <w:r>
          <w:rPr>
            <w:noProof/>
            <w:webHidden/>
          </w:rPr>
          <w:fldChar w:fldCharType="end"/>
        </w:r>
      </w:hyperlink>
    </w:p>
    <w:p w14:paraId="1AEF539E" w14:textId="74C61D77" w:rsidR="00643103" w:rsidRDefault="00643103">
      <w:pPr>
        <w:pStyle w:val="TOC3"/>
        <w:rPr>
          <w:rFonts w:asciiTheme="minorHAnsi" w:eastAsiaTheme="minorEastAsia" w:hAnsiTheme="minorHAnsi" w:cstheme="minorBidi"/>
          <w:i w:val="0"/>
          <w:iCs w:val="0"/>
          <w:noProof/>
          <w:sz w:val="22"/>
          <w:szCs w:val="22"/>
          <w:lang w:eastAsia="zh-CN"/>
        </w:rPr>
      </w:pPr>
      <w:hyperlink w:anchor="_Toc494568004" w:history="1">
        <w:r w:rsidRPr="00C24BD6">
          <w:rPr>
            <w:rStyle w:val="Hyperlink"/>
            <w:noProof/>
          </w:rPr>
          <w:t>2.3.6 Effects of Shadows on PV</w:t>
        </w:r>
        <w:r>
          <w:rPr>
            <w:noProof/>
            <w:webHidden/>
          </w:rPr>
          <w:tab/>
        </w:r>
        <w:r>
          <w:rPr>
            <w:noProof/>
            <w:webHidden/>
          </w:rPr>
          <w:fldChar w:fldCharType="begin"/>
        </w:r>
        <w:r>
          <w:rPr>
            <w:noProof/>
            <w:webHidden/>
          </w:rPr>
          <w:instrText xml:space="preserve"> PAGEREF _Toc494568004 \h </w:instrText>
        </w:r>
        <w:r>
          <w:rPr>
            <w:noProof/>
            <w:webHidden/>
          </w:rPr>
        </w:r>
        <w:r>
          <w:rPr>
            <w:noProof/>
            <w:webHidden/>
          </w:rPr>
          <w:fldChar w:fldCharType="separate"/>
        </w:r>
        <w:r>
          <w:rPr>
            <w:noProof/>
            <w:webHidden/>
          </w:rPr>
          <w:t>23</w:t>
        </w:r>
        <w:r>
          <w:rPr>
            <w:noProof/>
            <w:webHidden/>
          </w:rPr>
          <w:fldChar w:fldCharType="end"/>
        </w:r>
      </w:hyperlink>
    </w:p>
    <w:p w14:paraId="6A679522" w14:textId="6DD23926" w:rsidR="00643103" w:rsidRDefault="00643103">
      <w:pPr>
        <w:pStyle w:val="TOC3"/>
        <w:rPr>
          <w:rFonts w:asciiTheme="minorHAnsi" w:eastAsiaTheme="minorEastAsia" w:hAnsiTheme="minorHAnsi" w:cstheme="minorBidi"/>
          <w:i w:val="0"/>
          <w:iCs w:val="0"/>
          <w:noProof/>
          <w:sz w:val="22"/>
          <w:szCs w:val="22"/>
          <w:lang w:eastAsia="zh-CN"/>
        </w:rPr>
      </w:pPr>
      <w:hyperlink w:anchor="_Toc494568005" w:history="1">
        <w:r w:rsidRPr="00C24BD6">
          <w:rPr>
            <w:rStyle w:val="Hyperlink"/>
            <w:noProof/>
          </w:rPr>
          <w:t>2.3.7 Effects of Dust</w:t>
        </w:r>
        <w:r>
          <w:rPr>
            <w:noProof/>
            <w:webHidden/>
          </w:rPr>
          <w:tab/>
        </w:r>
        <w:r>
          <w:rPr>
            <w:noProof/>
            <w:webHidden/>
          </w:rPr>
          <w:fldChar w:fldCharType="begin"/>
        </w:r>
        <w:r>
          <w:rPr>
            <w:noProof/>
            <w:webHidden/>
          </w:rPr>
          <w:instrText xml:space="preserve"> PAGEREF _Toc494568005 \h </w:instrText>
        </w:r>
        <w:r>
          <w:rPr>
            <w:noProof/>
            <w:webHidden/>
          </w:rPr>
        </w:r>
        <w:r>
          <w:rPr>
            <w:noProof/>
            <w:webHidden/>
          </w:rPr>
          <w:fldChar w:fldCharType="separate"/>
        </w:r>
        <w:r>
          <w:rPr>
            <w:noProof/>
            <w:webHidden/>
          </w:rPr>
          <w:t>27</w:t>
        </w:r>
        <w:r>
          <w:rPr>
            <w:noProof/>
            <w:webHidden/>
          </w:rPr>
          <w:fldChar w:fldCharType="end"/>
        </w:r>
      </w:hyperlink>
    </w:p>
    <w:p w14:paraId="22D13729" w14:textId="1C523C92" w:rsidR="00643103" w:rsidRDefault="00643103">
      <w:pPr>
        <w:pStyle w:val="TOC3"/>
        <w:rPr>
          <w:rFonts w:asciiTheme="minorHAnsi" w:eastAsiaTheme="minorEastAsia" w:hAnsiTheme="minorHAnsi" w:cstheme="minorBidi"/>
          <w:i w:val="0"/>
          <w:iCs w:val="0"/>
          <w:noProof/>
          <w:sz w:val="22"/>
          <w:szCs w:val="22"/>
          <w:lang w:eastAsia="zh-CN"/>
        </w:rPr>
      </w:pPr>
      <w:hyperlink w:anchor="_Toc494568006" w:history="1">
        <w:r w:rsidRPr="00C24BD6">
          <w:rPr>
            <w:rStyle w:val="Hyperlink"/>
            <w:noProof/>
          </w:rPr>
          <w:t>2.3.8 Costs of PV</w:t>
        </w:r>
        <w:r>
          <w:rPr>
            <w:noProof/>
            <w:webHidden/>
          </w:rPr>
          <w:tab/>
        </w:r>
        <w:r>
          <w:rPr>
            <w:noProof/>
            <w:webHidden/>
          </w:rPr>
          <w:fldChar w:fldCharType="begin"/>
        </w:r>
        <w:r>
          <w:rPr>
            <w:noProof/>
            <w:webHidden/>
          </w:rPr>
          <w:instrText xml:space="preserve"> PAGEREF _Toc494568006 \h </w:instrText>
        </w:r>
        <w:r>
          <w:rPr>
            <w:noProof/>
            <w:webHidden/>
          </w:rPr>
        </w:r>
        <w:r>
          <w:rPr>
            <w:noProof/>
            <w:webHidden/>
          </w:rPr>
          <w:fldChar w:fldCharType="separate"/>
        </w:r>
        <w:r>
          <w:rPr>
            <w:noProof/>
            <w:webHidden/>
          </w:rPr>
          <w:t>29</w:t>
        </w:r>
        <w:r>
          <w:rPr>
            <w:noProof/>
            <w:webHidden/>
          </w:rPr>
          <w:fldChar w:fldCharType="end"/>
        </w:r>
      </w:hyperlink>
    </w:p>
    <w:p w14:paraId="4F3DD265" w14:textId="3CF480BC" w:rsidR="00643103" w:rsidRDefault="00643103">
      <w:pPr>
        <w:pStyle w:val="TOC3"/>
        <w:rPr>
          <w:rFonts w:asciiTheme="minorHAnsi" w:eastAsiaTheme="minorEastAsia" w:hAnsiTheme="minorHAnsi" w:cstheme="minorBidi"/>
          <w:i w:val="0"/>
          <w:iCs w:val="0"/>
          <w:noProof/>
          <w:sz w:val="22"/>
          <w:szCs w:val="22"/>
          <w:lang w:eastAsia="zh-CN"/>
        </w:rPr>
      </w:pPr>
      <w:hyperlink w:anchor="_Toc494568007" w:history="1">
        <w:r w:rsidRPr="00C24BD6">
          <w:rPr>
            <w:rStyle w:val="Hyperlink"/>
            <w:noProof/>
          </w:rPr>
          <w:t>2.3.9 Payback of PV</w:t>
        </w:r>
        <w:r>
          <w:rPr>
            <w:noProof/>
            <w:webHidden/>
          </w:rPr>
          <w:tab/>
        </w:r>
        <w:r>
          <w:rPr>
            <w:noProof/>
            <w:webHidden/>
          </w:rPr>
          <w:fldChar w:fldCharType="begin"/>
        </w:r>
        <w:r>
          <w:rPr>
            <w:noProof/>
            <w:webHidden/>
          </w:rPr>
          <w:instrText xml:space="preserve"> PAGEREF _Toc494568007 \h </w:instrText>
        </w:r>
        <w:r>
          <w:rPr>
            <w:noProof/>
            <w:webHidden/>
          </w:rPr>
        </w:r>
        <w:r>
          <w:rPr>
            <w:noProof/>
            <w:webHidden/>
          </w:rPr>
          <w:fldChar w:fldCharType="separate"/>
        </w:r>
        <w:r>
          <w:rPr>
            <w:noProof/>
            <w:webHidden/>
          </w:rPr>
          <w:t>31</w:t>
        </w:r>
        <w:r>
          <w:rPr>
            <w:noProof/>
            <w:webHidden/>
          </w:rPr>
          <w:fldChar w:fldCharType="end"/>
        </w:r>
      </w:hyperlink>
    </w:p>
    <w:p w14:paraId="11BD56DE" w14:textId="42CFDE0C" w:rsidR="00643103" w:rsidRDefault="00643103">
      <w:pPr>
        <w:pStyle w:val="TOC2"/>
        <w:rPr>
          <w:rFonts w:asciiTheme="minorHAnsi" w:eastAsiaTheme="minorEastAsia" w:hAnsiTheme="minorHAnsi" w:cstheme="minorBidi"/>
          <w:smallCaps w:val="0"/>
          <w:noProof/>
          <w:sz w:val="22"/>
          <w:szCs w:val="22"/>
          <w:lang w:eastAsia="zh-CN"/>
        </w:rPr>
      </w:pPr>
      <w:hyperlink w:anchor="_Toc494568008" w:history="1">
        <w:r w:rsidRPr="00C24BD6">
          <w:rPr>
            <w:rStyle w:val="Hyperlink"/>
            <w:noProof/>
          </w:rPr>
          <w:t>2.4 Inverter System Technologies</w:t>
        </w:r>
        <w:r>
          <w:rPr>
            <w:noProof/>
            <w:webHidden/>
          </w:rPr>
          <w:tab/>
        </w:r>
        <w:r>
          <w:rPr>
            <w:noProof/>
            <w:webHidden/>
          </w:rPr>
          <w:fldChar w:fldCharType="begin"/>
        </w:r>
        <w:r>
          <w:rPr>
            <w:noProof/>
            <w:webHidden/>
          </w:rPr>
          <w:instrText xml:space="preserve"> PAGEREF _Toc494568008 \h </w:instrText>
        </w:r>
        <w:r>
          <w:rPr>
            <w:noProof/>
            <w:webHidden/>
          </w:rPr>
        </w:r>
        <w:r>
          <w:rPr>
            <w:noProof/>
            <w:webHidden/>
          </w:rPr>
          <w:fldChar w:fldCharType="separate"/>
        </w:r>
        <w:r>
          <w:rPr>
            <w:noProof/>
            <w:webHidden/>
          </w:rPr>
          <w:t>33</w:t>
        </w:r>
        <w:r>
          <w:rPr>
            <w:noProof/>
            <w:webHidden/>
          </w:rPr>
          <w:fldChar w:fldCharType="end"/>
        </w:r>
      </w:hyperlink>
    </w:p>
    <w:p w14:paraId="27BA44E3" w14:textId="181F529F" w:rsidR="00643103" w:rsidRDefault="00643103">
      <w:pPr>
        <w:pStyle w:val="TOC2"/>
        <w:rPr>
          <w:rFonts w:asciiTheme="minorHAnsi" w:eastAsiaTheme="minorEastAsia" w:hAnsiTheme="minorHAnsi" w:cstheme="minorBidi"/>
          <w:smallCaps w:val="0"/>
          <w:noProof/>
          <w:sz w:val="22"/>
          <w:szCs w:val="22"/>
          <w:lang w:eastAsia="zh-CN"/>
        </w:rPr>
      </w:pPr>
      <w:hyperlink w:anchor="_Toc494568009" w:history="1">
        <w:r w:rsidRPr="00C24BD6">
          <w:rPr>
            <w:rStyle w:val="Hyperlink"/>
            <w:noProof/>
          </w:rPr>
          <w:t>2.5 Battery Energy Storage (BES) Systems</w:t>
        </w:r>
        <w:r>
          <w:rPr>
            <w:noProof/>
            <w:webHidden/>
          </w:rPr>
          <w:tab/>
        </w:r>
        <w:r>
          <w:rPr>
            <w:noProof/>
            <w:webHidden/>
          </w:rPr>
          <w:fldChar w:fldCharType="begin"/>
        </w:r>
        <w:r>
          <w:rPr>
            <w:noProof/>
            <w:webHidden/>
          </w:rPr>
          <w:instrText xml:space="preserve"> PAGEREF _Toc494568009 \h </w:instrText>
        </w:r>
        <w:r>
          <w:rPr>
            <w:noProof/>
            <w:webHidden/>
          </w:rPr>
        </w:r>
        <w:r>
          <w:rPr>
            <w:noProof/>
            <w:webHidden/>
          </w:rPr>
          <w:fldChar w:fldCharType="separate"/>
        </w:r>
        <w:r>
          <w:rPr>
            <w:noProof/>
            <w:webHidden/>
          </w:rPr>
          <w:t>36</w:t>
        </w:r>
        <w:r>
          <w:rPr>
            <w:noProof/>
            <w:webHidden/>
          </w:rPr>
          <w:fldChar w:fldCharType="end"/>
        </w:r>
      </w:hyperlink>
    </w:p>
    <w:p w14:paraId="2FF181D2" w14:textId="4E4992B2" w:rsidR="00643103" w:rsidRDefault="00643103">
      <w:pPr>
        <w:pStyle w:val="TOC3"/>
        <w:rPr>
          <w:rFonts w:asciiTheme="minorHAnsi" w:eastAsiaTheme="minorEastAsia" w:hAnsiTheme="minorHAnsi" w:cstheme="minorBidi"/>
          <w:i w:val="0"/>
          <w:iCs w:val="0"/>
          <w:noProof/>
          <w:sz w:val="22"/>
          <w:szCs w:val="22"/>
          <w:lang w:eastAsia="zh-CN"/>
        </w:rPr>
      </w:pPr>
      <w:hyperlink w:anchor="_Toc494568010" w:history="1">
        <w:r w:rsidRPr="00C24BD6">
          <w:rPr>
            <w:rStyle w:val="Hyperlink"/>
            <w:noProof/>
          </w:rPr>
          <w:t>2.5.1 BES Utility &amp; Capital</w:t>
        </w:r>
        <w:r>
          <w:rPr>
            <w:noProof/>
            <w:webHidden/>
          </w:rPr>
          <w:tab/>
        </w:r>
        <w:r>
          <w:rPr>
            <w:noProof/>
            <w:webHidden/>
          </w:rPr>
          <w:fldChar w:fldCharType="begin"/>
        </w:r>
        <w:r>
          <w:rPr>
            <w:noProof/>
            <w:webHidden/>
          </w:rPr>
          <w:instrText xml:space="preserve"> PAGEREF _Toc494568010 \h </w:instrText>
        </w:r>
        <w:r>
          <w:rPr>
            <w:noProof/>
            <w:webHidden/>
          </w:rPr>
        </w:r>
        <w:r>
          <w:rPr>
            <w:noProof/>
            <w:webHidden/>
          </w:rPr>
          <w:fldChar w:fldCharType="separate"/>
        </w:r>
        <w:r>
          <w:rPr>
            <w:noProof/>
            <w:webHidden/>
          </w:rPr>
          <w:t>36</w:t>
        </w:r>
        <w:r>
          <w:rPr>
            <w:noProof/>
            <w:webHidden/>
          </w:rPr>
          <w:fldChar w:fldCharType="end"/>
        </w:r>
      </w:hyperlink>
    </w:p>
    <w:p w14:paraId="5F0E2875" w14:textId="70048C25" w:rsidR="00643103" w:rsidRDefault="00643103">
      <w:pPr>
        <w:pStyle w:val="TOC3"/>
        <w:rPr>
          <w:rFonts w:asciiTheme="minorHAnsi" w:eastAsiaTheme="minorEastAsia" w:hAnsiTheme="minorHAnsi" w:cstheme="minorBidi"/>
          <w:i w:val="0"/>
          <w:iCs w:val="0"/>
          <w:noProof/>
          <w:sz w:val="22"/>
          <w:szCs w:val="22"/>
          <w:lang w:eastAsia="zh-CN"/>
        </w:rPr>
      </w:pPr>
      <w:hyperlink w:anchor="_Toc494568011" w:history="1">
        <w:r w:rsidRPr="00C24BD6">
          <w:rPr>
            <w:rStyle w:val="Hyperlink"/>
            <w:noProof/>
          </w:rPr>
          <w:t>2.5.2 Modelling of BES</w:t>
        </w:r>
        <w:r>
          <w:rPr>
            <w:noProof/>
            <w:webHidden/>
          </w:rPr>
          <w:tab/>
        </w:r>
        <w:r>
          <w:rPr>
            <w:noProof/>
            <w:webHidden/>
          </w:rPr>
          <w:fldChar w:fldCharType="begin"/>
        </w:r>
        <w:r>
          <w:rPr>
            <w:noProof/>
            <w:webHidden/>
          </w:rPr>
          <w:instrText xml:space="preserve"> PAGEREF _Toc494568011 \h </w:instrText>
        </w:r>
        <w:r>
          <w:rPr>
            <w:noProof/>
            <w:webHidden/>
          </w:rPr>
        </w:r>
        <w:r>
          <w:rPr>
            <w:noProof/>
            <w:webHidden/>
          </w:rPr>
          <w:fldChar w:fldCharType="separate"/>
        </w:r>
        <w:r>
          <w:rPr>
            <w:noProof/>
            <w:webHidden/>
          </w:rPr>
          <w:t>37</w:t>
        </w:r>
        <w:r>
          <w:rPr>
            <w:noProof/>
            <w:webHidden/>
          </w:rPr>
          <w:fldChar w:fldCharType="end"/>
        </w:r>
      </w:hyperlink>
    </w:p>
    <w:p w14:paraId="3D33022C" w14:textId="5A4479A5" w:rsidR="00643103" w:rsidRDefault="00643103">
      <w:pPr>
        <w:pStyle w:val="TOC2"/>
        <w:rPr>
          <w:rFonts w:asciiTheme="minorHAnsi" w:eastAsiaTheme="minorEastAsia" w:hAnsiTheme="minorHAnsi" w:cstheme="minorBidi"/>
          <w:smallCaps w:val="0"/>
          <w:noProof/>
          <w:sz w:val="22"/>
          <w:szCs w:val="22"/>
          <w:lang w:eastAsia="zh-CN"/>
        </w:rPr>
      </w:pPr>
      <w:hyperlink w:anchor="_Toc494568012" w:history="1">
        <w:r w:rsidRPr="00C24BD6">
          <w:rPr>
            <w:rStyle w:val="Hyperlink"/>
            <w:noProof/>
          </w:rPr>
          <w:t>2.6 North QLD Solar Radiation</w:t>
        </w:r>
        <w:r>
          <w:rPr>
            <w:noProof/>
            <w:webHidden/>
          </w:rPr>
          <w:tab/>
        </w:r>
        <w:r>
          <w:rPr>
            <w:noProof/>
            <w:webHidden/>
          </w:rPr>
          <w:fldChar w:fldCharType="begin"/>
        </w:r>
        <w:r>
          <w:rPr>
            <w:noProof/>
            <w:webHidden/>
          </w:rPr>
          <w:instrText xml:space="preserve"> PAGEREF _Toc494568012 \h </w:instrText>
        </w:r>
        <w:r>
          <w:rPr>
            <w:noProof/>
            <w:webHidden/>
          </w:rPr>
        </w:r>
        <w:r>
          <w:rPr>
            <w:noProof/>
            <w:webHidden/>
          </w:rPr>
          <w:fldChar w:fldCharType="separate"/>
        </w:r>
        <w:r>
          <w:rPr>
            <w:noProof/>
            <w:webHidden/>
          </w:rPr>
          <w:t>40</w:t>
        </w:r>
        <w:r>
          <w:rPr>
            <w:noProof/>
            <w:webHidden/>
          </w:rPr>
          <w:fldChar w:fldCharType="end"/>
        </w:r>
      </w:hyperlink>
    </w:p>
    <w:p w14:paraId="68E71A83" w14:textId="6C83E89F" w:rsidR="00643103" w:rsidRDefault="00643103">
      <w:pPr>
        <w:pStyle w:val="TOC3"/>
        <w:rPr>
          <w:rFonts w:asciiTheme="minorHAnsi" w:eastAsiaTheme="minorEastAsia" w:hAnsiTheme="minorHAnsi" w:cstheme="minorBidi"/>
          <w:i w:val="0"/>
          <w:iCs w:val="0"/>
          <w:noProof/>
          <w:sz w:val="22"/>
          <w:szCs w:val="22"/>
          <w:lang w:eastAsia="zh-CN"/>
        </w:rPr>
      </w:pPr>
      <w:hyperlink w:anchor="_Toc494568013" w:history="1">
        <w:r w:rsidRPr="00C24BD6">
          <w:rPr>
            <w:rStyle w:val="Hyperlink"/>
            <w:noProof/>
          </w:rPr>
          <w:t>2.6.1 PSH Conversion</w:t>
        </w:r>
        <w:r>
          <w:rPr>
            <w:noProof/>
            <w:webHidden/>
          </w:rPr>
          <w:tab/>
        </w:r>
        <w:r>
          <w:rPr>
            <w:noProof/>
            <w:webHidden/>
          </w:rPr>
          <w:fldChar w:fldCharType="begin"/>
        </w:r>
        <w:r>
          <w:rPr>
            <w:noProof/>
            <w:webHidden/>
          </w:rPr>
          <w:instrText xml:space="preserve"> PAGEREF _Toc494568013 \h </w:instrText>
        </w:r>
        <w:r>
          <w:rPr>
            <w:noProof/>
            <w:webHidden/>
          </w:rPr>
        </w:r>
        <w:r>
          <w:rPr>
            <w:noProof/>
            <w:webHidden/>
          </w:rPr>
          <w:fldChar w:fldCharType="separate"/>
        </w:r>
        <w:r>
          <w:rPr>
            <w:noProof/>
            <w:webHidden/>
          </w:rPr>
          <w:t>42</w:t>
        </w:r>
        <w:r>
          <w:rPr>
            <w:noProof/>
            <w:webHidden/>
          </w:rPr>
          <w:fldChar w:fldCharType="end"/>
        </w:r>
      </w:hyperlink>
    </w:p>
    <w:p w14:paraId="04F10D34" w14:textId="0E0DEBFF" w:rsidR="00643103" w:rsidRDefault="00643103">
      <w:pPr>
        <w:pStyle w:val="TOC2"/>
        <w:rPr>
          <w:rFonts w:asciiTheme="minorHAnsi" w:eastAsiaTheme="minorEastAsia" w:hAnsiTheme="minorHAnsi" w:cstheme="minorBidi"/>
          <w:smallCaps w:val="0"/>
          <w:noProof/>
          <w:sz w:val="22"/>
          <w:szCs w:val="22"/>
          <w:lang w:eastAsia="zh-CN"/>
        </w:rPr>
      </w:pPr>
      <w:hyperlink w:anchor="_Toc494568014" w:history="1">
        <w:r w:rsidRPr="00C24BD6">
          <w:rPr>
            <w:rStyle w:val="Hyperlink"/>
            <w:noProof/>
          </w:rPr>
          <w:t>2.7 Optimal Roof Tilt Angle &amp; Orientation</w:t>
        </w:r>
        <w:r>
          <w:rPr>
            <w:noProof/>
            <w:webHidden/>
          </w:rPr>
          <w:tab/>
        </w:r>
        <w:r>
          <w:rPr>
            <w:noProof/>
            <w:webHidden/>
          </w:rPr>
          <w:fldChar w:fldCharType="begin"/>
        </w:r>
        <w:r>
          <w:rPr>
            <w:noProof/>
            <w:webHidden/>
          </w:rPr>
          <w:instrText xml:space="preserve"> PAGEREF _Toc494568014 \h </w:instrText>
        </w:r>
        <w:r>
          <w:rPr>
            <w:noProof/>
            <w:webHidden/>
          </w:rPr>
        </w:r>
        <w:r>
          <w:rPr>
            <w:noProof/>
            <w:webHidden/>
          </w:rPr>
          <w:fldChar w:fldCharType="separate"/>
        </w:r>
        <w:r>
          <w:rPr>
            <w:noProof/>
            <w:webHidden/>
          </w:rPr>
          <w:t>43</w:t>
        </w:r>
        <w:r>
          <w:rPr>
            <w:noProof/>
            <w:webHidden/>
          </w:rPr>
          <w:fldChar w:fldCharType="end"/>
        </w:r>
      </w:hyperlink>
    </w:p>
    <w:p w14:paraId="2E942FCD" w14:textId="5270D7FB" w:rsidR="00643103" w:rsidRDefault="00643103">
      <w:pPr>
        <w:pStyle w:val="TOC2"/>
        <w:rPr>
          <w:rFonts w:asciiTheme="minorHAnsi" w:eastAsiaTheme="minorEastAsia" w:hAnsiTheme="minorHAnsi" w:cstheme="minorBidi"/>
          <w:smallCaps w:val="0"/>
          <w:noProof/>
          <w:sz w:val="22"/>
          <w:szCs w:val="22"/>
          <w:lang w:eastAsia="zh-CN"/>
        </w:rPr>
      </w:pPr>
      <w:hyperlink w:anchor="_Toc494568015" w:history="1">
        <w:r w:rsidRPr="00C24BD6">
          <w:rPr>
            <w:rStyle w:val="Hyperlink"/>
            <w:noProof/>
          </w:rPr>
          <w:t>2.8 The Electricity Network (Grid)</w:t>
        </w:r>
        <w:r>
          <w:rPr>
            <w:noProof/>
            <w:webHidden/>
          </w:rPr>
          <w:tab/>
        </w:r>
        <w:r>
          <w:rPr>
            <w:noProof/>
            <w:webHidden/>
          </w:rPr>
          <w:fldChar w:fldCharType="begin"/>
        </w:r>
        <w:r>
          <w:rPr>
            <w:noProof/>
            <w:webHidden/>
          </w:rPr>
          <w:instrText xml:space="preserve"> PAGEREF _Toc494568015 \h </w:instrText>
        </w:r>
        <w:r>
          <w:rPr>
            <w:noProof/>
            <w:webHidden/>
          </w:rPr>
        </w:r>
        <w:r>
          <w:rPr>
            <w:noProof/>
            <w:webHidden/>
          </w:rPr>
          <w:fldChar w:fldCharType="separate"/>
        </w:r>
        <w:r>
          <w:rPr>
            <w:noProof/>
            <w:webHidden/>
          </w:rPr>
          <w:t>46</w:t>
        </w:r>
        <w:r>
          <w:rPr>
            <w:noProof/>
            <w:webHidden/>
          </w:rPr>
          <w:fldChar w:fldCharType="end"/>
        </w:r>
      </w:hyperlink>
    </w:p>
    <w:p w14:paraId="05FA8FE3" w14:textId="4BF28E21" w:rsidR="00643103" w:rsidRDefault="00643103">
      <w:pPr>
        <w:pStyle w:val="TOC2"/>
        <w:rPr>
          <w:rFonts w:asciiTheme="minorHAnsi" w:eastAsiaTheme="minorEastAsia" w:hAnsiTheme="minorHAnsi" w:cstheme="minorBidi"/>
          <w:smallCaps w:val="0"/>
          <w:noProof/>
          <w:sz w:val="22"/>
          <w:szCs w:val="22"/>
          <w:lang w:eastAsia="zh-CN"/>
        </w:rPr>
      </w:pPr>
      <w:hyperlink w:anchor="_Toc494568016" w:history="1">
        <w:r w:rsidRPr="00C24BD6">
          <w:rPr>
            <w:rStyle w:val="Hyperlink"/>
            <w:noProof/>
          </w:rPr>
          <w:t>2.9 Load Profile</w:t>
        </w:r>
        <w:r>
          <w:rPr>
            <w:noProof/>
            <w:webHidden/>
          </w:rPr>
          <w:tab/>
        </w:r>
        <w:r>
          <w:rPr>
            <w:noProof/>
            <w:webHidden/>
          </w:rPr>
          <w:fldChar w:fldCharType="begin"/>
        </w:r>
        <w:r>
          <w:rPr>
            <w:noProof/>
            <w:webHidden/>
          </w:rPr>
          <w:instrText xml:space="preserve"> PAGEREF _Toc494568016 \h </w:instrText>
        </w:r>
        <w:r>
          <w:rPr>
            <w:noProof/>
            <w:webHidden/>
          </w:rPr>
        </w:r>
        <w:r>
          <w:rPr>
            <w:noProof/>
            <w:webHidden/>
          </w:rPr>
          <w:fldChar w:fldCharType="separate"/>
        </w:r>
        <w:r>
          <w:rPr>
            <w:noProof/>
            <w:webHidden/>
          </w:rPr>
          <w:t>48</w:t>
        </w:r>
        <w:r>
          <w:rPr>
            <w:noProof/>
            <w:webHidden/>
          </w:rPr>
          <w:fldChar w:fldCharType="end"/>
        </w:r>
      </w:hyperlink>
    </w:p>
    <w:p w14:paraId="786EA4B8" w14:textId="5FAFDB79" w:rsidR="00643103" w:rsidRDefault="00643103">
      <w:pPr>
        <w:pStyle w:val="TOC2"/>
        <w:rPr>
          <w:rFonts w:asciiTheme="minorHAnsi" w:eastAsiaTheme="minorEastAsia" w:hAnsiTheme="minorHAnsi" w:cstheme="minorBidi"/>
          <w:smallCaps w:val="0"/>
          <w:noProof/>
          <w:sz w:val="22"/>
          <w:szCs w:val="22"/>
          <w:lang w:eastAsia="zh-CN"/>
        </w:rPr>
      </w:pPr>
      <w:hyperlink w:anchor="_Toc494568017" w:history="1">
        <w:r w:rsidRPr="00C24BD6">
          <w:rPr>
            <w:rStyle w:val="Hyperlink"/>
            <w:noProof/>
          </w:rPr>
          <w:t>2.10 Network Demand Challenges</w:t>
        </w:r>
        <w:r>
          <w:rPr>
            <w:noProof/>
            <w:webHidden/>
          </w:rPr>
          <w:tab/>
        </w:r>
        <w:r>
          <w:rPr>
            <w:noProof/>
            <w:webHidden/>
          </w:rPr>
          <w:fldChar w:fldCharType="begin"/>
        </w:r>
        <w:r>
          <w:rPr>
            <w:noProof/>
            <w:webHidden/>
          </w:rPr>
          <w:instrText xml:space="preserve"> PAGEREF _Toc494568017 \h </w:instrText>
        </w:r>
        <w:r>
          <w:rPr>
            <w:noProof/>
            <w:webHidden/>
          </w:rPr>
        </w:r>
        <w:r>
          <w:rPr>
            <w:noProof/>
            <w:webHidden/>
          </w:rPr>
          <w:fldChar w:fldCharType="separate"/>
        </w:r>
        <w:r>
          <w:rPr>
            <w:noProof/>
            <w:webHidden/>
          </w:rPr>
          <w:t>50</w:t>
        </w:r>
        <w:r>
          <w:rPr>
            <w:noProof/>
            <w:webHidden/>
          </w:rPr>
          <w:fldChar w:fldCharType="end"/>
        </w:r>
      </w:hyperlink>
    </w:p>
    <w:p w14:paraId="47B21BF5" w14:textId="7313E193" w:rsidR="00643103" w:rsidRDefault="00643103">
      <w:pPr>
        <w:pStyle w:val="TOC2"/>
        <w:rPr>
          <w:rFonts w:asciiTheme="minorHAnsi" w:eastAsiaTheme="minorEastAsia" w:hAnsiTheme="minorHAnsi" w:cstheme="minorBidi"/>
          <w:smallCaps w:val="0"/>
          <w:noProof/>
          <w:sz w:val="22"/>
          <w:szCs w:val="22"/>
          <w:lang w:eastAsia="zh-CN"/>
        </w:rPr>
      </w:pPr>
      <w:hyperlink w:anchor="_Toc494568018" w:history="1">
        <w:r w:rsidRPr="00C24BD6">
          <w:rPr>
            <w:rStyle w:val="Hyperlink"/>
            <w:noProof/>
          </w:rPr>
          <w:t>2.11 Tariffs &amp; Rebate Change</w:t>
        </w:r>
        <w:r>
          <w:rPr>
            <w:noProof/>
            <w:webHidden/>
          </w:rPr>
          <w:tab/>
        </w:r>
        <w:r>
          <w:rPr>
            <w:noProof/>
            <w:webHidden/>
          </w:rPr>
          <w:fldChar w:fldCharType="begin"/>
        </w:r>
        <w:r>
          <w:rPr>
            <w:noProof/>
            <w:webHidden/>
          </w:rPr>
          <w:instrText xml:space="preserve"> PAGEREF _Toc494568018 \h </w:instrText>
        </w:r>
        <w:r>
          <w:rPr>
            <w:noProof/>
            <w:webHidden/>
          </w:rPr>
        </w:r>
        <w:r>
          <w:rPr>
            <w:noProof/>
            <w:webHidden/>
          </w:rPr>
          <w:fldChar w:fldCharType="separate"/>
        </w:r>
        <w:r>
          <w:rPr>
            <w:noProof/>
            <w:webHidden/>
          </w:rPr>
          <w:t>52</w:t>
        </w:r>
        <w:r>
          <w:rPr>
            <w:noProof/>
            <w:webHidden/>
          </w:rPr>
          <w:fldChar w:fldCharType="end"/>
        </w:r>
      </w:hyperlink>
    </w:p>
    <w:p w14:paraId="16E75C40" w14:textId="2D56D6B3" w:rsidR="00643103" w:rsidRDefault="00643103">
      <w:pPr>
        <w:pStyle w:val="TOC2"/>
        <w:rPr>
          <w:rFonts w:asciiTheme="minorHAnsi" w:eastAsiaTheme="minorEastAsia" w:hAnsiTheme="minorHAnsi" w:cstheme="minorBidi"/>
          <w:smallCaps w:val="0"/>
          <w:noProof/>
          <w:sz w:val="22"/>
          <w:szCs w:val="22"/>
          <w:lang w:eastAsia="zh-CN"/>
        </w:rPr>
      </w:pPr>
      <w:hyperlink w:anchor="_Toc494568019" w:history="1">
        <w:r w:rsidRPr="00C24BD6">
          <w:rPr>
            <w:rStyle w:val="Hyperlink"/>
            <w:noProof/>
          </w:rPr>
          <w:t>2.12 Economics of PV &amp; BES System</w:t>
        </w:r>
        <w:r>
          <w:rPr>
            <w:noProof/>
            <w:webHidden/>
          </w:rPr>
          <w:tab/>
        </w:r>
        <w:r>
          <w:rPr>
            <w:noProof/>
            <w:webHidden/>
          </w:rPr>
          <w:fldChar w:fldCharType="begin"/>
        </w:r>
        <w:r>
          <w:rPr>
            <w:noProof/>
            <w:webHidden/>
          </w:rPr>
          <w:instrText xml:space="preserve"> PAGEREF _Toc494568019 \h </w:instrText>
        </w:r>
        <w:r>
          <w:rPr>
            <w:noProof/>
            <w:webHidden/>
          </w:rPr>
        </w:r>
        <w:r>
          <w:rPr>
            <w:noProof/>
            <w:webHidden/>
          </w:rPr>
          <w:fldChar w:fldCharType="separate"/>
        </w:r>
        <w:r>
          <w:rPr>
            <w:noProof/>
            <w:webHidden/>
          </w:rPr>
          <w:t>55</w:t>
        </w:r>
        <w:r>
          <w:rPr>
            <w:noProof/>
            <w:webHidden/>
          </w:rPr>
          <w:fldChar w:fldCharType="end"/>
        </w:r>
      </w:hyperlink>
    </w:p>
    <w:p w14:paraId="44CAB959" w14:textId="03D29F7B" w:rsidR="00643103" w:rsidRDefault="00643103">
      <w:pPr>
        <w:pStyle w:val="TOC2"/>
        <w:rPr>
          <w:rFonts w:asciiTheme="minorHAnsi" w:eastAsiaTheme="minorEastAsia" w:hAnsiTheme="minorHAnsi" w:cstheme="minorBidi"/>
          <w:smallCaps w:val="0"/>
          <w:noProof/>
          <w:sz w:val="22"/>
          <w:szCs w:val="22"/>
          <w:lang w:eastAsia="zh-CN"/>
        </w:rPr>
      </w:pPr>
      <w:hyperlink w:anchor="_Toc494568020" w:history="1">
        <w:r w:rsidRPr="00C24BD6">
          <w:rPr>
            <w:rStyle w:val="Hyperlink"/>
            <w:noProof/>
          </w:rPr>
          <w:t>2.13 Market Software Competitors</w:t>
        </w:r>
        <w:r>
          <w:rPr>
            <w:noProof/>
            <w:webHidden/>
          </w:rPr>
          <w:tab/>
        </w:r>
        <w:r>
          <w:rPr>
            <w:noProof/>
            <w:webHidden/>
          </w:rPr>
          <w:fldChar w:fldCharType="begin"/>
        </w:r>
        <w:r>
          <w:rPr>
            <w:noProof/>
            <w:webHidden/>
          </w:rPr>
          <w:instrText xml:space="preserve"> PAGEREF _Toc494568020 \h </w:instrText>
        </w:r>
        <w:r>
          <w:rPr>
            <w:noProof/>
            <w:webHidden/>
          </w:rPr>
        </w:r>
        <w:r>
          <w:rPr>
            <w:noProof/>
            <w:webHidden/>
          </w:rPr>
          <w:fldChar w:fldCharType="separate"/>
        </w:r>
        <w:r>
          <w:rPr>
            <w:noProof/>
            <w:webHidden/>
          </w:rPr>
          <w:t>56</w:t>
        </w:r>
        <w:r>
          <w:rPr>
            <w:noProof/>
            <w:webHidden/>
          </w:rPr>
          <w:fldChar w:fldCharType="end"/>
        </w:r>
      </w:hyperlink>
    </w:p>
    <w:p w14:paraId="30356AB8" w14:textId="56122DB3" w:rsidR="00643103" w:rsidRDefault="00643103">
      <w:pPr>
        <w:pStyle w:val="TOC3"/>
        <w:rPr>
          <w:rFonts w:asciiTheme="minorHAnsi" w:eastAsiaTheme="minorEastAsia" w:hAnsiTheme="minorHAnsi" w:cstheme="minorBidi"/>
          <w:i w:val="0"/>
          <w:iCs w:val="0"/>
          <w:noProof/>
          <w:sz w:val="22"/>
          <w:szCs w:val="22"/>
          <w:lang w:eastAsia="zh-CN"/>
        </w:rPr>
      </w:pPr>
      <w:hyperlink w:anchor="_Toc494568021" w:history="1">
        <w:r w:rsidRPr="00C24BD6">
          <w:rPr>
            <w:rStyle w:val="Hyperlink"/>
            <w:noProof/>
          </w:rPr>
          <w:t>2.13.1 Solar Power Calculator</w:t>
        </w:r>
        <w:r>
          <w:rPr>
            <w:noProof/>
            <w:webHidden/>
          </w:rPr>
          <w:tab/>
        </w:r>
        <w:r>
          <w:rPr>
            <w:noProof/>
            <w:webHidden/>
          </w:rPr>
          <w:fldChar w:fldCharType="begin"/>
        </w:r>
        <w:r>
          <w:rPr>
            <w:noProof/>
            <w:webHidden/>
          </w:rPr>
          <w:instrText xml:space="preserve"> PAGEREF _Toc494568021 \h </w:instrText>
        </w:r>
        <w:r>
          <w:rPr>
            <w:noProof/>
            <w:webHidden/>
          </w:rPr>
        </w:r>
        <w:r>
          <w:rPr>
            <w:noProof/>
            <w:webHidden/>
          </w:rPr>
          <w:fldChar w:fldCharType="separate"/>
        </w:r>
        <w:r>
          <w:rPr>
            <w:noProof/>
            <w:webHidden/>
          </w:rPr>
          <w:t>57</w:t>
        </w:r>
        <w:r>
          <w:rPr>
            <w:noProof/>
            <w:webHidden/>
          </w:rPr>
          <w:fldChar w:fldCharType="end"/>
        </w:r>
      </w:hyperlink>
    </w:p>
    <w:p w14:paraId="0C4BD117" w14:textId="647084A1" w:rsidR="00643103" w:rsidRDefault="00643103">
      <w:pPr>
        <w:pStyle w:val="TOC3"/>
        <w:rPr>
          <w:rFonts w:asciiTheme="minorHAnsi" w:eastAsiaTheme="minorEastAsia" w:hAnsiTheme="minorHAnsi" w:cstheme="minorBidi"/>
          <w:i w:val="0"/>
          <w:iCs w:val="0"/>
          <w:noProof/>
          <w:sz w:val="22"/>
          <w:szCs w:val="22"/>
          <w:lang w:eastAsia="zh-CN"/>
        </w:rPr>
      </w:pPr>
      <w:hyperlink w:anchor="_Toc494568022" w:history="1">
        <w:r w:rsidRPr="00C24BD6">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568022 \h </w:instrText>
        </w:r>
        <w:r>
          <w:rPr>
            <w:noProof/>
            <w:webHidden/>
          </w:rPr>
        </w:r>
        <w:r>
          <w:rPr>
            <w:noProof/>
            <w:webHidden/>
          </w:rPr>
          <w:fldChar w:fldCharType="separate"/>
        </w:r>
        <w:r>
          <w:rPr>
            <w:noProof/>
            <w:webHidden/>
          </w:rPr>
          <w:t>57</w:t>
        </w:r>
        <w:r>
          <w:rPr>
            <w:noProof/>
            <w:webHidden/>
          </w:rPr>
          <w:fldChar w:fldCharType="end"/>
        </w:r>
      </w:hyperlink>
    </w:p>
    <w:p w14:paraId="53A11454" w14:textId="18C3DB61" w:rsidR="00643103" w:rsidRDefault="00643103">
      <w:pPr>
        <w:pStyle w:val="TOC3"/>
        <w:rPr>
          <w:rFonts w:asciiTheme="minorHAnsi" w:eastAsiaTheme="minorEastAsia" w:hAnsiTheme="minorHAnsi" w:cstheme="minorBidi"/>
          <w:i w:val="0"/>
          <w:iCs w:val="0"/>
          <w:noProof/>
          <w:sz w:val="22"/>
          <w:szCs w:val="22"/>
          <w:lang w:eastAsia="zh-CN"/>
        </w:rPr>
      </w:pPr>
      <w:hyperlink w:anchor="_Toc494568023" w:history="1">
        <w:r w:rsidRPr="00C24BD6">
          <w:rPr>
            <w:rStyle w:val="Hyperlink"/>
            <w:noProof/>
          </w:rPr>
          <w:t>2.13.3 Solar Savings Calculator</w:t>
        </w:r>
        <w:r>
          <w:rPr>
            <w:noProof/>
            <w:webHidden/>
          </w:rPr>
          <w:tab/>
        </w:r>
        <w:r>
          <w:rPr>
            <w:noProof/>
            <w:webHidden/>
          </w:rPr>
          <w:fldChar w:fldCharType="begin"/>
        </w:r>
        <w:r>
          <w:rPr>
            <w:noProof/>
            <w:webHidden/>
          </w:rPr>
          <w:instrText xml:space="preserve"> PAGEREF _Toc494568023 \h </w:instrText>
        </w:r>
        <w:r>
          <w:rPr>
            <w:noProof/>
            <w:webHidden/>
          </w:rPr>
        </w:r>
        <w:r>
          <w:rPr>
            <w:noProof/>
            <w:webHidden/>
          </w:rPr>
          <w:fldChar w:fldCharType="separate"/>
        </w:r>
        <w:r>
          <w:rPr>
            <w:noProof/>
            <w:webHidden/>
          </w:rPr>
          <w:t>58</w:t>
        </w:r>
        <w:r>
          <w:rPr>
            <w:noProof/>
            <w:webHidden/>
          </w:rPr>
          <w:fldChar w:fldCharType="end"/>
        </w:r>
      </w:hyperlink>
    </w:p>
    <w:p w14:paraId="6595C476" w14:textId="1D4245A2" w:rsidR="00643103" w:rsidRDefault="00643103">
      <w:pPr>
        <w:pStyle w:val="TOC3"/>
        <w:rPr>
          <w:rFonts w:asciiTheme="minorHAnsi" w:eastAsiaTheme="minorEastAsia" w:hAnsiTheme="minorHAnsi" w:cstheme="minorBidi"/>
          <w:i w:val="0"/>
          <w:iCs w:val="0"/>
          <w:noProof/>
          <w:sz w:val="22"/>
          <w:szCs w:val="22"/>
          <w:lang w:eastAsia="zh-CN"/>
        </w:rPr>
      </w:pPr>
      <w:hyperlink w:anchor="_Toc494568024" w:history="1">
        <w:r w:rsidRPr="00C24BD6">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568024 \h </w:instrText>
        </w:r>
        <w:r>
          <w:rPr>
            <w:noProof/>
            <w:webHidden/>
          </w:rPr>
        </w:r>
        <w:r>
          <w:rPr>
            <w:noProof/>
            <w:webHidden/>
          </w:rPr>
          <w:fldChar w:fldCharType="separate"/>
        </w:r>
        <w:r>
          <w:rPr>
            <w:noProof/>
            <w:webHidden/>
          </w:rPr>
          <w:t>59</w:t>
        </w:r>
        <w:r>
          <w:rPr>
            <w:noProof/>
            <w:webHidden/>
          </w:rPr>
          <w:fldChar w:fldCharType="end"/>
        </w:r>
      </w:hyperlink>
    </w:p>
    <w:p w14:paraId="3D9EDCED" w14:textId="719D3620" w:rsidR="00643103" w:rsidRDefault="00643103">
      <w:pPr>
        <w:pStyle w:val="TOC2"/>
        <w:rPr>
          <w:rFonts w:asciiTheme="minorHAnsi" w:eastAsiaTheme="minorEastAsia" w:hAnsiTheme="minorHAnsi" w:cstheme="minorBidi"/>
          <w:smallCaps w:val="0"/>
          <w:noProof/>
          <w:sz w:val="22"/>
          <w:szCs w:val="22"/>
          <w:lang w:eastAsia="zh-CN"/>
        </w:rPr>
      </w:pPr>
      <w:hyperlink w:anchor="_Toc494568025" w:history="1">
        <w:r w:rsidRPr="00C24BD6">
          <w:rPr>
            <w:rStyle w:val="Hyperlink"/>
            <w:noProof/>
          </w:rPr>
          <w:t>2.14 Summary of Findings</w:t>
        </w:r>
        <w:r>
          <w:rPr>
            <w:noProof/>
            <w:webHidden/>
          </w:rPr>
          <w:tab/>
        </w:r>
        <w:r>
          <w:rPr>
            <w:noProof/>
            <w:webHidden/>
          </w:rPr>
          <w:fldChar w:fldCharType="begin"/>
        </w:r>
        <w:r>
          <w:rPr>
            <w:noProof/>
            <w:webHidden/>
          </w:rPr>
          <w:instrText xml:space="preserve"> PAGEREF _Toc494568025 \h </w:instrText>
        </w:r>
        <w:r>
          <w:rPr>
            <w:noProof/>
            <w:webHidden/>
          </w:rPr>
        </w:r>
        <w:r>
          <w:rPr>
            <w:noProof/>
            <w:webHidden/>
          </w:rPr>
          <w:fldChar w:fldCharType="separate"/>
        </w:r>
        <w:r>
          <w:rPr>
            <w:noProof/>
            <w:webHidden/>
          </w:rPr>
          <w:t>61</w:t>
        </w:r>
        <w:r>
          <w:rPr>
            <w:noProof/>
            <w:webHidden/>
          </w:rPr>
          <w:fldChar w:fldCharType="end"/>
        </w:r>
      </w:hyperlink>
    </w:p>
    <w:p w14:paraId="128E45D2" w14:textId="1F6AA072"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8026" w:history="1">
        <w:r w:rsidRPr="00C24BD6">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 w:val="22"/>
            <w:szCs w:val="22"/>
            <w:lang w:eastAsia="zh-CN"/>
          </w:rPr>
          <w:tab/>
        </w:r>
        <w:r w:rsidRPr="00C24BD6">
          <w:rPr>
            <w:rStyle w:val="Hyperlink"/>
            <w:noProof/>
          </w:rPr>
          <w:t>METHODOLOGY</w:t>
        </w:r>
        <w:r>
          <w:rPr>
            <w:noProof/>
            <w:webHidden/>
          </w:rPr>
          <w:tab/>
        </w:r>
        <w:r>
          <w:rPr>
            <w:noProof/>
            <w:webHidden/>
          </w:rPr>
          <w:fldChar w:fldCharType="begin"/>
        </w:r>
        <w:r>
          <w:rPr>
            <w:noProof/>
            <w:webHidden/>
          </w:rPr>
          <w:instrText xml:space="preserve"> PAGEREF _Toc494568026 \h </w:instrText>
        </w:r>
        <w:r>
          <w:rPr>
            <w:noProof/>
            <w:webHidden/>
          </w:rPr>
        </w:r>
        <w:r>
          <w:rPr>
            <w:noProof/>
            <w:webHidden/>
          </w:rPr>
          <w:fldChar w:fldCharType="separate"/>
        </w:r>
        <w:r>
          <w:rPr>
            <w:noProof/>
            <w:webHidden/>
          </w:rPr>
          <w:t>64</w:t>
        </w:r>
        <w:r>
          <w:rPr>
            <w:noProof/>
            <w:webHidden/>
          </w:rPr>
          <w:fldChar w:fldCharType="end"/>
        </w:r>
      </w:hyperlink>
    </w:p>
    <w:p w14:paraId="771934F8" w14:textId="6721B6EF" w:rsidR="00643103" w:rsidRDefault="00643103">
      <w:pPr>
        <w:pStyle w:val="TOC2"/>
        <w:rPr>
          <w:rFonts w:asciiTheme="minorHAnsi" w:eastAsiaTheme="minorEastAsia" w:hAnsiTheme="minorHAnsi" w:cstheme="minorBidi"/>
          <w:smallCaps w:val="0"/>
          <w:noProof/>
          <w:sz w:val="22"/>
          <w:szCs w:val="22"/>
          <w:lang w:eastAsia="zh-CN"/>
        </w:rPr>
      </w:pPr>
      <w:hyperlink w:anchor="_Toc494568027" w:history="1">
        <w:r w:rsidRPr="00C24BD6">
          <w:rPr>
            <w:rStyle w:val="Hyperlink"/>
            <w:noProof/>
          </w:rPr>
          <w:t>3.1 Matrix Laboratory (MATLAB)</w:t>
        </w:r>
        <w:r>
          <w:rPr>
            <w:noProof/>
            <w:webHidden/>
          </w:rPr>
          <w:tab/>
        </w:r>
        <w:r>
          <w:rPr>
            <w:noProof/>
            <w:webHidden/>
          </w:rPr>
          <w:fldChar w:fldCharType="begin"/>
        </w:r>
        <w:r>
          <w:rPr>
            <w:noProof/>
            <w:webHidden/>
          </w:rPr>
          <w:instrText xml:space="preserve"> PAGEREF _Toc494568027 \h </w:instrText>
        </w:r>
        <w:r>
          <w:rPr>
            <w:noProof/>
            <w:webHidden/>
          </w:rPr>
        </w:r>
        <w:r>
          <w:rPr>
            <w:noProof/>
            <w:webHidden/>
          </w:rPr>
          <w:fldChar w:fldCharType="separate"/>
        </w:r>
        <w:r>
          <w:rPr>
            <w:noProof/>
            <w:webHidden/>
          </w:rPr>
          <w:t>65</w:t>
        </w:r>
        <w:r>
          <w:rPr>
            <w:noProof/>
            <w:webHidden/>
          </w:rPr>
          <w:fldChar w:fldCharType="end"/>
        </w:r>
      </w:hyperlink>
    </w:p>
    <w:p w14:paraId="1D120A54" w14:textId="069BA467" w:rsidR="00643103" w:rsidRDefault="00643103">
      <w:pPr>
        <w:pStyle w:val="TOC2"/>
        <w:rPr>
          <w:rFonts w:asciiTheme="minorHAnsi" w:eastAsiaTheme="minorEastAsia" w:hAnsiTheme="minorHAnsi" w:cstheme="minorBidi"/>
          <w:smallCaps w:val="0"/>
          <w:noProof/>
          <w:sz w:val="22"/>
          <w:szCs w:val="22"/>
          <w:lang w:eastAsia="zh-CN"/>
        </w:rPr>
      </w:pPr>
      <w:hyperlink w:anchor="_Toc494568028" w:history="1">
        <w:r w:rsidRPr="00C24BD6">
          <w:rPr>
            <w:rStyle w:val="Hyperlink"/>
            <w:noProof/>
          </w:rPr>
          <w:t>3.2 Graphical User Interface</w:t>
        </w:r>
        <w:r>
          <w:rPr>
            <w:noProof/>
            <w:webHidden/>
          </w:rPr>
          <w:tab/>
        </w:r>
        <w:r>
          <w:rPr>
            <w:noProof/>
            <w:webHidden/>
          </w:rPr>
          <w:fldChar w:fldCharType="begin"/>
        </w:r>
        <w:r>
          <w:rPr>
            <w:noProof/>
            <w:webHidden/>
          </w:rPr>
          <w:instrText xml:space="preserve"> PAGEREF _Toc494568028 \h </w:instrText>
        </w:r>
        <w:r>
          <w:rPr>
            <w:noProof/>
            <w:webHidden/>
          </w:rPr>
        </w:r>
        <w:r>
          <w:rPr>
            <w:noProof/>
            <w:webHidden/>
          </w:rPr>
          <w:fldChar w:fldCharType="separate"/>
        </w:r>
        <w:r>
          <w:rPr>
            <w:noProof/>
            <w:webHidden/>
          </w:rPr>
          <w:t>66</w:t>
        </w:r>
        <w:r>
          <w:rPr>
            <w:noProof/>
            <w:webHidden/>
          </w:rPr>
          <w:fldChar w:fldCharType="end"/>
        </w:r>
      </w:hyperlink>
    </w:p>
    <w:p w14:paraId="5822F249" w14:textId="10C64C43" w:rsidR="00643103" w:rsidRDefault="00643103">
      <w:pPr>
        <w:pStyle w:val="TOC2"/>
        <w:rPr>
          <w:rFonts w:asciiTheme="minorHAnsi" w:eastAsiaTheme="minorEastAsia" w:hAnsiTheme="minorHAnsi" w:cstheme="minorBidi"/>
          <w:smallCaps w:val="0"/>
          <w:noProof/>
          <w:sz w:val="22"/>
          <w:szCs w:val="22"/>
          <w:lang w:eastAsia="zh-CN"/>
        </w:rPr>
      </w:pPr>
      <w:hyperlink w:anchor="_Toc494568029" w:history="1">
        <w:r w:rsidRPr="00C24BD6">
          <w:rPr>
            <w:rStyle w:val="Hyperlink"/>
            <w:noProof/>
          </w:rPr>
          <w:t>3.3 Description of Functionality</w:t>
        </w:r>
        <w:r>
          <w:rPr>
            <w:noProof/>
            <w:webHidden/>
          </w:rPr>
          <w:tab/>
        </w:r>
        <w:r>
          <w:rPr>
            <w:noProof/>
            <w:webHidden/>
          </w:rPr>
          <w:fldChar w:fldCharType="begin"/>
        </w:r>
        <w:r>
          <w:rPr>
            <w:noProof/>
            <w:webHidden/>
          </w:rPr>
          <w:instrText xml:space="preserve"> PAGEREF _Toc494568029 \h </w:instrText>
        </w:r>
        <w:r>
          <w:rPr>
            <w:noProof/>
            <w:webHidden/>
          </w:rPr>
        </w:r>
        <w:r>
          <w:rPr>
            <w:noProof/>
            <w:webHidden/>
          </w:rPr>
          <w:fldChar w:fldCharType="separate"/>
        </w:r>
        <w:r>
          <w:rPr>
            <w:noProof/>
            <w:webHidden/>
          </w:rPr>
          <w:t>66</w:t>
        </w:r>
        <w:r>
          <w:rPr>
            <w:noProof/>
            <w:webHidden/>
          </w:rPr>
          <w:fldChar w:fldCharType="end"/>
        </w:r>
      </w:hyperlink>
    </w:p>
    <w:p w14:paraId="4FB5B615" w14:textId="36C12EFC" w:rsidR="00643103" w:rsidRDefault="00643103">
      <w:pPr>
        <w:pStyle w:val="TOC2"/>
        <w:rPr>
          <w:rFonts w:asciiTheme="minorHAnsi" w:eastAsiaTheme="minorEastAsia" w:hAnsiTheme="minorHAnsi" w:cstheme="minorBidi"/>
          <w:smallCaps w:val="0"/>
          <w:noProof/>
          <w:sz w:val="22"/>
          <w:szCs w:val="22"/>
          <w:lang w:eastAsia="zh-CN"/>
        </w:rPr>
      </w:pPr>
      <w:hyperlink w:anchor="_Toc494568030" w:history="1">
        <w:r w:rsidRPr="00C24BD6">
          <w:rPr>
            <w:rStyle w:val="Hyperlink"/>
            <w:noProof/>
          </w:rPr>
          <w:t>3.4 Data Sourcing</w:t>
        </w:r>
        <w:r>
          <w:rPr>
            <w:noProof/>
            <w:webHidden/>
          </w:rPr>
          <w:tab/>
        </w:r>
        <w:r>
          <w:rPr>
            <w:noProof/>
            <w:webHidden/>
          </w:rPr>
          <w:fldChar w:fldCharType="begin"/>
        </w:r>
        <w:r>
          <w:rPr>
            <w:noProof/>
            <w:webHidden/>
          </w:rPr>
          <w:instrText xml:space="preserve"> PAGEREF _Toc494568030 \h </w:instrText>
        </w:r>
        <w:r>
          <w:rPr>
            <w:noProof/>
            <w:webHidden/>
          </w:rPr>
        </w:r>
        <w:r>
          <w:rPr>
            <w:noProof/>
            <w:webHidden/>
          </w:rPr>
          <w:fldChar w:fldCharType="separate"/>
        </w:r>
        <w:r>
          <w:rPr>
            <w:noProof/>
            <w:webHidden/>
          </w:rPr>
          <w:t>67</w:t>
        </w:r>
        <w:r>
          <w:rPr>
            <w:noProof/>
            <w:webHidden/>
          </w:rPr>
          <w:fldChar w:fldCharType="end"/>
        </w:r>
      </w:hyperlink>
    </w:p>
    <w:p w14:paraId="09171C1F" w14:textId="1CC99D55" w:rsidR="00643103" w:rsidRDefault="00643103">
      <w:pPr>
        <w:pStyle w:val="TOC2"/>
        <w:rPr>
          <w:rFonts w:asciiTheme="minorHAnsi" w:eastAsiaTheme="minorEastAsia" w:hAnsiTheme="minorHAnsi" w:cstheme="minorBidi"/>
          <w:smallCaps w:val="0"/>
          <w:noProof/>
          <w:sz w:val="22"/>
          <w:szCs w:val="22"/>
          <w:lang w:eastAsia="zh-CN"/>
        </w:rPr>
      </w:pPr>
      <w:hyperlink w:anchor="_Toc494568031" w:history="1">
        <w:r w:rsidRPr="00C24BD6">
          <w:rPr>
            <w:rStyle w:val="Hyperlink"/>
            <w:noProof/>
          </w:rPr>
          <w:t>3.5 User Parameters</w:t>
        </w:r>
        <w:r>
          <w:rPr>
            <w:noProof/>
            <w:webHidden/>
          </w:rPr>
          <w:tab/>
        </w:r>
        <w:r>
          <w:rPr>
            <w:noProof/>
            <w:webHidden/>
          </w:rPr>
          <w:fldChar w:fldCharType="begin"/>
        </w:r>
        <w:r>
          <w:rPr>
            <w:noProof/>
            <w:webHidden/>
          </w:rPr>
          <w:instrText xml:space="preserve"> PAGEREF _Toc494568031 \h </w:instrText>
        </w:r>
        <w:r>
          <w:rPr>
            <w:noProof/>
            <w:webHidden/>
          </w:rPr>
        </w:r>
        <w:r>
          <w:rPr>
            <w:noProof/>
            <w:webHidden/>
          </w:rPr>
          <w:fldChar w:fldCharType="separate"/>
        </w:r>
        <w:r>
          <w:rPr>
            <w:noProof/>
            <w:webHidden/>
          </w:rPr>
          <w:t>68</w:t>
        </w:r>
        <w:r>
          <w:rPr>
            <w:noProof/>
            <w:webHidden/>
          </w:rPr>
          <w:fldChar w:fldCharType="end"/>
        </w:r>
      </w:hyperlink>
    </w:p>
    <w:p w14:paraId="569E9898" w14:textId="49EC5471" w:rsidR="00643103" w:rsidRDefault="00643103">
      <w:pPr>
        <w:pStyle w:val="TOC3"/>
        <w:rPr>
          <w:rFonts w:asciiTheme="minorHAnsi" w:eastAsiaTheme="minorEastAsia" w:hAnsiTheme="minorHAnsi" w:cstheme="minorBidi"/>
          <w:i w:val="0"/>
          <w:iCs w:val="0"/>
          <w:noProof/>
          <w:sz w:val="22"/>
          <w:szCs w:val="22"/>
          <w:lang w:eastAsia="zh-CN"/>
        </w:rPr>
      </w:pPr>
      <w:hyperlink w:anchor="_Toc494568032" w:history="1">
        <w:r w:rsidRPr="00C24BD6">
          <w:rPr>
            <w:rStyle w:val="Hyperlink"/>
            <w:noProof/>
          </w:rPr>
          <w:t>3.5.1 Input Parameters</w:t>
        </w:r>
        <w:r>
          <w:rPr>
            <w:noProof/>
            <w:webHidden/>
          </w:rPr>
          <w:tab/>
        </w:r>
        <w:r>
          <w:rPr>
            <w:noProof/>
            <w:webHidden/>
          </w:rPr>
          <w:fldChar w:fldCharType="begin"/>
        </w:r>
        <w:r>
          <w:rPr>
            <w:noProof/>
            <w:webHidden/>
          </w:rPr>
          <w:instrText xml:space="preserve"> PAGEREF _Toc494568032 \h </w:instrText>
        </w:r>
        <w:r>
          <w:rPr>
            <w:noProof/>
            <w:webHidden/>
          </w:rPr>
        </w:r>
        <w:r>
          <w:rPr>
            <w:noProof/>
            <w:webHidden/>
          </w:rPr>
          <w:fldChar w:fldCharType="separate"/>
        </w:r>
        <w:r>
          <w:rPr>
            <w:noProof/>
            <w:webHidden/>
          </w:rPr>
          <w:t>68</w:t>
        </w:r>
        <w:r>
          <w:rPr>
            <w:noProof/>
            <w:webHidden/>
          </w:rPr>
          <w:fldChar w:fldCharType="end"/>
        </w:r>
      </w:hyperlink>
    </w:p>
    <w:p w14:paraId="1D50D610" w14:textId="40345FAA" w:rsidR="00643103" w:rsidRDefault="00643103">
      <w:pPr>
        <w:pStyle w:val="TOC3"/>
        <w:rPr>
          <w:rFonts w:asciiTheme="minorHAnsi" w:eastAsiaTheme="minorEastAsia" w:hAnsiTheme="minorHAnsi" w:cstheme="minorBidi"/>
          <w:i w:val="0"/>
          <w:iCs w:val="0"/>
          <w:noProof/>
          <w:sz w:val="22"/>
          <w:szCs w:val="22"/>
          <w:lang w:eastAsia="zh-CN"/>
        </w:rPr>
      </w:pPr>
      <w:hyperlink w:anchor="_Toc494568033" w:history="1">
        <w:r w:rsidRPr="00C24BD6">
          <w:rPr>
            <w:rStyle w:val="Hyperlink"/>
            <w:noProof/>
          </w:rPr>
          <w:t>3.5.2 Output Parameters</w:t>
        </w:r>
        <w:r>
          <w:rPr>
            <w:noProof/>
            <w:webHidden/>
          </w:rPr>
          <w:tab/>
        </w:r>
        <w:r>
          <w:rPr>
            <w:noProof/>
            <w:webHidden/>
          </w:rPr>
          <w:fldChar w:fldCharType="begin"/>
        </w:r>
        <w:r>
          <w:rPr>
            <w:noProof/>
            <w:webHidden/>
          </w:rPr>
          <w:instrText xml:space="preserve"> PAGEREF _Toc494568033 \h </w:instrText>
        </w:r>
        <w:r>
          <w:rPr>
            <w:noProof/>
            <w:webHidden/>
          </w:rPr>
        </w:r>
        <w:r>
          <w:rPr>
            <w:noProof/>
            <w:webHidden/>
          </w:rPr>
          <w:fldChar w:fldCharType="separate"/>
        </w:r>
        <w:r>
          <w:rPr>
            <w:noProof/>
            <w:webHidden/>
          </w:rPr>
          <w:t>68</w:t>
        </w:r>
        <w:r>
          <w:rPr>
            <w:noProof/>
            <w:webHidden/>
          </w:rPr>
          <w:fldChar w:fldCharType="end"/>
        </w:r>
      </w:hyperlink>
    </w:p>
    <w:p w14:paraId="4130EB4B" w14:textId="43A0414B" w:rsidR="00643103" w:rsidRDefault="00643103">
      <w:pPr>
        <w:pStyle w:val="TOC2"/>
        <w:rPr>
          <w:rFonts w:asciiTheme="minorHAnsi" w:eastAsiaTheme="minorEastAsia" w:hAnsiTheme="minorHAnsi" w:cstheme="minorBidi"/>
          <w:smallCaps w:val="0"/>
          <w:noProof/>
          <w:sz w:val="22"/>
          <w:szCs w:val="22"/>
          <w:lang w:eastAsia="zh-CN"/>
        </w:rPr>
      </w:pPr>
      <w:hyperlink w:anchor="_Toc494568034" w:history="1">
        <w:r w:rsidRPr="00C24BD6">
          <w:rPr>
            <w:rStyle w:val="Hyperlink"/>
            <w:noProof/>
          </w:rPr>
          <w:t>3.6 Production Calculations</w:t>
        </w:r>
        <w:r>
          <w:rPr>
            <w:noProof/>
            <w:webHidden/>
          </w:rPr>
          <w:tab/>
        </w:r>
        <w:r>
          <w:rPr>
            <w:noProof/>
            <w:webHidden/>
          </w:rPr>
          <w:fldChar w:fldCharType="begin"/>
        </w:r>
        <w:r>
          <w:rPr>
            <w:noProof/>
            <w:webHidden/>
          </w:rPr>
          <w:instrText xml:space="preserve"> PAGEREF _Toc494568034 \h </w:instrText>
        </w:r>
        <w:r>
          <w:rPr>
            <w:noProof/>
            <w:webHidden/>
          </w:rPr>
        </w:r>
        <w:r>
          <w:rPr>
            <w:noProof/>
            <w:webHidden/>
          </w:rPr>
          <w:fldChar w:fldCharType="separate"/>
        </w:r>
        <w:r>
          <w:rPr>
            <w:noProof/>
            <w:webHidden/>
          </w:rPr>
          <w:t>69</w:t>
        </w:r>
        <w:r>
          <w:rPr>
            <w:noProof/>
            <w:webHidden/>
          </w:rPr>
          <w:fldChar w:fldCharType="end"/>
        </w:r>
      </w:hyperlink>
    </w:p>
    <w:p w14:paraId="0CBF8107" w14:textId="40A65B83" w:rsidR="00643103" w:rsidRDefault="00643103">
      <w:pPr>
        <w:pStyle w:val="TOC3"/>
        <w:rPr>
          <w:rFonts w:asciiTheme="minorHAnsi" w:eastAsiaTheme="minorEastAsia" w:hAnsiTheme="minorHAnsi" w:cstheme="minorBidi"/>
          <w:i w:val="0"/>
          <w:iCs w:val="0"/>
          <w:noProof/>
          <w:sz w:val="22"/>
          <w:szCs w:val="22"/>
          <w:lang w:eastAsia="zh-CN"/>
        </w:rPr>
      </w:pPr>
      <w:hyperlink w:anchor="_Toc494568035" w:history="1">
        <w:r w:rsidRPr="00C24BD6">
          <w:rPr>
            <w:rStyle w:val="Hyperlink"/>
            <w:noProof/>
          </w:rPr>
          <w:t>3.6.1 Linear Tilt Approximation</w:t>
        </w:r>
        <w:r>
          <w:rPr>
            <w:noProof/>
            <w:webHidden/>
          </w:rPr>
          <w:tab/>
        </w:r>
        <w:r>
          <w:rPr>
            <w:noProof/>
            <w:webHidden/>
          </w:rPr>
          <w:fldChar w:fldCharType="begin"/>
        </w:r>
        <w:r>
          <w:rPr>
            <w:noProof/>
            <w:webHidden/>
          </w:rPr>
          <w:instrText xml:space="preserve"> PAGEREF _Toc494568035 \h </w:instrText>
        </w:r>
        <w:r>
          <w:rPr>
            <w:noProof/>
            <w:webHidden/>
          </w:rPr>
        </w:r>
        <w:r>
          <w:rPr>
            <w:noProof/>
            <w:webHidden/>
          </w:rPr>
          <w:fldChar w:fldCharType="separate"/>
        </w:r>
        <w:r>
          <w:rPr>
            <w:noProof/>
            <w:webHidden/>
          </w:rPr>
          <w:t>69</w:t>
        </w:r>
        <w:r>
          <w:rPr>
            <w:noProof/>
            <w:webHidden/>
          </w:rPr>
          <w:fldChar w:fldCharType="end"/>
        </w:r>
      </w:hyperlink>
    </w:p>
    <w:p w14:paraId="29C5A8C9" w14:textId="786EB3EB" w:rsidR="00643103" w:rsidRDefault="00643103">
      <w:pPr>
        <w:pStyle w:val="TOC3"/>
        <w:rPr>
          <w:rFonts w:asciiTheme="minorHAnsi" w:eastAsiaTheme="minorEastAsia" w:hAnsiTheme="minorHAnsi" w:cstheme="minorBidi"/>
          <w:i w:val="0"/>
          <w:iCs w:val="0"/>
          <w:noProof/>
          <w:sz w:val="22"/>
          <w:szCs w:val="22"/>
          <w:lang w:eastAsia="zh-CN"/>
        </w:rPr>
      </w:pPr>
      <w:hyperlink w:anchor="_Toc494568036" w:history="1">
        <w:r w:rsidRPr="00C24BD6">
          <w:rPr>
            <w:rStyle w:val="Hyperlink"/>
            <w:noProof/>
          </w:rPr>
          <w:t>3.6.2 kWhr Production</w:t>
        </w:r>
        <w:r>
          <w:rPr>
            <w:noProof/>
            <w:webHidden/>
          </w:rPr>
          <w:tab/>
        </w:r>
        <w:r>
          <w:rPr>
            <w:noProof/>
            <w:webHidden/>
          </w:rPr>
          <w:fldChar w:fldCharType="begin"/>
        </w:r>
        <w:r>
          <w:rPr>
            <w:noProof/>
            <w:webHidden/>
          </w:rPr>
          <w:instrText xml:space="preserve"> PAGEREF _Toc494568036 \h </w:instrText>
        </w:r>
        <w:r>
          <w:rPr>
            <w:noProof/>
            <w:webHidden/>
          </w:rPr>
        </w:r>
        <w:r>
          <w:rPr>
            <w:noProof/>
            <w:webHidden/>
          </w:rPr>
          <w:fldChar w:fldCharType="separate"/>
        </w:r>
        <w:r>
          <w:rPr>
            <w:noProof/>
            <w:webHidden/>
          </w:rPr>
          <w:t>69</w:t>
        </w:r>
        <w:r>
          <w:rPr>
            <w:noProof/>
            <w:webHidden/>
          </w:rPr>
          <w:fldChar w:fldCharType="end"/>
        </w:r>
      </w:hyperlink>
    </w:p>
    <w:p w14:paraId="1EE8E630" w14:textId="186FEFF7" w:rsidR="00643103" w:rsidRDefault="00643103">
      <w:pPr>
        <w:pStyle w:val="TOC2"/>
        <w:rPr>
          <w:rFonts w:asciiTheme="minorHAnsi" w:eastAsiaTheme="minorEastAsia" w:hAnsiTheme="minorHAnsi" w:cstheme="minorBidi"/>
          <w:smallCaps w:val="0"/>
          <w:noProof/>
          <w:sz w:val="22"/>
          <w:szCs w:val="22"/>
          <w:lang w:eastAsia="zh-CN"/>
        </w:rPr>
      </w:pPr>
      <w:hyperlink w:anchor="_Toc494568037" w:history="1">
        <w:r w:rsidRPr="00C24BD6">
          <w:rPr>
            <w:rStyle w:val="Hyperlink"/>
            <w:noProof/>
          </w:rPr>
          <w:t>3.7 Risk Assessment</w:t>
        </w:r>
        <w:r>
          <w:rPr>
            <w:noProof/>
            <w:webHidden/>
          </w:rPr>
          <w:tab/>
        </w:r>
        <w:r>
          <w:rPr>
            <w:noProof/>
            <w:webHidden/>
          </w:rPr>
          <w:fldChar w:fldCharType="begin"/>
        </w:r>
        <w:r>
          <w:rPr>
            <w:noProof/>
            <w:webHidden/>
          </w:rPr>
          <w:instrText xml:space="preserve"> PAGEREF _Toc494568037 \h </w:instrText>
        </w:r>
        <w:r>
          <w:rPr>
            <w:noProof/>
            <w:webHidden/>
          </w:rPr>
        </w:r>
        <w:r>
          <w:rPr>
            <w:noProof/>
            <w:webHidden/>
          </w:rPr>
          <w:fldChar w:fldCharType="separate"/>
        </w:r>
        <w:r>
          <w:rPr>
            <w:noProof/>
            <w:webHidden/>
          </w:rPr>
          <w:t>69</w:t>
        </w:r>
        <w:r>
          <w:rPr>
            <w:noProof/>
            <w:webHidden/>
          </w:rPr>
          <w:fldChar w:fldCharType="end"/>
        </w:r>
      </w:hyperlink>
    </w:p>
    <w:p w14:paraId="67D377A2" w14:textId="60F44BFA" w:rsidR="00643103" w:rsidRDefault="00643103">
      <w:pPr>
        <w:pStyle w:val="TOC2"/>
        <w:rPr>
          <w:rFonts w:asciiTheme="minorHAnsi" w:eastAsiaTheme="minorEastAsia" w:hAnsiTheme="minorHAnsi" w:cstheme="minorBidi"/>
          <w:smallCaps w:val="0"/>
          <w:noProof/>
          <w:sz w:val="22"/>
          <w:szCs w:val="22"/>
          <w:lang w:eastAsia="zh-CN"/>
        </w:rPr>
      </w:pPr>
      <w:hyperlink w:anchor="_Toc494568038" w:history="1">
        <w:r w:rsidRPr="00C24BD6">
          <w:rPr>
            <w:rStyle w:val="Hyperlink"/>
            <w:noProof/>
          </w:rPr>
          <w:t>3.8 Project Funding</w:t>
        </w:r>
        <w:r>
          <w:rPr>
            <w:noProof/>
            <w:webHidden/>
          </w:rPr>
          <w:tab/>
        </w:r>
        <w:r>
          <w:rPr>
            <w:noProof/>
            <w:webHidden/>
          </w:rPr>
          <w:fldChar w:fldCharType="begin"/>
        </w:r>
        <w:r>
          <w:rPr>
            <w:noProof/>
            <w:webHidden/>
          </w:rPr>
          <w:instrText xml:space="preserve"> PAGEREF _Toc494568038 \h </w:instrText>
        </w:r>
        <w:r>
          <w:rPr>
            <w:noProof/>
            <w:webHidden/>
          </w:rPr>
        </w:r>
        <w:r>
          <w:rPr>
            <w:noProof/>
            <w:webHidden/>
          </w:rPr>
          <w:fldChar w:fldCharType="separate"/>
        </w:r>
        <w:r>
          <w:rPr>
            <w:noProof/>
            <w:webHidden/>
          </w:rPr>
          <w:t>70</w:t>
        </w:r>
        <w:r>
          <w:rPr>
            <w:noProof/>
            <w:webHidden/>
          </w:rPr>
          <w:fldChar w:fldCharType="end"/>
        </w:r>
      </w:hyperlink>
    </w:p>
    <w:p w14:paraId="36A16488" w14:textId="0C7DB396" w:rsidR="00643103" w:rsidRDefault="00643103">
      <w:pPr>
        <w:pStyle w:val="TOC2"/>
        <w:rPr>
          <w:rFonts w:asciiTheme="minorHAnsi" w:eastAsiaTheme="minorEastAsia" w:hAnsiTheme="minorHAnsi" w:cstheme="minorBidi"/>
          <w:smallCaps w:val="0"/>
          <w:noProof/>
          <w:sz w:val="22"/>
          <w:szCs w:val="22"/>
          <w:lang w:eastAsia="zh-CN"/>
        </w:rPr>
      </w:pPr>
      <w:hyperlink w:anchor="_Toc494568039" w:history="1">
        <w:r w:rsidRPr="00C24BD6">
          <w:rPr>
            <w:rStyle w:val="Hyperlink"/>
            <w:noProof/>
          </w:rPr>
          <w:t>3.9 Gantt Chart</w:t>
        </w:r>
        <w:r>
          <w:rPr>
            <w:noProof/>
            <w:webHidden/>
          </w:rPr>
          <w:tab/>
        </w:r>
        <w:r>
          <w:rPr>
            <w:noProof/>
            <w:webHidden/>
          </w:rPr>
          <w:fldChar w:fldCharType="begin"/>
        </w:r>
        <w:r>
          <w:rPr>
            <w:noProof/>
            <w:webHidden/>
          </w:rPr>
          <w:instrText xml:space="preserve"> PAGEREF _Toc494568039 \h </w:instrText>
        </w:r>
        <w:r>
          <w:rPr>
            <w:noProof/>
            <w:webHidden/>
          </w:rPr>
        </w:r>
        <w:r>
          <w:rPr>
            <w:noProof/>
            <w:webHidden/>
          </w:rPr>
          <w:fldChar w:fldCharType="separate"/>
        </w:r>
        <w:r>
          <w:rPr>
            <w:noProof/>
            <w:webHidden/>
          </w:rPr>
          <w:t>70</w:t>
        </w:r>
        <w:r>
          <w:rPr>
            <w:noProof/>
            <w:webHidden/>
          </w:rPr>
          <w:fldChar w:fldCharType="end"/>
        </w:r>
      </w:hyperlink>
    </w:p>
    <w:p w14:paraId="689A97B6" w14:textId="54688D82" w:rsidR="00643103" w:rsidRDefault="00643103">
      <w:pPr>
        <w:pStyle w:val="TOC2"/>
        <w:rPr>
          <w:rFonts w:asciiTheme="minorHAnsi" w:eastAsiaTheme="minorEastAsia" w:hAnsiTheme="minorHAnsi" w:cstheme="minorBidi"/>
          <w:smallCaps w:val="0"/>
          <w:noProof/>
          <w:sz w:val="22"/>
          <w:szCs w:val="22"/>
          <w:lang w:eastAsia="zh-CN"/>
        </w:rPr>
      </w:pPr>
      <w:hyperlink w:anchor="_Toc494568040" w:history="1">
        <w:r w:rsidRPr="00C24BD6">
          <w:rPr>
            <w:rStyle w:val="Hyperlink"/>
            <w:noProof/>
          </w:rPr>
          <w:t>3.10 Economic Calculations</w:t>
        </w:r>
        <w:r>
          <w:rPr>
            <w:noProof/>
            <w:webHidden/>
          </w:rPr>
          <w:tab/>
        </w:r>
        <w:r>
          <w:rPr>
            <w:noProof/>
            <w:webHidden/>
          </w:rPr>
          <w:fldChar w:fldCharType="begin"/>
        </w:r>
        <w:r>
          <w:rPr>
            <w:noProof/>
            <w:webHidden/>
          </w:rPr>
          <w:instrText xml:space="preserve"> PAGEREF _Toc494568040 \h </w:instrText>
        </w:r>
        <w:r>
          <w:rPr>
            <w:noProof/>
            <w:webHidden/>
          </w:rPr>
        </w:r>
        <w:r>
          <w:rPr>
            <w:noProof/>
            <w:webHidden/>
          </w:rPr>
          <w:fldChar w:fldCharType="separate"/>
        </w:r>
        <w:r>
          <w:rPr>
            <w:noProof/>
            <w:webHidden/>
          </w:rPr>
          <w:t>71</w:t>
        </w:r>
        <w:r>
          <w:rPr>
            <w:noProof/>
            <w:webHidden/>
          </w:rPr>
          <w:fldChar w:fldCharType="end"/>
        </w:r>
      </w:hyperlink>
    </w:p>
    <w:p w14:paraId="0DBB06F3" w14:textId="19829F37" w:rsidR="00643103" w:rsidRDefault="00643103">
      <w:pPr>
        <w:pStyle w:val="TOC3"/>
        <w:rPr>
          <w:rFonts w:asciiTheme="minorHAnsi" w:eastAsiaTheme="minorEastAsia" w:hAnsiTheme="minorHAnsi" w:cstheme="minorBidi"/>
          <w:i w:val="0"/>
          <w:iCs w:val="0"/>
          <w:noProof/>
          <w:sz w:val="22"/>
          <w:szCs w:val="22"/>
          <w:lang w:eastAsia="zh-CN"/>
        </w:rPr>
      </w:pPr>
      <w:hyperlink w:anchor="_Toc494568041" w:history="1">
        <w:r w:rsidRPr="00C24BD6">
          <w:rPr>
            <w:rStyle w:val="Hyperlink"/>
            <w:noProof/>
          </w:rPr>
          <w:t>3.10.1 Life Cycle Costing</w:t>
        </w:r>
        <w:r>
          <w:rPr>
            <w:noProof/>
            <w:webHidden/>
          </w:rPr>
          <w:tab/>
        </w:r>
        <w:r>
          <w:rPr>
            <w:noProof/>
            <w:webHidden/>
          </w:rPr>
          <w:fldChar w:fldCharType="begin"/>
        </w:r>
        <w:r>
          <w:rPr>
            <w:noProof/>
            <w:webHidden/>
          </w:rPr>
          <w:instrText xml:space="preserve"> PAGEREF _Toc494568041 \h </w:instrText>
        </w:r>
        <w:r>
          <w:rPr>
            <w:noProof/>
            <w:webHidden/>
          </w:rPr>
        </w:r>
        <w:r>
          <w:rPr>
            <w:noProof/>
            <w:webHidden/>
          </w:rPr>
          <w:fldChar w:fldCharType="separate"/>
        </w:r>
        <w:r>
          <w:rPr>
            <w:noProof/>
            <w:webHidden/>
          </w:rPr>
          <w:t>72</w:t>
        </w:r>
        <w:r>
          <w:rPr>
            <w:noProof/>
            <w:webHidden/>
          </w:rPr>
          <w:fldChar w:fldCharType="end"/>
        </w:r>
      </w:hyperlink>
    </w:p>
    <w:p w14:paraId="5B0645FB" w14:textId="09A2E692" w:rsidR="00643103" w:rsidRDefault="00643103">
      <w:pPr>
        <w:pStyle w:val="TOC3"/>
        <w:rPr>
          <w:rFonts w:asciiTheme="minorHAnsi" w:eastAsiaTheme="minorEastAsia" w:hAnsiTheme="minorHAnsi" w:cstheme="minorBidi"/>
          <w:i w:val="0"/>
          <w:iCs w:val="0"/>
          <w:noProof/>
          <w:sz w:val="22"/>
          <w:szCs w:val="22"/>
          <w:lang w:eastAsia="zh-CN"/>
        </w:rPr>
      </w:pPr>
      <w:hyperlink w:anchor="_Toc494568042" w:history="1">
        <w:r w:rsidRPr="00C24BD6">
          <w:rPr>
            <w:rStyle w:val="Hyperlink"/>
            <w:noProof/>
          </w:rPr>
          <w:t>3.10.2 Annualised Life Cycle Cost</w:t>
        </w:r>
        <w:r>
          <w:rPr>
            <w:noProof/>
            <w:webHidden/>
          </w:rPr>
          <w:tab/>
        </w:r>
        <w:r>
          <w:rPr>
            <w:noProof/>
            <w:webHidden/>
          </w:rPr>
          <w:fldChar w:fldCharType="begin"/>
        </w:r>
        <w:r>
          <w:rPr>
            <w:noProof/>
            <w:webHidden/>
          </w:rPr>
          <w:instrText xml:space="preserve"> PAGEREF _Toc494568042 \h </w:instrText>
        </w:r>
        <w:r>
          <w:rPr>
            <w:noProof/>
            <w:webHidden/>
          </w:rPr>
        </w:r>
        <w:r>
          <w:rPr>
            <w:noProof/>
            <w:webHidden/>
          </w:rPr>
          <w:fldChar w:fldCharType="separate"/>
        </w:r>
        <w:r>
          <w:rPr>
            <w:noProof/>
            <w:webHidden/>
          </w:rPr>
          <w:t>74</w:t>
        </w:r>
        <w:r>
          <w:rPr>
            <w:noProof/>
            <w:webHidden/>
          </w:rPr>
          <w:fldChar w:fldCharType="end"/>
        </w:r>
      </w:hyperlink>
    </w:p>
    <w:p w14:paraId="1AB7A6BF" w14:textId="39C6B91E" w:rsidR="00643103" w:rsidRDefault="00643103">
      <w:pPr>
        <w:pStyle w:val="TOC3"/>
        <w:rPr>
          <w:rFonts w:asciiTheme="minorHAnsi" w:eastAsiaTheme="minorEastAsia" w:hAnsiTheme="minorHAnsi" w:cstheme="minorBidi"/>
          <w:i w:val="0"/>
          <w:iCs w:val="0"/>
          <w:noProof/>
          <w:sz w:val="22"/>
          <w:szCs w:val="22"/>
          <w:lang w:eastAsia="zh-CN"/>
        </w:rPr>
      </w:pPr>
      <w:hyperlink w:anchor="_Toc494568043" w:history="1">
        <w:r w:rsidRPr="00C24BD6">
          <w:rPr>
            <w:rStyle w:val="Hyperlink"/>
            <w:noProof/>
          </w:rPr>
          <w:t>3.10.3 Annual Payment</w:t>
        </w:r>
        <w:r>
          <w:rPr>
            <w:noProof/>
            <w:webHidden/>
          </w:rPr>
          <w:tab/>
        </w:r>
        <w:r>
          <w:rPr>
            <w:noProof/>
            <w:webHidden/>
          </w:rPr>
          <w:fldChar w:fldCharType="begin"/>
        </w:r>
        <w:r>
          <w:rPr>
            <w:noProof/>
            <w:webHidden/>
          </w:rPr>
          <w:instrText xml:space="preserve"> PAGEREF _Toc494568043 \h </w:instrText>
        </w:r>
        <w:r>
          <w:rPr>
            <w:noProof/>
            <w:webHidden/>
          </w:rPr>
        </w:r>
        <w:r>
          <w:rPr>
            <w:noProof/>
            <w:webHidden/>
          </w:rPr>
          <w:fldChar w:fldCharType="separate"/>
        </w:r>
        <w:r>
          <w:rPr>
            <w:noProof/>
            <w:webHidden/>
          </w:rPr>
          <w:t>74</w:t>
        </w:r>
        <w:r>
          <w:rPr>
            <w:noProof/>
            <w:webHidden/>
          </w:rPr>
          <w:fldChar w:fldCharType="end"/>
        </w:r>
      </w:hyperlink>
    </w:p>
    <w:p w14:paraId="1284AAD5" w14:textId="71C21CB7" w:rsidR="00643103" w:rsidRDefault="00643103">
      <w:pPr>
        <w:pStyle w:val="TOC3"/>
        <w:rPr>
          <w:rFonts w:asciiTheme="minorHAnsi" w:eastAsiaTheme="minorEastAsia" w:hAnsiTheme="minorHAnsi" w:cstheme="minorBidi"/>
          <w:i w:val="0"/>
          <w:iCs w:val="0"/>
          <w:noProof/>
          <w:sz w:val="22"/>
          <w:szCs w:val="22"/>
          <w:lang w:eastAsia="zh-CN"/>
        </w:rPr>
      </w:pPr>
      <w:hyperlink w:anchor="_Toc494568044" w:history="1">
        <w:r w:rsidRPr="00C24BD6">
          <w:rPr>
            <w:rStyle w:val="Hyperlink"/>
            <w:noProof/>
          </w:rPr>
          <w:t>3.10.4 Present Value</w:t>
        </w:r>
        <w:r>
          <w:rPr>
            <w:noProof/>
            <w:webHidden/>
          </w:rPr>
          <w:tab/>
        </w:r>
        <w:r>
          <w:rPr>
            <w:noProof/>
            <w:webHidden/>
          </w:rPr>
          <w:fldChar w:fldCharType="begin"/>
        </w:r>
        <w:r>
          <w:rPr>
            <w:noProof/>
            <w:webHidden/>
          </w:rPr>
          <w:instrText xml:space="preserve"> PAGEREF _Toc494568044 \h </w:instrText>
        </w:r>
        <w:r>
          <w:rPr>
            <w:noProof/>
            <w:webHidden/>
          </w:rPr>
        </w:r>
        <w:r>
          <w:rPr>
            <w:noProof/>
            <w:webHidden/>
          </w:rPr>
          <w:fldChar w:fldCharType="separate"/>
        </w:r>
        <w:r>
          <w:rPr>
            <w:noProof/>
            <w:webHidden/>
          </w:rPr>
          <w:t>75</w:t>
        </w:r>
        <w:r>
          <w:rPr>
            <w:noProof/>
            <w:webHidden/>
          </w:rPr>
          <w:fldChar w:fldCharType="end"/>
        </w:r>
      </w:hyperlink>
    </w:p>
    <w:p w14:paraId="069A5EC3" w14:textId="08D94910" w:rsidR="00643103" w:rsidRDefault="00643103">
      <w:pPr>
        <w:pStyle w:val="TOC3"/>
        <w:rPr>
          <w:rFonts w:asciiTheme="minorHAnsi" w:eastAsiaTheme="minorEastAsia" w:hAnsiTheme="minorHAnsi" w:cstheme="minorBidi"/>
          <w:i w:val="0"/>
          <w:iCs w:val="0"/>
          <w:noProof/>
          <w:sz w:val="22"/>
          <w:szCs w:val="22"/>
          <w:lang w:eastAsia="zh-CN"/>
        </w:rPr>
      </w:pPr>
      <w:hyperlink w:anchor="_Toc494568045" w:history="1">
        <w:r w:rsidRPr="00C24BD6">
          <w:rPr>
            <w:rStyle w:val="Hyperlink"/>
            <w:noProof/>
          </w:rPr>
          <w:t>3.10.5 Net Present Value</w:t>
        </w:r>
        <w:r>
          <w:rPr>
            <w:noProof/>
            <w:webHidden/>
          </w:rPr>
          <w:tab/>
        </w:r>
        <w:r>
          <w:rPr>
            <w:noProof/>
            <w:webHidden/>
          </w:rPr>
          <w:fldChar w:fldCharType="begin"/>
        </w:r>
        <w:r>
          <w:rPr>
            <w:noProof/>
            <w:webHidden/>
          </w:rPr>
          <w:instrText xml:space="preserve"> PAGEREF _Toc494568045 \h </w:instrText>
        </w:r>
        <w:r>
          <w:rPr>
            <w:noProof/>
            <w:webHidden/>
          </w:rPr>
        </w:r>
        <w:r>
          <w:rPr>
            <w:noProof/>
            <w:webHidden/>
          </w:rPr>
          <w:fldChar w:fldCharType="separate"/>
        </w:r>
        <w:r>
          <w:rPr>
            <w:noProof/>
            <w:webHidden/>
          </w:rPr>
          <w:t>75</w:t>
        </w:r>
        <w:r>
          <w:rPr>
            <w:noProof/>
            <w:webHidden/>
          </w:rPr>
          <w:fldChar w:fldCharType="end"/>
        </w:r>
      </w:hyperlink>
    </w:p>
    <w:p w14:paraId="6B3206D9" w14:textId="5C97B760" w:rsidR="00643103" w:rsidRDefault="00643103">
      <w:pPr>
        <w:pStyle w:val="TOC3"/>
        <w:rPr>
          <w:rFonts w:asciiTheme="minorHAnsi" w:eastAsiaTheme="minorEastAsia" w:hAnsiTheme="minorHAnsi" w:cstheme="minorBidi"/>
          <w:i w:val="0"/>
          <w:iCs w:val="0"/>
          <w:noProof/>
          <w:sz w:val="22"/>
          <w:szCs w:val="22"/>
          <w:lang w:eastAsia="zh-CN"/>
        </w:rPr>
      </w:pPr>
      <w:hyperlink w:anchor="_Toc494568046" w:history="1">
        <w:r w:rsidRPr="00C24BD6">
          <w:rPr>
            <w:rStyle w:val="Hyperlink"/>
            <w:noProof/>
          </w:rPr>
          <w:t>3.10.6 Internal Rate of Return</w:t>
        </w:r>
        <w:r>
          <w:rPr>
            <w:noProof/>
            <w:webHidden/>
          </w:rPr>
          <w:tab/>
        </w:r>
        <w:r>
          <w:rPr>
            <w:noProof/>
            <w:webHidden/>
          </w:rPr>
          <w:fldChar w:fldCharType="begin"/>
        </w:r>
        <w:r>
          <w:rPr>
            <w:noProof/>
            <w:webHidden/>
          </w:rPr>
          <w:instrText xml:space="preserve"> PAGEREF _Toc494568046 \h </w:instrText>
        </w:r>
        <w:r>
          <w:rPr>
            <w:noProof/>
            <w:webHidden/>
          </w:rPr>
        </w:r>
        <w:r>
          <w:rPr>
            <w:noProof/>
            <w:webHidden/>
          </w:rPr>
          <w:fldChar w:fldCharType="separate"/>
        </w:r>
        <w:r>
          <w:rPr>
            <w:noProof/>
            <w:webHidden/>
          </w:rPr>
          <w:t>76</w:t>
        </w:r>
        <w:r>
          <w:rPr>
            <w:noProof/>
            <w:webHidden/>
          </w:rPr>
          <w:fldChar w:fldCharType="end"/>
        </w:r>
      </w:hyperlink>
    </w:p>
    <w:p w14:paraId="793DB2E2" w14:textId="27843223" w:rsidR="00643103" w:rsidRDefault="00643103">
      <w:pPr>
        <w:pStyle w:val="TOC3"/>
        <w:rPr>
          <w:rFonts w:asciiTheme="minorHAnsi" w:eastAsiaTheme="minorEastAsia" w:hAnsiTheme="minorHAnsi" w:cstheme="minorBidi"/>
          <w:i w:val="0"/>
          <w:iCs w:val="0"/>
          <w:noProof/>
          <w:sz w:val="22"/>
          <w:szCs w:val="22"/>
          <w:lang w:eastAsia="zh-CN"/>
        </w:rPr>
      </w:pPr>
      <w:hyperlink w:anchor="_Toc494568047" w:history="1">
        <w:r w:rsidRPr="00C24BD6">
          <w:rPr>
            <w:rStyle w:val="Hyperlink"/>
            <w:noProof/>
          </w:rPr>
          <w:t>3.10.7 Return on Investment</w:t>
        </w:r>
        <w:r>
          <w:rPr>
            <w:noProof/>
            <w:webHidden/>
          </w:rPr>
          <w:tab/>
        </w:r>
        <w:r>
          <w:rPr>
            <w:noProof/>
            <w:webHidden/>
          </w:rPr>
          <w:fldChar w:fldCharType="begin"/>
        </w:r>
        <w:r>
          <w:rPr>
            <w:noProof/>
            <w:webHidden/>
          </w:rPr>
          <w:instrText xml:space="preserve"> PAGEREF _Toc494568047 \h </w:instrText>
        </w:r>
        <w:r>
          <w:rPr>
            <w:noProof/>
            <w:webHidden/>
          </w:rPr>
        </w:r>
        <w:r>
          <w:rPr>
            <w:noProof/>
            <w:webHidden/>
          </w:rPr>
          <w:fldChar w:fldCharType="separate"/>
        </w:r>
        <w:r>
          <w:rPr>
            <w:noProof/>
            <w:webHidden/>
          </w:rPr>
          <w:t>76</w:t>
        </w:r>
        <w:r>
          <w:rPr>
            <w:noProof/>
            <w:webHidden/>
          </w:rPr>
          <w:fldChar w:fldCharType="end"/>
        </w:r>
      </w:hyperlink>
    </w:p>
    <w:p w14:paraId="4F047246" w14:textId="53A36C66" w:rsidR="00643103" w:rsidRDefault="00643103">
      <w:pPr>
        <w:pStyle w:val="TOC3"/>
        <w:rPr>
          <w:rFonts w:asciiTheme="minorHAnsi" w:eastAsiaTheme="minorEastAsia" w:hAnsiTheme="minorHAnsi" w:cstheme="minorBidi"/>
          <w:i w:val="0"/>
          <w:iCs w:val="0"/>
          <w:noProof/>
          <w:sz w:val="22"/>
          <w:szCs w:val="22"/>
          <w:lang w:eastAsia="zh-CN"/>
        </w:rPr>
      </w:pPr>
      <w:hyperlink w:anchor="_Toc494568048" w:history="1">
        <w:r w:rsidRPr="00C24BD6">
          <w:rPr>
            <w:rStyle w:val="Hyperlink"/>
            <w:noProof/>
          </w:rPr>
          <w:t>3.10.8 Simple Payback Period</w:t>
        </w:r>
        <w:r>
          <w:rPr>
            <w:noProof/>
            <w:webHidden/>
          </w:rPr>
          <w:tab/>
        </w:r>
        <w:r>
          <w:rPr>
            <w:noProof/>
            <w:webHidden/>
          </w:rPr>
          <w:fldChar w:fldCharType="begin"/>
        </w:r>
        <w:r>
          <w:rPr>
            <w:noProof/>
            <w:webHidden/>
          </w:rPr>
          <w:instrText xml:space="preserve"> PAGEREF _Toc494568048 \h </w:instrText>
        </w:r>
        <w:r>
          <w:rPr>
            <w:noProof/>
            <w:webHidden/>
          </w:rPr>
        </w:r>
        <w:r>
          <w:rPr>
            <w:noProof/>
            <w:webHidden/>
          </w:rPr>
          <w:fldChar w:fldCharType="separate"/>
        </w:r>
        <w:r>
          <w:rPr>
            <w:noProof/>
            <w:webHidden/>
          </w:rPr>
          <w:t>76</w:t>
        </w:r>
        <w:r>
          <w:rPr>
            <w:noProof/>
            <w:webHidden/>
          </w:rPr>
          <w:fldChar w:fldCharType="end"/>
        </w:r>
      </w:hyperlink>
    </w:p>
    <w:p w14:paraId="78A0D01A" w14:textId="69CBCF39"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8049" w:history="1">
        <w:r w:rsidRPr="00C24BD6">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 w:val="22"/>
            <w:szCs w:val="22"/>
            <w:lang w:eastAsia="zh-CN"/>
          </w:rPr>
          <w:tab/>
        </w:r>
        <w:r w:rsidRPr="00C24BD6">
          <w:rPr>
            <w:rStyle w:val="Hyperlink"/>
            <w:noProof/>
          </w:rPr>
          <w:t>MATLAB GUI PROGRAM</w:t>
        </w:r>
        <w:r>
          <w:rPr>
            <w:noProof/>
            <w:webHidden/>
          </w:rPr>
          <w:tab/>
        </w:r>
        <w:r>
          <w:rPr>
            <w:noProof/>
            <w:webHidden/>
          </w:rPr>
          <w:fldChar w:fldCharType="begin"/>
        </w:r>
        <w:r>
          <w:rPr>
            <w:noProof/>
            <w:webHidden/>
          </w:rPr>
          <w:instrText xml:space="preserve"> PAGEREF _Toc494568049 \h </w:instrText>
        </w:r>
        <w:r>
          <w:rPr>
            <w:noProof/>
            <w:webHidden/>
          </w:rPr>
        </w:r>
        <w:r>
          <w:rPr>
            <w:noProof/>
            <w:webHidden/>
          </w:rPr>
          <w:fldChar w:fldCharType="separate"/>
        </w:r>
        <w:r>
          <w:rPr>
            <w:noProof/>
            <w:webHidden/>
          </w:rPr>
          <w:t>78</w:t>
        </w:r>
        <w:r>
          <w:rPr>
            <w:noProof/>
            <w:webHidden/>
          </w:rPr>
          <w:fldChar w:fldCharType="end"/>
        </w:r>
      </w:hyperlink>
    </w:p>
    <w:p w14:paraId="4C5C6C22" w14:textId="1D1581A0" w:rsidR="00643103" w:rsidRDefault="00643103">
      <w:pPr>
        <w:pStyle w:val="TOC2"/>
        <w:rPr>
          <w:rFonts w:asciiTheme="minorHAnsi" w:eastAsiaTheme="minorEastAsia" w:hAnsiTheme="minorHAnsi" w:cstheme="minorBidi"/>
          <w:smallCaps w:val="0"/>
          <w:noProof/>
          <w:sz w:val="22"/>
          <w:szCs w:val="22"/>
          <w:lang w:eastAsia="zh-CN"/>
        </w:rPr>
      </w:pPr>
      <w:hyperlink w:anchor="_Toc494568050" w:history="1">
        <w:r w:rsidRPr="00C24BD6">
          <w:rPr>
            <w:rStyle w:val="Hyperlink"/>
            <w:noProof/>
          </w:rPr>
          <w:t>4.1 Data Acquisition</w:t>
        </w:r>
        <w:r>
          <w:rPr>
            <w:noProof/>
            <w:webHidden/>
          </w:rPr>
          <w:tab/>
        </w:r>
        <w:r>
          <w:rPr>
            <w:noProof/>
            <w:webHidden/>
          </w:rPr>
          <w:fldChar w:fldCharType="begin"/>
        </w:r>
        <w:r>
          <w:rPr>
            <w:noProof/>
            <w:webHidden/>
          </w:rPr>
          <w:instrText xml:space="preserve"> PAGEREF _Toc494568050 \h </w:instrText>
        </w:r>
        <w:r>
          <w:rPr>
            <w:noProof/>
            <w:webHidden/>
          </w:rPr>
        </w:r>
        <w:r>
          <w:rPr>
            <w:noProof/>
            <w:webHidden/>
          </w:rPr>
          <w:fldChar w:fldCharType="separate"/>
        </w:r>
        <w:r>
          <w:rPr>
            <w:noProof/>
            <w:webHidden/>
          </w:rPr>
          <w:t>79</w:t>
        </w:r>
        <w:r>
          <w:rPr>
            <w:noProof/>
            <w:webHidden/>
          </w:rPr>
          <w:fldChar w:fldCharType="end"/>
        </w:r>
      </w:hyperlink>
    </w:p>
    <w:p w14:paraId="10AD2367" w14:textId="162E1C66" w:rsidR="00643103" w:rsidRDefault="00643103">
      <w:pPr>
        <w:pStyle w:val="TOC2"/>
        <w:rPr>
          <w:rFonts w:asciiTheme="minorHAnsi" w:eastAsiaTheme="minorEastAsia" w:hAnsiTheme="minorHAnsi" w:cstheme="minorBidi"/>
          <w:smallCaps w:val="0"/>
          <w:noProof/>
          <w:sz w:val="22"/>
          <w:szCs w:val="22"/>
          <w:lang w:eastAsia="zh-CN"/>
        </w:rPr>
      </w:pPr>
      <w:hyperlink w:anchor="_Toc494568051" w:history="1">
        <w:r w:rsidRPr="00C24BD6">
          <w:rPr>
            <w:rStyle w:val="Hyperlink"/>
            <w:noProof/>
          </w:rPr>
          <w:t>4.2 Input Data</w:t>
        </w:r>
        <w:r>
          <w:rPr>
            <w:noProof/>
            <w:webHidden/>
          </w:rPr>
          <w:tab/>
        </w:r>
        <w:r>
          <w:rPr>
            <w:noProof/>
            <w:webHidden/>
          </w:rPr>
          <w:fldChar w:fldCharType="begin"/>
        </w:r>
        <w:r>
          <w:rPr>
            <w:noProof/>
            <w:webHidden/>
          </w:rPr>
          <w:instrText xml:space="preserve"> PAGEREF _Toc494568051 \h </w:instrText>
        </w:r>
        <w:r>
          <w:rPr>
            <w:noProof/>
            <w:webHidden/>
          </w:rPr>
        </w:r>
        <w:r>
          <w:rPr>
            <w:noProof/>
            <w:webHidden/>
          </w:rPr>
          <w:fldChar w:fldCharType="separate"/>
        </w:r>
        <w:r>
          <w:rPr>
            <w:noProof/>
            <w:webHidden/>
          </w:rPr>
          <w:t>83</w:t>
        </w:r>
        <w:r>
          <w:rPr>
            <w:noProof/>
            <w:webHidden/>
          </w:rPr>
          <w:fldChar w:fldCharType="end"/>
        </w:r>
      </w:hyperlink>
    </w:p>
    <w:p w14:paraId="5D33F218" w14:textId="46B6E8C5" w:rsidR="00643103" w:rsidRDefault="00643103">
      <w:pPr>
        <w:pStyle w:val="TOC2"/>
        <w:rPr>
          <w:rFonts w:asciiTheme="minorHAnsi" w:eastAsiaTheme="minorEastAsia" w:hAnsiTheme="minorHAnsi" w:cstheme="minorBidi"/>
          <w:smallCaps w:val="0"/>
          <w:noProof/>
          <w:sz w:val="22"/>
          <w:szCs w:val="22"/>
          <w:lang w:eastAsia="zh-CN"/>
        </w:rPr>
      </w:pPr>
      <w:hyperlink w:anchor="_Toc494568052" w:history="1">
        <w:r w:rsidRPr="00C24BD6">
          <w:rPr>
            <w:rStyle w:val="Hyperlink"/>
            <w:noProof/>
          </w:rPr>
          <w:t>4.3 Estimated Production</w:t>
        </w:r>
        <w:r>
          <w:rPr>
            <w:noProof/>
            <w:webHidden/>
          </w:rPr>
          <w:tab/>
        </w:r>
        <w:r>
          <w:rPr>
            <w:noProof/>
            <w:webHidden/>
          </w:rPr>
          <w:fldChar w:fldCharType="begin"/>
        </w:r>
        <w:r>
          <w:rPr>
            <w:noProof/>
            <w:webHidden/>
          </w:rPr>
          <w:instrText xml:space="preserve"> PAGEREF _Toc494568052 \h </w:instrText>
        </w:r>
        <w:r>
          <w:rPr>
            <w:noProof/>
            <w:webHidden/>
          </w:rPr>
        </w:r>
        <w:r>
          <w:rPr>
            <w:noProof/>
            <w:webHidden/>
          </w:rPr>
          <w:fldChar w:fldCharType="separate"/>
        </w:r>
        <w:r>
          <w:rPr>
            <w:noProof/>
            <w:webHidden/>
          </w:rPr>
          <w:t>85</w:t>
        </w:r>
        <w:r>
          <w:rPr>
            <w:noProof/>
            <w:webHidden/>
          </w:rPr>
          <w:fldChar w:fldCharType="end"/>
        </w:r>
      </w:hyperlink>
    </w:p>
    <w:p w14:paraId="2CDB6E18" w14:textId="52C5A141" w:rsidR="00643103" w:rsidRDefault="00643103">
      <w:pPr>
        <w:pStyle w:val="TOC2"/>
        <w:rPr>
          <w:rFonts w:asciiTheme="minorHAnsi" w:eastAsiaTheme="minorEastAsia" w:hAnsiTheme="minorHAnsi" w:cstheme="minorBidi"/>
          <w:smallCaps w:val="0"/>
          <w:noProof/>
          <w:sz w:val="22"/>
          <w:szCs w:val="22"/>
          <w:lang w:eastAsia="zh-CN"/>
        </w:rPr>
      </w:pPr>
      <w:hyperlink w:anchor="_Toc494568053" w:history="1">
        <w:r w:rsidRPr="00C24BD6">
          <w:rPr>
            <w:rStyle w:val="Hyperlink"/>
            <w:noProof/>
          </w:rPr>
          <w:t>4.4 Finance Options</w:t>
        </w:r>
        <w:r>
          <w:rPr>
            <w:noProof/>
            <w:webHidden/>
          </w:rPr>
          <w:tab/>
        </w:r>
        <w:r>
          <w:rPr>
            <w:noProof/>
            <w:webHidden/>
          </w:rPr>
          <w:fldChar w:fldCharType="begin"/>
        </w:r>
        <w:r>
          <w:rPr>
            <w:noProof/>
            <w:webHidden/>
          </w:rPr>
          <w:instrText xml:space="preserve"> PAGEREF _Toc494568053 \h </w:instrText>
        </w:r>
        <w:r>
          <w:rPr>
            <w:noProof/>
            <w:webHidden/>
          </w:rPr>
        </w:r>
        <w:r>
          <w:rPr>
            <w:noProof/>
            <w:webHidden/>
          </w:rPr>
          <w:fldChar w:fldCharType="separate"/>
        </w:r>
        <w:r>
          <w:rPr>
            <w:noProof/>
            <w:webHidden/>
          </w:rPr>
          <w:t>87</w:t>
        </w:r>
        <w:r>
          <w:rPr>
            <w:noProof/>
            <w:webHidden/>
          </w:rPr>
          <w:fldChar w:fldCharType="end"/>
        </w:r>
      </w:hyperlink>
    </w:p>
    <w:p w14:paraId="791B4D5B" w14:textId="49D27B71" w:rsidR="00643103" w:rsidRDefault="00643103">
      <w:pPr>
        <w:pStyle w:val="TOC2"/>
        <w:rPr>
          <w:rFonts w:asciiTheme="minorHAnsi" w:eastAsiaTheme="minorEastAsia" w:hAnsiTheme="minorHAnsi" w:cstheme="minorBidi"/>
          <w:smallCaps w:val="0"/>
          <w:noProof/>
          <w:sz w:val="22"/>
          <w:szCs w:val="22"/>
          <w:lang w:eastAsia="zh-CN"/>
        </w:rPr>
      </w:pPr>
      <w:hyperlink w:anchor="_Toc494568054" w:history="1">
        <w:r w:rsidRPr="00C24BD6">
          <w:rPr>
            <w:rStyle w:val="Hyperlink"/>
            <w:noProof/>
          </w:rPr>
          <w:t>4.5 Display</w:t>
        </w:r>
        <w:r>
          <w:rPr>
            <w:noProof/>
            <w:webHidden/>
          </w:rPr>
          <w:tab/>
        </w:r>
        <w:r>
          <w:rPr>
            <w:noProof/>
            <w:webHidden/>
          </w:rPr>
          <w:fldChar w:fldCharType="begin"/>
        </w:r>
        <w:r>
          <w:rPr>
            <w:noProof/>
            <w:webHidden/>
          </w:rPr>
          <w:instrText xml:space="preserve"> PAGEREF _Toc494568054 \h </w:instrText>
        </w:r>
        <w:r>
          <w:rPr>
            <w:noProof/>
            <w:webHidden/>
          </w:rPr>
        </w:r>
        <w:r>
          <w:rPr>
            <w:noProof/>
            <w:webHidden/>
          </w:rPr>
          <w:fldChar w:fldCharType="separate"/>
        </w:r>
        <w:r>
          <w:rPr>
            <w:noProof/>
            <w:webHidden/>
          </w:rPr>
          <w:t>89</w:t>
        </w:r>
        <w:r>
          <w:rPr>
            <w:noProof/>
            <w:webHidden/>
          </w:rPr>
          <w:fldChar w:fldCharType="end"/>
        </w:r>
      </w:hyperlink>
    </w:p>
    <w:p w14:paraId="27739691" w14:textId="30FA95A8" w:rsidR="00643103" w:rsidRDefault="00643103">
      <w:pPr>
        <w:pStyle w:val="TOC2"/>
        <w:rPr>
          <w:rFonts w:asciiTheme="minorHAnsi" w:eastAsiaTheme="minorEastAsia" w:hAnsiTheme="minorHAnsi" w:cstheme="minorBidi"/>
          <w:smallCaps w:val="0"/>
          <w:noProof/>
          <w:sz w:val="22"/>
          <w:szCs w:val="22"/>
          <w:lang w:eastAsia="zh-CN"/>
        </w:rPr>
      </w:pPr>
      <w:hyperlink w:anchor="_Toc494568055" w:history="1">
        <w:r w:rsidRPr="00C24BD6">
          <w:rPr>
            <w:rStyle w:val="Hyperlink"/>
            <w:noProof/>
          </w:rPr>
          <w:t>4.6 Additional Features</w:t>
        </w:r>
        <w:r>
          <w:rPr>
            <w:noProof/>
            <w:webHidden/>
          </w:rPr>
          <w:tab/>
        </w:r>
        <w:r>
          <w:rPr>
            <w:noProof/>
            <w:webHidden/>
          </w:rPr>
          <w:fldChar w:fldCharType="begin"/>
        </w:r>
        <w:r>
          <w:rPr>
            <w:noProof/>
            <w:webHidden/>
          </w:rPr>
          <w:instrText xml:space="preserve"> PAGEREF _Toc494568055 \h </w:instrText>
        </w:r>
        <w:r>
          <w:rPr>
            <w:noProof/>
            <w:webHidden/>
          </w:rPr>
        </w:r>
        <w:r>
          <w:rPr>
            <w:noProof/>
            <w:webHidden/>
          </w:rPr>
          <w:fldChar w:fldCharType="separate"/>
        </w:r>
        <w:r>
          <w:rPr>
            <w:noProof/>
            <w:webHidden/>
          </w:rPr>
          <w:t>89</w:t>
        </w:r>
        <w:r>
          <w:rPr>
            <w:noProof/>
            <w:webHidden/>
          </w:rPr>
          <w:fldChar w:fldCharType="end"/>
        </w:r>
      </w:hyperlink>
    </w:p>
    <w:p w14:paraId="186411EB" w14:textId="07FE26FC"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8056" w:history="1">
        <w:r w:rsidRPr="00C24BD6">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 w:val="22"/>
            <w:szCs w:val="22"/>
            <w:lang w:eastAsia="zh-CN"/>
          </w:rPr>
          <w:tab/>
        </w:r>
        <w:r w:rsidRPr="00C24BD6">
          <w:rPr>
            <w:rStyle w:val="Hyperlink"/>
            <w:noProof/>
          </w:rPr>
          <w:t>RESULTS</w:t>
        </w:r>
        <w:r>
          <w:rPr>
            <w:noProof/>
            <w:webHidden/>
          </w:rPr>
          <w:tab/>
        </w:r>
        <w:r>
          <w:rPr>
            <w:noProof/>
            <w:webHidden/>
          </w:rPr>
          <w:fldChar w:fldCharType="begin"/>
        </w:r>
        <w:r>
          <w:rPr>
            <w:noProof/>
            <w:webHidden/>
          </w:rPr>
          <w:instrText xml:space="preserve"> PAGEREF _Toc494568056 \h </w:instrText>
        </w:r>
        <w:r>
          <w:rPr>
            <w:noProof/>
            <w:webHidden/>
          </w:rPr>
        </w:r>
        <w:r>
          <w:rPr>
            <w:noProof/>
            <w:webHidden/>
          </w:rPr>
          <w:fldChar w:fldCharType="separate"/>
        </w:r>
        <w:r>
          <w:rPr>
            <w:noProof/>
            <w:webHidden/>
          </w:rPr>
          <w:t>91</w:t>
        </w:r>
        <w:r>
          <w:rPr>
            <w:noProof/>
            <w:webHidden/>
          </w:rPr>
          <w:fldChar w:fldCharType="end"/>
        </w:r>
      </w:hyperlink>
    </w:p>
    <w:p w14:paraId="521024A9" w14:textId="0EDF7013" w:rsidR="00643103" w:rsidRDefault="00643103">
      <w:pPr>
        <w:pStyle w:val="TOC2"/>
        <w:rPr>
          <w:rFonts w:asciiTheme="minorHAnsi" w:eastAsiaTheme="minorEastAsia" w:hAnsiTheme="minorHAnsi" w:cstheme="minorBidi"/>
          <w:smallCaps w:val="0"/>
          <w:noProof/>
          <w:sz w:val="22"/>
          <w:szCs w:val="22"/>
          <w:lang w:eastAsia="zh-CN"/>
        </w:rPr>
      </w:pPr>
      <w:hyperlink w:anchor="_Toc494568057" w:history="1">
        <w:r w:rsidRPr="00C24BD6">
          <w:rPr>
            <w:rStyle w:val="Hyperlink"/>
            <w:noProof/>
          </w:rPr>
          <w:t>5.1 Constant Parameters</w:t>
        </w:r>
        <w:r>
          <w:rPr>
            <w:noProof/>
            <w:webHidden/>
          </w:rPr>
          <w:tab/>
        </w:r>
        <w:r>
          <w:rPr>
            <w:noProof/>
            <w:webHidden/>
          </w:rPr>
          <w:fldChar w:fldCharType="begin"/>
        </w:r>
        <w:r>
          <w:rPr>
            <w:noProof/>
            <w:webHidden/>
          </w:rPr>
          <w:instrText xml:space="preserve"> PAGEREF _Toc494568057 \h </w:instrText>
        </w:r>
        <w:r>
          <w:rPr>
            <w:noProof/>
            <w:webHidden/>
          </w:rPr>
        </w:r>
        <w:r>
          <w:rPr>
            <w:noProof/>
            <w:webHidden/>
          </w:rPr>
          <w:fldChar w:fldCharType="separate"/>
        </w:r>
        <w:r>
          <w:rPr>
            <w:noProof/>
            <w:webHidden/>
          </w:rPr>
          <w:t>92</w:t>
        </w:r>
        <w:r>
          <w:rPr>
            <w:noProof/>
            <w:webHidden/>
          </w:rPr>
          <w:fldChar w:fldCharType="end"/>
        </w:r>
      </w:hyperlink>
    </w:p>
    <w:p w14:paraId="505B3B63" w14:textId="48EECA95" w:rsidR="00643103" w:rsidRDefault="00643103">
      <w:pPr>
        <w:pStyle w:val="TOC2"/>
        <w:rPr>
          <w:rFonts w:asciiTheme="minorHAnsi" w:eastAsiaTheme="minorEastAsia" w:hAnsiTheme="minorHAnsi" w:cstheme="minorBidi"/>
          <w:smallCaps w:val="0"/>
          <w:noProof/>
          <w:sz w:val="22"/>
          <w:szCs w:val="22"/>
          <w:lang w:eastAsia="zh-CN"/>
        </w:rPr>
      </w:pPr>
      <w:hyperlink w:anchor="_Toc494568058" w:history="1">
        <w:r w:rsidRPr="00C24BD6">
          <w:rPr>
            <w:rStyle w:val="Hyperlink"/>
            <w:noProof/>
          </w:rPr>
          <w:t>5.2 Output Production Figures</w:t>
        </w:r>
        <w:r>
          <w:rPr>
            <w:noProof/>
            <w:webHidden/>
          </w:rPr>
          <w:tab/>
        </w:r>
        <w:r>
          <w:rPr>
            <w:noProof/>
            <w:webHidden/>
          </w:rPr>
          <w:fldChar w:fldCharType="begin"/>
        </w:r>
        <w:r>
          <w:rPr>
            <w:noProof/>
            <w:webHidden/>
          </w:rPr>
          <w:instrText xml:space="preserve"> PAGEREF _Toc494568058 \h </w:instrText>
        </w:r>
        <w:r>
          <w:rPr>
            <w:noProof/>
            <w:webHidden/>
          </w:rPr>
        </w:r>
        <w:r>
          <w:rPr>
            <w:noProof/>
            <w:webHidden/>
          </w:rPr>
          <w:fldChar w:fldCharType="separate"/>
        </w:r>
        <w:r>
          <w:rPr>
            <w:noProof/>
            <w:webHidden/>
          </w:rPr>
          <w:t>94</w:t>
        </w:r>
        <w:r>
          <w:rPr>
            <w:noProof/>
            <w:webHidden/>
          </w:rPr>
          <w:fldChar w:fldCharType="end"/>
        </w:r>
      </w:hyperlink>
    </w:p>
    <w:p w14:paraId="5702368E" w14:textId="2BD72646" w:rsidR="00643103" w:rsidRDefault="00643103">
      <w:pPr>
        <w:pStyle w:val="TOC2"/>
        <w:rPr>
          <w:rFonts w:asciiTheme="minorHAnsi" w:eastAsiaTheme="minorEastAsia" w:hAnsiTheme="minorHAnsi" w:cstheme="minorBidi"/>
          <w:smallCaps w:val="0"/>
          <w:noProof/>
          <w:sz w:val="22"/>
          <w:szCs w:val="22"/>
          <w:lang w:eastAsia="zh-CN"/>
        </w:rPr>
      </w:pPr>
      <w:hyperlink w:anchor="_Toc494568059" w:history="1">
        <w:r w:rsidRPr="00C24BD6">
          <w:rPr>
            <w:rStyle w:val="Hyperlink"/>
            <w:noProof/>
          </w:rPr>
          <w:t>5.3 Output Finance Figures</w:t>
        </w:r>
        <w:r>
          <w:rPr>
            <w:noProof/>
            <w:webHidden/>
          </w:rPr>
          <w:tab/>
        </w:r>
        <w:r>
          <w:rPr>
            <w:noProof/>
            <w:webHidden/>
          </w:rPr>
          <w:fldChar w:fldCharType="begin"/>
        </w:r>
        <w:r>
          <w:rPr>
            <w:noProof/>
            <w:webHidden/>
          </w:rPr>
          <w:instrText xml:space="preserve"> PAGEREF _Toc494568059 \h </w:instrText>
        </w:r>
        <w:r>
          <w:rPr>
            <w:noProof/>
            <w:webHidden/>
          </w:rPr>
        </w:r>
        <w:r>
          <w:rPr>
            <w:noProof/>
            <w:webHidden/>
          </w:rPr>
          <w:fldChar w:fldCharType="separate"/>
        </w:r>
        <w:r>
          <w:rPr>
            <w:noProof/>
            <w:webHidden/>
          </w:rPr>
          <w:t>95</w:t>
        </w:r>
        <w:r>
          <w:rPr>
            <w:noProof/>
            <w:webHidden/>
          </w:rPr>
          <w:fldChar w:fldCharType="end"/>
        </w:r>
      </w:hyperlink>
    </w:p>
    <w:p w14:paraId="0AF3CD84" w14:textId="6C814632" w:rsidR="00643103" w:rsidRDefault="00643103">
      <w:pPr>
        <w:pStyle w:val="TOC2"/>
        <w:rPr>
          <w:rFonts w:asciiTheme="minorHAnsi" w:eastAsiaTheme="minorEastAsia" w:hAnsiTheme="minorHAnsi" w:cstheme="minorBidi"/>
          <w:smallCaps w:val="0"/>
          <w:noProof/>
          <w:sz w:val="22"/>
          <w:szCs w:val="22"/>
          <w:lang w:eastAsia="zh-CN"/>
        </w:rPr>
      </w:pPr>
      <w:hyperlink w:anchor="_Toc494568060" w:history="1">
        <w:r w:rsidRPr="00C24BD6">
          <w:rPr>
            <w:rStyle w:val="Hyperlink"/>
            <w:noProof/>
          </w:rPr>
          <w:t>5.4 Monthly Power Production Graphs</w:t>
        </w:r>
        <w:r>
          <w:rPr>
            <w:noProof/>
            <w:webHidden/>
          </w:rPr>
          <w:tab/>
        </w:r>
        <w:r>
          <w:rPr>
            <w:noProof/>
            <w:webHidden/>
          </w:rPr>
          <w:fldChar w:fldCharType="begin"/>
        </w:r>
        <w:r>
          <w:rPr>
            <w:noProof/>
            <w:webHidden/>
          </w:rPr>
          <w:instrText xml:space="preserve"> PAGEREF _Toc494568060 \h </w:instrText>
        </w:r>
        <w:r>
          <w:rPr>
            <w:noProof/>
            <w:webHidden/>
          </w:rPr>
        </w:r>
        <w:r>
          <w:rPr>
            <w:noProof/>
            <w:webHidden/>
          </w:rPr>
          <w:fldChar w:fldCharType="separate"/>
        </w:r>
        <w:r>
          <w:rPr>
            <w:noProof/>
            <w:webHidden/>
          </w:rPr>
          <w:t>96</w:t>
        </w:r>
        <w:r>
          <w:rPr>
            <w:noProof/>
            <w:webHidden/>
          </w:rPr>
          <w:fldChar w:fldCharType="end"/>
        </w:r>
      </w:hyperlink>
    </w:p>
    <w:p w14:paraId="461FF1F5" w14:textId="0F61AE07" w:rsidR="00643103" w:rsidRDefault="00643103">
      <w:pPr>
        <w:pStyle w:val="TOC2"/>
        <w:rPr>
          <w:rFonts w:asciiTheme="minorHAnsi" w:eastAsiaTheme="minorEastAsia" w:hAnsiTheme="minorHAnsi" w:cstheme="minorBidi"/>
          <w:smallCaps w:val="0"/>
          <w:noProof/>
          <w:sz w:val="22"/>
          <w:szCs w:val="22"/>
          <w:lang w:eastAsia="zh-CN"/>
        </w:rPr>
      </w:pPr>
      <w:hyperlink w:anchor="_Toc494568061" w:history="1">
        <w:r w:rsidRPr="00C24BD6">
          <w:rPr>
            <w:rStyle w:val="Hyperlink"/>
            <w:noProof/>
          </w:rPr>
          <w:t>5.5 Yearly Saving Plots</w:t>
        </w:r>
        <w:r>
          <w:rPr>
            <w:noProof/>
            <w:webHidden/>
          </w:rPr>
          <w:tab/>
        </w:r>
        <w:r>
          <w:rPr>
            <w:noProof/>
            <w:webHidden/>
          </w:rPr>
          <w:fldChar w:fldCharType="begin"/>
        </w:r>
        <w:r>
          <w:rPr>
            <w:noProof/>
            <w:webHidden/>
          </w:rPr>
          <w:instrText xml:space="preserve"> PAGEREF _Toc494568061 \h </w:instrText>
        </w:r>
        <w:r>
          <w:rPr>
            <w:noProof/>
            <w:webHidden/>
          </w:rPr>
        </w:r>
        <w:r>
          <w:rPr>
            <w:noProof/>
            <w:webHidden/>
          </w:rPr>
          <w:fldChar w:fldCharType="separate"/>
        </w:r>
        <w:r>
          <w:rPr>
            <w:noProof/>
            <w:webHidden/>
          </w:rPr>
          <w:t>97</w:t>
        </w:r>
        <w:r>
          <w:rPr>
            <w:noProof/>
            <w:webHidden/>
          </w:rPr>
          <w:fldChar w:fldCharType="end"/>
        </w:r>
      </w:hyperlink>
    </w:p>
    <w:p w14:paraId="529215E6" w14:textId="4EF33409" w:rsidR="00643103" w:rsidRDefault="00643103">
      <w:pPr>
        <w:pStyle w:val="TOC2"/>
        <w:rPr>
          <w:rFonts w:asciiTheme="minorHAnsi" w:eastAsiaTheme="minorEastAsia" w:hAnsiTheme="minorHAnsi" w:cstheme="minorBidi"/>
          <w:smallCaps w:val="0"/>
          <w:noProof/>
          <w:sz w:val="22"/>
          <w:szCs w:val="22"/>
          <w:lang w:eastAsia="zh-CN"/>
        </w:rPr>
      </w:pPr>
      <w:hyperlink w:anchor="_Toc494568062" w:history="1">
        <w:r w:rsidRPr="00C24BD6">
          <w:rPr>
            <w:rStyle w:val="Hyperlink"/>
            <w:noProof/>
          </w:rPr>
          <w:t>5.6 Daily Energy Sources Charts</w:t>
        </w:r>
        <w:r>
          <w:rPr>
            <w:noProof/>
            <w:webHidden/>
          </w:rPr>
          <w:tab/>
        </w:r>
        <w:r>
          <w:rPr>
            <w:noProof/>
            <w:webHidden/>
          </w:rPr>
          <w:fldChar w:fldCharType="begin"/>
        </w:r>
        <w:r>
          <w:rPr>
            <w:noProof/>
            <w:webHidden/>
          </w:rPr>
          <w:instrText xml:space="preserve"> PAGEREF _Toc494568062 \h </w:instrText>
        </w:r>
        <w:r>
          <w:rPr>
            <w:noProof/>
            <w:webHidden/>
          </w:rPr>
        </w:r>
        <w:r>
          <w:rPr>
            <w:noProof/>
            <w:webHidden/>
          </w:rPr>
          <w:fldChar w:fldCharType="separate"/>
        </w:r>
        <w:r>
          <w:rPr>
            <w:noProof/>
            <w:webHidden/>
          </w:rPr>
          <w:t>99</w:t>
        </w:r>
        <w:r>
          <w:rPr>
            <w:noProof/>
            <w:webHidden/>
          </w:rPr>
          <w:fldChar w:fldCharType="end"/>
        </w:r>
      </w:hyperlink>
    </w:p>
    <w:p w14:paraId="495F06D9" w14:textId="4A2B0ED8" w:rsidR="00643103" w:rsidRDefault="00643103">
      <w:pPr>
        <w:pStyle w:val="TOC1"/>
        <w:tabs>
          <w:tab w:val="left" w:pos="1680"/>
        </w:tabs>
        <w:rPr>
          <w:rFonts w:asciiTheme="minorHAnsi" w:eastAsiaTheme="minorEastAsia" w:hAnsiTheme="minorHAnsi" w:cstheme="minorBidi"/>
          <w:b w:val="0"/>
          <w:bCs w:val="0"/>
          <w:caps w:val="0"/>
          <w:noProof/>
          <w:sz w:val="22"/>
          <w:szCs w:val="22"/>
          <w:lang w:eastAsia="zh-CN"/>
        </w:rPr>
      </w:pPr>
      <w:hyperlink w:anchor="_Toc494568063" w:history="1">
        <w:r w:rsidRPr="00C24BD6">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 w:val="22"/>
            <w:szCs w:val="22"/>
            <w:lang w:eastAsia="zh-CN"/>
          </w:rPr>
          <w:tab/>
        </w:r>
        <w:r w:rsidRPr="00C24BD6">
          <w:rPr>
            <w:rStyle w:val="Hyperlink"/>
            <w:noProof/>
          </w:rPr>
          <w:t>DISCUSSION</w:t>
        </w:r>
        <w:r>
          <w:rPr>
            <w:noProof/>
            <w:webHidden/>
          </w:rPr>
          <w:tab/>
        </w:r>
        <w:r>
          <w:rPr>
            <w:noProof/>
            <w:webHidden/>
          </w:rPr>
          <w:fldChar w:fldCharType="begin"/>
        </w:r>
        <w:r>
          <w:rPr>
            <w:noProof/>
            <w:webHidden/>
          </w:rPr>
          <w:instrText xml:space="preserve"> PAGEREF _Toc494568063 \h </w:instrText>
        </w:r>
        <w:r>
          <w:rPr>
            <w:noProof/>
            <w:webHidden/>
          </w:rPr>
        </w:r>
        <w:r>
          <w:rPr>
            <w:noProof/>
            <w:webHidden/>
          </w:rPr>
          <w:fldChar w:fldCharType="separate"/>
        </w:r>
        <w:r>
          <w:rPr>
            <w:noProof/>
            <w:webHidden/>
          </w:rPr>
          <w:t>101</w:t>
        </w:r>
        <w:r>
          <w:rPr>
            <w:noProof/>
            <w:webHidden/>
          </w:rPr>
          <w:fldChar w:fldCharType="end"/>
        </w:r>
      </w:hyperlink>
    </w:p>
    <w:p w14:paraId="5D969B0E" w14:textId="66C6506B" w:rsidR="00643103" w:rsidRDefault="00643103">
      <w:pPr>
        <w:pStyle w:val="TOC2"/>
        <w:rPr>
          <w:rFonts w:asciiTheme="minorHAnsi" w:eastAsiaTheme="minorEastAsia" w:hAnsiTheme="minorHAnsi" w:cstheme="minorBidi"/>
          <w:smallCaps w:val="0"/>
          <w:noProof/>
          <w:sz w:val="22"/>
          <w:szCs w:val="22"/>
          <w:lang w:eastAsia="zh-CN"/>
        </w:rPr>
      </w:pPr>
      <w:hyperlink w:anchor="_Toc494568064" w:history="1">
        <w:r w:rsidRPr="00C24BD6">
          <w:rPr>
            <w:rStyle w:val="Hyperlink"/>
            <w:noProof/>
          </w:rPr>
          <w:t>6.1 Effects of Location &amp; Parameters</w:t>
        </w:r>
        <w:r>
          <w:rPr>
            <w:noProof/>
            <w:webHidden/>
          </w:rPr>
          <w:tab/>
        </w:r>
        <w:r>
          <w:rPr>
            <w:noProof/>
            <w:webHidden/>
          </w:rPr>
          <w:fldChar w:fldCharType="begin"/>
        </w:r>
        <w:r>
          <w:rPr>
            <w:noProof/>
            <w:webHidden/>
          </w:rPr>
          <w:instrText xml:space="preserve"> PAGEREF _Toc494568064 \h </w:instrText>
        </w:r>
        <w:r>
          <w:rPr>
            <w:noProof/>
            <w:webHidden/>
          </w:rPr>
        </w:r>
        <w:r>
          <w:rPr>
            <w:noProof/>
            <w:webHidden/>
          </w:rPr>
          <w:fldChar w:fldCharType="separate"/>
        </w:r>
        <w:r>
          <w:rPr>
            <w:noProof/>
            <w:webHidden/>
          </w:rPr>
          <w:t>101</w:t>
        </w:r>
        <w:r>
          <w:rPr>
            <w:noProof/>
            <w:webHidden/>
          </w:rPr>
          <w:fldChar w:fldCharType="end"/>
        </w:r>
      </w:hyperlink>
    </w:p>
    <w:p w14:paraId="75C75B53" w14:textId="0CE1E064" w:rsidR="00643103" w:rsidRDefault="00643103">
      <w:pPr>
        <w:pStyle w:val="TOC2"/>
        <w:rPr>
          <w:rFonts w:asciiTheme="minorHAnsi" w:eastAsiaTheme="minorEastAsia" w:hAnsiTheme="minorHAnsi" w:cstheme="minorBidi"/>
          <w:smallCaps w:val="0"/>
          <w:noProof/>
          <w:sz w:val="22"/>
          <w:szCs w:val="22"/>
          <w:lang w:eastAsia="zh-CN"/>
        </w:rPr>
      </w:pPr>
      <w:hyperlink w:anchor="_Toc494568065" w:history="1">
        <w:r w:rsidRPr="00C24BD6">
          <w:rPr>
            <w:rStyle w:val="Hyperlink"/>
            <w:noProof/>
          </w:rPr>
          <w:t>6.2 Energy Production Feasibility Calculations</w:t>
        </w:r>
        <w:r>
          <w:rPr>
            <w:noProof/>
            <w:webHidden/>
          </w:rPr>
          <w:tab/>
        </w:r>
        <w:r>
          <w:rPr>
            <w:noProof/>
            <w:webHidden/>
          </w:rPr>
          <w:fldChar w:fldCharType="begin"/>
        </w:r>
        <w:r>
          <w:rPr>
            <w:noProof/>
            <w:webHidden/>
          </w:rPr>
          <w:instrText xml:space="preserve"> PAGEREF _Toc494568065 \h </w:instrText>
        </w:r>
        <w:r>
          <w:rPr>
            <w:noProof/>
            <w:webHidden/>
          </w:rPr>
        </w:r>
        <w:r>
          <w:rPr>
            <w:noProof/>
            <w:webHidden/>
          </w:rPr>
          <w:fldChar w:fldCharType="separate"/>
        </w:r>
        <w:r>
          <w:rPr>
            <w:noProof/>
            <w:webHidden/>
          </w:rPr>
          <w:t>102</w:t>
        </w:r>
        <w:r>
          <w:rPr>
            <w:noProof/>
            <w:webHidden/>
          </w:rPr>
          <w:fldChar w:fldCharType="end"/>
        </w:r>
      </w:hyperlink>
    </w:p>
    <w:p w14:paraId="7C0766ED" w14:textId="356E531A" w:rsidR="00643103" w:rsidRDefault="00643103">
      <w:pPr>
        <w:pStyle w:val="TOC2"/>
        <w:rPr>
          <w:rFonts w:asciiTheme="minorHAnsi" w:eastAsiaTheme="minorEastAsia" w:hAnsiTheme="minorHAnsi" w:cstheme="minorBidi"/>
          <w:smallCaps w:val="0"/>
          <w:noProof/>
          <w:sz w:val="22"/>
          <w:szCs w:val="22"/>
          <w:lang w:eastAsia="zh-CN"/>
        </w:rPr>
      </w:pPr>
      <w:hyperlink w:anchor="_Toc494568066" w:history="1">
        <w:r w:rsidRPr="00C24BD6">
          <w:rPr>
            <w:rStyle w:val="Hyperlink"/>
            <w:noProof/>
          </w:rPr>
          <w:t>6.3 Economic Payback Potential</w:t>
        </w:r>
        <w:r>
          <w:rPr>
            <w:noProof/>
            <w:webHidden/>
          </w:rPr>
          <w:tab/>
        </w:r>
        <w:r>
          <w:rPr>
            <w:noProof/>
            <w:webHidden/>
          </w:rPr>
          <w:fldChar w:fldCharType="begin"/>
        </w:r>
        <w:r>
          <w:rPr>
            <w:noProof/>
            <w:webHidden/>
          </w:rPr>
          <w:instrText xml:space="preserve"> PAGEREF _Toc494568066 \h </w:instrText>
        </w:r>
        <w:r>
          <w:rPr>
            <w:noProof/>
            <w:webHidden/>
          </w:rPr>
        </w:r>
        <w:r>
          <w:rPr>
            <w:noProof/>
            <w:webHidden/>
          </w:rPr>
          <w:fldChar w:fldCharType="separate"/>
        </w:r>
        <w:r>
          <w:rPr>
            <w:noProof/>
            <w:webHidden/>
          </w:rPr>
          <w:t>106</w:t>
        </w:r>
        <w:r>
          <w:rPr>
            <w:noProof/>
            <w:webHidden/>
          </w:rPr>
          <w:fldChar w:fldCharType="end"/>
        </w:r>
      </w:hyperlink>
    </w:p>
    <w:p w14:paraId="430481F7" w14:textId="3AE8E2E8" w:rsidR="00643103" w:rsidRDefault="00643103">
      <w:pPr>
        <w:pStyle w:val="TOC2"/>
        <w:rPr>
          <w:rFonts w:asciiTheme="minorHAnsi" w:eastAsiaTheme="minorEastAsia" w:hAnsiTheme="minorHAnsi" w:cstheme="minorBidi"/>
          <w:smallCaps w:val="0"/>
          <w:noProof/>
          <w:sz w:val="22"/>
          <w:szCs w:val="22"/>
          <w:lang w:eastAsia="zh-CN"/>
        </w:rPr>
      </w:pPr>
      <w:hyperlink w:anchor="_Toc494568067" w:history="1">
        <w:r w:rsidRPr="00C24BD6">
          <w:rPr>
            <w:rStyle w:val="Hyperlink"/>
            <w:noProof/>
          </w:rPr>
          <w:t>6.4 Assumptions</w:t>
        </w:r>
        <w:r>
          <w:rPr>
            <w:noProof/>
            <w:webHidden/>
          </w:rPr>
          <w:tab/>
        </w:r>
        <w:r>
          <w:rPr>
            <w:noProof/>
            <w:webHidden/>
          </w:rPr>
          <w:fldChar w:fldCharType="begin"/>
        </w:r>
        <w:r>
          <w:rPr>
            <w:noProof/>
            <w:webHidden/>
          </w:rPr>
          <w:instrText xml:space="preserve"> PAGEREF _Toc494568067 \h </w:instrText>
        </w:r>
        <w:r>
          <w:rPr>
            <w:noProof/>
            <w:webHidden/>
          </w:rPr>
        </w:r>
        <w:r>
          <w:rPr>
            <w:noProof/>
            <w:webHidden/>
          </w:rPr>
          <w:fldChar w:fldCharType="separate"/>
        </w:r>
        <w:r>
          <w:rPr>
            <w:noProof/>
            <w:webHidden/>
          </w:rPr>
          <w:t>110</w:t>
        </w:r>
        <w:r>
          <w:rPr>
            <w:noProof/>
            <w:webHidden/>
          </w:rPr>
          <w:fldChar w:fldCharType="end"/>
        </w:r>
      </w:hyperlink>
    </w:p>
    <w:p w14:paraId="1EFAC1EA" w14:textId="4C425A50" w:rsidR="00643103" w:rsidRDefault="00643103">
      <w:pPr>
        <w:pStyle w:val="TOC2"/>
        <w:rPr>
          <w:rFonts w:asciiTheme="minorHAnsi" w:eastAsiaTheme="minorEastAsia" w:hAnsiTheme="minorHAnsi" w:cstheme="minorBidi"/>
          <w:smallCaps w:val="0"/>
          <w:noProof/>
          <w:sz w:val="22"/>
          <w:szCs w:val="22"/>
          <w:lang w:eastAsia="zh-CN"/>
        </w:rPr>
      </w:pPr>
      <w:hyperlink w:anchor="_Toc494568068" w:history="1">
        <w:r w:rsidRPr="00C24BD6">
          <w:rPr>
            <w:rStyle w:val="Hyperlink"/>
            <w:noProof/>
          </w:rPr>
          <w:t>6.5 Limitations in MATLAB Modelling</w:t>
        </w:r>
        <w:r>
          <w:rPr>
            <w:noProof/>
            <w:webHidden/>
          </w:rPr>
          <w:tab/>
        </w:r>
        <w:r>
          <w:rPr>
            <w:noProof/>
            <w:webHidden/>
          </w:rPr>
          <w:fldChar w:fldCharType="begin"/>
        </w:r>
        <w:r>
          <w:rPr>
            <w:noProof/>
            <w:webHidden/>
          </w:rPr>
          <w:instrText xml:space="preserve"> PAGEREF _Toc494568068 \h </w:instrText>
        </w:r>
        <w:r>
          <w:rPr>
            <w:noProof/>
            <w:webHidden/>
          </w:rPr>
        </w:r>
        <w:r>
          <w:rPr>
            <w:noProof/>
            <w:webHidden/>
          </w:rPr>
          <w:fldChar w:fldCharType="separate"/>
        </w:r>
        <w:r>
          <w:rPr>
            <w:noProof/>
            <w:webHidden/>
          </w:rPr>
          <w:t>111</w:t>
        </w:r>
        <w:r>
          <w:rPr>
            <w:noProof/>
            <w:webHidden/>
          </w:rPr>
          <w:fldChar w:fldCharType="end"/>
        </w:r>
      </w:hyperlink>
    </w:p>
    <w:p w14:paraId="14EDF80A" w14:textId="4969BEFE" w:rsidR="00643103" w:rsidRDefault="00643103">
      <w:pPr>
        <w:pStyle w:val="TOC2"/>
        <w:rPr>
          <w:rFonts w:asciiTheme="minorHAnsi" w:eastAsiaTheme="minorEastAsia" w:hAnsiTheme="minorHAnsi" w:cstheme="minorBidi"/>
          <w:smallCaps w:val="0"/>
          <w:noProof/>
          <w:sz w:val="22"/>
          <w:szCs w:val="22"/>
          <w:lang w:eastAsia="zh-CN"/>
        </w:rPr>
      </w:pPr>
      <w:hyperlink w:anchor="_Toc494568069" w:history="1">
        <w:r w:rsidRPr="00C24BD6">
          <w:rPr>
            <w:rStyle w:val="Hyperlink"/>
            <w:noProof/>
          </w:rPr>
          <w:t>6.6 Solar Solution Comparison Table</w:t>
        </w:r>
        <w:r>
          <w:rPr>
            <w:noProof/>
            <w:webHidden/>
          </w:rPr>
          <w:tab/>
        </w:r>
        <w:r>
          <w:rPr>
            <w:noProof/>
            <w:webHidden/>
          </w:rPr>
          <w:fldChar w:fldCharType="begin"/>
        </w:r>
        <w:r>
          <w:rPr>
            <w:noProof/>
            <w:webHidden/>
          </w:rPr>
          <w:instrText xml:space="preserve"> PAGEREF _Toc494568069 \h </w:instrText>
        </w:r>
        <w:r>
          <w:rPr>
            <w:noProof/>
            <w:webHidden/>
          </w:rPr>
        </w:r>
        <w:r>
          <w:rPr>
            <w:noProof/>
            <w:webHidden/>
          </w:rPr>
          <w:fldChar w:fldCharType="separate"/>
        </w:r>
        <w:r>
          <w:rPr>
            <w:noProof/>
            <w:webHidden/>
          </w:rPr>
          <w:t>114</w:t>
        </w:r>
        <w:r>
          <w:rPr>
            <w:noProof/>
            <w:webHidden/>
          </w:rPr>
          <w:fldChar w:fldCharType="end"/>
        </w:r>
      </w:hyperlink>
    </w:p>
    <w:p w14:paraId="08515CCC" w14:textId="5BFE3B1A"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0" w:history="1">
        <w:r w:rsidRPr="00C24BD6">
          <w:rPr>
            <w:rStyle w:val="Hyperlink"/>
            <w:noProof/>
          </w:rPr>
          <w:t>CHAPTER 7: CONCLUSIONS &amp; RECOMMENDATIONS</w:t>
        </w:r>
        <w:r>
          <w:rPr>
            <w:noProof/>
            <w:webHidden/>
          </w:rPr>
          <w:tab/>
        </w:r>
        <w:r>
          <w:rPr>
            <w:noProof/>
            <w:webHidden/>
          </w:rPr>
          <w:fldChar w:fldCharType="begin"/>
        </w:r>
        <w:r>
          <w:rPr>
            <w:noProof/>
            <w:webHidden/>
          </w:rPr>
          <w:instrText xml:space="preserve"> PAGEREF _Toc494568070 \h </w:instrText>
        </w:r>
        <w:r>
          <w:rPr>
            <w:noProof/>
            <w:webHidden/>
          </w:rPr>
        </w:r>
        <w:r>
          <w:rPr>
            <w:noProof/>
            <w:webHidden/>
          </w:rPr>
          <w:fldChar w:fldCharType="separate"/>
        </w:r>
        <w:r>
          <w:rPr>
            <w:noProof/>
            <w:webHidden/>
          </w:rPr>
          <w:t>115</w:t>
        </w:r>
        <w:r>
          <w:rPr>
            <w:noProof/>
            <w:webHidden/>
          </w:rPr>
          <w:fldChar w:fldCharType="end"/>
        </w:r>
      </w:hyperlink>
    </w:p>
    <w:p w14:paraId="3461A453" w14:textId="0FD0A080" w:rsidR="00643103" w:rsidRDefault="00643103">
      <w:pPr>
        <w:pStyle w:val="TOC2"/>
        <w:rPr>
          <w:rFonts w:asciiTheme="minorHAnsi" w:eastAsiaTheme="minorEastAsia" w:hAnsiTheme="minorHAnsi" w:cstheme="minorBidi"/>
          <w:smallCaps w:val="0"/>
          <w:noProof/>
          <w:sz w:val="22"/>
          <w:szCs w:val="22"/>
          <w:lang w:eastAsia="zh-CN"/>
        </w:rPr>
      </w:pPr>
      <w:hyperlink w:anchor="_Toc494568071" w:history="1">
        <w:r w:rsidRPr="00C24BD6">
          <w:rPr>
            <w:rStyle w:val="Hyperlink"/>
            <w:noProof/>
          </w:rPr>
          <w:t>6.7 Conclusions</w:t>
        </w:r>
        <w:r>
          <w:rPr>
            <w:noProof/>
            <w:webHidden/>
          </w:rPr>
          <w:tab/>
        </w:r>
        <w:r>
          <w:rPr>
            <w:noProof/>
            <w:webHidden/>
          </w:rPr>
          <w:fldChar w:fldCharType="begin"/>
        </w:r>
        <w:r>
          <w:rPr>
            <w:noProof/>
            <w:webHidden/>
          </w:rPr>
          <w:instrText xml:space="preserve"> PAGEREF _Toc494568071 \h </w:instrText>
        </w:r>
        <w:r>
          <w:rPr>
            <w:noProof/>
            <w:webHidden/>
          </w:rPr>
        </w:r>
        <w:r>
          <w:rPr>
            <w:noProof/>
            <w:webHidden/>
          </w:rPr>
          <w:fldChar w:fldCharType="separate"/>
        </w:r>
        <w:r>
          <w:rPr>
            <w:noProof/>
            <w:webHidden/>
          </w:rPr>
          <w:t>115</w:t>
        </w:r>
        <w:r>
          <w:rPr>
            <w:noProof/>
            <w:webHidden/>
          </w:rPr>
          <w:fldChar w:fldCharType="end"/>
        </w:r>
      </w:hyperlink>
    </w:p>
    <w:p w14:paraId="20E9D00F" w14:textId="26C26F0B" w:rsidR="00643103" w:rsidRDefault="00643103">
      <w:pPr>
        <w:pStyle w:val="TOC2"/>
        <w:rPr>
          <w:rFonts w:asciiTheme="minorHAnsi" w:eastAsiaTheme="minorEastAsia" w:hAnsiTheme="minorHAnsi" w:cstheme="minorBidi"/>
          <w:smallCaps w:val="0"/>
          <w:noProof/>
          <w:sz w:val="22"/>
          <w:szCs w:val="22"/>
          <w:lang w:eastAsia="zh-CN"/>
        </w:rPr>
      </w:pPr>
      <w:hyperlink w:anchor="_Toc494568072" w:history="1">
        <w:r w:rsidRPr="00C24BD6">
          <w:rPr>
            <w:rStyle w:val="Hyperlink"/>
            <w:noProof/>
          </w:rPr>
          <w:t>6.8 Recommendations for Further Research</w:t>
        </w:r>
        <w:r>
          <w:rPr>
            <w:noProof/>
            <w:webHidden/>
          </w:rPr>
          <w:tab/>
        </w:r>
        <w:r>
          <w:rPr>
            <w:noProof/>
            <w:webHidden/>
          </w:rPr>
          <w:fldChar w:fldCharType="begin"/>
        </w:r>
        <w:r>
          <w:rPr>
            <w:noProof/>
            <w:webHidden/>
          </w:rPr>
          <w:instrText xml:space="preserve"> PAGEREF _Toc494568072 \h </w:instrText>
        </w:r>
        <w:r>
          <w:rPr>
            <w:noProof/>
            <w:webHidden/>
          </w:rPr>
        </w:r>
        <w:r>
          <w:rPr>
            <w:noProof/>
            <w:webHidden/>
          </w:rPr>
          <w:fldChar w:fldCharType="separate"/>
        </w:r>
        <w:r>
          <w:rPr>
            <w:noProof/>
            <w:webHidden/>
          </w:rPr>
          <w:t>116</w:t>
        </w:r>
        <w:r>
          <w:rPr>
            <w:noProof/>
            <w:webHidden/>
          </w:rPr>
          <w:fldChar w:fldCharType="end"/>
        </w:r>
      </w:hyperlink>
    </w:p>
    <w:p w14:paraId="44DF8300" w14:textId="324AB84B"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3" w:history="1">
        <w:r w:rsidRPr="00C24BD6">
          <w:rPr>
            <w:rStyle w:val="Hyperlink"/>
            <w:noProof/>
          </w:rPr>
          <w:t>REFERENCES</w:t>
        </w:r>
        <w:r>
          <w:rPr>
            <w:noProof/>
            <w:webHidden/>
          </w:rPr>
          <w:tab/>
        </w:r>
        <w:r>
          <w:rPr>
            <w:noProof/>
            <w:webHidden/>
          </w:rPr>
          <w:fldChar w:fldCharType="begin"/>
        </w:r>
        <w:r>
          <w:rPr>
            <w:noProof/>
            <w:webHidden/>
          </w:rPr>
          <w:instrText xml:space="preserve"> PAGEREF _Toc494568073 \h </w:instrText>
        </w:r>
        <w:r>
          <w:rPr>
            <w:noProof/>
            <w:webHidden/>
          </w:rPr>
        </w:r>
        <w:r>
          <w:rPr>
            <w:noProof/>
            <w:webHidden/>
          </w:rPr>
          <w:fldChar w:fldCharType="separate"/>
        </w:r>
        <w:r>
          <w:rPr>
            <w:noProof/>
            <w:webHidden/>
          </w:rPr>
          <w:t>119</w:t>
        </w:r>
        <w:r>
          <w:rPr>
            <w:noProof/>
            <w:webHidden/>
          </w:rPr>
          <w:fldChar w:fldCharType="end"/>
        </w:r>
      </w:hyperlink>
    </w:p>
    <w:p w14:paraId="4DB16FA4" w14:textId="14123CBC"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4" w:history="1">
        <w:r w:rsidRPr="00C24BD6">
          <w:rPr>
            <w:rStyle w:val="Hyperlink"/>
            <w:noProof/>
          </w:rPr>
          <w:t>APPENDICES</w:t>
        </w:r>
        <w:r>
          <w:rPr>
            <w:noProof/>
            <w:webHidden/>
          </w:rPr>
          <w:tab/>
        </w:r>
        <w:r>
          <w:rPr>
            <w:noProof/>
            <w:webHidden/>
          </w:rPr>
          <w:fldChar w:fldCharType="begin"/>
        </w:r>
        <w:r>
          <w:rPr>
            <w:noProof/>
            <w:webHidden/>
          </w:rPr>
          <w:instrText xml:space="preserve"> PAGEREF _Toc494568074 \h </w:instrText>
        </w:r>
        <w:r>
          <w:rPr>
            <w:noProof/>
            <w:webHidden/>
          </w:rPr>
        </w:r>
        <w:r>
          <w:rPr>
            <w:noProof/>
            <w:webHidden/>
          </w:rPr>
          <w:fldChar w:fldCharType="separate"/>
        </w:r>
        <w:r>
          <w:rPr>
            <w:noProof/>
            <w:webHidden/>
          </w:rPr>
          <w:t>129</w:t>
        </w:r>
        <w:r>
          <w:rPr>
            <w:noProof/>
            <w:webHidden/>
          </w:rPr>
          <w:fldChar w:fldCharType="end"/>
        </w:r>
      </w:hyperlink>
    </w:p>
    <w:p w14:paraId="2B14BBD9" w14:textId="22371DE8"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5" w:history="1">
        <w:r w:rsidRPr="00C24BD6">
          <w:rPr>
            <w:rStyle w:val="Hyperlink"/>
            <w:noProof/>
          </w:rPr>
          <w:t>Appendix A – Progress Gantt Chart</w:t>
        </w:r>
        <w:r>
          <w:rPr>
            <w:noProof/>
            <w:webHidden/>
          </w:rPr>
          <w:tab/>
        </w:r>
        <w:r>
          <w:rPr>
            <w:noProof/>
            <w:webHidden/>
          </w:rPr>
          <w:fldChar w:fldCharType="begin"/>
        </w:r>
        <w:r>
          <w:rPr>
            <w:noProof/>
            <w:webHidden/>
          </w:rPr>
          <w:instrText xml:space="preserve"> PAGEREF _Toc494568075 \h </w:instrText>
        </w:r>
        <w:r>
          <w:rPr>
            <w:noProof/>
            <w:webHidden/>
          </w:rPr>
        </w:r>
        <w:r>
          <w:rPr>
            <w:noProof/>
            <w:webHidden/>
          </w:rPr>
          <w:fldChar w:fldCharType="separate"/>
        </w:r>
        <w:r>
          <w:rPr>
            <w:noProof/>
            <w:webHidden/>
          </w:rPr>
          <w:t>130</w:t>
        </w:r>
        <w:r>
          <w:rPr>
            <w:noProof/>
            <w:webHidden/>
          </w:rPr>
          <w:fldChar w:fldCharType="end"/>
        </w:r>
      </w:hyperlink>
    </w:p>
    <w:p w14:paraId="5577426E" w14:textId="06717675"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6" w:history="1">
        <w:r w:rsidRPr="00C24BD6">
          <w:rPr>
            <w:rStyle w:val="Hyperlink"/>
            <w:noProof/>
          </w:rPr>
          <w:t>Appendix B – Risk Assessment</w:t>
        </w:r>
        <w:r>
          <w:rPr>
            <w:noProof/>
            <w:webHidden/>
          </w:rPr>
          <w:tab/>
        </w:r>
        <w:r>
          <w:rPr>
            <w:noProof/>
            <w:webHidden/>
          </w:rPr>
          <w:fldChar w:fldCharType="begin"/>
        </w:r>
        <w:r>
          <w:rPr>
            <w:noProof/>
            <w:webHidden/>
          </w:rPr>
          <w:instrText xml:space="preserve"> PAGEREF _Toc494568076 \h </w:instrText>
        </w:r>
        <w:r>
          <w:rPr>
            <w:noProof/>
            <w:webHidden/>
          </w:rPr>
        </w:r>
        <w:r>
          <w:rPr>
            <w:noProof/>
            <w:webHidden/>
          </w:rPr>
          <w:fldChar w:fldCharType="separate"/>
        </w:r>
        <w:r>
          <w:rPr>
            <w:noProof/>
            <w:webHidden/>
          </w:rPr>
          <w:t>131</w:t>
        </w:r>
        <w:r>
          <w:rPr>
            <w:noProof/>
            <w:webHidden/>
          </w:rPr>
          <w:fldChar w:fldCharType="end"/>
        </w:r>
      </w:hyperlink>
    </w:p>
    <w:p w14:paraId="5B3C648E" w14:textId="645769AE"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7" w:history="1">
        <w:r w:rsidRPr="00C24BD6">
          <w:rPr>
            <w:rStyle w:val="Hyperlink"/>
            <w:noProof/>
          </w:rPr>
          <w:t>Appendix C – Risk Assessment (Approval)</w:t>
        </w:r>
        <w:r>
          <w:rPr>
            <w:noProof/>
            <w:webHidden/>
          </w:rPr>
          <w:tab/>
        </w:r>
        <w:r>
          <w:rPr>
            <w:noProof/>
            <w:webHidden/>
          </w:rPr>
          <w:fldChar w:fldCharType="begin"/>
        </w:r>
        <w:r>
          <w:rPr>
            <w:noProof/>
            <w:webHidden/>
          </w:rPr>
          <w:instrText xml:space="preserve"> PAGEREF _Toc494568077 \h </w:instrText>
        </w:r>
        <w:r>
          <w:rPr>
            <w:noProof/>
            <w:webHidden/>
          </w:rPr>
        </w:r>
        <w:r>
          <w:rPr>
            <w:noProof/>
            <w:webHidden/>
          </w:rPr>
          <w:fldChar w:fldCharType="separate"/>
        </w:r>
        <w:r>
          <w:rPr>
            <w:noProof/>
            <w:webHidden/>
          </w:rPr>
          <w:t>132</w:t>
        </w:r>
        <w:r>
          <w:rPr>
            <w:noProof/>
            <w:webHidden/>
          </w:rPr>
          <w:fldChar w:fldCharType="end"/>
        </w:r>
      </w:hyperlink>
    </w:p>
    <w:p w14:paraId="36EA7952" w14:textId="31F41A6F"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8" w:history="1">
        <w:r w:rsidRPr="00C24BD6">
          <w:rPr>
            <w:rStyle w:val="Hyperlink"/>
            <w:noProof/>
          </w:rPr>
          <w:t>Appendix D – Program Overview</w:t>
        </w:r>
        <w:r>
          <w:rPr>
            <w:noProof/>
            <w:webHidden/>
          </w:rPr>
          <w:tab/>
        </w:r>
        <w:r>
          <w:rPr>
            <w:noProof/>
            <w:webHidden/>
          </w:rPr>
          <w:fldChar w:fldCharType="begin"/>
        </w:r>
        <w:r>
          <w:rPr>
            <w:noProof/>
            <w:webHidden/>
          </w:rPr>
          <w:instrText xml:space="preserve"> PAGEREF _Toc494568078 \h </w:instrText>
        </w:r>
        <w:r>
          <w:rPr>
            <w:noProof/>
            <w:webHidden/>
          </w:rPr>
        </w:r>
        <w:r>
          <w:rPr>
            <w:noProof/>
            <w:webHidden/>
          </w:rPr>
          <w:fldChar w:fldCharType="separate"/>
        </w:r>
        <w:r>
          <w:rPr>
            <w:noProof/>
            <w:webHidden/>
          </w:rPr>
          <w:t>133</w:t>
        </w:r>
        <w:r>
          <w:rPr>
            <w:noProof/>
            <w:webHidden/>
          </w:rPr>
          <w:fldChar w:fldCharType="end"/>
        </w:r>
      </w:hyperlink>
    </w:p>
    <w:p w14:paraId="5C3D218B" w14:textId="06B2A02B"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79" w:history="1">
        <w:r w:rsidRPr="00C24BD6">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68079 \h </w:instrText>
        </w:r>
        <w:r>
          <w:rPr>
            <w:noProof/>
            <w:webHidden/>
          </w:rPr>
        </w:r>
        <w:r>
          <w:rPr>
            <w:noProof/>
            <w:webHidden/>
          </w:rPr>
          <w:fldChar w:fldCharType="separate"/>
        </w:r>
        <w:r>
          <w:rPr>
            <w:noProof/>
            <w:webHidden/>
          </w:rPr>
          <w:t>134</w:t>
        </w:r>
        <w:r>
          <w:rPr>
            <w:noProof/>
            <w:webHidden/>
          </w:rPr>
          <w:fldChar w:fldCharType="end"/>
        </w:r>
      </w:hyperlink>
    </w:p>
    <w:p w14:paraId="303CBAC6" w14:textId="312682CD"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80" w:history="1">
        <w:r w:rsidRPr="00C24BD6">
          <w:rPr>
            <w:rStyle w:val="Hyperlink"/>
            <w:noProof/>
          </w:rPr>
          <w:t>Appendix F – Project Code &amp; Title</w:t>
        </w:r>
        <w:r>
          <w:rPr>
            <w:noProof/>
            <w:webHidden/>
          </w:rPr>
          <w:tab/>
        </w:r>
        <w:r>
          <w:rPr>
            <w:noProof/>
            <w:webHidden/>
          </w:rPr>
          <w:fldChar w:fldCharType="begin"/>
        </w:r>
        <w:r>
          <w:rPr>
            <w:noProof/>
            <w:webHidden/>
          </w:rPr>
          <w:instrText xml:space="preserve"> PAGEREF _Toc494568080 \h </w:instrText>
        </w:r>
        <w:r>
          <w:rPr>
            <w:noProof/>
            <w:webHidden/>
          </w:rPr>
        </w:r>
        <w:r>
          <w:rPr>
            <w:noProof/>
            <w:webHidden/>
          </w:rPr>
          <w:fldChar w:fldCharType="separate"/>
        </w:r>
        <w:r>
          <w:rPr>
            <w:noProof/>
            <w:webHidden/>
          </w:rPr>
          <w:t>136</w:t>
        </w:r>
        <w:r>
          <w:rPr>
            <w:noProof/>
            <w:webHidden/>
          </w:rPr>
          <w:fldChar w:fldCharType="end"/>
        </w:r>
      </w:hyperlink>
    </w:p>
    <w:p w14:paraId="24D5F946" w14:textId="259C2369"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81" w:history="1">
        <w:r w:rsidRPr="00C24BD6">
          <w:rPr>
            <w:rStyle w:val="Hyperlink"/>
            <w:noProof/>
          </w:rPr>
          <w:t>Appendix G – NASA Peak Sun Hour Data</w:t>
        </w:r>
        <w:r>
          <w:rPr>
            <w:noProof/>
            <w:webHidden/>
          </w:rPr>
          <w:tab/>
        </w:r>
        <w:r>
          <w:rPr>
            <w:noProof/>
            <w:webHidden/>
          </w:rPr>
          <w:fldChar w:fldCharType="begin"/>
        </w:r>
        <w:r>
          <w:rPr>
            <w:noProof/>
            <w:webHidden/>
          </w:rPr>
          <w:instrText xml:space="preserve"> PAGEREF _Toc494568081 \h </w:instrText>
        </w:r>
        <w:r>
          <w:rPr>
            <w:noProof/>
            <w:webHidden/>
          </w:rPr>
        </w:r>
        <w:r>
          <w:rPr>
            <w:noProof/>
            <w:webHidden/>
          </w:rPr>
          <w:fldChar w:fldCharType="separate"/>
        </w:r>
        <w:r>
          <w:rPr>
            <w:noProof/>
            <w:webHidden/>
          </w:rPr>
          <w:t>137</w:t>
        </w:r>
        <w:r>
          <w:rPr>
            <w:noProof/>
            <w:webHidden/>
          </w:rPr>
          <w:fldChar w:fldCharType="end"/>
        </w:r>
      </w:hyperlink>
    </w:p>
    <w:p w14:paraId="3FC8C6E0" w14:textId="10F8E1D7"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82" w:history="1">
        <w:r w:rsidRPr="00C24BD6">
          <w:rPr>
            <w:rStyle w:val="Hyperlink"/>
            <w:noProof/>
          </w:rPr>
          <w:t>Appendix H – Energy Consumption Data</w:t>
        </w:r>
        <w:r>
          <w:rPr>
            <w:noProof/>
            <w:webHidden/>
          </w:rPr>
          <w:tab/>
        </w:r>
        <w:r>
          <w:rPr>
            <w:noProof/>
            <w:webHidden/>
          </w:rPr>
          <w:fldChar w:fldCharType="begin"/>
        </w:r>
        <w:r>
          <w:rPr>
            <w:noProof/>
            <w:webHidden/>
          </w:rPr>
          <w:instrText xml:space="preserve"> PAGEREF _Toc494568082 \h </w:instrText>
        </w:r>
        <w:r>
          <w:rPr>
            <w:noProof/>
            <w:webHidden/>
          </w:rPr>
        </w:r>
        <w:r>
          <w:rPr>
            <w:noProof/>
            <w:webHidden/>
          </w:rPr>
          <w:fldChar w:fldCharType="separate"/>
        </w:r>
        <w:r>
          <w:rPr>
            <w:noProof/>
            <w:webHidden/>
          </w:rPr>
          <w:t>140</w:t>
        </w:r>
        <w:r>
          <w:rPr>
            <w:noProof/>
            <w:webHidden/>
          </w:rPr>
          <w:fldChar w:fldCharType="end"/>
        </w:r>
      </w:hyperlink>
    </w:p>
    <w:p w14:paraId="14824E0D" w14:textId="5E0CD420" w:rsidR="00643103" w:rsidRDefault="00643103">
      <w:pPr>
        <w:pStyle w:val="TOC1"/>
        <w:rPr>
          <w:rFonts w:asciiTheme="minorHAnsi" w:eastAsiaTheme="minorEastAsia" w:hAnsiTheme="minorHAnsi" w:cstheme="minorBidi"/>
          <w:b w:val="0"/>
          <w:bCs w:val="0"/>
          <w:caps w:val="0"/>
          <w:noProof/>
          <w:sz w:val="22"/>
          <w:szCs w:val="22"/>
          <w:lang w:eastAsia="zh-CN"/>
        </w:rPr>
      </w:pPr>
      <w:hyperlink w:anchor="_Toc494568083" w:history="1">
        <w:r w:rsidRPr="00C24BD6">
          <w:rPr>
            <w:rStyle w:val="Hyperlink"/>
            <w:noProof/>
          </w:rPr>
          <w:t>Appendix I – MATLAB Source Code</w:t>
        </w:r>
        <w:r>
          <w:rPr>
            <w:noProof/>
            <w:webHidden/>
          </w:rPr>
          <w:tab/>
        </w:r>
        <w:r>
          <w:rPr>
            <w:noProof/>
            <w:webHidden/>
          </w:rPr>
          <w:fldChar w:fldCharType="begin"/>
        </w:r>
        <w:r>
          <w:rPr>
            <w:noProof/>
            <w:webHidden/>
          </w:rPr>
          <w:instrText xml:space="preserve"> PAGEREF _Toc494568083 \h </w:instrText>
        </w:r>
        <w:r>
          <w:rPr>
            <w:noProof/>
            <w:webHidden/>
          </w:rPr>
        </w:r>
        <w:r>
          <w:rPr>
            <w:noProof/>
            <w:webHidden/>
          </w:rPr>
          <w:fldChar w:fldCharType="separate"/>
        </w:r>
        <w:r>
          <w:rPr>
            <w:noProof/>
            <w:webHidden/>
          </w:rPr>
          <w:t>145</w:t>
        </w:r>
        <w:r>
          <w:rPr>
            <w:noProof/>
            <w:webHidden/>
          </w:rPr>
          <w:fldChar w:fldCharType="end"/>
        </w:r>
      </w:hyperlink>
    </w:p>
    <w:p w14:paraId="1D986ED9" w14:textId="70EB0438" w:rsidR="00211FC1" w:rsidRPr="00FB5275" w:rsidRDefault="00211FC1" w:rsidP="00211FC1">
      <w:pPr>
        <w:pStyle w:val="Heading3"/>
        <w:numPr>
          <w:ilvl w:val="0"/>
          <w:numId w:val="0"/>
        </w:numPr>
      </w:pPr>
      <w:r w:rsidRPr="00FB5275">
        <w:rPr>
          <w:rFonts w:cs="Times New Roman"/>
          <w:iCs w:val="0"/>
          <w:kern w:val="0"/>
          <w:sz w:val="24"/>
          <w:lang w:eastAsia="ja-JP"/>
        </w:rPr>
        <w:fldChar w:fldCharType="end"/>
      </w:r>
    </w:p>
    <w:p w14:paraId="7BE13606" w14:textId="77777777" w:rsidR="00211FC1" w:rsidRPr="00FB5275" w:rsidRDefault="00211FC1" w:rsidP="00404E7F"/>
    <w:p w14:paraId="09E2710E" w14:textId="77777777" w:rsidR="00211FC1" w:rsidRPr="00FB5275" w:rsidRDefault="00211FC1" w:rsidP="00404E7F">
      <w:r w:rsidRPr="00FB5275">
        <w:br w:type="page"/>
      </w:r>
    </w:p>
    <w:p w14:paraId="4F17D6B7" w14:textId="77777777" w:rsidR="00211FC1" w:rsidRPr="00FB5275" w:rsidRDefault="00211FC1" w:rsidP="00211FC1">
      <w:pPr>
        <w:pStyle w:val="Heading1-NoNumber"/>
        <w:rPr>
          <w:lang w:val="en-AU"/>
        </w:rPr>
      </w:pPr>
      <w:bookmarkStart w:id="7" w:name="_Toc494567987"/>
      <w:r w:rsidRPr="00FB5275">
        <w:rPr>
          <w:lang w:val="en-AU"/>
        </w:rPr>
        <w:lastRenderedPageBreak/>
        <w:t>List of Tables</w:t>
      </w:r>
      <w:bookmarkEnd w:id="7"/>
    </w:p>
    <w:p w14:paraId="6094FFE6" w14:textId="77777777" w:rsidR="00211FC1" w:rsidRPr="00FB5275" w:rsidRDefault="00211FC1" w:rsidP="00404E7F">
      <w:pPr>
        <w:pStyle w:val="TableofFigures"/>
        <w:rPr>
          <w:rFonts w:asciiTheme="minorHAnsi" w:eastAsiaTheme="minorEastAsia" w:hAnsiTheme="minorHAnsi" w:cstheme="minorBidi"/>
          <w:sz w:val="22"/>
          <w:szCs w:val="22"/>
          <w:lang w:eastAsia="zh-CN"/>
        </w:rPr>
      </w:pPr>
      <w:r w:rsidRPr="00FB5275">
        <w:rPr>
          <w:bCs/>
        </w:rPr>
        <w:fldChar w:fldCharType="begin"/>
      </w:r>
      <w:r w:rsidRPr="00FB5275">
        <w:instrText xml:space="preserve"> TOC \h \z \c "Table" </w:instrText>
      </w:r>
      <w:r w:rsidRPr="00FB5275">
        <w:rPr>
          <w:bCs/>
        </w:rPr>
        <w:fldChar w:fldCharType="separate"/>
      </w:r>
      <w:hyperlink w:anchor="_Toc494553810" w:history="1">
        <w:r w:rsidRPr="00FB5275">
          <w:rPr>
            <w:rStyle w:val="Hyperlink"/>
          </w:rPr>
          <w:t>Table 2</w:t>
        </w:r>
        <w:r w:rsidRPr="00FB5275">
          <w:rPr>
            <w:rStyle w:val="Hyperlink"/>
          </w:rPr>
          <w:noBreakHyphen/>
          <w:t>1- Advantages and Disadvantages of PV Systems [27]</w:t>
        </w:r>
        <w:r w:rsidRPr="00FB5275">
          <w:rPr>
            <w:webHidden/>
          </w:rPr>
          <w:tab/>
        </w:r>
        <w:r w:rsidRPr="00FB5275">
          <w:rPr>
            <w:webHidden/>
          </w:rPr>
          <w:fldChar w:fldCharType="begin"/>
        </w:r>
        <w:r w:rsidRPr="00FB5275">
          <w:rPr>
            <w:webHidden/>
          </w:rPr>
          <w:instrText xml:space="preserve"> PAGEREF _Toc494553810 \h </w:instrText>
        </w:r>
        <w:r w:rsidRPr="00FB5275">
          <w:rPr>
            <w:webHidden/>
          </w:rPr>
        </w:r>
        <w:r w:rsidRPr="00FB5275">
          <w:rPr>
            <w:webHidden/>
          </w:rPr>
          <w:fldChar w:fldCharType="separate"/>
        </w:r>
        <w:r w:rsidRPr="00FB5275">
          <w:rPr>
            <w:webHidden/>
          </w:rPr>
          <w:t>12</w:t>
        </w:r>
        <w:r w:rsidRPr="00FB5275">
          <w:rPr>
            <w:webHidden/>
          </w:rPr>
          <w:fldChar w:fldCharType="end"/>
        </w:r>
      </w:hyperlink>
    </w:p>
    <w:p w14:paraId="4F29F71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11" w:history="1">
        <w:r w:rsidRPr="00FB5275">
          <w:rPr>
            <w:rStyle w:val="Hyperlink"/>
          </w:rPr>
          <w:t>Table 2</w:t>
        </w:r>
        <w:r w:rsidRPr="00FB5275">
          <w:rPr>
            <w:rStyle w:val="Hyperlink"/>
          </w:rPr>
          <w:noBreakHyphen/>
          <w:t>2 - Approximate Cost of PV in QLD [42]</w:t>
        </w:r>
        <w:r w:rsidRPr="00FB5275">
          <w:rPr>
            <w:webHidden/>
          </w:rPr>
          <w:tab/>
        </w:r>
        <w:r w:rsidRPr="00FB5275">
          <w:rPr>
            <w:webHidden/>
          </w:rPr>
          <w:fldChar w:fldCharType="begin"/>
        </w:r>
        <w:r w:rsidRPr="00FB5275">
          <w:rPr>
            <w:webHidden/>
          </w:rPr>
          <w:instrText xml:space="preserve"> PAGEREF _Toc494553811 \h </w:instrText>
        </w:r>
        <w:r w:rsidRPr="00FB5275">
          <w:rPr>
            <w:webHidden/>
          </w:rPr>
        </w:r>
        <w:r w:rsidRPr="00FB5275">
          <w:rPr>
            <w:webHidden/>
          </w:rPr>
          <w:fldChar w:fldCharType="separate"/>
        </w:r>
        <w:r w:rsidRPr="00FB5275">
          <w:rPr>
            <w:webHidden/>
          </w:rPr>
          <w:t>21</w:t>
        </w:r>
        <w:r w:rsidRPr="00FB5275">
          <w:rPr>
            <w:webHidden/>
          </w:rPr>
          <w:fldChar w:fldCharType="end"/>
        </w:r>
      </w:hyperlink>
    </w:p>
    <w:p w14:paraId="17F913B6"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18" w:anchor="_Toc494553812" w:history="1">
        <w:r w:rsidRPr="00FB5275">
          <w:rPr>
            <w:rStyle w:val="Hyperlink"/>
          </w:rPr>
          <w:t>Table 2</w:t>
        </w:r>
        <w:r w:rsidRPr="00FB5275">
          <w:rPr>
            <w:rStyle w:val="Hyperlink"/>
          </w:rPr>
          <w:noBreakHyphen/>
          <w:t xml:space="preserve">3 - Passive Anti-Islanding </w:t>
        </w:r>
        <w:r w:rsidRPr="00FB5275">
          <w:rPr>
            <w:rStyle w:val="Hyperlink"/>
            <w:highlight w:val="yellow"/>
          </w:rPr>
          <w:t>Set-Point Values [59]</w:t>
        </w:r>
        <w:r w:rsidRPr="00FB5275">
          <w:rPr>
            <w:webHidden/>
          </w:rPr>
          <w:tab/>
        </w:r>
        <w:r w:rsidRPr="00FB5275">
          <w:rPr>
            <w:webHidden/>
          </w:rPr>
          <w:fldChar w:fldCharType="begin"/>
        </w:r>
        <w:r w:rsidRPr="00FB5275">
          <w:rPr>
            <w:webHidden/>
          </w:rPr>
          <w:instrText xml:space="preserve"> PAGEREF _Toc494553812 \h </w:instrText>
        </w:r>
        <w:r w:rsidRPr="00FB5275">
          <w:rPr>
            <w:webHidden/>
          </w:rPr>
        </w:r>
        <w:r w:rsidRPr="00FB5275">
          <w:rPr>
            <w:webHidden/>
          </w:rPr>
          <w:fldChar w:fldCharType="separate"/>
        </w:r>
        <w:r w:rsidRPr="00FB5275">
          <w:rPr>
            <w:webHidden/>
          </w:rPr>
          <w:t>24</w:t>
        </w:r>
        <w:r w:rsidRPr="00FB5275">
          <w:rPr>
            <w:webHidden/>
          </w:rPr>
          <w:fldChar w:fldCharType="end"/>
        </w:r>
      </w:hyperlink>
    </w:p>
    <w:p w14:paraId="4975E53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19" w:anchor="_Toc494553813" w:history="1">
        <w:r w:rsidRPr="00FB5275">
          <w:rPr>
            <w:rStyle w:val="Hyperlink"/>
          </w:rPr>
          <w:t>Table 2</w:t>
        </w:r>
        <w:r w:rsidRPr="00FB5275">
          <w:rPr>
            <w:rStyle w:val="Hyperlink"/>
          </w:rPr>
          <w:noBreakHyphen/>
          <w:t>4 - Electricity Pricing Information [70]</w:t>
        </w:r>
        <w:r w:rsidRPr="00FB5275">
          <w:rPr>
            <w:webHidden/>
          </w:rPr>
          <w:tab/>
        </w:r>
        <w:r w:rsidRPr="00FB5275">
          <w:rPr>
            <w:webHidden/>
          </w:rPr>
          <w:fldChar w:fldCharType="begin"/>
        </w:r>
        <w:r w:rsidRPr="00FB5275">
          <w:rPr>
            <w:webHidden/>
          </w:rPr>
          <w:instrText xml:space="preserve"> PAGEREF _Toc494553813 \h </w:instrText>
        </w:r>
        <w:r w:rsidRPr="00FB5275">
          <w:rPr>
            <w:webHidden/>
          </w:rPr>
        </w:r>
        <w:r w:rsidRPr="00FB5275">
          <w:rPr>
            <w:webHidden/>
          </w:rPr>
          <w:fldChar w:fldCharType="separate"/>
        </w:r>
        <w:r w:rsidRPr="00FB5275">
          <w:rPr>
            <w:webHidden/>
          </w:rPr>
          <w:t>38</w:t>
        </w:r>
        <w:r w:rsidRPr="00FB5275">
          <w:rPr>
            <w:webHidden/>
          </w:rPr>
          <w:fldChar w:fldCharType="end"/>
        </w:r>
      </w:hyperlink>
    </w:p>
    <w:p w14:paraId="4AE830DF"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0" w:anchor="_Toc494553814" w:history="1">
        <w:r w:rsidRPr="00FB5275">
          <w:rPr>
            <w:rStyle w:val="Hyperlink"/>
          </w:rPr>
          <w:t>Table 3</w:t>
        </w:r>
        <w:r w:rsidRPr="00FB5275">
          <w:rPr>
            <w:rStyle w:val="Hyperlink"/>
          </w:rPr>
          <w:noBreakHyphen/>
          <w:t>1 - Merits and Limitations of Economic Tools for Calculation of LCC [76]</w:t>
        </w:r>
        <w:r w:rsidRPr="00FB5275">
          <w:rPr>
            <w:webHidden/>
          </w:rPr>
          <w:tab/>
        </w:r>
        <w:r w:rsidRPr="00FB5275">
          <w:rPr>
            <w:webHidden/>
          </w:rPr>
          <w:fldChar w:fldCharType="begin"/>
        </w:r>
        <w:r w:rsidRPr="00FB5275">
          <w:rPr>
            <w:webHidden/>
          </w:rPr>
          <w:instrText xml:space="preserve"> PAGEREF _Toc494553814 \h </w:instrText>
        </w:r>
        <w:r w:rsidRPr="00FB5275">
          <w:rPr>
            <w:webHidden/>
          </w:rPr>
        </w:r>
        <w:r w:rsidRPr="00FB5275">
          <w:rPr>
            <w:webHidden/>
          </w:rPr>
          <w:fldChar w:fldCharType="separate"/>
        </w:r>
        <w:r w:rsidRPr="00FB5275">
          <w:rPr>
            <w:webHidden/>
          </w:rPr>
          <w:t>51</w:t>
        </w:r>
        <w:r w:rsidRPr="00FB5275">
          <w:rPr>
            <w:webHidden/>
          </w:rPr>
          <w:fldChar w:fldCharType="end"/>
        </w:r>
      </w:hyperlink>
    </w:p>
    <w:p w14:paraId="48A7C170"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15" w:history="1">
        <w:r w:rsidRPr="00FB5275">
          <w:rPr>
            <w:rStyle w:val="Hyperlink"/>
          </w:rPr>
          <w:t>Table 5</w:t>
        </w:r>
        <w:r w:rsidRPr="00FB5275">
          <w:rPr>
            <w:rStyle w:val="Hyperlink"/>
          </w:rPr>
          <w:noBreakHyphen/>
          <w:t>1 - Locations Selected</w:t>
        </w:r>
        <w:r w:rsidRPr="00FB5275">
          <w:rPr>
            <w:webHidden/>
          </w:rPr>
          <w:tab/>
        </w:r>
        <w:r w:rsidRPr="00FB5275">
          <w:rPr>
            <w:webHidden/>
          </w:rPr>
          <w:fldChar w:fldCharType="begin"/>
        </w:r>
        <w:r w:rsidRPr="00FB5275">
          <w:rPr>
            <w:webHidden/>
          </w:rPr>
          <w:instrText xml:space="preserve"> PAGEREF _Toc494553815 \h </w:instrText>
        </w:r>
        <w:r w:rsidRPr="00FB5275">
          <w:rPr>
            <w:webHidden/>
          </w:rPr>
        </w:r>
        <w:r w:rsidRPr="00FB5275">
          <w:rPr>
            <w:webHidden/>
          </w:rPr>
          <w:fldChar w:fldCharType="separate"/>
        </w:r>
        <w:r w:rsidRPr="00FB5275">
          <w:rPr>
            <w:webHidden/>
          </w:rPr>
          <w:t>63</w:t>
        </w:r>
        <w:r w:rsidRPr="00FB5275">
          <w:rPr>
            <w:webHidden/>
          </w:rPr>
          <w:fldChar w:fldCharType="end"/>
        </w:r>
      </w:hyperlink>
    </w:p>
    <w:p w14:paraId="66B4CB23"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16" w:history="1">
        <w:r w:rsidRPr="00FB5275">
          <w:rPr>
            <w:rStyle w:val="Hyperlink"/>
          </w:rPr>
          <w:t>Table 5</w:t>
        </w:r>
        <w:r w:rsidRPr="00FB5275">
          <w:rPr>
            <w:rStyle w:val="Hyperlink"/>
          </w:rPr>
          <w:noBreakHyphen/>
          <w:t>2 - Constant Parameters</w:t>
        </w:r>
        <w:r w:rsidRPr="00FB5275">
          <w:rPr>
            <w:webHidden/>
          </w:rPr>
          <w:tab/>
        </w:r>
        <w:r w:rsidRPr="00FB5275">
          <w:rPr>
            <w:webHidden/>
          </w:rPr>
          <w:fldChar w:fldCharType="begin"/>
        </w:r>
        <w:r w:rsidRPr="00FB5275">
          <w:rPr>
            <w:webHidden/>
          </w:rPr>
          <w:instrText xml:space="preserve"> PAGEREF _Toc494553816 \h </w:instrText>
        </w:r>
        <w:r w:rsidRPr="00FB5275">
          <w:rPr>
            <w:webHidden/>
          </w:rPr>
        </w:r>
        <w:r w:rsidRPr="00FB5275">
          <w:rPr>
            <w:webHidden/>
          </w:rPr>
          <w:fldChar w:fldCharType="separate"/>
        </w:r>
        <w:r w:rsidRPr="00FB5275">
          <w:rPr>
            <w:webHidden/>
          </w:rPr>
          <w:t>64</w:t>
        </w:r>
        <w:r w:rsidRPr="00FB5275">
          <w:rPr>
            <w:webHidden/>
          </w:rPr>
          <w:fldChar w:fldCharType="end"/>
        </w:r>
      </w:hyperlink>
    </w:p>
    <w:p w14:paraId="40E1FBA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17" w:history="1">
        <w:r w:rsidRPr="00FB5275">
          <w:rPr>
            <w:rStyle w:val="Hyperlink"/>
          </w:rPr>
          <w:t>Table 5</w:t>
        </w:r>
        <w:r w:rsidRPr="00FB5275">
          <w:rPr>
            <w:rStyle w:val="Hyperlink"/>
          </w:rPr>
          <w:noBreakHyphen/>
          <w:t>3 - Output Production Figures</w:t>
        </w:r>
        <w:r w:rsidRPr="00FB5275">
          <w:rPr>
            <w:webHidden/>
          </w:rPr>
          <w:tab/>
        </w:r>
        <w:r w:rsidRPr="00FB5275">
          <w:rPr>
            <w:webHidden/>
          </w:rPr>
          <w:fldChar w:fldCharType="begin"/>
        </w:r>
        <w:r w:rsidRPr="00FB5275">
          <w:rPr>
            <w:webHidden/>
          </w:rPr>
          <w:instrText xml:space="preserve"> PAGEREF _Toc494553817 \h </w:instrText>
        </w:r>
        <w:r w:rsidRPr="00FB5275">
          <w:rPr>
            <w:webHidden/>
          </w:rPr>
        </w:r>
        <w:r w:rsidRPr="00FB5275">
          <w:rPr>
            <w:webHidden/>
          </w:rPr>
          <w:fldChar w:fldCharType="separate"/>
        </w:r>
        <w:r w:rsidRPr="00FB5275">
          <w:rPr>
            <w:webHidden/>
          </w:rPr>
          <w:t>65</w:t>
        </w:r>
        <w:r w:rsidRPr="00FB5275">
          <w:rPr>
            <w:webHidden/>
          </w:rPr>
          <w:fldChar w:fldCharType="end"/>
        </w:r>
      </w:hyperlink>
    </w:p>
    <w:p w14:paraId="3880B5E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18" w:history="1">
        <w:r w:rsidRPr="00FB5275">
          <w:rPr>
            <w:rStyle w:val="Hyperlink"/>
          </w:rPr>
          <w:t>Table 5</w:t>
        </w:r>
        <w:r w:rsidRPr="00FB5275">
          <w:rPr>
            <w:rStyle w:val="Hyperlink"/>
          </w:rPr>
          <w:noBreakHyphen/>
          <w:t>4 - Output Finance Figures</w:t>
        </w:r>
        <w:r w:rsidRPr="00FB5275">
          <w:rPr>
            <w:webHidden/>
          </w:rPr>
          <w:tab/>
        </w:r>
        <w:r w:rsidRPr="00FB5275">
          <w:rPr>
            <w:webHidden/>
          </w:rPr>
          <w:fldChar w:fldCharType="begin"/>
        </w:r>
        <w:r w:rsidRPr="00FB5275">
          <w:rPr>
            <w:webHidden/>
          </w:rPr>
          <w:instrText xml:space="preserve"> PAGEREF _Toc494553818 \h </w:instrText>
        </w:r>
        <w:r w:rsidRPr="00FB5275">
          <w:rPr>
            <w:webHidden/>
          </w:rPr>
        </w:r>
        <w:r w:rsidRPr="00FB5275">
          <w:rPr>
            <w:webHidden/>
          </w:rPr>
          <w:fldChar w:fldCharType="separate"/>
        </w:r>
        <w:r w:rsidRPr="00FB5275">
          <w:rPr>
            <w:webHidden/>
          </w:rPr>
          <w:t>66</w:t>
        </w:r>
        <w:r w:rsidRPr="00FB5275">
          <w:rPr>
            <w:webHidden/>
          </w:rPr>
          <w:fldChar w:fldCharType="end"/>
        </w:r>
      </w:hyperlink>
    </w:p>
    <w:p w14:paraId="3CD000A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1" w:anchor="_Toc494553819" w:history="1">
        <w:r w:rsidRPr="00FB5275">
          <w:rPr>
            <w:rStyle w:val="Hyperlink"/>
          </w:rPr>
          <w:t>Table 6</w:t>
        </w:r>
        <w:r w:rsidRPr="00FB5275">
          <w:rPr>
            <w:rStyle w:val="Hyperlink"/>
          </w:rPr>
          <w:noBreakHyphen/>
          <w:t>1 - Solar Solution GUI Comparison</w:t>
        </w:r>
        <w:r w:rsidRPr="00FB5275">
          <w:rPr>
            <w:webHidden/>
          </w:rPr>
          <w:tab/>
        </w:r>
        <w:r w:rsidRPr="00FB5275">
          <w:rPr>
            <w:webHidden/>
          </w:rPr>
          <w:fldChar w:fldCharType="begin"/>
        </w:r>
        <w:r w:rsidRPr="00FB5275">
          <w:rPr>
            <w:webHidden/>
          </w:rPr>
          <w:instrText xml:space="preserve"> PAGEREF _Toc494553819 \h </w:instrText>
        </w:r>
        <w:r w:rsidRPr="00FB5275">
          <w:rPr>
            <w:webHidden/>
          </w:rPr>
        </w:r>
        <w:r w:rsidRPr="00FB5275">
          <w:rPr>
            <w:webHidden/>
          </w:rPr>
          <w:fldChar w:fldCharType="separate"/>
        </w:r>
        <w:r w:rsidRPr="00FB5275">
          <w:rPr>
            <w:webHidden/>
          </w:rPr>
          <w:t>78</w:t>
        </w:r>
        <w:r w:rsidRPr="00FB5275">
          <w:rPr>
            <w:webHidden/>
          </w:rPr>
          <w:fldChar w:fldCharType="end"/>
        </w:r>
      </w:hyperlink>
    </w:p>
    <w:p w14:paraId="12B6631C" w14:textId="77777777" w:rsidR="00211FC1" w:rsidRPr="00FB5275" w:rsidRDefault="00211FC1" w:rsidP="00404E7F">
      <w:pPr>
        <w:pStyle w:val="ContentsTable"/>
      </w:pPr>
      <w:r w:rsidRPr="00FB5275">
        <w:fldChar w:fldCharType="end"/>
      </w:r>
      <w:r w:rsidRPr="00FB5275">
        <w:br w:type="page"/>
      </w:r>
    </w:p>
    <w:p w14:paraId="7A04EB7B" w14:textId="77777777" w:rsidR="00211FC1" w:rsidRPr="00FB5275" w:rsidRDefault="00211FC1" w:rsidP="00211FC1">
      <w:pPr>
        <w:pStyle w:val="Heading1-NoNumber"/>
        <w:rPr>
          <w:lang w:val="en-AU"/>
        </w:rPr>
      </w:pPr>
      <w:bookmarkStart w:id="8" w:name="_Toc494567988"/>
      <w:r w:rsidRPr="00FB5275">
        <w:rPr>
          <w:lang w:val="en-AU"/>
        </w:rPr>
        <w:lastRenderedPageBreak/>
        <w:t>List of Figures</w:t>
      </w:r>
      <w:bookmarkEnd w:id="8"/>
    </w:p>
    <w:p w14:paraId="29CAC45F" w14:textId="77777777" w:rsidR="00211FC1" w:rsidRPr="00FB5275" w:rsidRDefault="00211FC1" w:rsidP="00404E7F">
      <w:pPr>
        <w:pStyle w:val="TableofFigures"/>
        <w:rPr>
          <w:rFonts w:asciiTheme="minorHAnsi" w:eastAsiaTheme="minorEastAsia" w:hAnsiTheme="minorHAnsi" w:cstheme="minorBidi"/>
          <w:sz w:val="22"/>
          <w:szCs w:val="22"/>
          <w:lang w:eastAsia="zh-CN"/>
        </w:rPr>
      </w:pPr>
      <w:r w:rsidRPr="00FB5275">
        <w:fldChar w:fldCharType="begin"/>
      </w:r>
      <w:r w:rsidRPr="00FB5275">
        <w:instrText xml:space="preserve"> TOC \h \z \c "Figure" </w:instrText>
      </w:r>
      <w:r w:rsidRPr="00FB5275">
        <w:fldChar w:fldCharType="separate"/>
      </w:r>
      <w:hyperlink r:id="rId22" w:anchor="_Toc494553820" w:history="1">
        <w:r w:rsidRPr="00FB5275">
          <w:rPr>
            <w:rStyle w:val="Hyperlink"/>
          </w:rPr>
          <w:t>Figure 1</w:t>
        </w:r>
        <w:r w:rsidRPr="00FB5275">
          <w:rPr>
            <w:rStyle w:val="Hyperlink"/>
          </w:rPr>
          <w:noBreakHyphen/>
          <w:t>1 - Worlds Energy Consumption by Source (Million Tonnes Ore Equivalent Vs. Year) [7]</w:t>
        </w:r>
        <w:r w:rsidRPr="00FB5275">
          <w:rPr>
            <w:webHidden/>
          </w:rPr>
          <w:tab/>
        </w:r>
        <w:r w:rsidRPr="00FB5275">
          <w:rPr>
            <w:webHidden/>
          </w:rPr>
          <w:fldChar w:fldCharType="begin"/>
        </w:r>
        <w:r w:rsidRPr="00FB5275">
          <w:rPr>
            <w:webHidden/>
          </w:rPr>
          <w:instrText xml:space="preserve"> PAGEREF _Toc494553820 \h </w:instrText>
        </w:r>
        <w:r w:rsidRPr="00FB5275">
          <w:rPr>
            <w:webHidden/>
          </w:rPr>
        </w:r>
        <w:r w:rsidRPr="00FB5275">
          <w:rPr>
            <w:webHidden/>
          </w:rPr>
          <w:fldChar w:fldCharType="separate"/>
        </w:r>
        <w:r w:rsidRPr="00FB5275">
          <w:rPr>
            <w:webHidden/>
          </w:rPr>
          <w:t>2</w:t>
        </w:r>
        <w:r w:rsidRPr="00FB5275">
          <w:rPr>
            <w:webHidden/>
          </w:rPr>
          <w:fldChar w:fldCharType="end"/>
        </w:r>
      </w:hyperlink>
    </w:p>
    <w:p w14:paraId="62DC3F8F"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3" w:anchor="_Toc494553821" w:history="1">
        <w:r w:rsidRPr="00FB5275">
          <w:rPr>
            <w:rStyle w:val="Hyperlink"/>
          </w:rPr>
          <w:t>Figure 2</w:t>
        </w:r>
        <w:r w:rsidRPr="00FB5275">
          <w:rPr>
            <w:rStyle w:val="Hyperlink"/>
          </w:rPr>
          <w:noBreakHyphen/>
          <w:t>1 - Overview of Operation of Solar System [17]</w:t>
        </w:r>
        <w:r w:rsidRPr="00FB5275">
          <w:rPr>
            <w:webHidden/>
          </w:rPr>
          <w:tab/>
        </w:r>
        <w:r w:rsidRPr="00FB5275">
          <w:rPr>
            <w:webHidden/>
          </w:rPr>
          <w:fldChar w:fldCharType="begin"/>
        </w:r>
        <w:r w:rsidRPr="00FB5275">
          <w:rPr>
            <w:webHidden/>
          </w:rPr>
          <w:instrText xml:space="preserve"> PAGEREF _Toc494553821 \h </w:instrText>
        </w:r>
        <w:r w:rsidRPr="00FB5275">
          <w:rPr>
            <w:webHidden/>
          </w:rPr>
        </w:r>
        <w:r w:rsidRPr="00FB5275">
          <w:rPr>
            <w:webHidden/>
          </w:rPr>
          <w:fldChar w:fldCharType="separate"/>
        </w:r>
        <w:r w:rsidRPr="00FB5275">
          <w:rPr>
            <w:webHidden/>
          </w:rPr>
          <w:t>5</w:t>
        </w:r>
        <w:r w:rsidRPr="00FB5275">
          <w:rPr>
            <w:webHidden/>
          </w:rPr>
          <w:fldChar w:fldCharType="end"/>
        </w:r>
      </w:hyperlink>
    </w:p>
    <w:p w14:paraId="367F42FE"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4" w:anchor="_Toc494553822" w:history="1">
        <w:r w:rsidRPr="00FB5275">
          <w:rPr>
            <w:rStyle w:val="Hyperlink"/>
          </w:rPr>
          <w:t>Figure 2</w:t>
        </w:r>
        <w:r w:rsidRPr="00FB5275">
          <w:rPr>
            <w:rStyle w:val="Hyperlink"/>
          </w:rPr>
          <w:noBreakHyphen/>
          <w:t>2 - Behaviour of Light Shining on a Solar Cell. 1/2/4/5.) Reflection 3/6.) Absorption [21]</w:t>
        </w:r>
        <w:r w:rsidRPr="00FB5275">
          <w:rPr>
            <w:webHidden/>
          </w:rPr>
          <w:tab/>
        </w:r>
        <w:r w:rsidRPr="00FB5275">
          <w:rPr>
            <w:webHidden/>
          </w:rPr>
          <w:fldChar w:fldCharType="begin"/>
        </w:r>
        <w:r w:rsidRPr="00FB5275">
          <w:rPr>
            <w:webHidden/>
          </w:rPr>
          <w:instrText xml:space="preserve"> PAGEREF _Toc494553822 \h </w:instrText>
        </w:r>
        <w:r w:rsidRPr="00FB5275">
          <w:rPr>
            <w:webHidden/>
          </w:rPr>
        </w:r>
        <w:r w:rsidRPr="00FB5275">
          <w:rPr>
            <w:webHidden/>
          </w:rPr>
          <w:fldChar w:fldCharType="separate"/>
        </w:r>
        <w:r w:rsidRPr="00FB5275">
          <w:rPr>
            <w:webHidden/>
          </w:rPr>
          <w:t>6</w:t>
        </w:r>
        <w:r w:rsidRPr="00FB5275">
          <w:rPr>
            <w:webHidden/>
          </w:rPr>
          <w:fldChar w:fldCharType="end"/>
        </w:r>
      </w:hyperlink>
    </w:p>
    <w:p w14:paraId="4B39CF4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5" w:anchor="_Toc494553823" w:history="1">
        <w:r w:rsidRPr="00FB5275">
          <w:rPr>
            <w:rStyle w:val="Hyperlink"/>
          </w:rPr>
          <w:t>Figure 2</w:t>
        </w:r>
        <w:r w:rsidRPr="00FB5275">
          <w:rPr>
            <w:rStyle w:val="Hyperlink"/>
          </w:rPr>
          <w:noBreakHyphen/>
          <w:t>3 - Photovoltaic Panel Types [21]</w:t>
        </w:r>
        <w:r w:rsidRPr="00FB5275">
          <w:rPr>
            <w:webHidden/>
          </w:rPr>
          <w:tab/>
        </w:r>
        <w:r w:rsidRPr="00FB5275">
          <w:rPr>
            <w:webHidden/>
          </w:rPr>
          <w:fldChar w:fldCharType="begin"/>
        </w:r>
        <w:r w:rsidRPr="00FB5275">
          <w:rPr>
            <w:webHidden/>
          </w:rPr>
          <w:instrText xml:space="preserve"> PAGEREF _Toc494553823 \h </w:instrText>
        </w:r>
        <w:r w:rsidRPr="00FB5275">
          <w:rPr>
            <w:webHidden/>
          </w:rPr>
        </w:r>
        <w:r w:rsidRPr="00FB5275">
          <w:rPr>
            <w:webHidden/>
          </w:rPr>
          <w:fldChar w:fldCharType="separate"/>
        </w:r>
        <w:r w:rsidRPr="00FB5275">
          <w:rPr>
            <w:webHidden/>
          </w:rPr>
          <w:t>8</w:t>
        </w:r>
        <w:r w:rsidRPr="00FB5275">
          <w:rPr>
            <w:webHidden/>
          </w:rPr>
          <w:fldChar w:fldCharType="end"/>
        </w:r>
      </w:hyperlink>
    </w:p>
    <w:p w14:paraId="03D1E22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6" w:anchor="_Toc494553824" w:history="1">
        <w:r w:rsidRPr="00FB5275">
          <w:rPr>
            <w:rStyle w:val="Hyperlink"/>
          </w:rPr>
          <w:t>Figure 2</w:t>
        </w:r>
        <w:r w:rsidRPr="00FB5275">
          <w:rPr>
            <w:rStyle w:val="Hyperlink"/>
          </w:rPr>
          <w:noBreakHyphen/>
          <w:t>4 - Classification of the Silicon PV Panels [21]</w:t>
        </w:r>
        <w:r w:rsidRPr="00FB5275">
          <w:rPr>
            <w:webHidden/>
          </w:rPr>
          <w:tab/>
        </w:r>
        <w:r w:rsidRPr="00FB5275">
          <w:rPr>
            <w:webHidden/>
          </w:rPr>
          <w:fldChar w:fldCharType="begin"/>
        </w:r>
        <w:r w:rsidRPr="00FB5275">
          <w:rPr>
            <w:webHidden/>
          </w:rPr>
          <w:instrText xml:space="preserve"> PAGEREF _Toc494553824 \h </w:instrText>
        </w:r>
        <w:r w:rsidRPr="00FB5275">
          <w:rPr>
            <w:webHidden/>
          </w:rPr>
        </w:r>
        <w:r w:rsidRPr="00FB5275">
          <w:rPr>
            <w:webHidden/>
          </w:rPr>
          <w:fldChar w:fldCharType="separate"/>
        </w:r>
        <w:r w:rsidRPr="00FB5275">
          <w:rPr>
            <w:webHidden/>
          </w:rPr>
          <w:t>8</w:t>
        </w:r>
        <w:r w:rsidRPr="00FB5275">
          <w:rPr>
            <w:webHidden/>
          </w:rPr>
          <w:fldChar w:fldCharType="end"/>
        </w:r>
      </w:hyperlink>
    </w:p>
    <w:p w14:paraId="25DE130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7" w:anchor="_Toc494553825" w:history="1">
        <w:r w:rsidRPr="00FB5275">
          <w:rPr>
            <w:rStyle w:val="Hyperlink"/>
          </w:rPr>
          <w:t>Figure 2</w:t>
        </w:r>
        <w:r w:rsidRPr="00FB5275">
          <w:rPr>
            <w:rStyle w:val="Hyperlink"/>
          </w:rPr>
          <w:noBreakHyphen/>
          <w:t>5 - Swanson's Law: Module Costs Decline as Shipments Increase [23]</w:t>
        </w:r>
        <w:r w:rsidRPr="00FB5275">
          <w:rPr>
            <w:webHidden/>
          </w:rPr>
          <w:tab/>
        </w:r>
        <w:r w:rsidRPr="00FB5275">
          <w:rPr>
            <w:webHidden/>
          </w:rPr>
          <w:fldChar w:fldCharType="begin"/>
        </w:r>
        <w:r w:rsidRPr="00FB5275">
          <w:rPr>
            <w:webHidden/>
          </w:rPr>
          <w:instrText xml:space="preserve"> PAGEREF _Toc494553825 \h </w:instrText>
        </w:r>
        <w:r w:rsidRPr="00FB5275">
          <w:rPr>
            <w:webHidden/>
          </w:rPr>
        </w:r>
        <w:r w:rsidRPr="00FB5275">
          <w:rPr>
            <w:webHidden/>
          </w:rPr>
          <w:fldChar w:fldCharType="separate"/>
        </w:r>
        <w:r w:rsidRPr="00FB5275">
          <w:rPr>
            <w:webHidden/>
          </w:rPr>
          <w:t>9</w:t>
        </w:r>
        <w:r w:rsidRPr="00FB5275">
          <w:rPr>
            <w:webHidden/>
          </w:rPr>
          <w:fldChar w:fldCharType="end"/>
        </w:r>
      </w:hyperlink>
    </w:p>
    <w:p w14:paraId="538D3FC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8" w:anchor="_Toc494553826" w:history="1">
        <w:r w:rsidRPr="00FB5275">
          <w:rPr>
            <w:rStyle w:val="Hyperlink"/>
          </w:rPr>
          <w:t>Figure 2</w:t>
        </w:r>
        <w:r w:rsidRPr="00FB5275">
          <w:rPr>
            <w:rStyle w:val="Hyperlink"/>
          </w:rPr>
          <w:noBreakHyphen/>
          <w:t>6 - Changes in Electricity Generation by Fuel Type [24]</w:t>
        </w:r>
        <w:r w:rsidRPr="00FB5275">
          <w:rPr>
            <w:webHidden/>
          </w:rPr>
          <w:tab/>
        </w:r>
        <w:r w:rsidRPr="00FB5275">
          <w:rPr>
            <w:webHidden/>
          </w:rPr>
          <w:fldChar w:fldCharType="begin"/>
        </w:r>
        <w:r w:rsidRPr="00FB5275">
          <w:rPr>
            <w:webHidden/>
          </w:rPr>
          <w:instrText xml:space="preserve"> PAGEREF _Toc494553826 \h </w:instrText>
        </w:r>
        <w:r w:rsidRPr="00FB5275">
          <w:rPr>
            <w:webHidden/>
          </w:rPr>
        </w:r>
        <w:r w:rsidRPr="00FB5275">
          <w:rPr>
            <w:webHidden/>
          </w:rPr>
          <w:fldChar w:fldCharType="separate"/>
        </w:r>
        <w:r w:rsidRPr="00FB5275">
          <w:rPr>
            <w:webHidden/>
          </w:rPr>
          <w:t>10</w:t>
        </w:r>
        <w:r w:rsidRPr="00FB5275">
          <w:rPr>
            <w:webHidden/>
          </w:rPr>
          <w:fldChar w:fldCharType="end"/>
        </w:r>
      </w:hyperlink>
    </w:p>
    <w:p w14:paraId="6CD554C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29" w:anchor="_Toc494553827" w:history="1">
        <w:r w:rsidRPr="00FB5275">
          <w:rPr>
            <w:rStyle w:val="Hyperlink"/>
          </w:rPr>
          <w:t>Figure 2</w:t>
        </w:r>
        <w:r w:rsidRPr="00FB5275">
          <w:rPr>
            <w:rStyle w:val="Hyperlink"/>
          </w:rPr>
          <w:noBreakHyphen/>
          <w:t>7 - Solar PV Global Capacity by Country/Region, 2005-2015 [25]</w:t>
        </w:r>
        <w:r w:rsidRPr="00FB5275">
          <w:rPr>
            <w:webHidden/>
          </w:rPr>
          <w:tab/>
        </w:r>
        <w:r w:rsidRPr="00FB5275">
          <w:rPr>
            <w:webHidden/>
          </w:rPr>
          <w:fldChar w:fldCharType="begin"/>
        </w:r>
        <w:r w:rsidRPr="00FB5275">
          <w:rPr>
            <w:webHidden/>
          </w:rPr>
          <w:instrText xml:space="preserve"> PAGEREF _Toc494553827 \h </w:instrText>
        </w:r>
        <w:r w:rsidRPr="00FB5275">
          <w:rPr>
            <w:webHidden/>
          </w:rPr>
        </w:r>
        <w:r w:rsidRPr="00FB5275">
          <w:rPr>
            <w:webHidden/>
          </w:rPr>
          <w:fldChar w:fldCharType="separate"/>
        </w:r>
        <w:r w:rsidRPr="00FB5275">
          <w:rPr>
            <w:webHidden/>
          </w:rPr>
          <w:t>10</w:t>
        </w:r>
        <w:r w:rsidRPr="00FB5275">
          <w:rPr>
            <w:webHidden/>
          </w:rPr>
          <w:fldChar w:fldCharType="end"/>
        </w:r>
      </w:hyperlink>
    </w:p>
    <w:p w14:paraId="4F22C7D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0" w:anchor="_Toc494553828" w:history="1">
        <w:r w:rsidRPr="00FB5275">
          <w:rPr>
            <w:rStyle w:val="Hyperlink"/>
          </w:rPr>
          <w:t>Figure 2</w:t>
        </w:r>
        <w:r w:rsidRPr="00FB5275">
          <w:rPr>
            <w:rStyle w:val="Hyperlink"/>
          </w:rPr>
          <w:noBreakHyphen/>
          <w:t>8 - Annual Solar PV Installations in Australia [24]</w:t>
        </w:r>
        <w:r w:rsidRPr="00FB5275">
          <w:rPr>
            <w:webHidden/>
          </w:rPr>
          <w:tab/>
        </w:r>
        <w:r w:rsidRPr="00FB5275">
          <w:rPr>
            <w:webHidden/>
          </w:rPr>
          <w:fldChar w:fldCharType="begin"/>
        </w:r>
        <w:r w:rsidRPr="00FB5275">
          <w:rPr>
            <w:webHidden/>
          </w:rPr>
          <w:instrText xml:space="preserve"> PAGEREF _Toc494553828 \h </w:instrText>
        </w:r>
        <w:r w:rsidRPr="00FB5275">
          <w:rPr>
            <w:webHidden/>
          </w:rPr>
        </w:r>
        <w:r w:rsidRPr="00FB5275">
          <w:rPr>
            <w:webHidden/>
          </w:rPr>
          <w:fldChar w:fldCharType="separate"/>
        </w:r>
        <w:r w:rsidRPr="00FB5275">
          <w:rPr>
            <w:webHidden/>
          </w:rPr>
          <w:t>11</w:t>
        </w:r>
        <w:r w:rsidRPr="00FB5275">
          <w:rPr>
            <w:webHidden/>
          </w:rPr>
          <w:fldChar w:fldCharType="end"/>
        </w:r>
      </w:hyperlink>
    </w:p>
    <w:p w14:paraId="045A3424"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1" w:anchor="_Toc494553829" w:history="1">
        <w:r w:rsidRPr="00FB5275">
          <w:rPr>
            <w:rStyle w:val="Hyperlink"/>
          </w:rPr>
          <w:t>Figure 2</w:t>
        </w:r>
        <w:r w:rsidRPr="00FB5275">
          <w:rPr>
            <w:rStyle w:val="Hyperlink"/>
          </w:rPr>
          <w:noBreakHyphen/>
          <w:t>9 - State Average Solar PV System Size [24]</w:t>
        </w:r>
        <w:r w:rsidRPr="00FB5275">
          <w:rPr>
            <w:webHidden/>
          </w:rPr>
          <w:tab/>
        </w:r>
        <w:r w:rsidRPr="00FB5275">
          <w:rPr>
            <w:webHidden/>
          </w:rPr>
          <w:fldChar w:fldCharType="begin"/>
        </w:r>
        <w:r w:rsidRPr="00FB5275">
          <w:rPr>
            <w:webHidden/>
          </w:rPr>
          <w:instrText xml:space="preserve"> PAGEREF _Toc494553829 \h </w:instrText>
        </w:r>
        <w:r w:rsidRPr="00FB5275">
          <w:rPr>
            <w:webHidden/>
          </w:rPr>
        </w:r>
        <w:r w:rsidRPr="00FB5275">
          <w:rPr>
            <w:webHidden/>
          </w:rPr>
          <w:fldChar w:fldCharType="separate"/>
        </w:r>
        <w:r w:rsidRPr="00FB5275">
          <w:rPr>
            <w:webHidden/>
          </w:rPr>
          <w:t>11</w:t>
        </w:r>
        <w:r w:rsidRPr="00FB5275">
          <w:rPr>
            <w:webHidden/>
          </w:rPr>
          <w:fldChar w:fldCharType="end"/>
        </w:r>
      </w:hyperlink>
    </w:p>
    <w:p w14:paraId="138F0E2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2" w:anchor="_Toc494553830" w:history="1">
        <w:r w:rsidRPr="00FB5275">
          <w:rPr>
            <w:rStyle w:val="Hyperlink"/>
          </w:rPr>
          <w:t>Figure 2</w:t>
        </w:r>
        <w:r w:rsidRPr="00FB5275">
          <w:rPr>
            <w:rStyle w:val="Hyperlink"/>
          </w:rPr>
          <w:noBreakHyphen/>
          <w:t>10 - Best Research-Cell Efficiencies, 1976-2015 [28]</w:t>
        </w:r>
        <w:r w:rsidRPr="00FB5275">
          <w:rPr>
            <w:webHidden/>
          </w:rPr>
          <w:tab/>
        </w:r>
        <w:r w:rsidRPr="00FB5275">
          <w:rPr>
            <w:webHidden/>
          </w:rPr>
          <w:fldChar w:fldCharType="begin"/>
        </w:r>
        <w:r w:rsidRPr="00FB5275">
          <w:rPr>
            <w:webHidden/>
          </w:rPr>
          <w:instrText xml:space="preserve"> PAGEREF _Toc494553830 \h </w:instrText>
        </w:r>
        <w:r w:rsidRPr="00FB5275">
          <w:rPr>
            <w:webHidden/>
          </w:rPr>
        </w:r>
        <w:r w:rsidRPr="00FB5275">
          <w:rPr>
            <w:webHidden/>
          </w:rPr>
          <w:fldChar w:fldCharType="separate"/>
        </w:r>
        <w:r w:rsidRPr="00FB5275">
          <w:rPr>
            <w:webHidden/>
          </w:rPr>
          <w:t>13</w:t>
        </w:r>
        <w:r w:rsidRPr="00FB5275">
          <w:rPr>
            <w:webHidden/>
          </w:rPr>
          <w:fldChar w:fldCharType="end"/>
        </w:r>
      </w:hyperlink>
    </w:p>
    <w:p w14:paraId="721F26D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3" w:anchor="_Toc494553831" w:history="1">
        <w:r w:rsidRPr="00FB5275">
          <w:rPr>
            <w:rStyle w:val="Hyperlink"/>
          </w:rPr>
          <w:t>Figure 2</w:t>
        </w:r>
        <w:r w:rsidRPr="00FB5275">
          <w:rPr>
            <w:rStyle w:val="Hyperlink"/>
          </w:rPr>
          <w:noBreakHyphen/>
          <w:t>11 - Solar Cell Efficiency [19]</w:t>
        </w:r>
        <w:r w:rsidRPr="00FB5275">
          <w:rPr>
            <w:webHidden/>
          </w:rPr>
          <w:tab/>
        </w:r>
        <w:r w:rsidRPr="00FB5275">
          <w:rPr>
            <w:webHidden/>
          </w:rPr>
          <w:fldChar w:fldCharType="begin"/>
        </w:r>
        <w:r w:rsidRPr="00FB5275">
          <w:rPr>
            <w:webHidden/>
          </w:rPr>
          <w:instrText xml:space="preserve"> PAGEREF _Toc494553831 \h </w:instrText>
        </w:r>
        <w:r w:rsidRPr="00FB5275">
          <w:rPr>
            <w:webHidden/>
          </w:rPr>
        </w:r>
        <w:r w:rsidRPr="00FB5275">
          <w:rPr>
            <w:webHidden/>
          </w:rPr>
          <w:fldChar w:fldCharType="separate"/>
        </w:r>
        <w:r w:rsidRPr="00FB5275">
          <w:rPr>
            <w:webHidden/>
          </w:rPr>
          <w:t>14</w:t>
        </w:r>
        <w:r w:rsidRPr="00FB5275">
          <w:rPr>
            <w:webHidden/>
          </w:rPr>
          <w:fldChar w:fldCharType="end"/>
        </w:r>
      </w:hyperlink>
    </w:p>
    <w:p w14:paraId="3022E2A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4" w:anchor="_Toc494553832" w:history="1">
        <w:r w:rsidRPr="00FB5275">
          <w:rPr>
            <w:rStyle w:val="Hyperlink"/>
          </w:rPr>
          <w:t>Figure 2</w:t>
        </w:r>
        <w:r w:rsidRPr="00FB5275">
          <w:rPr>
            <w:rStyle w:val="Hyperlink"/>
          </w:rPr>
          <w:noBreakHyphen/>
          <w:t>12 - Equivalent Circuit of a Solar Cell [28]</w:t>
        </w:r>
        <w:r w:rsidRPr="00FB5275">
          <w:rPr>
            <w:webHidden/>
          </w:rPr>
          <w:tab/>
        </w:r>
        <w:r w:rsidRPr="00FB5275">
          <w:rPr>
            <w:webHidden/>
          </w:rPr>
          <w:fldChar w:fldCharType="begin"/>
        </w:r>
        <w:r w:rsidRPr="00FB5275">
          <w:rPr>
            <w:webHidden/>
          </w:rPr>
          <w:instrText xml:space="preserve"> PAGEREF _Toc494553832 \h </w:instrText>
        </w:r>
        <w:r w:rsidRPr="00FB5275">
          <w:rPr>
            <w:webHidden/>
          </w:rPr>
        </w:r>
        <w:r w:rsidRPr="00FB5275">
          <w:rPr>
            <w:webHidden/>
          </w:rPr>
          <w:fldChar w:fldCharType="separate"/>
        </w:r>
        <w:r w:rsidRPr="00FB5275">
          <w:rPr>
            <w:webHidden/>
          </w:rPr>
          <w:t>14</w:t>
        </w:r>
        <w:r w:rsidRPr="00FB5275">
          <w:rPr>
            <w:webHidden/>
          </w:rPr>
          <w:fldChar w:fldCharType="end"/>
        </w:r>
      </w:hyperlink>
    </w:p>
    <w:p w14:paraId="455EBA06"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5" w:anchor="_Toc494553833" w:history="1">
        <w:r w:rsidRPr="00FB5275">
          <w:rPr>
            <w:rStyle w:val="Hyperlink"/>
          </w:rPr>
          <w:t>Figure 2</w:t>
        </w:r>
        <w:r w:rsidRPr="00FB5275">
          <w:rPr>
            <w:rStyle w:val="Hyperlink"/>
          </w:rPr>
          <w:noBreakHyphen/>
          <w:t>13 - I-V Characteristic for Silicon 33 Cells Tested without Irradiance (a) Reverse Bias and (b) Forward Bias, at 22 Degrees Celsius [37]</w:t>
        </w:r>
        <w:r w:rsidRPr="00FB5275">
          <w:rPr>
            <w:webHidden/>
          </w:rPr>
          <w:tab/>
        </w:r>
        <w:r w:rsidRPr="00FB5275">
          <w:rPr>
            <w:webHidden/>
          </w:rPr>
          <w:fldChar w:fldCharType="begin"/>
        </w:r>
        <w:r w:rsidRPr="00FB5275">
          <w:rPr>
            <w:webHidden/>
          </w:rPr>
          <w:instrText xml:space="preserve"> PAGEREF _Toc494553833 \h </w:instrText>
        </w:r>
        <w:r w:rsidRPr="00FB5275">
          <w:rPr>
            <w:webHidden/>
          </w:rPr>
        </w:r>
        <w:r w:rsidRPr="00FB5275">
          <w:rPr>
            <w:webHidden/>
          </w:rPr>
          <w:fldChar w:fldCharType="separate"/>
        </w:r>
        <w:r w:rsidRPr="00FB5275">
          <w:rPr>
            <w:webHidden/>
          </w:rPr>
          <w:t>18</w:t>
        </w:r>
        <w:r w:rsidRPr="00FB5275">
          <w:rPr>
            <w:webHidden/>
          </w:rPr>
          <w:fldChar w:fldCharType="end"/>
        </w:r>
      </w:hyperlink>
    </w:p>
    <w:p w14:paraId="5E13545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6" w:anchor="_Toc494553834" w:history="1">
        <w:r w:rsidRPr="00FB5275">
          <w:rPr>
            <w:rStyle w:val="Hyperlink"/>
          </w:rPr>
          <w:t>Figure 2</w:t>
        </w:r>
        <w:r w:rsidRPr="00FB5275">
          <w:rPr>
            <w:rStyle w:val="Hyperlink"/>
          </w:rPr>
          <w:noBreakHyphen/>
          <w:t>14 - Adding No-Overlapped bypass diodes [30]</w:t>
        </w:r>
        <w:r w:rsidRPr="00FB5275">
          <w:rPr>
            <w:webHidden/>
          </w:rPr>
          <w:tab/>
        </w:r>
        <w:r w:rsidRPr="00FB5275">
          <w:rPr>
            <w:webHidden/>
          </w:rPr>
          <w:fldChar w:fldCharType="begin"/>
        </w:r>
        <w:r w:rsidRPr="00FB5275">
          <w:rPr>
            <w:webHidden/>
          </w:rPr>
          <w:instrText xml:space="preserve"> PAGEREF _Toc494553834 \h </w:instrText>
        </w:r>
        <w:r w:rsidRPr="00FB5275">
          <w:rPr>
            <w:webHidden/>
          </w:rPr>
        </w:r>
        <w:r w:rsidRPr="00FB5275">
          <w:rPr>
            <w:webHidden/>
          </w:rPr>
          <w:fldChar w:fldCharType="separate"/>
        </w:r>
        <w:r w:rsidRPr="00FB5275">
          <w:rPr>
            <w:webHidden/>
          </w:rPr>
          <w:t>18</w:t>
        </w:r>
        <w:r w:rsidRPr="00FB5275">
          <w:rPr>
            <w:webHidden/>
          </w:rPr>
          <w:fldChar w:fldCharType="end"/>
        </w:r>
      </w:hyperlink>
    </w:p>
    <w:p w14:paraId="2697777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7" w:anchor="_Toc494553835" w:history="1">
        <w:r w:rsidRPr="00FB5275">
          <w:rPr>
            <w:rStyle w:val="Hyperlink"/>
          </w:rPr>
          <w:t>Figure 2</w:t>
        </w:r>
        <w:r w:rsidRPr="00FB5275">
          <w:rPr>
            <w:rStyle w:val="Hyperlink"/>
          </w:rPr>
          <w:noBreakHyphen/>
          <w:t>15 - Adding Overlapped bypass diodes [30]</w:t>
        </w:r>
        <w:r w:rsidRPr="00FB5275">
          <w:rPr>
            <w:webHidden/>
          </w:rPr>
          <w:tab/>
        </w:r>
        <w:r w:rsidRPr="00FB5275">
          <w:rPr>
            <w:webHidden/>
          </w:rPr>
          <w:fldChar w:fldCharType="begin"/>
        </w:r>
        <w:r w:rsidRPr="00FB5275">
          <w:rPr>
            <w:webHidden/>
          </w:rPr>
          <w:instrText xml:space="preserve"> PAGEREF _Toc494553835 \h </w:instrText>
        </w:r>
        <w:r w:rsidRPr="00FB5275">
          <w:rPr>
            <w:webHidden/>
          </w:rPr>
        </w:r>
        <w:r w:rsidRPr="00FB5275">
          <w:rPr>
            <w:webHidden/>
          </w:rPr>
          <w:fldChar w:fldCharType="separate"/>
        </w:r>
        <w:r w:rsidRPr="00FB5275">
          <w:rPr>
            <w:webHidden/>
          </w:rPr>
          <w:t>18</w:t>
        </w:r>
        <w:r w:rsidRPr="00FB5275">
          <w:rPr>
            <w:webHidden/>
          </w:rPr>
          <w:fldChar w:fldCharType="end"/>
        </w:r>
      </w:hyperlink>
    </w:p>
    <w:p w14:paraId="1BCF766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8" w:anchor="_Toc494553836" w:history="1">
        <w:r w:rsidRPr="00FB5275">
          <w:rPr>
            <w:rStyle w:val="Hyperlink"/>
          </w:rPr>
          <w:t>Figure 2</w:t>
        </w:r>
        <w:r w:rsidRPr="00FB5275">
          <w:rPr>
            <w:rStyle w:val="Hyperlink"/>
          </w:rPr>
          <w:noBreakHyphen/>
          <w:t>16 - Shading Scenarios used by Mai [38]</w:t>
        </w:r>
        <w:r w:rsidRPr="00FB5275">
          <w:rPr>
            <w:webHidden/>
          </w:rPr>
          <w:tab/>
        </w:r>
        <w:r w:rsidRPr="00FB5275">
          <w:rPr>
            <w:webHidden/>
          </w:rPr>
          <w:fldChar w:fldCharType="begin"/>
        </w:r>
        <w:r w:rsidRPr="00FB5275">
          <w:rPr>
            <w:webHidden/>
          </w:rPr>
          <w:instrText xml:space="preserve"> PAGEREF _Toc494553836 \h </w:instrText>
        </w:r>
        <w:r w:rsidRPr="00FB5275">
          <w:rPr>
            <w:webHidden/>
          </w:rPr>
        </w:r>
        <w:r w:rsidRPr="00FB5275">
          <w:rPr>
            <w:webHidden/>
          </w:rPr>
          <w:fldChar w:fldCharType="separate"/>
        </w:r>
        <w:r w:rsidRPr="00FB5275">
          <w:rPr>
            <w:webHidden/>
          </w:rPr>
          <w:t>19</w:t>
        </w:r>
        <w:r w:rsidRPr="00FB5275">
          <w:rPr>
            <w:webHidden/>
          </w:rPr>
          <w:fldChar w:fldCharType="end"/>
        </w:r>
      </w:hyperlink>
    </w:p>
    <w:p w14:paraId="00FE73F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39" w:anchor="_Toc494553837" w:history="1">
        <w:r w:rsidRPr="00FB5275">
          <w:rPr>
            <w:rStyle w:val="Hyperlink"/>
          </w:rPr>
          <w:t>Figure 2</w:t>
        </w:r>
        <w:r w:rsidRPr="00FB5275">
          <w:rPr>
            <w:rStyle w:val="Hyperlink"/>
          </w:rPr>
          <w:noBreakHyphen/>
          <w:t>17 - Diagram of Bypass and Blocking diode functions [40]</w:t>
        </w:r>
        <w:r w:rsidRPr="00FB5275">
          <w:rPr>
            <w:webHidden/>
          </w:rPr>
          <w:tab/>
        </w:r>
        <w:r w:rsidRPr="00FB5275">
          <w:rPr>
            <w:webHidden/>
          </w:rPr>
          <w:fldChar w:fldCharType="begin"/>
        </w:r>
        <w:r w:rsidRPr="00FB5275">
          <w:rPr>
            <w:webHidden/>
          </w:rPr>
          <w:instrText xml:space="preserve"> PAGEREF _Toc494553837 \h </w:instrText>
        </w:r>
        <w:r w:rsidRPr="00FB5275">
          <w:rPr>
            <w:webHidden/>
          </w:rPr>
        </w:r>
        <w:r w:rsidRPr="00FB5275">
          <w:rPr>
            <w:webHidden/>
          </w:rPr>
          <w:fldChar w:fldCharType="separate"/>
        </w:r>
        <w:r w:rsidRPr="00FB5275">
          <w:rPr>
            <w:webHidden/>
          </w:rPr>
          <w:t>20</w:t>
        </w:r>
        <w:r w:rsidRPr="00FB5275">
          <w:rPr>
            <w:webHidden/>
          </w:rPr>
          <w:fldChar w:fldCharType="end"/>
        </w:r>
      </w:hyperlink>
    </w:p>
    <w:p w14:paraId="3CB45C3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0" w:anchor="_Toc494553838" w:history="1">
        <w:r w:rsidRPr="00FB5275">
          <w:rPr>
            <w:rStyle w:val="Hyperlink"/>
          </w:rPr>
          <w:t>Figure 2</w:t>
        </w:r>
        <w:r w:rsidRPr="00FB5275">
          <w:rPr>
            <w:rStyle w:val="Hyperlink"/>
          </w:rPr>
          <w:noBreakHyphen/>
          <w:t>18 - Historical Trend in Times of Energy Return (EPBT) of Photovoltaic Modules of Crystalline Silicon [44]</w:t>
        </w:r>
        <w:r w:rsidRPr="00FB5275">
          <w:rPr>
            <w:webHidden/>
          </w:rPr>
          <w:tab/>
        </w:r>
        <w:r w:rsidRPr="00FB5275">
          <w:rPr>
            <w:webHidden/>
          </w:rPr>
          <w:fldChar w:fldCharType="begin"/>
        </w:r>
        <w:r w:rsidRPr="00FB5275">
          <w:rPr>
            <w:webHidden/>
          </w:rPr>
          <w:instrText xml:space="preserve"> PAGEREF _Toc494553838 \h </w:instrText>
        </w:r>
        <w:r w:rsidRPr="00FB5275">
          <w:rPr>
            <w:webHidden/>
          </w:rPr>
        </w:r>
        <w:r w:rsidRPr="00FB5275">
          <w:rPr>
            <w:webHidden/>
          </w:rPr>
          <w:fldChar w:fldCharType="separate"/>
        </w:r>
        <w:r w:rsidRPr="00FB5275">
          <w:rPr>
            <w:webHidden/>
          </w:rPr>
          <w:t>22</w:t>
        </w:r>
        <w:r w:rsidRPr="00FB5275">
          <w:rPr>
            <w:webHidden/>
          </w:rPr>
          <w:fldChar w:fldCharType="end"/>
        </w:r>
      </w:hyperlink>
    </w:p>
    <w:p w14:paraId="6E42A9B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1" w:anchor="_Toc494553839" w:history="1">
        <w:r w:rsidRPr="00FB5275">
          <w:rPr>
            <w:rStyle w:val="Hyperlink"/>
          </w:rPr>
          <w:t>Figure 2</w:t>
        </w:r>
        <w:r w:rsidRPr="00FB5275">
          <w:rPr>
            <w:rStyle w:val="Hyperlink"/>
          </w:rPr>
          <w:noBreakHyphen/>
          <w:t>19 - Graphical view of potential offset with BES [53]</w:t>
        </w:r>
        <w:r w:rsidRPr="00FB5275">
          <w:rPr>
            <w:webHidden/>
          </w:rPr>
          <w:tab/>
        </w:r>
        <w:r w:rsidRPr="00FB5275">
          <w:rPr>
            <w:webHidden/>
          </w:rPr>
          <w:fldChar w:fldCharType="begin"/>
        </w:r>
        <w:r w:rsidRPr="00FB5275">
          <w:rPr>
            <w:webHidden/>
          </w:rPr>
          <w:instrText xml:space="preserve"> PAGEREF _Toc494553839 \h </w:instrText>
        </w:r>
        <w:r w:rsidRPr="00FB5275">
          <w:rPr>
            <w:webHidden/>
          </w:rPr>
        </w:r>
        <w:r w:rsidRPr="00FB5275">
          <w:rPr>
            <w:webHidden/>
          </w:rPr>
          <w:fldChar w:fldCharType="separate"/>
        </w:r>
        <w:r w:rsidRPr="00FB5275">
          <w:rPr>
            <w:webHidden/>
          </w:rPr>
          <w:t>25</w:t>
        </w:r>
        <w:r w:rsidRPr="00FB5275">
          <w:rPr>
            <w:webHidden/>
          </w:rPr>
          <w:fldChar w:fldCharType="end"/>
        </w:r>
      </w:hyperlink>
    </w:p>
    <w:p w14:paraId="0E766AF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2" w:anchor="_Toc494553840" w:history="1">
        <w:r w:rsidRPr="00FB5275">
          <w:rPr>
            <w:rStyle w:val="Hyperlink"/>
          </w:rPr>
          <w:t>Figure 2</w:t>
        </w:r>
        <w:r w:rsidRPr="00FB5275">
          <w:rPr>
            <w:rStyle w:val="Hyperlink"/>
          </w:rPr>
          <w:noBreakHyphen/>
          <w:t>20 - Australian Solar Irradiance [61]</w:t>
        </w:r>
        <w:r w:rsidRPr="00FB5275">
          <w:rPr>
            <w:webHidden/>
          </w:rPr>
          <w:tab/>
        </w:r>
        <w:r w:rsidRPr="00FB5275">
          <w:rPr>
            <w:webHidden/>
          </w:rPr>
          <w:fldChar w:fldCharType="begin"/>
        </w:r>
        <w:r w:rsidRPr="00FB5275">
          <w:rPr>
            <w:webHidden/>
          </w:rPr>
          <w:instrText xml:space="preserve"> PAGEREF _Toc494553840 \h </w:instrText>
        </w:r>
        <w:r w:rsidRPr="00FB5275">
          <w:rPr>
            <w:webHidden/>
          </w:rPr>
        </w:r>
        <w:r w:rsidRPr="00FB5275">
          <w:rPr>
            <w:webHidden/>
          </w:rPr>
          <w:fldChar w:fldCharType="separate"/>
        </w:r>
        <w:r w:rsidRPr="00FB5275">
          <w:rPr>
            <w:webHidden/>
          </w:rPr>
          <w:t>28</w:t>
        </w:r>
        <w:r w:rsidRPr="00FB5275">
          <w:rPr>
            <w:webHidden/>
          </w:rPr>
          <w:fldChar w:fldCharType="end"/>
        </w:r>
      </w:hyperlink>
    </w:p>
    <w:p w14:paraId="6FF32FB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3" w:anchor="_Toc494553841" w:history="1">
        <w:r w:rsidRPr="00FB5275">
          <w:rPr>
            <w:rStyle w:val="Hyperlink"/>
          </w:rPr>
          <w:t>Figure 2</w:t>
        </w:r>
        <w:r w:rsidRPr="00FB5275">
          <w:rPr>
            <w:rStyle w:val="Hyperlink"/>
          </w:rPr>
          <w:noBreakHyphen/>
          <w:t>21 - Average Hourly Total Solar Radiation on Horizontal Surface (measured) [63]</w:t>
        </w:r>
        <w:r w:rsidRPr="00FB5275">
          <w:rPr>
            <w:webHidden/>
          </w:rPr>
          <w:tab/>
        </w:r>
        <w:r w:rsidRPr="00FB5275">
          <w:rPr>
            <w:webHidden/>
          </w:rPr>
          <w:fldChar w:fldCharType="begin"/>
        </w:r>
        <w:r w:rsidRPr="00FB5275">
          <w:rPr>
            <w:webHidden/>
          </w:rPr>
          <w:instrText xml:space="preserve"> PAGEREF _Toc494553841 \h </w:instrText>
        </w:r>
        <w:r w:rsidRPr="00FB5275">
          <w:rPr>
            <w:webHidden/>
          </w:rPr>
        </w:r>
        <w:r w:rsidRPr="00FB5275">
          <w:rPr>
            <w:webHidden/>
          </w:rPr>
          <w:fldChar w:fldCharType="separate"/>
        </w:r>
        <w:r w:rsidRPr="00FB5275">
          <w:rPr>
            <w:webHidden/>
          </w:rPr>
          <w:t>29</w:t>
        </w:r>
        <w:r w:rsidRPr="00FB5275">
          <w:rPr>
            <w:webHidden/>
          </w:rPr>
          <w:fldChar w:fldCharType="end"/>
        </w:r>
      </w:hyperlink>
    </w:p>
    <w:p w14:paraId="5F7A8E71"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4" w:anchor="_Toc494553842" w:history="1">
        <w:r w:rsidRPr="00FB5275">
          <w:rPr>
            <w:rStyle w:val="Hyperlink"/>
          </w:rPr>
          <w:t>Figure 2</w:t>
        </w:r>
        <w:r w:rsidRPr="00FB5275">
          <w:rPr>
            <w:rStyle w:val="Hyperlink"/>
          </w:rPr>
          <w:noBreakHyphen/>
          <w:t>22 - 3D annual radiation map of pitched roof from south-eastern view (left) and north-eastern view (right) [9]</w:t>
        </w:r>
        <w:r w:rsidRPr="00FB5275">
          <w:rPr>
            <w:webHidden/>
          </w:rPr>
          <w:tab/>
        </w:r>
        <w:r w:rsidRPr="00FB5275">
          <w:rPr>
            <w:webHidden/>
          </w:rPr>
          <w:fldChar w:fldCharType="begin"/>
        </w:r>
        <w:r w:rsidRPr="00FB5275">
          <w:rPr>
            <w:webHidden/>
          </w:rPr>
          <w:instrText xml:space="preserve"> PAGEREF _Toc494553842 \h </w:instrText>
        </w:r>
        <w:r w:rsidRPr="00FB5275">
          <w:rPr>
            <w:webHidden/>
          </w:rPr>
        </w:r>
        <w:r w:rsidRPr="00FB5275">
          <w:rPr>
            <w:webHidden/>
          </w:rPr>
          <w:fldChar w:fldCharType="separate"/>
        </w:r>
        <w:r w:rsidRPr="00FB5275">
          <w:rPr>
            <w:webHidden/>
          </w:rPr>
          <w:t>31</w:t>
        </w:r>
        <w:r w:rsidRPr="00FB5275">
          <w:rPr>
            <w:webHidden/>
          </w:rPr>
          <w:fldChar w:fldCharType="end"/>
        </w:r>
      </w:hyperlink>
    </w:p>
    <w:p w14:paraId="7BB774C4"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5" w:anchor="_Toc494553843" w:history="1">
        <w:r w:rsidRPr="00FB5275">
          <w:rPr>
            <w:rStyle w:val="Hyperlink"/>
          </w:rPr>
          <w:t>Figure 2</w:t>
        </w:r>
        <w:r w:rsidRPr="00FB5275">
          <w:rPr>
            <w:rStyle w:val="Hyperlink"/>
          </w:rPr>
          <w:noBreakHyphen/>
          <w:t>23 - Solar Azimuth (left) and Solar Declination (right)</w:t>
        </w:r>
        <w:r w:rsidRPr="00FB5275">
          <w:rPr>
            <w:webHidden/>
          </w:rPr>
          <w:tab/>
        </w:r>
        <w:r w:rsidRPr="00FB5275">
          <w:rPr>
            <w:webHidden/>
          </w:rPr>
          <w:fldChar w:fldCharType="begin"/>
        </w:r>
        <w:r w:rsidRPr="00FB5275">
          <w:rPr>
            <w:webHidden/>
          </w:rPr>
          <w:instrText xml:space="preserve"> PAGEREF _Toc494553843 \h </w:instrText>
        </w:r>
        <w:r w:rsidRPr="00FB5275">
          <w:rPr>
            <w:webHidden/>
          </w:rPr>
        </w:r>
        <w:r w:rsidRPr="00FB5275">
          <w:rPr>
            <w:webHidden/>
          </w:rPr>
          <w:fldChar w:fldCharType="separate"/>
        </w:r>
        <w:r w:rsidRPr="00FB5275">
          <w:rPr>
            <w:webHidden/>
          </w:rPr>
          <w:t>32</w:t>
        </w:r>
        <w:r w:rsidRPr="00FB5275">
          <w:rPr>
            <w:webHidden/>
          </w:rPr>
          <w:fldChar w:fldCharType="end"/>
        </w:r>
      </w:hyperlink>
    </w:p>
    <w:p w14:paraId="48077CB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6" w:anchor="_Toc494553844" w:history="1">
        <w:r w:rsidRPr="00FB5275">
          <w:rPr>
            <w:rStyle w:val="Hyperlink"/>
          </w:rPr>
          <w:t>Figure 2</w:t>
        </w:r>
        <w:r w:rsidRPr="00FB5275">
          <w:rPr>
            <w:rStyle w:val="Hyperlink"/>
          </w:rPr>
          <w:noBreakHyphen/>
          <w:t>24 - Distribution of annual total insolation normalized with respect to the annual total maximum insolation</w:t>
        </w:r>
        <w:r w:rsidRPr="00FB5275">
          <w:rPr>
            <w:webHidden/>
          </w:rPr>
          <w:tab/>
        </w:r>
        <w:r w:rsidRPr="00FB5275">
          <w:rPr>
            <w:webHidden/>
          </w:rPr>
          <w:fldChar w:fldCharType="begin"/>
        </w:r>
        <w:r w:rsidRPr="00FB5275">
          <w:rPr>
            <w:webHidden/>
          </w:rPr>
          <w:instrText xml:space="preserve"> PAGEREF _Toc494553844 \h </w:instrText>
        </w:r>
        <w:r w:rsidRPr="00FB5275">
          <w:rPr>
            <w:webHidden/>
          </w:rPr>
        </w:r>
        <w:r w:rsidRPr="00FB5275">
          <w:rPr>
            <w:webHidden/>
          </w:rPr>
          <w:fldChar w:fldCharType="separate"/>
        </w:r>
        <w:r w:rsidRPr="00FB5275">
          <w:rPr>
            <w:webHidden/>
          </w:rPr>
          <w:t>33</w:t>
        </w:r>
        <w:r w:rsidRPr="00FB5275">
          <w:rPr>
            <w:webHidden/>
          </w:rPr>
          <w:fldChar w:fldCharType="end"/>
        </w:r>
      </w:hyperlink>
    </w:p>
    <w:p w14:paraId="62492A1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7" w:anchor="_Toc494553845" w:history="1">
        <w:r w:rsidRPr="00FB5275">
          <w:rPr>
            <w:rStyle w:val="Hyperlink"/>
          </w:rPr>
          <w:t>Figure 2</w:t>
        </w:r>
        <w:r w:rsidRPr="00FB5275">
          <w:rPr>
            <w:rStyle w:val="Hyperlink"/>
          </w:rPr>
          <w:noBreakHyphen/>
          <w:t>25 - Ergon Energy Service Area [65]</w:t>
        </w:r>
        <w:r w:rsidRPr="00FB5275">
          <w:rPr>
            <w:webHidden/>
          </w:rPr>
          <w:tab/>
        </w:r>
        <w:r w:rsidRPr="00FB5275">
          <w:rPr>
            <w:webHidden/>
          </w:rPr>
          <w:fldChar w:fldCharType="begin"/>
        </w:r>
        <w:r w:rsidRPr="00FB5275">
          <w:rPr>
            <w:webHidden/>
          </w:rPr>
          <w:instrText xml:space="preserve"> PAGEREF _Toc494553845 \h </w:instrText>
        </w:r>
        <w:r w:rsidRPr="00FB5275">
          <w:rPr>
            <w:webHidden/>
          </w:rPr>
        </w:r>
        <w:r w:rsidRPr="00FB5275">
          <w:rPr>
            <w:webHidden/>
          </w:rPr>
          <w:fldChar w:fldCharType="separate"/>
        </w:r>
        <w:r w:rsidRPr="00FB5275">
          <w:rPr>
            <w:webHidden/>
          </w:rPr>
          <w:t>34</w:t>
        </w:r>
        <w:r w:rsidRPr="00FB5275">
          <w:rPr>
            <w:webHidden/>
          </w:rPr>
          <w:fldChar w:fldCharType="end"/>
        </w:r>
      </w:hyperlink>
    </w:p>
    <w:p w14:paraId="2BE17101"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8" w:anchor="_Toc494553846" w:history="1">
        <w:r w:rsidRPr="00FB5275">
          <w:rPr>
            <w:rStyle w:val="Hyperlink"/>
          </w:rPr>
          <w:t>Figure 2</w:t>
        </w:r>
        <w:r w:rsidRPr="00FB5275">
          <w:rPr>
            <w:rStyle w:val="Hyperlink"/>
          </w:rPr>
          <w:noBreakHyphen/>
          <w:t>26 - Activity profiles for “cooking”, for one or two active occupants on a week day [66]</w:t>
        </w:r>
        <w:r w:rsidRPr="00FB5275">
          <w:rPr>
            <w:webHidden/>
          </w:rPr>
          <w:tab/>
        </w:r>
        <w:r w:rsidRPr="00FB5275">
          <w:rPr>
            <w:webHidden/>
          </w:rPr>
          <w:fldChar w:fldCharType="begin"/>
        </w:r>
        <w:r w:rsidRPr="00FB5275">
          <w:rPr>
            <w:webHidden/>
          </w:rPr>
          <w:instrText xml:space="preserve"> PAGEREF _Toc494553846 \h </w:instrText>
        </w:r>
        <w:r w:rsidRPr="00FB5275">
          <w:rPr>
            <w:webHidden/>
          </w:rPr>
        </w:r>
        <w:r w:rsidRPr="00FB5275">
          <w:rPr>
            <w:webHidden/>
          </w:rPr>
          <w:fldChar w:fldCharType="separate"/>
        </w:r>
        <w:r w:rsidRPr="00FB5275">
          <w:rPr>
            <w:webHidden/>
          </w:rPr>
          <w:t>35</w:t>
        </w:r>
        <w:r w:rsidRPr="00FB5275">
          <w:rPr>
            <w:webHidden/>
          </w:rPr>
          <w:fldChar w:fldCharType="end"/>
        </w:r>
      </w:hyperlink>
    </w:p>
    <w:p w14:paraId="02B8FE5F"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49" w:anchor="_Toc494553847" w:history="1">
        <w:r w:rsidRPr="00FB5275">
          <w:rPr>
            <w:rStyle w:val="Hyperlink"/>
          </w:rPr>
          <w:t>Figure 2</w:t>
        </w:r>
        <w:r w:rsidRPr="00FB5275">
          <w:rPr>
            <w:rStyle w:val="Hyperlink"/>
          </w:rPr>
          <w:noBreakHyphen/>
          <w:t>27 - 24hr Energy Profile [67]</w:t>
        </w:r>
        <w:r w:rsidRPr="00FB5275">
          <w:rPr>
            <w:webHidden/>
          </w:rPr>
          <w:tab/>
        </w:r>
        <w:r w:rsidRPr="00FB5275">
          <w:rPr>
            <w:webHidden/>
          </w:rPr>
          <w:fldChar w:fldCharType="begin"/>
        </w:r>
        <w:r w:rsidRPr="00FB5275">
          <w:rPr>
            <w:webHidden/>
          </w:rPr>
          <w:instrText xml:space="preserve"> PAGEREF _Toc494553847 \h </w:instrText>
        </w:r>
        <w:r w:rsidRPr="00FB5275">
          <w:rPr>
            <w:webHidden/>
          </w:rPr>
        </w:r>
        <w:r w:rsidRPr="00FB5275">
          <w:rPr>
            <w:webHidden/>
          </w:rPr>
          <w:fldChar w:fldCharType="separate"/>
        </w:r>
        <w:r w:rsidRPr="00FB5275">
          <w:rPr>
            <w:webHidden/>
          </w:rPr>
          <w:t>36</w:t>
        </w:r>
        <w:r w:rsidRPr="00FB5275">
          <w:rPr>
            <w:webHidden/>
          </w:rPr>
          <w:fldChar w:fldCharType="end"/>
        </w:r>
      </w:hyperlink>
    </w:p>
    <w:p w14:paraId="0E032F2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0" w:anchor="_Toc494553848" w:history="1">
        <w:r w:rsidRPr="00FB5275">
          <w:rPr>
            <w:rStyle w:val="Hyperlink"/>
          </w:rPr>
          <w:t>Figure 2</w:t>
        </w:r>
        <w:r w:rsidRPr="00FB5275">
          <w:rPr>
            <w:rStyle w:val="Hyperlink"/>
          </w:rPr>
          <w:noBreakHyphen/>
          <w:t>28 - Standalone Household Consumption Load Profile [68]</w:t>
        </w:r>
        <w:r w:rsidRPr="00FB5275">
          <w:rPr>
            <w:webHidden/>
          </w:rPr>
          <w:tab/>
        </w:r>
        <w:r w:rsidRPr="00FB5275">
          <w:rPr>
            <w:webHidden/>
          </w:rPr>
          <w:fldChar w:fldCharType="begin"/>
        </w:r>
        <w:r w:rsidRPr="00FB5275">
          <w:rPr>
            <w:webHidden/>
          </w:rPr>
          <w:instrText xml:space="preserve"> PAGEREF _Toc494553848 \h </w:instrText>
        </w:r>
        <w:r w:rsidRPr="00FB5275">
          <w:rPr>
            <w:webHidden/>
          </w:rPr>
        </w:r>
        <w:r w:rsidRPr="00FB5275">
          <w:rPr>
            <w:webHidden/>
          </w:rPr>
          <w:fldChar w:fldCharType="separate"/>
        </w:r>
        <w:r w:rsidRPr="00FB5275">
          <w:rPr>
            <w:webHidden/>
          </w:rPr>
          <w:t>36</w:t>
        </w:r>
        <w:r w:rsidRPr="00FB5275">
          <w:rPr>
            <w:webHidden/>
          </w:rPr>
          <w:fldChar w:fldCharType="end"/>
        </w:r>
      </w:hyperlink>
    </w:p>
    <w:p w14:paraId="2B35685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1" w:anchor="_Toc494553849" w:history="1">
        <w:r w:rsidRPr="00FB5275">
          <w:rPr>
            <w:rStyle w:val="Hyperlink"/>
          </w:rPr>
          <w:t>Figure 2</w:t>
        </w:r>
        <w:r w:rsidRPr="00FB5275">
          <w:rPr>
            <w:rStyle w:val="Hyperlink"/>
          </w:rPr>
          <w:noBreakHyphen/>
          <w:t>29 - Dundowran Feeder Load Profile [69]</w:t>
        </w:r>
        <w:r w:rsidRPr="00FB5275">
          <w:rPr>
            <w:webHidden/>
          </w:rPr>
          <w:tab/>
        </w:r>
        <w:r w:rsidRPr="00FB5275">
          <w:rPr>
            <w:webHidden/>
          </w:rPr>
          <w:fldChar w:fldCharType="begin"/>
        </w:r>
        <w:r w:rsidRPr="00FB5275">
          <w:rPr>
            <w:webHidden/>
          </w:rPr>
          <w:instrText xml:space="preserve"> PAGEREF _Toc494553849 \h </w:instrText>
        </w:r>
        <w:r w:rsidRPr="00FB5275">
          <w:rPr>
            <w:webHidden/>
          </w:rPr>
        </w:r>
        <w:r w:rsidRPr="00FB5275">
          <w:rPr>
            <w:webHidden/>
          </w:rPr>
          <w:fldChar w:fldCharType="separate"/>
        </w:r>
        <w:r w:rsidRPr="00FB5275">
          <w:rPr>
            <w:webHidden/>
          </w:rPr>
          <w:t>37</w:t>
        </w:r>
        <w:r w:rsidRPr="00FB5275">
          <w:rPr>
            <w:webHidden/>
          </w:rPr>
          <w:fldChar w:fldCharType="end"/>
        </w:r>
      </w:hyperlink>
    </w:p>
    <w:p w14:paraId="3AF12C79"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2" w:anchor="_Toc494553850" w:history="1">
        <w:r w:rsidRPr="00FB5275">
          <w:rPr>
            <w:rStyle w:val="Hyperlink"/>
          </w:rPr>
          <w:t>Figure 2</w:t>
        </w:r>
        <w:r w:rsidRPr="00FB5275">
          <w:rPr>
            <w:rStyle w:val="Hyperlink"/>
          </w:rPr>
          <w:noBreakHyphen/>
          <w:t>30 - Tariff 11 kWh/day - Summer Vs Winter [73]</w:t>
        </w:r>
        <w:r w:rsidRPr="00FB5275">
          <w:rPr>
            <w:webHidden/>
          </w:rPr>
          <w:tab/>
        </w:r>
        <w:r w:rsidRPr="00FB5275">
          <w:rPr>
            <w:webHidden/>
          </w:rPr>
          <w:fldChar w:fldCharType="begin"/>
        </w:r>
        <w:r w:rsidRPr="00FB5275">
          <w:rPr>
            <w:webHidden/>
          </w:rPr>
          <w:instrText xml:space="preserve"> PAGEREF _Toc494553850 \h </w:instrText>
        </w:r>
        <w:r w:rsidRPr="00FB5275">
          <w:rPr>
            <w:webHidden/>
          </w:rPr>
        </w:r>
        <w:r w:rsidRPr="00FB5275">
          <w:rPr>
            <w:webHidden/>
          </w:rPr>
          <w:fldChar w:fldCharType="separate"/>
        </w:r>
        <w:r w:rsidRPr="00FB5275">
          <w:rPr>
            <w:webHidden/>
          </w:rPr>
          <w:t>39</w:t>
        </w:r>
        <w:r w:rsidRPr="00FB5275">
          <w:rPr>
            <w:webHidden/>
          </w:rPr>
          <w:fldChar w:fldCharType="end"/>
        </w:r>
      </w:hyperlink>
    </w:p>
    <w:p w14:paraId="5143E763"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3" w:anchor="_Toc494553851" w:history="1">
        <w:r w:rsidRPr="00FB5275">
          <w:rPr>
            <w:rStyle w:val="Hyperlink"/>
          </w:rPr>
          <w:t>Figure 2</w:t>
        </w:r>
        <w:r w:rsidRPr="00FB5275">
          <w:rPr>
            <w:rStyle w:val="Hyperlink"/>
          </w:rPr>
          <w:noBreakHyphen/>
          <w:t>31 - System Variables and Saving Mechanisms [22]</w:t>
        </w:r>
        <w:r w:rsidRPr="00FB5275">
          <w:rPr>
            <w:webHidden/>
          </w:rPr>
          <w:tab/>
        </w:r>
        <w:r w:rsidRPr="00FB5275">
          <w:rPr>
            <w:webHidden/>
          </w:rPr>
          <w:fldChar w:fldCharType="begin"/>
        </w:r>
        <w:r w:rsidRPr="00FB5275">
          <w:rPr>
            <w:webHidden/>
          </w:rPr>
          <w:instrText xml:space="preserve"> PAGEREF _Toc494553851 \h </w:instrText>
        </w:r>
        <w:r w:rsidRPr="00FB5275">
          <w:rPr>
            <w:webHidden/>
          </w:rPr>
        </w:r>
        <w:r w:rsidRPr="00FB5275">
          <w:rPr>
            <w:webHidden/>
          </w:rPr>
          <w:fldChar w:fldCharType="separate"/>
        </w:r>
        <w:r w:rsidRPr="00FB5275">
          <w:rPr>
            <w:webHidden/>
          </w:rPr>
          <w:t>40</w:t>
        </w:r>
        <w:r w:rsidRPr="00FB5275">
          <w:rPr>
            <w:webHidden/>
          </w:rPr>
          <w:fldChar w:fldCharType="end"/>
        </w:r>
      </w:hyperlink>
    </w:p>
    <w:p w14:paraId="35109B1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4" w:anchor="_Toc494553852" w:history="1">
        <w:r w:rsidRPr="00FB5275">
          <w:rPr>
            <w:rStyle w:val="Hyperlink"/>
          </w:rPr>
          <w:t>Figure 2</w:t>
        </w:r>
        <w:r w:rsidRPr="00FB5275">
          <w:rPr>
            <w:rStyle w:val="Hyperlink"/>
          </w:rPr>
          <w:noBreakHyphen/>
          <w:t>32 - Solar Power Calculator GUI</w:t>
        </w:r>
        <w:r w:rsidRPr="00FB5275">
          <w:rPr>
            <w:webHidden/>
          </w:rPr>
          <w:tab/>
        </w:r>
        <w:r w:rsidRPr="00FB5275">
          <w:rPr>
            <w:webHidden/>
          </w:rPr>
          <w:fldChar w:fldCharType="begin"/>
        </w:r>
        <w:r w:rsidRPr="00FB5275">
          <w:rPr>
            <w:webHidden/>
          </w:rPr>
          <w:instrText xml:space="preserve"> PAGEREF _Toc494553852 \h </w:instrText>
        </w:r>
        <w:r w:rsidRPr="00FB5275">
          <w:rPr>
            <w:webHidden/>
          </w:rPr>
        </w:r>
        <w:r w:rsidRPr="00FB5275">
          <w:rPr>
            <w:webHidden/>
          </w:rPr>
          <w:fldChar w:fldCharType="separate"/>
        </w:r>
        <w:r w:rsidRPr="00FB5275">
          <w:rPr>
            <w:webHidden/>
          </w:rPr>
          <w:t>41</w:t>
        </w:r>
        <w:r w:rsidRPr="00FB5275">
          <w:rPr>
            <w:webHidden/>
          </w:rPr>
          <w:fldChar w:fldCharType="end"/>
        </w:r>
      </w:hyperlink>
    </w:p>
    <w:p w14:paraId="591B21F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5" w:anchor="_Toc494553853" w:history="1">
        <w:r w:rsidRPr="00FB5275">
          <w:rPr>
            <w:rStyle w:val="Hyperlink"/>
          </w:rPr>
          <w:t>Figure 2</w:t>
        </w:r>
        <w:r w:rsidRPr="00FB5275">
          <w:rPr>
            <w:rStyle w:val="Hyperlink"/>
          </w:rPr>
          <w:noBreakHyphen/>
          <w:t>33 - Solar Choice GUI</w:t>
        </w:r>
        <w:r w:rsidRPr="00FB5275">
          <w:rPr>
            <w:webHidden/>
          </w:rPr>
          <w:tab/>
        </w:r>
        <w:r w:rsidRPr="00FB5275">
          <w:rPr>
            <w:webHidden/>
          </w:rPr>
          <w:fldChar w:fldCharType="begin"/>
        </w:r>
        <w:r w:rsidRPr="00FB5275">
          <w:rPr>
            <w:webHidden/>
          </w:rPr>
          <w:instrText xml:space="preserve"> PAGEREF _Toc494553853 \h </w:instrText>
        </w:r>
        <w:r w:rsidRPr="00FB5275">
          <w:rPr>
            <w:webHidden/>
          </w:rPr>
        </w:r>
        <w:r w:rsidRPr="00FB5275">
          <w:rPr>
            <w:webHidden/>
          </w:rPr>
          <w:fldChar w:fldCharType="separate"/>
        </w:r>
        <w:r w:rsidRPr="00FB5275">
          <w:rPr>
            <w:webHidden/>
          </w:rPr>
          <w:t>42</w:t>
        </w:r>
        <w:r w:rsidRPr="00FB5275">
          <w:rPr>
            <w:webHidden/>
          </w:rPr>
          <w:fldChar w:fldCharType="end"/>
        </w:r>
      </w:hyperlink>
    </w:p>
    <w:p w14:paraId="00F3D62F"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6" w:anchor="_Toc494553854" w:history="1">
        <w:r w:rsidRPr="00FB5275">
          <w:rPr>
            <w:rStyle w:val="Hyperlink"/>
          </w:rPr>
          <w:t>Figure 2</w:t>
        </w:r>
        <w:r w:rsidRPr="00FB5275">
          <w:rPr>
            <w:rStyle w:val="Hyperlink"/>
          </w:rPr>
          <w:noBreakHyphen/>
          <w:t>34 - Solar Savings GUI</w:t>
        </w:r>
        <w:r w:rsidRPr="00FB5275">
          <w:rPr>
            <w:webHidden/>
          </w:rPr>
          <w:tab/>
        </w:r>
        <w:r w:rsidRPr="00FB5275">
          <w:rPr>
            <w:webHidden/>
          </w:rPr>
          <w:fldChar w:fldCharType="begin"/>
        </w:r>
        <w:r w:rsidRPr="00FB5275">
          <w:rPr>
            <w:webHidden/>
          </w:rPr>
          <w:instrText xml:space="preserve"> PAGEREF _Toc494553854 \h </w:instrText>
        </w:r>
        <w:r w:rsidRPr="00FB5275">
          <w:rPr>
            <w:webHidden/>
          </w:rPr>
        </w:r>
        <w:r w:rsidRPr="00FB5275">
          <w:rPr>
            <w:webHidden/>
          </w:rPr>
          <w:fldChar w:fldCharType="separate"/>
        </w:r>
        <w:r w:rsidRPr="00FB5275">
          <w:rPr>
            <w:webHidden/>
          </w:rPr>
          <w:t>42</w:t>
        </w:r>
        <w:r w:rsidRPr="00FB5275">
          <w:rPr>
            <w:webHidden/>
          </w:rPr>
          <w:fldChar w:fldCharType="end"/>
        </w:r>
      </w:hyperlink>
    </w:p>
    <w:p w14:paraId="256C7270"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7" w:anchor="_Toc494553855" w:history="1">
        <w:r w:rsidRPr="00FB5275">
          <w:rPr>
            <w:rStyle w:val="Hyperlink"/>
          </w:rPr>
          <w:t>Figure 2</w:t>
        </w:r>
        <w:r w:rsidRPr="00FB5275">
          <w:rPr>
            <w:rStyle w:val="Hyperlink"/>
          </w:rPr>
          <w:noBreakHyphen/>
          <w:t>35 - HOMER GUI [77]</w:t>
        </w:r>
        <w:r w:rsidRPr="00FB5275">
          <w:rPr>
            <w:webHidden/>
          </w:rPr>
          <w:tab/>
        </w:r>
        <w:r w:rsidRPr="00FB5275">
          <w:rPr>
            <w:webHidden/>
          </w:rPr>
          <w:fldChar w:fldCharType="begin"/>
        </w:r>
        <w:r w:rsidRPr="00FB5275">
          <w:rPr>
            <w:webHidden/>
          </w:rPr>
          <w:instrText xml:space="preserve"> PAGEREF _Toc494553855 \h </w:instrText>
        </w:r>
        <w:r w:rsidRPr="00FB5275">
          <w:rPr>
            <w:webHidden/>
          </w:rPr>
        </w:r>
        <w:r w:rsidRPr="00FB5275">
          <w:rPr>
            <w:webHidden/>
          </w:rPr>
          <w:fldChar w:fldCharType="separate"/>
        </w:r>
        <w:r w:rsidRPr="00FB5275">
          <w:rPr>
            <w:webHidden/>
          </w:rPr>
          <w:t>43</w:t>
        </w:r>
        <w:r w:rsidRPr="00FB5275">
          <w:rPr>
            <w:webHidden/>
          </w:rPr>
          <w:fldChar w:fldCharType="end"/>
        </w:r>
      </w:hyperlink>
    </w:p>
    <w:p w14:paraId="4C6EF05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8" w:anchor="_Toc494553856" w:history="1">
        <w:r w:rsidRPr="00FB5275">
          <w:rPr>
            <w:rStyle w:val="Hyperlink"/>
          </w:rPr>
          <w:t>Figure 3</w:t>
        </w:r>
        <w:r w:rsidRPr="00FB5275">
          <w:rPr>
            <w:rStyle w:val="Hyperlink"/>
          </w:rPr>
          <w:noBreakHyphen/>
          <w:t>1 - Illustrated Scope of Works for Program Design</w:t>
        </w:r>
        <w:r w:rsidRPr="00FB5275">
          <w:rPr>
            <w:webHidden/>
          </w:rPr>
          <w:tab/>
        </w:r>
        <w:r w:rsidRPr="00FB5275">
          <w:rPr>
            <w:webHidden/>
          </w:rPr>
          <w:fldChar w:fldCharType="begin"/>
        </w:r>
        <w:r w:rsidRPr="00FB5275">
          <w:rPr>
            <w:webHidden/>
          </w:rPr>
          <w:instrText xml:space="preserve"> PAGEREF _Toc494553856 \h </w:instrText>
        </w:r>
        <w:r w:rsidRPr="00FB5275">
          <w:rPr>
            <w:webHidden/>
          </w:rPr>
        </w:r>
        <w:r w:rsidRPr="00FB5275">
          <w:rPr>
            <w:webHidden/>
          </w:rPr>
          <w:fldChar w:fldCharType="separate"/>
        </w:r>
        <w:r w:rsidRPr="00FB5275">
          <w:rPr>
            <w:webHidden/>
          </w:rPr>
          <w:t>46</w:t>
        </w:r>
        <w:r w:rsidRPr="00FB5275">
          <w:rPr>
            <w:webHidden/>
          </w:rPr>
          <w:fldChar w:fldCharType="end"/>
        </w:r>
      </w:hyperlink>
    </w:p>
    <w:p w14:paraId="5707A4D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59" w:anchor="_Toc494553857" w:history="1">
        <w:r w:rsidRPr="00FB5275">
          <w:rPr>
            <w:rStyle w:val="Hyperlink"/>
          </w:rPr>
          <w:t>Figure 3</w:t>
        </w:r>
        <w:r w:rsidRPr="00FB5275">
          <w:rPr>
            <w:rStyle w:val="Hyperlink"/>
          </w:rPr>
          <w:noBreakHyphen/>
          <w:t>2 - Program Overview</w:t>
        </w:r>
        <w:r w:rsidRPr="00FB5275">
          <w:rPr>
            <w:webHidden/>
          </w:rPr>
          <w:tab/>
        </w:r>
        <w:r w:rsidRPr="00FB5275">
          <w:rPr>
            <w:webHidden/>
          </w:rPr>
          <w:fldChar w:fldCharType="begin"/>
        </w:r>
        <w:r w:rsidRPr="00FB5275">
          <w:rPr>
            <w:webHidden/>
          </w:rPr>
          <w:instrText xml:space="preserve"> PAGEREF _Toc494553857 \h </w:instrText>
        </w:r>
        <w:r w:rsidRPr="00FB5275">
          <w:rPr>
            <w:webHidden/>
          </w:rPr>
        </w:r>
        <w:r w:rsidRPr="00FB5275">
          <w:rPr>
            <w:webHidden/>
          </w:rPr>
          <w:fldChar w:fldCharType="separate"/>
        </w:r>
        <w:r w:rsidRPr="00FB5275">
          <w:rPr>
            <w:webHidden/>
          </w:rPr>
          <w:t>48</w:t>
        </w:r>
        <w:r w:rsidRPr="00FB5275">
          <w:rPr>
            <w:webHidden/>
          </w:rPr>
          <w:fldChar w:fldCharType="end"/>
        </w:r>
      </w:hyperlink>
    </w:p>
    <w:p w14:paraId="5B4BC31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0" w:anchor="_Toc494553858" w:history="1">
        <w:r w:rsidRPr="00FB5275">
          <w:rPr>
            <w:rStyle w:val="Hyperlink"/>
          </w:rPr>
          <w:t>Figure 4</w:t>
        </w:r>
        <w:r w:rsidRPr="00FB5275">
          <w:rPr>
            <w:rStyle w:val="Hyperlink"/>
          </w:rPr>
          <w:noBreakHyphen/>
          <w:t>1 - Entry Screen to GUI prompt</w:t>
        </w:r>
        <w:r w:rsidRPr="00FB5275">
          <w:rPr>
            <w:webHidden/>
          </w:rPr>
          <w:tab/>
        </w:r>
        <w:r w:rsidRPr="00FB5275">
          <w:rPr>
            <w:webHidden/>
          </w:rPr>
          <w:fldChar w:fldCharType="begin"/>
        </w:r>
        <w:r w:rsidRPr="00FB5275">
          <w:rPr>
            <w:webHidden/>
          </w:rPr>
          <w:instrText xml:space="preserve"> PAGEREF _Toc494553858 \h </w:instrText>
        </w:r>
        <w:r w:rsidRPr="00FB5275">
          <w:rPr>
            <w:webHidden/>
          </w:rPr>
        </w:r>
        <w:r w:rsidRPr="00FB5275">
          <w:rPr>
            <w:webHidden/>
          </w:rPr>
          <w:fldChar w:fldCharType="separate"/>
        </w:r>
        <w:r w:rsidRPr="00FB5275">
          <w:rPr>
            <w:webHidden/>
          </w:rPr>
          <w:t>56</w:t>
        </w:r>
        <w:r w:rsidRPr="00FB5275">
          <w:rPr>
            <w:webHidden/>
          </w:rPr>
          <w:fldChar w:fldCharType="end"/>
        </w:r>
      </w:hyperlink>
    </w:p>
    <w:p w14:paraId="0488344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59" w:history="1">
        <w:r w:rsidRPr="00FB5275">
          <w:rPr>
            <w:rStyle w:val="Hyperlink"/>
          </w:rPr>
          <w:t>Figure 4</w:t>
        </w:r>
        <w:r w:rsidRPr="00FB5275">
          <w:rPr>
            <w:rStyle w:val="Hyperlink"/>
          </w:rPr>
          <w:noBreakHyphen/>
          <w:t>2 - Data Acquisition phase of GUI prompting</w:t>
        </w:r>
        <w:r w:rsidRPr="00FB5275">
          <w:rPr>
            <w:webHidden/>
          </w:rPr>
          <w:tab/>
        </w:r>
        <w:r w:rsidRPr="00FB5275">
          <w:rPr>
            <w:webHidden/>
          </w:rPr>
          <w:fldChar w:fldCharType="begin"/>
        </w:r>
        <w:r w:rsidRPr="00FB5275">
          <w:rPr>
            <w:webHidden/>
          </w:rPr>
          <w:instrText xml:space="preserve"> PAGEREF _Toc494553859 \h </w:instrText>
        </w:r>
        <w:r w:rsidRPr="00FB5275">
          <w:rPr>
            <w:webHidden/>
          </w:rPr>
        </w:r>
        <w:r w:rsidRPr="00FB5275">
          <w:rPr>
            <w:webHidden/>
          </w:rPr>
          <w:fldChar w:fldCharType="separate"/>
        </w:r>
        <w:r w:rsidRPr="00FB5275">
          <w:rPr>
            <w:webHidden/>
          </w:rPr>
          <w:t>57</w:t>
        </w:r>
        <w:r w:rsidRPr="00FB5275">
          <w:rPr>
            <w:webHidden/>
          </w:rPr>
          <w:fldChar w:fldCharType="end"/>
        </w:r>
      </w:hyperlink>
    </w:p>
    <w:p w14:paraId="784A6959"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1" w:anchor="_Toc494553860" w:history="1">
        <w:r w:rsidRPr="00FB5275">
          <w:rPr>
            <w:rStyle w:val="Hyperlink"/>
          </w:rPr>
          <w:t>Figure 4</w:t>
        </w:r>
        <w:r w:rsidRPr="00FB5275">
          <w:rPr>
            <w:rStyle w:val="Hyperlink"/>
          </w:rPr>
          <w:noBreakHyphen/>
          <w:t>3 - Data Acquisition phase of GUI prompting</w:t>
        </w:r>
        <w:r w:rsidRPr="00FB5275">
          <w:rPr>
            <w:webHidden/>
          </w:rPr>
          <w:tab/>
        </w:r>
        <w:r w:rsidRPr="00FB5275">
          <w:rPr>
            <w:webHidden/>
          </w:rPr>
          <w:fldChar w:fldCharType="begin"/>
        </w:r>
        <w:r w:rsidRPr="00FB5275">
          <w:rPr>
            <w:webHidden/>
          </w:rPr>
          <w:instrText xml:space="preserve"> PAGEREF _Toc494553860 \h </w:instrText>
        </w:r>
        <w:r w:rsidRPr="00FB5275">
          <w:rPr>
            <w:webHidden/>
          </w:rPr>
        </w:r>
        <w:r w:rsidRPr="00FB5275">
          <w:rPr>
            <w:webHidden/>
          </w:rPr>
          <w:fldChar w:fldCharType="separate"/>
        </w:r>
        <w:r w:rsidRPr="00FB5275">
          <w:rPr>
            <w:webHidden/>
          </w:rPr>
          <w:t>58</w:t>
        </w:r>
        <w:r w:rsidRPr="00FB5275">
          <w:rPr>
            <w:webHidden/>
          </w:rPr>
          <w:fldChar w:fldCharType="end"/>
        </w:r>
      </w:hyperlink>
    </w:p>
    <w:p w14:paraId="59B86834"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2" w:anchor="_Toc494553861" w:history="1">
        <w:r w:rsidRPr="00FB5275">
          <w:rPr>
            <w:rStyle w:val="Hyperlink"/>
          </w:rPr>
          <w:t>Figure 4</w:t>
        </w:r>
        <w:r w:rsidRPr="00FB5275">
          <w:rPr>
            <w:rStyle w:val="Hyperlink"/>
          </w:rPr>
          <w:noBreakHyphen/>
          <w:t>4 - Input Data tab</w:t>
        </w:r>
        <w:r w:rsidRPr="00FB5275">
          <w:rPr>
            <w:webHidden/>
          </w:rPr>
          <w:tab/>
        </w:r>
        <w:r w:rsidRPr="00FB5275">
          <w:rPr>
            <w:webHidden/>
          </w:rPr>
          <w:fldChar w:fldCharType="begin"/>
        </w:r>
        <w:r w:rsidRPr="00FB5275">
          <w:rPr>
            <w:webHidden/>
          </w:rPr>
          <w:instrText xml:space="preserve"> PAGEREF _Toc494553861 \h </w:instrText>
        </w:r>
        <w:r w:rsidRPr="00FB5275">
          <w:rPr>
            <w:webHidden/>
          </w:rPr>
        </w:r>
        <w:r w:rsidRPr="00FB5275">
          <w:rPr>
            <w:webHidden/>
          </w:rPr>
          <w:fldChar w:fldCharType="separate"/>
        </w:r>
        <w:r w:rsidRPr="00FB5275">
          <w:rPr>
            <w:webHidden/>
          </w:rPr>
          <w:t>59</w:t>
        </w:r>
        <w:r w:rsidRPr="00FB5275">
          <w:rPr>
            <w:webHidden/>
          </w:rPr>
          <w:fldChar w:fldCharType="end"/>
        </w:r>
      </w:hyperlink>
    </w:p>
    <w:p w14:paraId="128269E3"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3" w:anchor="_Toc494553862" w:history="1">
        <w:r w:rsidRPr="00FB5275">
          <w:rPr>
            <w:rStyle w:val="Hyperlink"/>
          </w:rPr>
          <w:t>Figure 4</w:t>
        </w:r>
        <w:r w:rsidRPr="00FB5275">
          <w:rPr>
            <w:rStyle w:val="Hyperlink"/>
          </w:rPr>
          <w:noBreakHyphen/>
          <w:t>5 - Estimated Production tab</w:t>
        </w:r>
        <w:r w:rsidRPr="00FB5275">
          <w:rPr>
            <w:webHidden/>
          </w:rPr>
          <w:tab/>
        </w:r>
        <w:r w:rsidRPr="00FB5275">
          <w:rPr>
            <w:webHidden/>
          </w:rPr>
          <w:fldChar w:fldCharType="begin"/>
        </w:r>
        <w:r w:rsidRPr="00FB5275">
          <w:rPr>
            <w:webHidden/>
          </w:rPr>
          <w:instrText xml:space="preserve"> PAGEREF _Toc494553862 \h </w:instrText>
        </w:r>
        <w:r w:rsidRPr="00FB5275">
          <w:rPr>
            <w:webHidden/>
          </w:rPr>
        </w:r>
        <w:r w:rsidRPr="00FB5275">
          <w:rPr>
            <w:webHidden/>
          </w:rPr>
          <w:fldChar w:fldCharType="separate"/>
        </w:r>
        <w:r w:rsidRPr="00FB5275">
          <w:rPr>
            <w:webHidden/>
          </w:rPr>
          <w:t>60</w:t>
        </w:r>
        <w:r w:rsidRPr="00FB5275">
          <w:rPr>
            <w:webHidden/>
          </w:rPr>
          <w:fldChar w:fldCharType="end"/>
        </w:r>
      </w:hyperlink>
    </w:p>
    <w:p w14:paraId="3024D885"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4" w:anchor="_Toc494553863" w:history="1">
        <w:r w:rsidRPr="00FB5275">
          <w:rPr>
            <w:rStyle w:val="Hyperlink"/>
          </w:rPr>
          <w:t>Figure 4</w:t>
        </w:r>
        <w:r w:rsidRPr="00FB5275">
          <w:rPr>
            <w:rStyle w:val="Hyperlink"/>
          </w:rPr>
          <w:noBreakHyphen/>
          <w:t>6 - Finance Options tab</w:t>
        </w:r>
        <w:r w:rsidRPr="00FB5275">
          <w:rPr>
            <w:webHidden/>
          </w:rPr>
          <w:tab/>
        </w:r>
        <w:r w:rsidRPr="00FB5275">
          <w:rPr>
            <w:webHidden/>
          </w:rPr>
          <w:fldChar w:fldCharType="begin"/>
        </w:r>
        <w:r w:rsidRPr="00FB5275">
          <w:rPr>
            <w:webHidden/>
          </w:rPr>
          <w:instrText xml:space="preserve"> PAGEREF _Toc494553863 \h </w:instrText>
        </w:r>
        <w:r w:rsidRPr="00FB5275">
          <w:rPr>
            <w:webHidden/>
          </w:rPr>
        </w:r>
        <w:r w:rsidRPr="00FB5275">
          <w:rPr>
            <w:webHidden/>
          </w:rPr>
          <w:fldChar w:fldCharType="separate"/>
        </w:r>
        <w:r w:rsidRPr="00FB5275">
          <w:rPr>
            <w:webHidden/>
          </w:rPr>
          <w:t>61</w:t>
        </w:r>
        <w:r w:rsidRPr="00FB5275">
          <w:rPr>
            <w:webHidden/>
          </w:rPr>
          <w:fldChar w:fldCharType="end"/>
        </w:r>
      </w:hyperlink>
    </w:p>
    <w:p w14:paraId="109342D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5" w:anchor="_Toc494553864" w:history="1">
        <w:r w:rsidRPr="00FB5275">
          <w:rPr>
            <w:rStyle w:val="Hyperlink"/>
          </w:rPr>
          <w:t>Figure 4</w:t>
        </w:r>
        <w:r w:rsidRPr="00FB5275">
          <w:rPr>
            <w:rStyle w:val="Hyperlink"/>
          </w:rPr>
          <w:noBreakHyphen/>
          <w:t>7 - Display tab</w:t>
        </w:r>
        <w:r w:rsidRPr="00FB5275">
          <w:rPr>
            <w:webHidden/>
          </w:rPr>
          <w:tab/>
        </w:r>
        <w:r w:rsidRPr="00FB5275">
          <w:rPr>
            <w:webHidden/>
          </w:rPr>
          <w:fldChar w:fldCharType="begin"/>
        </w:r>
        <w:r w:rsidRPr="00FB5275">
          <w:rPr>
            <w:webHidden/>
          </w:rPr>
          <w:instrText xml:space="preserve"> PAGEREF _Toc494553864 \h </w:instrText>
        </w:r>
        <w:r w:rsidRPr="00FB5275">
          <w:rPr>
            <w:webHidden/>
          </w:rPr>
        </w:r>
        <w:r w:rsidRPr="00FB5275">
          <w:rPr>
            <w:webHidden/>
          </w:rPr>
          <w:fldChar w:fldCharType="separate"/>
        </w:r>
        <w:r w:rsidRPr="00FB5275">
          <w:rPr>
            <w:webHidden/>
          </w:rPr>
          <w:t>62</w:t>
        </w:r>
        <w:r w:rsidRPr="00FB5275">
          <w:rPr>
            <w:webHidden/>
          </w:rPr>
          <w:fldChar w:fldCharType="end"/>
        </w:r>
      </w:hyperlink>
    </w:p>
    <w:p w14:paraId="7C788B8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6" w:anchor="_Toc494553865" w:history="1">
        <w:r w:rsidRPr="00FB5275">
          <w:rPr>
            <w:rStyle w:val="Hyperlink"/>
          </w:rPr>
          <w:t>Figure 5</w:t>
        </w:r>
        <w:r w:rsidRPr="00FB5275">
          <w:rPr>
            <w:rStyle w:val="Hyperlink"/>
          </w:rPr>
          <w:noBreakHyphen/>
          <w:t>1 - Locations selected for analysis (Gold star denotes location)</w:t>
        </w:r>
        <w:r w:rsidRPr="00FB5275">
          <w:rPr>
            <w:webHidden/>
          </w:rPr>
          <w:tab/>
        </w:r>
        <w:r w:rsidRPr="00FB5275">
          <w:rPr>
            <w:webHidden/>
          </w:rPr>
          <w:fldChar w:fldCharType="begin"/>
        </w:r>
        <w:r w:rsidRPr="00FB5275">
          <w:rPr>
            <w:webHidden/>
          </w:rPr>
          <w:instrText xml:space="preserve"> PAGEREF _Toc494553865 \h </w:instrText>
        </w:r>
        <w:r w:rsidRPr="00FB5275">
          <w:rPr>
            <w:webHidden/>
          </w:rPr>
        </w:r>
        <w:r w:rsidRPr="00FB5275">
          <w:rPr>
            <w:webHidden/>
          </w:rPr>
          <w:fldChar w:fldCharType="separate"/>
        </w:r>
        <w:r w:rsidRPr="00FB5275">
          <w:rPr>
            <w:webHidden/>
          </w:rPr>
          <w:t>63</w:t>
        </w:r>
        <w:r w:rsidRPr="00FB5275">
          <w:rPr>
            <w:webHidden/>
          </w:rPr>
          <w:fldChar w:fldCharType="end"/>
        </w:r>
      </w:hyperlink>
    </w:p>
    <w:p w14:paraId="378E585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7" w:anchor="_Toc494553866" w:history="1">
        <w:r w:rsidRPr="00FB5275">
          <w:rPr>
            <w:rStyle w:val="Hyperlink"/>
          </w:rPr>
          <w:t>Figure 5</w:t>
        </w:r>
        <w:r w:rsidRPr="00FB5275">
          <w:rPr>
            <w:rStyle w:val="Hyperlink"/>
          </w:rPr>
          <w:noBreakHyphen/>
          <w:t>2 - Monthly kWhr Production - Townsville</w:t>
        </w:r>
        <w:r w:rsidRPr="00FB5275">
          <w:rPr>
            <w:webHidden/>
          </w:rPr>
          <w:tab/>
        </w:r>
        <w:r w:rsidRPr="00FB5275">
          <w:rPr>
            <w:webHidden/>
          </w:rPr>
          <w:fldChar w:fldCharType="begin"/>
        </w:r>
        <w:r w:rsidRPr="00FB5275">
          <w:rPr>
            <w:webHidden/>
          </w:rPr>
          <w:instrText xml:space="preserve"> PAGEREF _Toc494553866 \h </w:instrText>
        </w:r>
        <w:r w:rsidRPr="00FB5275">
          <w:rPr>
            <w:webHidden/>
          </w:rPr>
        </w:r>
        <w:r w:rsidRPr="00FB5275">
          <w:rPr>
            <w:webHidden/>
          </w:rPr>
          <w:fldChar w:fldCharType="separate"/>
        </w:r>
        <w:r w:rsidRPr="00FB5275">
          <w:rPr>
            <w:webHidden/>
          </w:rPr>
          <w:t>67</w:t>
        </w:r>
        <w:r w:rsidRPr="00FB5275">
          <w:rPr>
            <w:webHidden/>
          </w:rPr>
          <w:fldChar w:fldCharType="end"/>
        </w:r>
      </w:hyperlink>
    </w:p>
    <w:p w14:paraId="6AE003C1"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8" w:anchor="_Toc494553867" w:history="1">
        <w:r w:rsidRPr="00FB5275">
          <w:rPr>
            <w:rStyle w:val="Hyperlink"/>
          </w:rPr>
          <w:t>Figure 5</w:t>
        </w:r>
        <w:r w:rsidRPr="00FB5275">
          <w:rPr>
            <w:rStyle w:val="Hyperlink"/>
          </w:rPr>
          <w:noBreakHyphen/>
          <w:t>3 - Monthly kWhr Production - Darwin</w:t>
        </w:r>
        <w:r w:rsidRPr="00FB5275">
          <w:rPr>
            <w:webHidden/>
          </w:rPr>
          <w:tab/>
        </w:r>
        <w:r w:rsidRPr="00FB5275">
          <w:rPr>
            <w:webHidden/>
          </w:rPr>
          <w:fldChar w:fldCharType="begin"/>
        </w:r>
        <w:r w:rsidRPr="00FB5275">
          <w:rPr>
            <w:webHidden/>
          </w:rPr>
          <w:instrText xml:space="preserve"> PAGEREF _Toc494553867 \h </w:instrText>
        </w:r>
        <w:r w:rsidRPr="00FB5275">
          <w:rPr>
            <w:webHidden/>
          </w:rPr>
        </w:r>
        <w:r w:rsidRPr="00FB5275">
          <w:rPr>
            <w:webHidden/>
          </w:rPr>
          <w:fldChar w:fldCharType="separate"/>
        </w:r>
        <w:r w:rsidRPr="00FB5275">
          <w:rPr>
            <w:webHidden/>
          </w:rPr>
          <w:t>67</w:t>
        </w:r>
        <w:r w:rsidRPr="00FB5275">
          <w:rPr>
            <w:webHidden/>
          </w:rPr>
          <w:fldChar w:fldCharType="end"/>
        </w:r>
      </w:hyperlink>
    </w:p>
    <w:p w14:paraId="2EFCF083"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69" w:anchor="_Toc494553868" w:history="1">
        <w:r w:rsidRPr="00FB5275">
          <w:rPr>
            <w:rStyle w:val="Hyperlink"/>
          </w:rPr>
          <w:t>Figure 5</w:t>
        </w:r>
        <w:r w:rsidRPr="00FB5275">
          <w:rPr>
            <w:rStyle w:val="Hyperlink"/>
          </w:rPr>
          <w:noBreakHyphen/>
          <w:t>4 - Monthly kWhr Production - Hobart</w:t>
        </w:r>
        <w:r w:rsidRPr="00FB5275">
          <w:rPr>
            <w:webHidden/>
          </w:rPr>
          <w:tab/>
        </w:r>
        <w:r w:rsidRPr="00FB5275">
          <w:rPr>
            <w:webHidden/>
          </w:rPr>
          <w:fldChar w:fldCharType="begin"/>
        </w:r>
        <w:r w:rsidRPr="00FB5275">
          <w:rPr>
            <w:webHidden/>
          </w:rPr>
          <w:instrText xml:space="preserve"> PAGEREF _Toc494553868 \h </w:instrText>
        </w:r>
        <w:r w:rsidRPr="00FB5275">
          <w:rPr>
            <w:webHidden/>
          </w:rPr>
        </w:r>
        <w:r w:rsidRPr="00FB5275">
          <w:rPr>
            <w:webHidden/>
          </w:rPr>
          <w:fldChar w:fldCharType="separate"/>
        </w:r>
        <w:r w:rsidRPr="00FB5275">
          <w:rPr>
            <w:webHidden/>
          </w:rPr>
          <w:t>67</w:t>
        </w:r>
        <w:r w:rsidRPr="00FB5275">
          <w:rPr>
            <w:webHidden/>
          </w:rPr>
          <w:fldChar w:fldCharType="end"/>
        </w:r>
      </w:hyperlink>
    </w:p>
    <w:p w14:paraId="38A38C8F"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0" w:anchor="_Toc494553869" w:history="1">
        <w:r w:rsidRPr="00FB5275">
          <w:rPr>
            <w:rStyle w:val="Hyperlink"/>
          </w:rPr>
          <w:t>Figure 5</w:t>
        </w:r>
        <w:r w:rsidRPr="00FB5275">
          <w:rPr>
            <w:rStyle w:val="Hyperlink"/>
          </w:rPr>
          <w:noBreakHyphen/>
          <w:t>5 - Yearly Savings with Solar Vs. Normal Rate - Darwin</w:t>
        </w:r>
        <w:r w:rsidRPr="00FB5275">
          <w:rPr>
            <w:webHidden/>
          </w:rPr>
          <w:tab/>
        </w:r>
        <w:r w:rsidRPr="00FB5275">
          <w:rPr>
            <w:webHidden/>
          </w:rPr>
          <w:fldChar w:fldCharType="begin"/>
        </w:r>
        <w:r w:rsidRPr="00FB5275">
          <w:rPr>
            <w:webHidden/>
          </w:rPr>
          <w:instrText xml:space="preserve"> PAGEREF _Toc494553869 \h </w:instrText>
        </w:r>
        <w:r w:rsidRPr="00FB5275">
          <w:rPr>
            <w:webHidden/>
          </w:rPr>
        </w:r>
        <w:r w:rsidRPr="00FB5275">
          <w:rPr>
            <w:webHidden/>
          </w:rPr>
          <w:fldChar w:fldCharType="separate"/>
        </w:r>
        <w:r w:rsidRPr="00FB5275">
          <w:rPr>
            <w:webHidden/>
          </w:rPr>
          <w:t>68</w:t>
        </w:r>
        <w:r w:rsidRPr="00FB5275">
          <w:rPr>
            <w:webHidden/>
          </w:rPr>
          <w:fldChar w:fldCharType="end"/>
        </w:r>
      </w:hyperlink>
    </w:p>
    <w:p w14:paraId="755421E9"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1" w:anchor="_Toc494553870" w:history="1">
        <w:r w:rsidRPr="00FB5275">
          <w:rPr>
            <w:rStyle w:val="Hyperlink"/>
          </w:rPr>
          <w:t>Figure 5</w:t>
        </w:r>
        <w:r w:rsidRPr="00FB5275">
          <w:rPr>
            <w:rStyle w:val="Hyperlink"/>
          </w:rPr>
          <w:noBreakHyphen/>
          <w:t>6 - Yearly Savings with Solar Vs. Normal - Rate Townsville</w:t>
        </w:r>
        <w:r w:rsidRPr="00FB5275">
          <w:rPr>
            <w:webHidden/>
          </w:rPr>
          <w:tab/>
        </w:r>
        <w:r w:rsidRPr="00FB5275">
          <w:rPr>
            <w:webHidden/>
          </w:rPr>
          <w:fldChar w:fldCharType="begin"/>
        </w:r>
        <w:r w:rsidRPr="00FB5275">
          <w:rPr>
            <w:webHidden/>
          </w:rPr>
          <w:instrText xml:space="preserve"> PAGEREF _Toc494553870 \h </w:instrText>
        </w:r>
        <w:r w:rsidRPr="00FB5275">
          <w:rPr>
            <w:webHidden/>
          </w:rPr>
        </w:r>
        <w:r w:rsidRPr="00FB5275">
          <w:rPr>
            <w:webHidden/>
          </w:rPr>
          <w:fldChar w:fldCharType="separate"/>
        </w:r>
        <w:r w:rsidRPr="00FB5275">
          <w:rPr>
            <w:webHidden/>
          </w:rPr>
          <w:t>68</w:t>
        </w:r>
        <w:r w:rsidRPr="00FB5275">
          <w:rPr>
            <w:webHidden/>
          </w:rPr>
          <w:fldChar w:fldCharType="end"/>
        </w:r>
      </w:hyperlink>
    </w:p>
    <w:p w14:paraId="37A5F14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2" w:anchor="_Toc494553871" w:history="1">
        <w:r w:rsidRPr="00FB5275">
          <w:rPr>
            <w:rStyle w:val="Hyperlink"/>
          </w:rPr>
          <w:t>Figure 5</w:t>
        </w:r>
        <w:r w:rsidRPr="00FB5275">
          <w:rPr>
            <w:rStyle w:val="Hyperlink"/>
          </w:rPr>
          <w:noBreakHyphen/>
          <w:t>7 - Yearly Savings with Solar Vs. Normal Rate - Tasmania</w:t>
        </w:r>
        <w:r w:rsidRPr="00FB5275">
          <w:rPr>
            <w:webHidden/>
          </w:rPr>
          <w:tab/>
        </w:r>
        <w:r w:rsidRPr="00FB5275">
          <w:rPr>
            <w:webHidden/>
          </w:rPr>
          <w:fldChar w:fldCharType="begin"/>
        </w:r>
        <w:r w:rsidRPr="00FB5275">
          <w:rPr>
            <w:webHidden/>
          </w:rPr>
          <w:instrText xml:space="preserve"> PAGEREF _Toc494553871 \h </w:instrText>
        </w:r>
        <w:r w:rsidRPr="00FB5275">
          <w:rPr>
            <w:webHidden/>
          </w:rPr>
        </w:r>
        <w:r w:rsidRPr="00FB5275">
          <w:rPr>
            <w:webHidden/>
          </w:rPr>
          <w:fldChar w:fldCharType="separate"/>
        </w:r>
        <w:r w:rsidRPr="00FB5275">
          <w:rPr>
            <w:webHidden/>
          </w:rPr>
          <w:t>68</w:t>
        </w:r>
        <w:r w:rsidRPr="00FB5275">
          <w:rPr>
            <w:webHidden/>
          </w:rPr>
          <w:fldChar w:fldCharType="end"/>
        </w:r>
      </w:hyperlink>
    </w:p>
    <w:p w14:paraId="74267148"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3" w:anchor="_Toc494553872" w:history="1">
        <w:r w:rsidRPr="00FB5275">
          <w:rPr>
            <w:rStyle w:val="Hyperlink"/>
          </w:rPr>
          <w:t>Figure 5</w:t>
        </w:r>
        <w:r w:rsidRPr="00FB5275">
          <w:rPr>
            <w:rStyle w:val="Hyperlink"/>
          </w:rPr>
          <w:noBreakHyphen/>
          <w:t>8 - Household Energy Sources Chart - Townsville</w:t>
        </w:r>
        <w:r w:rsidRPr="00FB5275">
          <w:rPr>
            <w:webHidden/>
          </w:rPr>
          <w:tab/>
        </w:r>
        <w:r w:rsidRPr="00FB5275">
          <w:rPr>
            <w:webHidden/>
          </w:rPr>
          <w:fldChar w:fldCharType="begin"/>
        </w:r>
        <w:r w:rsidRPr="00FB5275">
          <w:rPr>
            <w:webHidden/>
          </w:rPr>
          <w:instrText xml:space="preserve"> PAGEREF _Toc494553872 \h </w:instrText>
        </w:r>
        <w:r w:rsidRPr="00FB5275">
          <w:rPr>
            <w:webHidden/>
          </w:rPr>
        </w:r>
        <w:r w:rsidRPr="00FB5275">
          <w:rPr>
            <w:webHidden/>
          </w:rPr>
          <w:fldChar w:fldCharType="separate"/>
        </w:r>
        <w:r w:rsidRPr="00FB5275">
          <w:rPr>
            <w:webHidden/>
          </w:rPr>
          <w:t>69</w:t>
        </w:r>
        <w:r w:rsidRPr="00FB5275">
          <w:rPr>
            <w:webHidden/>
          </w:rPr>
          <w:fldChar w:fldCharType="end"/>
        </w:r>
      </w:hyperlink>
    </w:p>
    <w:p w14:paraId="01D4C95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4" w:anchor="_Toc494553873" w:history="1">
        <w:r w:rsidRPr="00FB5275">
          <w:rPr>
            <w:rStyle w:val="Hyperlink"/>
          </w:rPr>
          <w:t>Figure 5</w:t>
        </w:r>
        <w:r w:rsidRPr="00FB5275">
          <w:rPr>
            <w:rStyle w:val="Hyperlink"/>
          </w:rPr>
          <w:noBreakHyphen/>
          <w:t>9 - Household Energy Sources Chart - Darwin</w:t>
        </w:r>
        <w:r w:rsidRPr="00FB5275">
          <w:rPr>
            <w:webHidden/>
          </w:rPr>
          <w:tab/>
        </w:r>
        <w:r w:rsidRPr="00FB5275">
          <w:rPr>
            <w:webHidden/>
          </w:rPr>
          <w:fldChar w:fldCharType="begin"/>
        </w:r>
        <w:r w:rsidRPr="00FB5275">
          <w:rPr>
            <w:webHidden/>
          </w:rPr>
          <w:instrText xml:space="preserve"> PAGEREF _Toc494553873 \h </w:instrText>
        </w:r>
        <w:r w:rsidRPr="00FB5275">
          <w:rPr>
            <w:webHidden/>
          </w:rPr>
        </w:r>
        <w:r w:rsidRPr="00FB5275">
          <w:rPr>
            <w:webHidden/>
          </w:rPr>
          <w:fldChar w:fldCharType="separate"/>
        </w:r>
        <w:r w:rsidRPr="00FB5275">
          <w:rPr>
            <w:webHidden/>
          </w:rPr>
          <w:t>69</w:t>
        </w:r>
        <w:r w:rsidRPr="00FB5275">
          <w:rPr>
            <w:webHidden/>
          </w:rPr>
          <w:fldChar w:fldCharType="end"/>
        </w:r>
      </w:hyperlink>
    </w:p>
    <w:p w14:paraId="5B3D2E4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r:id="rId75" w:anchor="_Toc494553874" w:history="1">
        <w:r w:rsidRPr="00FB5275">
          <w:rPr>
            <w:rStyle w:val="Hyperlink"/>
          </w:rPr>
          <w:t>Figure 5</w:t>
        </w:r>
        <w:r w:rsidRPr="00FB5275">
          <w:rPr>
            <w:rStyle w:val="Hyperlink"/>
          </w:rPr>
          <w:noBreakHyphen/>
          <w:t>10 - Household Energy Sources Chart - Hobart</w:t>
        </w:r>
        <w:r w:rsidRPr="00FB5275">
          <w:rPr>
            <w:webHidden/>
          </w:rPr>
          <w:tab/>
        </w:r>
        <w:r w:rsidRPr="00FB5275">
          <w:rPr>
            <w:webHidden/>
          </w:rPr>
          <w:fldChar w:fldCharType="begin"/>
        </w:r>
        <w:r w:rsidRPr="00FB5275">
          <w:rPr>
            <w:webHidden/>
          </w:rPr>
          <w:instrText xml:space="preserve"> PAGEREF _Toc494553874 \h </w:instrText>
        </w:r>
        <w:r w:rsidRPr="00FB5275">
          <w:rPr>
            <w:webHidden/>
          </w:rPr>
        </w:r>
        <w:r w:rsidRPr="00FB5275">
          <w:rPr>
            <w:webHidden/>
          </w:rPr>
          <w:fldChar w:fldCharType="separate"/>
        </w:r>
        <w:r w:rsidRPr="00FB5275">
          <w:rPr>
            <w:webHidden/>
          </w:rPr>
          <w:t>69</w:t>
        </w:r>
        <w:r w:rsidRPr="00FB5275">
          <w:rPr>
            <w:webHidden/>
          </w:rPr>
          <w:fldChar w:fldCharType="end"/>
        </w:r>
      </w:hyperlink>
    </w:p>
    <w:p w14:paraId="5525368E" w14:textId="77777777" w:rsidR="00211FC1" w:rsidRPr="00FB5275" w:rsidRDefault="00211FC1" w:rsidP="00404E7F">
      <w:r w:rsidRPr="00FB5275">
        <w:lastRenderedPageBreak/>
        <w:fldChar w:fldCharType="end"/>
      </w:r>
      <w:r w:rsidRPr="00FB5275">
        <w:br w:type="page"/>
      </w:r>
    </w:p>
    <w:p w14:paraId="0FAAD17C" w14:textId="77777777" w:rsidR="00211FC1" w:rsidRPr="00FB5275" w:rsidRDefault="00211FC1" w:rsidP="00211FC1">
      <w:pPr>
        <w:pStyle w:val="Heading1-NoNumber"/>
        <w:rPr>
          <w:lang w:val="en-AU"/>
        </w:rPr>
      </w:pPr>
      <w:bookmarkStart w:id="9" w:name="_Toc494567989"/>
      <w:r w:rsidRPr="00FB5275">
        <w:rPr>
          <w:lang w:val="en-AU"/>
        </w:rPr>
        <w:lastRenderedPageBreak/>
        <w:t>List of Abbreviations &amp; Symbols</w:t>
      </w:r>
      <w:bookmarkEnd w:id="9"/>
    </w:p>
    <w:p w14:paraId="27334B1B" w14:textId="77777777" w:rsidR="00211FC1" w:rsidRPr="00FB5275" w:rsidRDefault="00211FC1" w:rsidP="00404E7F">
      <w:r w:rsidRPr="00FB5275">
        <w:t>AC</w:t>
      </w:r>
      <w:r w:rsidRPr="00FB5275">
        <w:tab/>
      </w:r>
      <w:r w:rsidRPr="00FB5275">
        <w:tab/>
        <w:t>Alternating Current</w:t>
      </w:r>
    </w:p>
    <w:p w14:paraId="75D5021A" w14:textId="77777777" w:rsidR="00211FC1" w:rsidRPr="00FB5275" w:rsidRDefault="00211FC1" w:rsidP="00404E7F">
      <w:r w:rsidRPr="00FB5275">
        <w:t>AEMO</w:t>
      </w:r>
      <w:r w:rsidRPr="00FB5275">
        <w:tab/>
      </w:r>
      <w:r w:rsidRPr="00FB5275">
        <w:tab/>
        <w:t>Australian Energy Market Operator</w:t>
      </w:r>
    </w:p>
    <w:p w14:paraId="07BEA199" w14:textId="77777777" w:rsidR="00211FC1" w:rsidRPr="00FB5275" w:rsidRDefault="00211FC1" w:rsidP="00404E7F">
      <w:r w:rsidRPr="00FB5275">
        <w:t>ALCC</w:t>
      </w:r>
      <w:r w:rsidRPr="00FB5275">
        <w:tab/>
      </w:r>
      <w:r w:rsidRPr="00FB5275">
        <w:tab/>
        <w:t>Annualised Life Cycle Cost</w:t>
      </w:r>
    </w:p>
    <w:p w14:paraId="374A31B1" w14:textId="77777777" w:rsidR="00211FC1" w:rsidRPr="00FB5275" w:rsidRDefault="00211FC1" w:rsidP="00404E7F">
      <w:r w:rsidRPr="00FB5275">
        <w:t>ANN-PMT</w:t>
      </w:r>
      <w:r w:rsidRPr="00FB5275">
        <w:tab/>
        <w:t>Annualised Payment Plan</w:t>
      </w:r>
    </w:p>
    <w:p w14:paraId="3461153D" w14:textId="77777777" w:rsidR="00211FC1" w:rsidRPr="00FB5275" w:rsidRDefault="00211FC1" w:rsidP="00404E7F">
      <w:r w:rsidRPr="00FB5275">
        <w:t>BES</w:t>
      </w:r>
      <w:r w:rsidRPr="00FB5275">
        <w:tab/>
      </w:r>
      <w:r w:rsidRPr="00FB5275">
        <w:tab/>
        <w:t>Battery Energy Storage</w:t>
      </w:r>
    </w:p>
    <w:p w14:paraId="0B789902" w14:textId="77777777" w:rsidR="00211FC1" w:rsidRPr="00FB5275" w:rsidRDefault="00211FC1" w:rsidP="00404E7F">
      <w:r w:rsidRPr="00FB5275">
        <w:t>CO</w:t>
      </w:r>
      <w:r w:rsidRPr="00FB5275">
        <w:rPr>
          <w:vertAlign w:val="subscript"/>
        </w:rPr>
        <w:t>2</w:t>
      </w:r>
      <w:r w:rsidRPr="00FB5275">
        <w:tab/>
      </w:r>
      <w:r w:rsidRPr="00FB5275">
        <w:tab/>
        <w:t>Carbon Dioxide</w:t>
      </w:r>
    </w:p>
    <w:p w14:paraId="2C929F05" w14:textId="77777777" w:rsidR="00211FC1" w:rsidRPr="00FB5275" w:rsidRDefault="00211FC1" w:rsidP="00404E7F">
      <w:r w:rsidRPr="00FB5275">
        <w:t>DC</w:t>
      </w:r>
      <w:r w:rsidRPr="00FB5275">
        <w:tab/>
      </w:r>
      <w:r w:rsidRPr="00FB5275">
        <w:tab/>
        <w:t>Direct Current</w:t>
      </w:r>
    </w:p>
    <w:p w14:paraId="0FEB4CA0" w14:textId="77777777" w:rsidR="00211FC1" w:rsidRPr="00FB5275" w:rsidRDefault="00211FC1" w:rsidP="00404E7F">
      <w:r w:rsidRPr="00FB5275">
        <w:t>DER</w:t>
      </w:r>
      <w:r w:rsidRPr="00FB5275">
        <w:tab/>
      </w:r>
      <w:r w:rsidRPr="00FB5275">
        <w:tab/>
        <w:t>Distributed Energy Resource</w:t>
      </w:r>
    </w:p>
    <w:p w14:paraId="50E74661" w14:textId="77777777" w:rsidR="00211FC1" w:rsidRPr="00FB5275" w:rsidRDefault="00211FC1" w:rsidP="00404E7F">
      <w:r w:rsidRPr="00FB5275">
        <w:t>DOD</w:t>
      </w:r>
      <w:r w:rsidRPr="00FB5275">
        <w:tab/>
      </w:r>
      <w:r w:rsidRPr="00FB5275">
        <w:tab/>
        <w:t>Depth of Discharge</w:t>
      </w:r>
    </w:p>
    <w:p w14:paraId="5383D02D" w14:textId="77777777" w:rsidR="00211FC1" w:rsidRPr="00FB5275" w:rsidRDefault="00211FC1" w:rsidP="00404E7F">
      <w:r w:rsidRPr="00FB5275">
        <w:t>DPB</w:t>
      </w:r>
      <w:r w:rsidRPr="00FB5275">
        <w:tab/>
      </w:r>
      <w:r w:rsidRPr="00FB5275">
        <w:tab/>
        <w:t>Discounted Payback Period</w:t>
      </w:r>
    </w:p>
    <w:p w14:paraId="02D63F7E" w14:textId="77777777" w:rsidR="00211FC1" w:rsidRPr="00FB5275" w:rsidRDefault="00211FC1" w:rsidP="00404E7F">
      <w:r w:rsidRPr="00FB5275">
        <w:t>EPBT</w:t>
      </w:r>
      <w:r w:rsidRPr="00FB5275">
        <w:tab/>
      </w:r>
      <w:r w:rsidRPr="00FB5275">
        <w:tab/>
        <w:t>Energy Payback Time</w:t>
      </w:r>
    </w:p>
    <w:p w14:paraId="704E82E3" w14:textId="77777777" w:rsidR="00211FC1" w:rsidRPr="00FB5275" w:rsidRDefault="00211FC1" w:rsidP="00404E7F">
      <w:r w:rsidRPr="00FB5275">
        <w:t>EPS</w:t>
      </w:r>
      <w:r w:rsidRPr="00FB5275">
        <w:tab/>
      </w:r>
      <w:r w:rsidRPr="00FB5275">
        <w:tab/>
        <w:t>Emergency Power Supply</w:t>
      </w:r>
    </w:p>
    <w:p w14:paraId="0F002E90" w14:textId="77777777" w:rsidR="00211FC1" w:rsidRPr="00FB5275" w:rsidRDefault="00211FC1" w:rsidP="00404E7F">
      <w:r w:rsidRPr="00FB5275">
        <w:t>F</w:t>
      </w:r>
      <w:r w:rsidRPr="00FB5275">
        <w:tab/>
      </w:r>
      <w:r w:rsidRPr="00FB5275">
        <w:tab/>
        <w:t>Frequency</w:t>
      </w:r>
    </w:p>
    <w:p w14:paraId="15070AAE" w14:textId="77777777" w:rsidR="00211FC1" w:rsidRPr="00FB5275" w:rsidRDefault="00211FC1" w:rsidP="00404E7F">
      <w:r w:rsidRPr="00FB5275">
        <w:t>GHI</w:t>
      </w:r>
      <w:r w:rsidRPr="00FB5275">
        <w:tab/>
      </w:r>
      <w:r w:rsidRPr="00FB5275">
        <w:tab/>
        <w:t>Global Horizontal Irradiance</w:t>
      </w:r>
    </w:p>
    <w:p w14:paraId="4A3169CF" w14:textId="77777777" w:rsidR="00211FC1" w:rsidRPr="00FB5275" w:rsidRDefault="00211FC1" w:rsidP="00404E7F">
      <w:r w:rsidRPr="00FB5275">
        <w:t>GUI</w:t>
      </w:r>
      <w:r w:rsidRPr="00FB5275">
        <w:tab/>
      </w:r>
      <w:r w:rsidRPr="00FB5275">
        <w:tab/>
        <w:t>Graphical User Interface</w:t>
      </w:r>
    </w:p>
    <w:p w14:paraId="64B517AB" w14:textId="77777777" w:rsidR="00211FC1" w:rsidRPr="00FB5275" w:rsidRDefault="00211FC1" w:rsidP="00404E7F">
      <w:r w:rsidRPr="00FB5275">
        <w:t>HEV</w:t>
      </w:r>
      <w:r w:rsidRPr="00FB5275">
        <w:tab/>
      </w:r>
      <w:r w:rsidRPr="00FB5275">
        <w:tab/>
        <w:t>Hybrid Electric Vehicle</w:t>
      </w:r>
    </w:p>
    <w:p w14:paraId="1259E36D" w14:textId="77777777" w:rsidR="00211FC1" w:rsidRPr="00FB5275" w:rsidRDefault="00211FC1" w:rsidP="00404E7F">
      <w:r w:rsidRPr="00FB5275">
        <w:lastRenderedPageBreak/>
        <w:t>IC</w:t>
      </w:r>
      <w:r w:rsidRPr="00FB5275">
        <w:tab/>
      </w:r>
      <w:r w:rsidRPr="00FB5275">
        <w:tab/>
        <w:t>Integrated Circuit</w:t>
      </w:r>
    </w:p>
    <w:p w14:paraId="1D767A15" w14:textId="77777777" w:rsidR="00211FC1" w:rsidRPr="00FB5275" w:rsidRDefault="00211FC1" w:rsidP="00404E7F">
      <w:r w:rsidRPr="00FB5275">
        <w:t>IRR</w:t>
      </w:r>
      <w:r w:rsidRPr="00FB5275">
        <w:tab/>
      </w:r>
      <w:r w:rsidRPr="00FB5275">
        <w:tab/>
        <w:t>Internal Rate of Return</w:t>
      </w:r>
    </w:p>
    <w:p w14:paraId="653634EB" w14:textId="77777777" w:rsidR="00211FC1" w:rsidRPr="00FB5275" w:rsidRDefault="00211FC1" w:rsidP="00404E7F">
      <w:r w:rsidRPr="00FB5275">
        <w:t>J</w:t>
      </w:r>
      <w:r w:rsidRPr="00FB5275">
        <w:tab/>
      </w:r>
      <w:r w:rsidRPr="00FB5275">
        <w:tab/>
        <w:t>Joules</w:t>
      </w:r>
    </w:p>
    <w:p w14:paraId="6B990B89" w14:textId="77777777" w:rsidR="00211FC1" w:rsidRPr="00FB5275" w:rsidRDefault="00211FC1" w:rsidP="00404E7F">
      <w:r w:rsidRPr="00FB5275">
        <w:t>kWhr</w:t>
      </w:r>
      <w:r w:rsidRPr="00FB5275">
        <w:tab/>
      </w:r>
      <w:r w:rsidRPr="00FB5275">
        <w:tab/>
        <w:t>Kilowatt Hour</w:t>
      </w:r>
    </w:p>
    <w:p w14:paraId="695C83BF" w14:textId="77777777" w:rsidR="00211FC1" w:rsidRPr="00FB5275" w:rsidRDefault="00211FC1" w:rsidP="00404E7F">
      <w:r w:rsidRPr="00FB5275">
        <w:t>LCC</w:t>
      </w:r>
      <w:r w:rsidRPr="00FB5275">
        <w:tab/>
      </w:r>
      <w:r w:rsidRPr="00FB5275">
        <w:tab/>
        <w:t>Life Cycle Cost</w:t>
      </w:r>
    </w:p>
    <w:p w14:paraId="1D3735B1" w14:textId="77777777" w:rsidR="00211FC1" w:rsidRPr="00FB5275" w:rsidRDefault="00211FC1" w:rsidP="00404E7F">
      <w:r w:rsidRPr="00FB5275">
        <w:t>LV</w:t>
      </w:r>
      <w:r w:rsidRPr="00FB5275">
        <w:tab/>
      </w:r>
      <w:r w:rsidRPr="00FB5275">
        <w:tab/>
        <w:t>Low Voltage</w:t>
      </w:r>
    </w:p>
    <w:p w14:paraId="6A139214" w14:textId="77777777" w:rsidR="00211FC1" w:rsidRPr="00FB5275" w:rsidRDefault="00211FC1" w:rsidP="00404E7F">
      <w:r w:rsidRPr="00FB5275">
        <w:t>M</w:t>
      </w:r>
      <w:r w:rsidRPr="00FB5275">
        <w:tab/>
      </w:r>
      <w:r w:rsidRPr="00FB5275">
        <w:tab/>
        <w:t>Mega</w:t>
      </w:r>
    </w:p>
    <w:p w14:paraId="0BD7EDBF" w14:textId="77777777" w:rsidR="00211FC1" w:rsidRPr="00FB5275" w:rsidRDefault="00211FC1" w:rsidP="00404E7F">
      <w:r w:rsidRPr="00FB5275">
        <w:t>MATLAB</w:t>
      </w:r>
      <w:r w:rsidRPr="00FB5275">
        <w:tab/>
        <w:t>Matrix Laboratory</w:t>
      </w:r>
    </w:p>
    <w:p w14:paraId="75C8821D" w14:textId="77777777" w:rsidR="00211FC1" w:rsidRPr="00FB5275" w:rsidRDefault="00211FC1" w:rsidP="00404E7F">
      <w:r w:rsidRPr="00FB5275">
        <w:t>NEM</w:t>
      </w:r>
      <w:r w:rsidRPr="00FB5275">
        <w:tab/>
      </w:r>
      <w:r w:rsidRPr="00FB5275">
        <w:tab/>
        <w:t>National Electricity Market</w:t>
      </w:r>
    </w:p>
    <w:p w14:paraId="2834888D" w14:textId="77777777" w:rsidR="00211FC1" w:rsidRPr="00FB5275" w:rsidRDefault="00211FC1" w:rsidP="00404E7F">
      <w:r w:rsidRPr="00FB5275">
        <w:t>NPV</w:t>
      </w:r>
      <w:r w:rsidRPr="00FB5275">
        <w:tab/>
      </w:r>
      <w:r w:rsidRPr="00FB5275">
        <w:tab/>
        <w:t>Net Present Value</w:t>
      </w:r>
    </w:p>
    <w:p w14:paraId="02674000" w14:textId="77777777" w:rsidR="00211FC1" w:rsidRPr="00FB5275" w:rsidRDefault="00211FC1" w:rsidP="00404E7F">
      <w:r w:rsidRPr="00FB5275">
        <w:t>O</w:t>
      </w:r>
      <w:r w:rsidRPr="00FB5275">
        <w:tab/>
      </w:r>
      <w:r w:rsidRPr="00FB5275">
        <w:tab/>
        <w:t>Outdoor</w:t>
      </w:r>
    </w:p>
    <w:p w14:paraId="4E0EEB02" w14:textId="77777777" w:rsidR="00211FC1" w:rsidRPr="00FB5275" w:rsidRDefault="00211FC1" w:rsidP="00404E7F">
      <w:r w:rsidRPr="00FB5275">
        <w:t>PDF</w:t>
      </w:r>
      <w:r w:rsidRPr="00FB5275">
        <w:tab/>
      </w:r>
      <w:r w:rsidRPr="00FB5275">
        <w:tab/>
        <w:t>Probability Density Function</w:t>
      </w:r>
    </w:p>
    <w:p w14:paraId="2D5A8F9C" w14:textId="77777777" w:rsidR="00211FC1" w:rsidRPr="00FB5275" w:rsidRDefault="00211FC1" w:rsidP="00404E7F">
      <w:r w:rsidRPr="00FB5275">
        <w:t>PSH</w:t>
      </w:r>
      <w:r w:rsidRPr="00FB5275">
        <w:tab/>
      </w:r>
      <w:r w:rsidRPr="00FB5275">
        <w:tab/>
        <w:t>Peak Sun Hours</w:t>
      </w:r>
    </w:p>
    <w:p w14:paraId="06442306" w14:textId="77777777" w:rsidR="00211FC1" w:rsidRPr="00FB5275" w:rsidRDefault="00211FC1" w:rsidP="00404E7F">
      <w:r w:rsidRPr="00FB5275">
        <w:t>PV</w:t>
      </w:r>
      <w:r w:rsidRPr="00FB5275">
        <w:tab/>
      </w:r>
      <w:r w:rsidRPr="00FB5275">
        <w:tab/>
        <w:t>Photovoltaic</w:t>
      </w:r>
    </w:p>
    <w:p w14:paraId="7F005E5D" w14:textId="77777777" w:rsidR="00211FC1" w:rsidRPr="00FB5275" w:rsidRDefault="00211FC1" w:rsidP="00404E7F">
      <w:r w:rsidRPr="00FB5275">
        <w:t>ROI</w:t>
      </w:r>
      <w:r w:rsidRPr="00FB5275">
        <w:tab/>
      </w:r>
      <w:r w:rsidRPr="00FB5275">
        <w:tab/>
        <w:t>Return on Investment</w:t>
      </w:r>
    </w:p>
    <w:p w14:paraId="4C311709" w14:textId="77777777" w:rsidR="00211FC1" w:rsidRPr="00FB5275" w:rsidRDefault="00211FC1" w:rsidP="00404E7F">
      <w:r w:rsidRPr="00FB5275">
        <w:t>RTP</w:t>
      </w:r>
      <w:r w:rsidRPr="00FB5275">
        <w:tab/>
      </w:r>
      <w:r w:rsidRPr="00FB5275">
        <w:tab/>
        <w:t>Real Time Pricing</w:t>
      </w:r>
    </w:p>
    <w:p w14:paraId="124D9AD9" w14:textId="77777777" w:rsidR="00211FC1" w:rsidRPr="00FB5275" w:rsidRDefault="00211FC1" w:rsidP="00404E7F">
      <w:r w:rsidRPr="00FB5275">
        <w:t xml:space="preserve">SOC </w:t>
      </w:r>
      <w:r w:rsidRPr="00FB5275">
        <w:tab/>
      </w:r>
      <w:r w:rsidRPr="00FB5275">
        <w:tab/>
        <w:t>State of Charge</w:t>
      </w:r>
    </w:p>
    <w:p w14:paraId="463A43DC" w14:textId="77777777" w:rsidR="00211FC1" w:rsidRPr="00FB5275" w:rsidRDefault="00211FC1" w:rsidP="00404E7F">
      <w:r w:rsidRPr="00FB5275">
        <w:t>SOH</w:t>
      </w:r>
      <w:r w:rsidRPr="00FB5275">
        <w:tab/>
      </w:r>
      <w:r w:rsidRPr="00FB5275">
        <w:tab/>
        <w:t>State of Health</w:t>
      </w:r>
    </w:p>
    <w:p w14:paraId="444A1E45" w14:textId="77777777" w:rsidR="00211FC1" w:rsidRPr="00FB5275" w:rsidRDefault="00211FC1" w:rsidP="00404E7F">
      <w:r w:rsidRPr="00FB5275">
        <w:lastRenderedPageBreak/>
        <w:t>SPB</w:t>
      </w:r>
      <w:r w:rsidRPr="00FB5275">
        <w:tab/>
      </w:r>
      <w:r w:rsidRPr="00FB5275">
        <w:tab/>
        <w:t>Simple Payback Period</w:t>
      </w:r>
    </w:p>
    <w:p w14:paraId="6A78249D" w14:textId="77777777" w:rsidR="00211FC1" w:rsidRPr="00FB5275" w:rsidRDefault="00211FC1" w:rsidP="00404E7F">
      <w:r w:rsidRPr="00FB5275">
        <w:t>STC</w:t>
      </w:r>
      <w:r w:rsidRPr="00FB5275">
        <w:tab/>
      </w:r>
      <w:r w:rsidRPr="00FB5275">
        <w:tab/>
        <w:t>Standard Test Conditions</w:t>
      </w:r>
    </w:p>
    <w:p w14:paraId="1E219C4A" w14:textId="77777777" w:rsidR="00211FC1" w:rsidRPr="00FB5275" w:rsidRDefault="00211FC1" w:rsidP="00404E7F">
      <w:r w:rsidRPr="00FB5275">
        <w:t>V</w:t>
      </w:r>
      <w:r w:rsidRPr="00FB5275">
        <w:tab/>
      </w:r>
      <w:r w:rsidRPr="00FB5275">
        <w:tab/>
        <w:t>Volts</w:t>
      </w:r>
    </w:p>
    <w:p w14:paraId="0A758306" w14:textId="77777777" w:rsidR="00211FC1" w:rsidRPr="00FB5275" w:rsidRDefault="00211FC1" w:rsidP="00404E7F">
      <w:r w:rsidRPr="00FB5275">
        <w:t>WAN</w:t>
      </w:r>
      <w:r w:rsidRPr="00FB5275">
        <w:tab/>
      </w:r>
      <w:r w:rsidRPr="00FB5275">
        <w:tab/>
        <w:t>Wireless Area Network</w:t>
      </w:r>
    </w:p>
    <w:p w14:paraId="5930433D" w14:textId="77777777" w:rsidR="00211FC1" w:rsidRPr="00FB5275" w:rsidRDefault="00211FC1" w:rsidP="00404E7F">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211FC1" w:rsidP="00404E7F">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FB5275">
        <w:t xml:space="preserve">   </w:t>
      </w:r>
      <w:r w:rsidRPr="00FB5275">
        <w:tab/>
        <w:t>Standard Test Conditions for Photovoltaic Panels</w:t>
      </w:r>
    </w:p>
    <w:p w14:paraId="5A255DAA" w14:textId="77777777" w:rsidR="00211FC1" w:rsidRPr="00FB5275" w:rsidRDefault="00211FC1" w:rsidP="00404E7F">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B5275">
        <w:tab/>
      </w:r>
      <w:r w:rsidRPr="00FB5275">
        <w:tab/>
        <w:t>Cell Temperature</w:t>
      </w:r>
    </w:p>
    <w:p w14:paraId="6687212A" w14:textId="77777777" w:rsidR="00211FC1" w:rsidRPr="00FB5275" w:rsidRDefault="00211FC1" w:rsidP="00404E7F">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w:t>
      </w:r>
      <w:r w:rsidRPr="00FB5275">
        <w:tab/>
      </w:r>
      <w:r w:rsidRPr="00FB5275">
        <w:tab/>
        <w:t xml:space="preserve">Photocurrent source </w:t>
      </w:r>
    </w:p>
    <w:p w14:paraId="6910435D" w14:textId="77777777" w:rsidR="00211FC1" w:rsidRPr="00FB5275" w:rsidRDefault="00211FC1" w:rsidP="00404E7F">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FB5275">
        <w:tab/>
      </w:r>
      <w:r w:rsidRPr="00FB5275">
        <w:tab/>
        <w:t>Short Circuit Current at 1,000W/m</w:t>
      </w:r>
      <w:r w:rsidRPr="00FB5275">
        <w:rPr>
          <w:vertAlign w:val="superscript"/>
        </w:rPr>
        <w:t>2</w:t>
      </w:r>
      <w:r w:rsidRPr="00FB5275">
        <w:t xml:space="preserve"> and 25 Degrees Celsius</w:t>
      </w:r>
    </w:p>
    <w:p w14:paraId="2FF53156" w14:textId="77777777" w:rsidR="00211FC1" w:rsidRPr="00FB5275" w:rsidRDefault="00211FC1" w:rsidP="00404E7F">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B5275">
        <w:t xml:space="preserve"> </w:t>
      </w:r>
      <w:r w:rsidRPr="00FB5275">
        <w:tab/>
      </w:r>
      <w:r w:rsidRPr="00FB5275">
        <w:tab/>
        <w:t>Surface Temperature of the Solar Cell</w:t>
      </w:r>
    </w:p>
    <w:p w14:paraId="6C726EF4" w14:textId="77777777" w:rsidR="00211FC1" w:rsidRPr="00FB5275" w:rsidRDefault="00211FC1" w:rsidP="00404E7F">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B5275">
        <w:t xml:space="preserve"> </w:t>
      </w:r>
      <w:r w:rsidRPr="00FB5275">
        <w:tab/>
      </w:r>
      <w:r w:rsidRPr="00FB5275">
        <w:tab/>
        <w:t>Irradiation Incident on the Solar Cell</w:t>
      </w:r>
    </w:p>
    <w:p w14:paraId="7D17881D" w14:textId="77777777" w:rsidR="00211FC1" w:rsidRPr="00FB5275" w:rsidRDefault="00211FC1" w:rsidP="00404E7F">
      <w:r w:rsidRPr="00FB5275">
        <w:br w:type="page"/>
      </w:r>
    </w:p>
    <w:p w14:paraId="0ACDBBF2" w14:textId="77777777" w:rsidR="00211FC1" w:rsidRPr="00FB5275" w:rsidRDefault="00211FC1" w:rsidP="00211FC1">
      <w:pPr>
        <w:pStyle w:val="Heading1-NoNumber"/>
        <w:rPr>
          <w:lang w:val="en-AU"/>
        </w:rPr>
      </w:pPr>
      <w:bookmarkStart w:id="10" w:name="_Toc494567990"/>
      <w:r w:rsidRPr="00FB5275">
        <w:rPr>
          <w:lang w:val="en-AU"/>
        </w:rPr>
        <w:lastRenderedPageBreak/>
        <w:t>List of Appendices</w:t>
      </w:r>
      <w:bookmarkEnd w:id="10"/>
    </w:p>
    <w:p w14:paraId="11AFECB0" w14:textId="77777777" w:rsidR="00211FC1" w:rsidRPr="00FB5275" w:rsidRDefault="00211FC1" w:rsidP="00404E7F">
      <w:pPr>
        <w:pStyle w:val="TableofFigures"/>
        <w:rPr>
          <w:rFonts w:asciiTheme="minorHAnsi" w:eastAsiaTheme="minorEastAsia" w:hAnsiTheme="minorHAnsi" w:cstheme="minorBidi"/>
          <w:sz w:val="22"/>
          <w:szCs w:val="22"/>
          <w:lang w:eastAsia="zh-CN"/>
        </w:rPr>
      </w:pPr>
      <w:r w:rsidRPr="00FB5275">
        <w:fldChar w:fldCharType="begin"/>
      </w:r>
      <w:r w:rsidRPr="00FB5275">
        <w:instrText xml:space="preserve"> TOC \h \z \t "Appendix Heading 1" \c </w:instrText>
      </w:r>
      <w:r w:rsidRPr="00FB5275">
        <w:fldChar w:fldCharType="separate"/>
      </w:r>
      <w:hyperlink w:anchor="_Toc494553875" w:history="1">
        <w:r w:rsidRPr="00FB5275">
          <w:rPr>
            <w:rStyle w:val="Hyperlink"/>
          </w:rPr>
          <w:t>Appendix A – Progress Gantt Chart</w:t>
        </w:r>
        <w:r w:rsidRPr="00FB5275">
          <w:rPr>
            <w:webHidden/>
          </w:rPr>
          <w:tab/>
        </w:r>
        <w:r w:rsidRPr="00FB5275">
          <w:rPr>
            <w:webHidden/>
          </w:rPr>
          <w:fldChar w:fldCharType="begin"/>
        </w:r>
        <w:r w:rsidRPr="00FB5275">
          <w:rPr>
            <w:webHidden/>
          </w:rPr>
          <w:instrText xml:space="preserve"> PAGEREF _Toc494553875 \h </w:instrText>
        </w:r>
        <w:r w:rsidRPr="00FB5275">
          <w:rPr>
            <w:webHidden/>
          </w:rPr>
        </w:r>
        <w:r w:rsidRPr="00FB5275">
          <w:rPr>
            <w:webHidden/>
          </w:rPr>
          <w:fldChar w:fldCharType="separate"/>
        </w:r>
        <w:r w:rsidRPr="00FB5275">
          <w:rPr>
            <w:webHidden/>
          </w:rPr>
          <w:t>88</w:t>
        </w:r>
        <w:r w:rsidRPr="00FB5275">
          <w:rPr>
            <w:webHidden/>
          </w:rPr>
          <w:fldChar w:fldCharType="end"/>
        </w:r>
      </w:hyperlink>
    </w:p>
    <w:p w14:paraId="2517D123"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76" w:history="1">
        <w:r w:rsidRPr="00FB5275">
          <w:rPr>
            <w:rStyle w:val="Hyperlink"/>
          </w:rPr>
          <w:t>Appendix B – Risk Assessment</w:t>
        </w:r>
        <w:r w:rsidRPr="00FB5275">
          <w:rPr>
            <w:webHidden/>
          </w:rPr>
          <w:tab/>
        </w:r>
        <w:r w:rsidRPr="00FB5275">
          <w:rPr>
            <w:webHidden/>
          </w:rPr>
          <w:fldChar w:fldCharType="begin"/>
        </w:r>
        <w:r w:rsidRPr="00FB5275">
          <w:rPr>
            <w:webHidden/>
          </w:rPr>
          <w:instrText xml:space="preserve"> PAGEREF _Toc494553876 \h </w:instrText>
        </w:r>
        <w:r w:rsidRPr="00FB5275">
          <w:rPr>
            <w:webHidden/>
          </w:rPr>
        </w:r>
        <w:r w:rsidRPr="00FB5275">
          <w:rPr>
            <w:webHidden/>
          </w:rPr>
          <w:fldChar w:fldCharType="separate"/>
        </w:r>
        <w:r w:rsidRPr="00FB5275">
          <w:rPr>
            <w:webHidden/>
          </w:rPr>
          <w:t>89</w:t>
        </w:r>
        <w:r w:rsidRPr="00FB5275">
          <w:rPr>
            <w:webHidden/>
          </w:rPr>
          <w:fldChar w:fldCharType="end"/>
        </w:r>
      </w:hyperlink>
    </w:p>
    <w:p w14:paraId="1DBF0435"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77" w:history="1">
        <w:r w:rsidRPr="00FB5275">
          <w:rPr>
            <w:rStyle w:val="Hyperlink"/>
          </w:rPr>
          <w:t>Appendix C – Risk Assessment (Approval)</w:t>
        </w:r>
        <w:r w:rsidRPr="00FB5275">
          <w:rPr>
            <w:webHidden/>
          </w:rPr>
          <w:tab/>
        </w:r>
        <w:r w:rsidRPr="00FB5275">
          <w:rPr>
            <w:webHidden/>
          </w:rPr>
          <w:fldChar w:fldCharType="begin"/>
        </w:r>
        <w:r w:rsidRPr="00FB5275">
          <w:rPr>
            <w:webHidden/>
          </w:rPr>
          <w:instrText xml:space="preserve"> PAGEREF _Toc494553877 \h </w:instrText>
        </w:r>
        <w:r w:rsidRPr="00FB5275">
          <w:rPr>
            <w:webHidden/>
          </w:rPr>
        </w:r>
        <w:r w:rsidRPr="00FB5275">
          <w:rPr>
            <w:webHidden/>
          </w:rPr>
          <w:fldChar w:fldCharType="separate"/>
        </w:r>
        <w:r w:rsidRPr="00FB5275">
          <w:rPr>
            <w:webHidden/>
          </w:rPr>
          <w:t>90</w:t>
        </w:r>
        <w:r w:rsidRPr="00FB5275">
          <w:rPr>
            <w:webHidden/>
          </w:rPr>
          <w:fldChar w:fldCharType="end"/>
        </w:r>
      </w:hyperlink>
    </w:p>
    <w:p w14:paraId="44112C96"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78" w:history="1">
        <w:r w:rsidRPr="00FB5275">
          <w:rPr>
            <w:rStyle w:val="Hyperlink"/>
          </w:rPr>
          <w:t>Appendix D – Program Overview</w:t>
        </w:r>
        <w:r w:rsidRPr="00FB5275">
          <w:rPr>
            <w:webHidden/>
          </w:rPr>
          <w:tab/>
        </w:r>
        <w:r w:rsidRPr="00FB5275">
          <w:rPr>
            <w:webHidden/>
          </w:rPr>
          <w:fldChar w:fldCharType="begin"/>
        </w:r>
        <w:r w:rsidRPr="00FB5275">
          <w:rPr>
            <w:webHidden/>
          </w:rPr>
          <w:instrText xml:space="preserve"> PAGEREF _Toc494553878 \h </w:instrText>
        </w:r>
        <w:r w:rsidRPr="00FB5275">
          <w:rPr>
            <w:webHidden/>
          </w:rPr>
        </w:r>
        <w:r w:rsidRPr="00FB5275">
          <w:rPr>
            <w:webHidden/>
          </w:rPr>
          <w:fldChar w:fldCharType="separate"/>
        </w:r>
        <w:r w:rsidRPr="00FB5275">
          <w:rPr>
            <w:webHidden/>
          </w:rPr>
          <w:t>91</w:t>
        </w:r>
        <w:r w:rsidRPr="00FB5275">
          <w:rPr>
            <w:webHidden/>
          </w:rPr>
          <w:fldChar w:fldCharType="end"/>
        </w:r>
      </w:hyperlink>
    </w:p>
    <w:p w14:paraId="61E84D55"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79" w:history="1">
        <w:r w:rsidRPr="00FB5275">
          <w:rPr>
            <w:rStyle w:val="Hyperlink"/>
          </w:rPr>
          <w:t>Appendix E – Typical installation Wiring of Inverter</w:t>
        </w:r>
        <w:r w:rsidRPr="00FB5275">
          <w:rPr>
            <w:webHidden/>
          </w:rPr>
          <w:tab/>
        </w:r>
        <w:r w:rsidRPr="00FB5275">
          <w:rPr>
            <w:webHidden/>
          </w:rPr>
          <w:fldChar w:fldCharType="begin"/>
        </w:r>
        <w:r w:rsidRPr="00FB5275">
          <w:rPr>
            <w:webHidden/>
          </w:rPr>
          <w:instrText xml:space="preserve"> PAGEREF _Toc494553879 \h </w:instrText>
        </w:r>
        <w:r w:rsidRPr="00FB5275">
          <w:rPr>
            <w:webHidden/>
          </w:rPr>
        </w:r>
        <w:r w:rsidRPr="00FB5275">
          <w:rPr>
            <w:webHidden/>
          </w:rPr>
          <w:fldChar w:fldCharType="separate"/>
        </w:r>
        <w:r w:rsidRPr="00FB5275">
          <w:rPr>
            <w:webHidden/>
          </w:rPr>
          <w:t>92</w:t>
        </w:r>
        <w:r w:rsidRPr="00FB5275">
          <w:rPr>
            <w:webHidden/>
          </w:rPr>
          <w:fldChar w:fldCharType="end"/>
        </w:r>
      </w:hyperlink>
    </w:p>
    <w:p w14:paraId="27EBA3BA"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0" w:history="1">
        <w:r w:rsidRPr="00FB5275">
          <w:rPr>
            <w:rStyle w:val="Hyperlink"/>
          </w:rPr>
          <w:t>Appendix F – Project Code &amp; Title</w:t>
        </w:r>
        <w:r w:rsidRPr="00FB5275">
          <w:rPr>
            <w:webHidden/>
          </w:rPr>
          <w:tab/>
        </w:r>
        <w:r w:rsidRPr="00FB5275">
          <w:rPr>
            <w:webHidden/>
          </w:rPr>
          <w:fldChar w:fldCharType="begin"/>
        </w:r>
        <w:r w:rsidRPr="00FB5275">
          <w:rPr>
            <w:webHidden/>
          </w:rPr>
          <w:instrText xml:space="preserve"> PAGEREF _Toc494553880 \h </w:instrText>
        </w:r>
        <w:r w:rsidRPr="00FB5275">
          <w:rPr>
            <w:webHidden/>
          </w:rPr>
        </w:r>
        <w:r w:rsidRPr="00FB5275">
          <w:rPr>
            <w:webHidden/>
          </w:rPr>
          <w:fldChar w:fldCharType="separate"/>
        </w:r>
        <w:r w:rsidRPr="00FB5275">
          <w:rPr>
            <w:webHidden/>
          </w:rPr>
          <w:t>93</w:t>
        </w:r>
        <w:r w:rsidRPr="00FB5275">
          <w:rPr>
            <w:webHidden/>
          </w:rPr>
          <w:fldChar w:fldCharType="end"/>
        </w:r>
      </w:hyperlink>
    </w:p>
    <w:p w14:paraId="15F4D4FD"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1" w:history="1">
        <w:r w:rsidRPr="00FB5275">
          <w:rPr>
            <w:rStyle w:val="Hyperlink"/>
          </w:rPr>
          <w:t>Appendix 7 – NASA Peak Sun Hour Data</w:t>
        </w:r>
        <w:r w:rsidRPr="00FB5275">
          <w:rPr>
            <w:webHidden/>
          </w:rPr>
          <w:tab/>
        </w:r>
        <w:r w:rsidRPr="00FB5275">
          <w:rPr>
            <w:webHidden/>
          </w:rPr>
          <w:fldChar w:fldCharType="begin"/>
        </w:r>
        <w:r w:rsidRPr="00FB5275">
          <w:rPr>
            <w:webHidden/>
          </w:rPr>
          <w:instrText xml:space="preserve"> PAGEREF _Toc494553881 \h </w:instrText>
        </w:r>
        <w:r w:rsidRPr="00FB5275">
          <w:rPr>
            <w:webHidden/>
          </w:rPr>
        </w:r>
        <w:r w:rsidRPr="00FB5275">
          <w:rPr>
            <w:webHidden/>
          </w:rPr>
          <w:fldChar w:fldCharType="separate"/>
        </w:r>
        <w:r w:rsidRPr="00FB5275">
          <w:rPr>
            <w:webHidden/>
          </w:rPr>
          <w:t>94</w:t>
        </w:r>
        <w:r w:rsidRPr="00FB5275">
          <w:rPr>
            <w:webHidden/>
          </w:rPr>
          <w:fldChar w:fldCharType="end"/>
        </w:r>
      </w:hyperlink>
    </w:p>
    <w:p w14:paraId="6C9BAD26"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2" w:history="1">
        <w:r w:rsidRPr="00FB5275">
          <w:rPr>
            <w:rStyle w:val="Hyperlink"/>
          </w:rPr>
          <w:t>Appendix 8 – Aus Gov Energy Consumption Data</w:t>
        </w:r>
        <w:r w:rsidRPr="00FB5275">
          <w:rPr>
            <w:webHidden/>
          </w:rPr>
          <w:tab/>
        </w:r>
        <w:r w:rsidRPr="00FB5275">
          <w:rPr>
            <w:webHidden/>
          </w:rPr>
          <w:fldChar w:fldCharType="begin"/>
        </w:r>
        <w:r w:rsidRPr="00FB5275">
          <w:rPr>
            <w:webHidden/>
          </w:rPr>
          <w:instrText xml:space="preserve"> PAGEREF _Toc494553882 \h </w:instrText>
        </w:r>
        <w:r w:rsidRPr="00FB5275">
          <w:rPr>
            <w:webHidden/>
          </w:rPr>
        </w:r>
        <w:r w:rsidRPr="00FB5275">
          <w:rPr>
            <w:webHidden/>
          </w:rPr>
          <w:fldChar w:fldCharType="separate"/>
        </w:r>
        <w:r w:rsidRPr="00FB5275">
          <w:rPr>
            <w:webHidden/>
          </w:rPr>
          <w:t>96</w:t>
        </w:r>
        <w:r w:rsidRPr="00FB5275">
          <w:rPr>
            <w:webHidden/>
          </w:rPr>
          <w:fldChar w:fldCharType="end"/>
        </w:r>
      </w:hyperlink>
    </w:p>
    <w:p w14:paraId="2B4E7056"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3" w:history="1">
        <w:r w:rsidRPr="00FB5275">
          <w:rPr>
            <w:rStyle w:val="Hyperlink"/>
          </w:rPr>
          <w:t>Appendix 9 – MATLAB Source Code</w:t>
        </w:r>
        <w:r w:rsidRPr="00FB5275">
          <w:rPr>
            <w:webHidden/>
          </w:rPr>
          <w:tab/>
        </w:r>
        <w:r w:rsidRPr="00FB5275">
          <w:rPr>
            <w:webHidden/>
          </w:rPr>
          <w:fldChar w:fldCharType="begin"/>
        </w:r>
        <w:r w:rsidRPr="00FB5275">
          <w:rPr>
            <w:webHidden/>
          </w:rPr>
          <w:instrText xml:space="preserve"> PAGEREF _Toc494553883 \h </w:instrText>
        </w:r>
        <w:r w:rsidRPr="00FB5275">
          <w:rPr>
            <w:webHidden/>
          </w:rPr>
        </w:r>
        <w:r w:rsidRPr="00FB5275">
          <w:rPr>
            <w:webHidden/>
          </w:rPr>
          <w:fldChar w:fldCharType="separate"/>
        </w:r>
        <w:r w:rsidRPr="00FB5275">
          <w:rPr>
            <w:webHidden/>
          </w:rPr>
          <w:t>99</w:t>
        </w:r>
        <w:r w:rsidRPr="00FB5275">
          <w:rPr>
            <w:webHidden/>
          </w:rPr>
          <w:fldChar w:fldCharType="end"/>
        </w:r>
      </w:hyperlink>
    </w:p>
    <w:p w14:paraId="7B384B83" w14:textId="77777777" w:rsidR="00211FC1" w:rsidRPr="00FB5275" w:rsidRDefault="00211FC1" w:rsidP="00404E7F">
      <w:r w:rsidRPr="00FB5275">
        <w:fldChar w:fldCharType="end"/>
      </w:r>
    </w:p>
    <w:p w14:paraId="39B5CA3D" w14:textId="77777777" w:rsidR="00211FC1" w:rsidRPr="00FB5275" w:rsidRDefault="00211FC1" w:rsidP="00404E7F"/>
    <w:p w14:paraId="0E1C6480" w14:textId="77777777" w:rsidR="00211FC1" w:rsidRPr="00FB5275" w:rsidRDefault="00211FC1" w:rsidP="00404E7F"/>
    <w:p w14:paraId="724829E9" w14:textId="77777777" w:rsidR="00211FC1" w:rsidRPr="00FB5275" w:rsidRDefault="00211FC1" w:rsidP="00404E7F"/>
    <w:p w14:paraId="557CBE50" w14:textId="77777777" w:rsidR="00211FC1" w:rsidRPr="00FB5275" w:rsidRDefault="00211FC1" w:rsidP="00404E7F"/>
    <w:p w14:paraId="2D9DE7D8" w14:textId="77777777" w:rsidR="00211FC1" w:rsidRPr="00FB5275" w:rsidRDefault="00211FC1" w:rsidP="00404E7F"/>
    <w:p w14:paraId="1DD408B6" w14:textId="77777777" w:rsidR="00211FC1" w:rsidRPr="00FB5275" w:rsidRDefault="00211FC1" w:rsidP="00404E7F"/>
    <w:p w14:paraId="6A5EED48" w14:textId="77777777" w:rsidR="00211FC1" w:rsidRPr="00FB5275" w:rsidRDefault="00211FC1" w:rsidP="00404E7F">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777777" w:rsidR="00211FC1" w:rsidRPr="00FB5275" w:rsidRDefault="00211FC1" w:rsidP="00211FC1">
      <w:pPr>
        <w:pStyle w:val="Heading1"/>
      </w:pPr>
      <w:bookmarkStart w:id="11" w:name="_Toc201479934"/>
      <w:bookmarkStart w:id="12" w:name="_Toc209836616"/>
      <w:bookmarkStart w:id="13" w:name="_Toc209836842"/>
      <w:bookmarkStart w:id="14" w:name="_Toc209873179"/>
      <w:bookmarkStart w:id="15" w:name="_Toc494567991"/>
      <w:r w:rsidRPr="00FB5275">
        <w:lastRenderedPageBreak/>
        <w:t>INTRODUCTION</w:t>
      </w:r>
      <w:bookmarkEnd w:id="11"/>
      <w:bookmarkEnd w:id="12"/>
      <w:bookmarkEnd w:id="13"/>
      <w:bookmarkEnd w:id="14"/>
      <w:bookmarkEnd w:id="15"/>
    </w:p>
    <w:p w14:paraId="62316C29" w14:textId="77777777" w:rsidR="00211FC1" w:rsidRPr="00FB5275" w:rsidRDefault="00211FC1" w:rsidP="00404E7F">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w:t>
      </w:r>
      <w:hyperlink w:anchor="_ENREF_1" w:tooltip="Rekha, 2016 #12" w:history="1">
        <w:r w:rsidRPr="00FB5275">
          <w:t>1</w:t>
        </w:r>
      </w:hyperlink>
      <w:r w:rsidRPr="00FB5275">
        <w:t>]</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w:t>
      </w:r>
      <w:hyperlink w:anchor="_ENREF_2" w:tooltip="Shafiee, 2009 #24" w:history="1">
        <w:r w:rsidRPr="00FB5275">
          <w:t>2</w:t>
        </w:r>
      </w:hyperlink>
      <w:r w:rsidRPr="00FB5275">
        <w:t>]</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w:t>
      </w:r>
      <w:hyperlink w:anchor="_ENREF_3" w:tooltip="Cohen, 2003 #25" w:history="1">
        <w:r w:rsidRPr="00FB5275">
          <w:t>3</w:t>
        </w:r>
      </w:hyperlink>
      <w:r w:rsidRPr="00FB5275">
        <w:t>]</w:t>
      </w:r>
      <w:r w:rsidRPr="00FB5275">
        <w:fldChar w:fldCharType="end"/>
      </w:r>
      <w:r w:rsidRPr="00FB5275">
        <w:t xml:space="preserve">. </w:t>
      </w:r>
    </w:p>
    <w:p w14:paraId="1D0F4334" w14:textId="77777777" w:rsidR="00211FC1" w:rsidRPr="00FB5275" w:rsidRDefault="00211FC1" w:rsidP="00404E7F"/>
    <w:p w14:paraId="6D91E15A" w14:textId="77777777" w:rsidR="00211FC1" w:rsidRPr="00FB5275" w:rsidRDefault="00211FC1" w:rsidP="00404E7F">
      <w:r w:rsidRPr="00FB5275">
        <w:lastRenderedPageBreak/>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w:t>
      </w:r>
      <w:hyperlink w:anchor="_ENREF_4" w:tooltip="Abel, 2016 #26" w:history="1">
        <w:r w:rsidRPr="00FB5275">
          <w:t>4</w:t>
        </w:r>
      </w:hyperlink>
      <w:r w:rsidRPr="00FB5275">
        <w:t>]</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w:t>
      </w:r>
      <w:hyperlink w:anchor="_ENREF_5" w:tooltip="Razykov, 2011 #38" w:history="1">
        <w:r w:rsidRPr="00FB5275">
          <w:t>5</w:t>
        </w:r>
      </w:hyperlink>
      <w:r w:rsidRPr="00FB5275">
        <w:t>]</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w:t>
      </w:r>
      <w:hyperlink w:anchor="_ENREF_6" w:tooltip="Kannan, 2016 #4" w:history="1">
        <w:r w:rsidRPr="00FB5275">
          <w:t>6</w:t>
        </w:r>
      </w:hyperlink>
      <w:r w:rsidRPr="00FB5275">
        <w:t>]</w:t>
      </w:r>
      <w:r w:rsidRPr="00FB5275">
        <w:fldChar w:fldCharType="end"/>
      </w:r>
      <w:r w:rsidRPr="00FB5275">
        <w:t>.</w:t>
      </w:r>
    </w:p>
    <w:p w14:paraId="107F3422" w14:textId="77777777" w:rsidR="00211FC1" w:rsidRPr="00FB5275" w:rsidRDefault="00211FC1" w:rsidP="00211FC1">
      <w:pPr>
        <w:pStyle w:val="Heading2"/>
      </w:pPr>
      <w:bookmarkStart w:id="16" w:name="_Toc494567992"/>
      <w:r w:rsidRPr="00FB5275">
        <w:t>Overview</w:t>
      </w:r>
      <w:bookmarkEnd w:id="16"/>
    </w:p>
    <w:p w14:paraId="7AFFA855" w14:textId="77777777" w:rsidR="00211FC1" w:rsidRPr="00FB5275" w:rsidRDefault="00211FC1" w:rsidP="00404E7F">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w:t>
      </w:r>
      <w:hyperlink w:anchor="_ENREF_7" w:tooltip="Zahedi, 2014 #95" w:history="1">
        <w:r w:rsidRPr="00FB5275">
          <w:t>7</w:t>
        </w:r>
      </w:hyperlink>
      <w:r w:rsidRPr="00FB5275">
        <w:t>]</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404E7F"/>
    <w:p w14:paraId="6D0FC168" w14:textId="77777777" w:rsidR="00211FC1" w:rsidRPr="00FB5275" w:rsidRDefault="00211FC1" w:rsidP="00404E7F">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Pr="00FB5275">
        <w:t>Figure 1</w:t>
      </w:r>
      <w:r w:rsidRPr="00FB5275">
        <w:noBreakHyphen/>
        <w:t>1</w:t>
      </w:r>
      <w:r w:rsidRPr="00FB5275">
        <w:fldChar w:fldCharType="end"/>
      </w:r>
      <w:r w:rsidRPr="00FB5275">
        <w:rPr>
          <w:i/>
        </w:rPr>
        <w:t xml:space="preserve">. </w:t>
      </w:r>
      <w:r w:rsidRPr="00FB5275">
        <w:t xml:space="preserve">The “green” energies wind, geothermal, wave, hydroelectricity and solar are </w:t>
      </w:r>
      <w:r w:rsidRPr="00FB5275">
        <w:lastRenderedPageBreak/>
        <w:t xml:space="preserve">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w:t>
      </w:r>
      <w:hyperlink w:anchor="_ENREF_8" w:tooltip="Valentine, 2011 #23" w:history="1">
        <w:r w:rsidRPr="00FB5275">
          <w:t>8</w:t>
        </w:r>
      </w:hyperlink>
      <w:r w:rsidRPr="00FB5275">
        <w:t>]</w:t>
      </w:r>
      <w:r w:rsidRPr="00FB5275">
        <w:fldChar w:fldCharType="end"/>
      </w:r>
      <w:r w:rsidRPr="00FB5275">
        <w:t xml:space="preserve">. </w:t>
      </w:r>
    </w:p>
    <w:p w14:paraId="107BB635" w14:textId="77777777" w:rsidR="00211FC1" w:rsidRPr="00FB5275" w:rsidRDefault="00211FC1" w:rsidP="00404E7F"/>
    <w:p w14:paraId="7509D9CE" w14:textId="77777777" w:rsidR="00211FC1" w:rsidRPr="00FB5275" w:rsidRDefault="00211FC1" w:rsidP="00404E7F">
      <w:r w:rsidRPr="00FB5275">
        <w:t xml:space="preserve">The solution to the energy crisis is renewable energies. In particular solar is ideal as it is clean, free, theoretically unlimited, long lifetime technology, accessible, and environmentally 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w:t>
      </w:r>
      <w:hyperlink w:anchor="_ENREF_10" w:tooltip="MacGill, 2010 #29" w:history="1">
        <w:r w:rsidRPr="00FB5275">
          <w:t>10</w:t>
        </w:r>
      </w:hyperlink>
      <w:r w:rsidRPr="00FB5275">
        <w:t>]</w:t>
      </w:r>
      <w:r w:rsidRPr="00FB5275">
        <w:fldChar w:fldCharType="end"/>
      </w:r>
      <w:r w:rsidRPr="00FB5275">
        <w:t xml:space="preserve">. </w:t>
      </w:r>
    </w:p>
    <w:p w14:paraId="15F5A9C7" w14:textId="5E0932D9" w:rsidR="00211FC1" w:rsidRPr="00FB5275" w:rsidRDefault="00643103" w:rsidP="00404E7F">
      <w:r w:rsidRPr="00FB5275">
        <mc:AlternateContent>
          <mc:Choice Requires="wpg">
            <w:drawing>
              <wp:anchor distT="0" distB="0" distL="114300" distR="114300" simplePos="0" relativeHeight="251626496" behindDoc="0" locked="0" layoutInCell="1" allowOverlap="1" wp14:anchorId="5358CC0F" wp14:editId="5651B3BE">
                <wp:simplePos x="0" y="0"/>
                <wp:positionH relativeFrom="column">
                  <wp:posOffset>-77223</wp:posOffset>
                </wp:positionH>
                <wp:positionV relativeFrom="paragraph">
                  <wp:posOffset>259080</wp:posOffset>
                </wp:positionV>
                <wp:extent cx="5862708" cy="4442460"/>
                <wp:effectExtent l="0" t="0" r="5080" b="0"/>
                <wp:wrapSquare wrapText="bothSides"/>
                <wp:docPr id="7199" name="Group 7199"/>
                <wp:cNvGraphicFramePr/>
                <a:graphic xmlns:a="http://schemas.openxmlformats.org/drawingml/2006/main">
                  <a:graphicData uri="http://schemas.microsoft.com/office/word/2010/wordprocessingGroup">
                    <wpg:wgp>
                      <wpg:cNvGrpSpPr/>
                      <wpg:grpSpPr>
                        <a:xfrm>
                          <a:off x="0" y="0"/>
                          <a:ext cx="5862708" cy="4442460"/>
                          <a:chOff x="124385" y="59267"/>
                          <a:chExt cx="5546725" cy="3505935"/>
                        </a:xfrm>
                      </wpg:grpSpPr>
                      <pic:pic xmlns:pic="http://schemas.openxmlformats.org/drawingml/2006/picture">
                        <pic:nvPicPr>
                          <pic:cNvPr id="7195" name="Picture 7195"/>
                          <pic:cNvPicPr>
                            <a:picLocks noChangeAspect="1"/>
                          </pic:cNvPicPr>
                        </pic:nvPicPr>
                        <pic:blipFill rotWithShape="1">
                          <a:blip r:embed="rId76"/>
                          <a:srcRect t="-1456" b="11422"/>
                          <a:stretch/>
                        </pic:blipFill>
                        <pic:spPr>
                          <a:xfrm>
                            <a:off x="124385" y="59267"/>
                            <a:ext cx="5546725" cy="3140320"/>
                          </a:xfrm>
                          <a:prstGeom prst="rect">
                            <a:avLst/>
                          </a:prstGeom>
                        </pic:spPr>
                      </pic:pic>
                      <wps:wsp>
                        <wps:cNvPr id="7283" name="Text Box 7283"/>
                        <wps:cNvSpPr txBox="1"/>
                        <wps:spPr>
                          <a:xfrm>
                            <a:off x="183027" y="3341366"/>
                            <a:ext cx="5416957" cy="223836"/>
                          </a:xfrm>
                          <a:prstGeom prst="rect">
                            <a:avLst/>
                          </a:prstGeom>
                          <a:solidFill>
                            <a:prstClr val="white"/>
                          </a:solidFill>
                          <a:ln>
                            <a:noFill/>
                          </a:ln>
                        </wps:spPr>
                        <wps:txbx>
                          <w:txbxContent>
                            <w:p w14:paraId="3AF98645" w14:textId="77777777" w:rsidR="00404E7F" w:rsidRPr="00D42316" w:rsidRDefault="00404E7F" w:rsidP="00404E7F">
                              <w:pPr>
                                <w:pStyle w:val="Caption"/>
                                <w:rPr>
                                  <w:szCs w:val="24"/>
                                </w:rPr>
                              </w:pPr>
                              <w:bookmarkStart w:id="17" w:name="_Ref481188395"/>
                              <w:bookmarkStart w:id="18" w:name="_Toc494553820"/>
                              <w:bookmarkStart w:id="19" w:name="_Hlk481654869"/>
                              <w:bookmarkStart w:id="20" w:name="_Ref481245751"/>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17"/>
                              <w:r>
                                <w:t xml:space="preserve"> (Million Tonnes Ore Equivalent Vs. Year)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6.1pt;margin-top:20.4pt;width:461.65pt;height:349.8pt;z-index:251626496;mso-width-relative:margin;mso-height-relative:margin" coordorigin="1243,592" coordsize="55467,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FOIc2WXAwAALAgAAA4AAAAAAAAAAAAAAAAAOgIAAGRycy9lMm9Eb2MueG1s&#10;UEsBAi0AFAAGAAgAAAAhAKomDr68AAAAIQEAABkAAAAAAAAAAAAAAAAA/QUAAGRycy9fcmVscy9l&#10;Mm9Eb2MueG1sLnJlbHNQSwECLQAUAAYACAAAACEAiewAfOEAAAAKAQAADwAAAAAAAAAAAAAAAADw&#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7" o:title="" croptop="-954f" cropbottom="7486f"/>
                </v:shape>
                <v:shape id="Text Box 7283" o:spid="_x0000_s1029" type="#_x0000_t202" style="position:absolute;left:1830;top:33413;width:54169;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3AF98645" w14:textId="77777777" w:rsidR="00404E7F" w:rsidRPr="00D42316" w:rsidRDefault="00404E7F" w:rsidP="00404E7F">
                        <w:pPr>
                          <w:pStyle w:val="Caption"/>
                          <w:rPr>
                            <w:szCs w:val="24"/>
                          </w:rPr>
                        </w:pPr>
                        <w:bookmarkStart w:id="21" w:name="_Ref481188395"/>
                        <w:bookmarkStart w:id="22" w:name="_Toc494553820"/>
                        <w:bookmarkStart w:id="23" w:name="_Hlk481654869"/>
                        <w:bookmarkStart w:id="24" w:name="_Ref481245751"/>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1"/>
                        <w:r>
                          <w:t xml:space="preserve"> (Million Tonnes Ore Equivalent Vs. Year) [7]</w:t>
                        </w:r>
                        <w:bookmarkEnd w:id="22"/>
                      </w:p>
                    </w:txbxContent>
                  </v:textbox>
                </v:shape>
                <w10:wrap type="square"/>
              </v:group>
            </w:pict>
          </mc:Fallback>
        </mc:AlternateContent>
      </w:r>
    </w:p>
    <w:p w14:paraId="0C7EE72D" w14:textId="33339C8A" w:rsidR="00211FC1" w:rsidRPr="00FB5275" w:rsidRDefault="00211FC1" w:rsidP="00404E7F">
      <w:r w:rsidRPr="00FB5275">
        <w:t xml:space="preserve">In 2013 Australia, had over a million roofs with operating PV systems. This is due to Australia having the highest average solar radiation, sensitivity </w:t>
      </w:r>
      <w:r w:rsidRPr="00FB5275">
        <w:lastRenderedPageBreak/>
        <w:t xml:space="preserve">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w:t>
      </w:r>
      <w:hyperlink w:anchor="_ENREF_11" w:tooltip="Ma, 2016 #28" w:history="1">
        <w:r w:rsidRPr="00FB5275">
          <w:t>11</w:t>
        </w:r>
      </w:hyperlink>
      <w:r w:rsidRPr="00FB5275">
        <w:t>]</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w:t>
      </w:r>
      <w:hyperlink w:anchor="_ENREF_12" w:tooltip="Jahangiri, 2013 #31" w:history="1">
        <w:r w:rsidRPr="00FB5275">
          <w:t>12</w:t>
        </w:r>
      </w:hyperlink>
      <w:r w:rsidRPr="00FB5275">
        <w:t>]</w:t>
      </w:r>
      <w:r w:rsidRPr="00FB5275">
        <w:fldChar w:fldCharType="end"/>
      </w:r>
      <w:r w:rsidRPr="00FB5275">
        <w:t xml:space="preserve">. </w:t>
      </w:r>
    </w:p>
    <w:p w14:paraId="7B775F71" w14:textId="77777777" w:rsidR="00211FC1" w:rsidRPr="00FB5275" w:rsidRDefault="00211FC1" w:rsidP="00404E7F"/>
    <w:p w14:paraId="2D9577CD" w14:textId="77777777" w:rsidR="00211FC1" w:rsidRPr="00FB5275" w:rsidRDefault="00211FC1" w:rsidP="00404E7F">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w:t>
      </w:r>
      <w:hyperlink w:anchor="_ENREF_13" w:tooltip="Zahedi, 2010 #35" w:history="1">
        <w:r w:rsidRPr="00FB5275">
          <w:t>13</w:t>
        </w:r>
      </w:hyperlink>
      <w:r w:rsidRPr="00FB5275">
        <w:t>]</w:t>
      </w:r>
      <w:r w:rsidRPr="00FB5275">
        <w:fldChar w:fldCharType="end"/>
      </w:r>
      <w:r w:rsidRPr="00FB5275">
        <w:t xml:space="preserve">. Due to the incompatibility between PV production and load-demand there is a minute potential for </w:t>
      </w:r>
      <w:r w:rsidRPr="00FB5275">
        <w:lastRenderedPageBreak/>
        <w:t xml:space="preserve">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w:t>
      </w:r>
      <w:hyperlink w:anchor="_ENREF_14" w:tooltip="Appen, 2012 #41" w:history="1">
        <w:r w:rsidRPr="00FB5275">
          <w:t>14</w:t>
        </w:r>
      </w:hyperlink>
      <w:r w:rsidRPr="00FB5275">
        <w:t>]</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404E7F"/>
    <w:p w14:paraId="5961BAB0" w14:textId="77777777" w:rsidR="00211FC1" w:rsidRPr="00FB5275" w:rsidRDefault="00211FC1" w:rsidP="00404E7F">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w:t>
      </w:r>
      <w:hyperlink w:anchor="_ENREF_15" w:tooltip="Appen, 2014 #40" w:history="1">
        <w:r w:rsidRPr="00FB5275">
          <w:t>15</w:t>
        </w:r>
      </w:hyperlink>
      <w:r w:rsidRPr="00FB5275">
        <w:t>]</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7777777" w:rsidR="00211FC1" w:rsidRPr="00FB5275" w:rsidRDefault="00211FC1" w:rsidP="00211FC1">
      <w:pPr>
        <w:pStyle w:val="Heading2"/>
      </w:pPr>
      <w:bookmarkStart w:id="25" w:name="_Toc494567993"/>
      <w:r w:rsidRPr="00FB5275">
        <w:lastRenderedPageBreak/>
        <w:t>Research Aims</w:t>
      </w:r>
      <w:bookmarkEnd w:id="25"/>
    </w:p>
    <w:p w14:paraId="66B94E45" w14:textId="77777777" w:rsidR="00211FC1" w:rsidRPr="00FB5275" w:rsidRDefault="00211FC1" w:rsidP="00404E7F">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404E7F"/>
    <w:p w14:paraId="106ACEEF" w14:textId="77777777" w:rsidR="00211FC1" w:rsidRPr="00FB5275" w:rsidRDefault="00211FC1" w:rsidP="00404E7F">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C915833" w14:textId="77777777" w:rsidR="00211FC1" w:rsidRPr="00FB5275" w:rsidRDefault="00211FC1" w:rsidP="00404E7F"/>
    <w:p w14:paraId="1EF19145" w14:textId="77777777" w:rsidR="00211FC1" w:rsidRPr="00FB5275" w:rsidRDefault="00211FC1" w:rsidP="00211FC1">
      <w:pPr>
        <w:pStyle w:val="Heading2"/>
      </w:pPr>
      <w:bookmarkStart w:id="26" w:name="_Toc494567994"/>
      <w:r w:rsidRPr="00FB5275">
        <w:lastRenderedPageBreak/>
        <w:t>Scope</w:t>
      </w:r>
      <w:bookmarkEnd w:id="26"/>
    </w:p>
    <w:p w14:paraId="345EB78B" w14:textId="77777777" w:rsidR="00211FC1" w:rsidRPr="00FB5275" w:rsidRDefault="00211FC1" w:rsidP="00404E7F">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w:t>
      </w:r>
      <w:hyperlink w:anchor="_ENREF_16" w:tooltip="Farmer, 2016 #44" w:history="1">
        <w:r w:rsidRPr="00FB5275">
          <w:t>16</w:t>
        </w:r>
      </w:hyperlink>
      <w:r w:rsidRPr="00FB5275">
        <w:t>]</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404E7F"/>
    <w:p w14:paraId="09694804" w14:textId="77777777" w:rsidR="00211FC1" w:rsidRPr="00FB5275" w:rsidRDefault="00211FC1" w:rsidP="00404E7F">
      <w:r w:rsidRPr="00FB5275">
        <w:t xml:space="preserve">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w:t>
      </w:r>
      <w:r w:rsidRPr="00FB5275">
        <w:lastRenderedPageBreak/>
        <w:t>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404E7F"/>
    <w:p w14:paraId="3C61142E" w14:textId="77777777" w:rsidR="00211FC1" w:rsidRPr="00FB5275" w:rsidRDefault="00211FC1" w:rsidP="00404E7F">
      <w:r w:rsidRPr="00FB5275">
        <w:t xml:space="preserve">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w:t>
      </w:r>
      <w:r w:rsidRPr="00FB5275">
        <w:lastRenderedPageBreak/>
        <w:t>the solar irradiance for Australia and principally Townsville will only be analysed.</w:t>
      </w:r>
    </w:p>
    <w:p w14:paraId="734FF4AF" w14:textId="77777777" w:rsidR="00211FC1" w:rsidRPr="00FB5275" w:rsidRDefault="00211FC1" w:rsidP="00211FC1">
      <w:pPr>
        <w:pStyle w:val="Heading1"/>
      </w:pPr>
      <w:bookmarkStart w:id="27" w:name="_Toc494567995"/>
      <w:r w:rsidRPr="00FB5275">
        <w:lastRenderedPageBreak/>
        <w:t>LITERATURE REVIEW</w:t>
      </w:r>
      <w:bookmarkEnd w:id="27"/>
    </w:p>
    <w:p w14:paraId="5D6AE4D1" w14:textId="77777777" w:rsidR="00211FC1" w:rsidRPr="00FB5275" w:rsidRDefault="00211FC1" w:rsidP="00404E7F">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77777777" w:rsidR="00211FC1" w:rsidRPr="00FB5275" w:rsidRDefault="00211FC1" w:rsidP="00211FC1">
      <w:pPr>
        <w:pStyle w:val="Heading2"/>
      </w:pPr>
      <w:bookmarkStart w:id="28" w:name="_Toc494567996"/>
      <w:r w:rsidRPr="00FB5275">
        <w:t>Background</w:t>
      </w:r>
      <w:bookmarkEnd w:id="28"/>
    </w:p>
    <w:p w14:paraId="6CCF5AB6" w14:textId="77777777" w:rsidR="00211FC1" w:rsidRPr="00FB5275" w:rsidRDefault="00211FC1" w:rsidP="00404E7F">
      <w:r w:rsidRPr="00FB5275">
        <w:t xml:space="preserve">The recent doubling of the world’s population has caused concern around the globe. The cry to slake increased energy demands has been met with </w:t>
      </w:r>
      <w:r w:rsidRPr="00FB5275">
        <w:lastRenderedPageBreak/>
        <w:t xml:space="preserve">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404E7F"/>
    <w:p w14:paraId="1A89D421" w14:textId="77777777" w:rsidR="00211FC1" w:rsidRPr="00FB5275" w:rsidRDefault="00211FC1" w:rsidP="00404E7F">
      <w:r w:rsidRPr="00FB5275">
        <w:t>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w:t>
      </w:r>
      <w:r w:rsidRPr="00FB5275">
        <w:lastRenderedPageBreak/>
        <w:t xml:space="preserve">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404E7F"/>
    <w:p w14:paraId="54229BFF" w14:textId="77777777" w:rsidR="00211FC1" w:rsidRPr="00FB5275" w:rsidRDefault="00211FC1" w:rsidP="00404E7F">
      <w:r w:rsidRPr="00FB5275">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4EC756DC" w14:textId="77777777" w:rsidR="00211FC1" w:rsidRPr="00FB5275" w:rsidRDefault="00211FC1" w:rsidP="00404E7F"/>
    <w:p w14:paraId="505C0BDD" w14:textId="77777777" w:rsidR="00211FC1" w:rsidRPr="00FB5275" w:rsidRDefault="00211FC1" w:rsidP="00404E7F">
      <w:r w:rsidRPr="00FB5275">
        <w:br w:type="page"/>
      </w:r>
    </w:p>
    <w:p w14:paraId="7640043C" w14:textId="77777777" w:rsidR="00211FC1" w:rsidRPr="00FB5275" w:rsidRDefault="00211FC1" w:rsidP="00211FC1">
      <w:pPr>
        <w:pStyle w:val="Heading2"/>
      </w:pPr>
      <w:bookmarkStart w:id="29" w:name="_Toc494567997"/>
      <w:r w:rsidRPr="00FB5275">
        <w:lastRenderedPageBreak/>
        <w:t>Solar System Synopsis</w:t>
      </w:r>
      <w:bookmarkEnd w:id="29"/>
    </w:p>
    <w:p w14:paraId="10EF61AB" w14:textId="77777777" w:rsidR="00211FC1" w:rsidRPr="00FB5275" w:rsidRDefault="00211FC1" w:rsidP="00404E7F">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Pr="00FB5275">
        <w:t>Figure 2</w:t>
      </w:r>
      <w:r w:rsidRPr="00FB5275">
        <w:noBreakHyphen/>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w:t>
      </w:r>
      <w:hyperlink w:anchor="_ENREF_17" w:tooltip="SavOnSolar, 2017 #71" w:history="1">
        <w:r w:rsidRPr="00FB5275">
          <w:t>17</w:t>
        </w:r>
      </w:hyperlink>
      <w:r w:rsidRPr="00FB5275">
        <w:t>]</w:t>
      </w:r>
      <w:r w:rsidRPr="00FB5275">
        <w:fldChar w:fldCharType="end"/>
      </w:r>
      <w:r w:rsidRPr="00FB5275">
        <w:t xml:space="preserve">. </w:t>
      </w:r>
    </w:p>
    <w:p w14:paraId="4A8297F1" w14:textId="77777777" w:rsidR="00211FC1" w:rsidRPr="00FB5275" w:rsidRDefault="00211FC1" w:rsidP="00404E7F">
      <w:r w:rsidRPr="00FB5275">
        <mc:AlternateContent>
          <mc:Choice Requires="wpg">
            <w:drawing>
              <wp:anchor distT="0" distB="0" distL="114300" distR="114300" simplePos="0" relativeHeight="251634688" behindDoc="0" locked="0" layoutInCell="1" allowOverlap="1" wp14:anchorId="64A33B41" wp14:editId="2ABD248D">
                <wp:simplePos x="0" y="0"/>
                <wp:positionH relativeFrom="column">
                  <wp:posOffset>-30480</wp:posOffset>
                </wp:positionH>
                <wp:positionV relativeFrom="paragraph">
                  <wp:posOffset>300990</wp:posOffset>
                </wp:positionV>
                <wp:extent cx="563880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5638800" cy="3822700"/>
                          <a:chOff x="0" y="0"/>
                          <a:chExt cx="6965315" cy="3223260"/>
                        </a:xfrm>
                      </wpg:grpSpPr>
                      <pic:pic xmlns:pic="http://schemas.openxmlformats.org/drawingml/2006/picture">
                        <pic:nvPicPr>
                          <pic:cNvPr id="7215" name="Picture 7215"/>
                          <pic:cNvPicPr>
                            <a:picLocks noChangeAspect="1"/>
                          </pic:cNvPicPr>
                        </pic:nvPicPr>
                        <pic:blipFill>
                          <a:blip r:embed="rId78"/>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605E20F0" w14:textId="77777777" w:rsidR="00404E7F" w:rsidRPr="00B3088C" w:rsidRDefault="00404E7F" w:rsidP="00404E7F">
                              <w:pPr>
                                <w:pStyle w:val="Caption"/>
                                <w:rPr>
                                  <w:szCs w:val="24"/>
                                </w:rPr>
                              </w:pPr>
                              <w:bookmarkStart w:id="30" w:name="_Toc494553821"/>
                              <w:bookmarkStart w:id="31"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1"/>
                              <w:r>
                                <w:t xml:space="preserve"> - Overview of Operation </w:t>
                              </w:r>
                              <w:r w:rsidRPr="00B72672">
                                <w:t>of</w:t>
                              </w:r>
                              <w:r>
                                <w:t xml:space="preserve"> Solar System [17]</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2.4pt;margin-top:23.7pt;width:444pt;height:301pt;z-index:2516346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79"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605E20F0" w14:textId="77777777" w:rsidR="00404E7F" w:rsidRPr="00B3088C" w:rsidRDefault="00404E7F" w:rsidP="00404E7F">
                        <w:pPr>
                          <w:pStyle w:val="Caption"/>
                          <w:rPr>
                            <w:szCs w:val="24"/>
                          </w:rPr>
                        </w:pPr>
                        <w:bookmarkStart w:id="32" w:name="_Toc494553821"/>
                        <w:bookmarkStart w:id="33"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3"/>
                        <w:r>
                          <w:t xml:space="preserve"> - Overview of Operation </w:t>
                        </w:r>
                        <w:r w:rsidRPr="00B72672">
                          <w:t>of</w:t>
                        </w:r>
                        <w:r>
                          <w:t xml:space="preserve"> Solar System [17]</w:t>
                        </w:r>
                        <w:bookmarkEnd w:id="32"/>
                      </w:p>
                    </w:txbxContent>
                  </v:textbox>
                </v:shape>
                <w10:wrap type="square"/>
              </v:group>
            </w:pict>
          </mc:Fallback>
        </mc:AlternateContent>
      </w:r>
    </w:p>
    <w:p w14:paraId="0F0BC295" w14:textId="77777777" w:rsidR="00211FC1" w:rsidRPr="00FB5275" w:rsidRDefault="00211FC1" w:rsidP="00404E7F"/>
    <w:p w14:paraId="51349349" w14:textId="77777777" w:rsidR="00211FC1" w:rsidRPr="00FB5275" w:rsidRDefault="00211FC1" w:rsidP="00404E7F">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w:t>
      </w:r>
      <w:r w:rsidRPr="00FB5275">
        <w:lastRenderedPageBreak/>
        <w:t xml:space="preserve">is produced during the day is fed back into the grid through a bi-directional meter to measure the different tariff rates for import and export. Each component of the solar system will now be discussed in greater depth. </w:t>
      </w:r>
    </w:p>
    <w:p w14:paraId="69034A75" w14:textId="77777777" w:rsidR="00211FC1" w:rsidRPr="00FB5275" w:rsidRDefault="00211FC1" w:rsidP="00404E7F"/>
    <w:p w14:paraId="3E4C5CC5" w14:textId="77777777" w:rsidR="00211FC1" w:rsidRPr="00FB5275" w:rsidRDefault="00211FC1" w:rsidP="00211FC1">
      <w:pPr>
        <w:pStyle w:val="Heading2"/>
      </w:pPr>
      <w:r w:rsidRPr="00FB5275">
        <w:br w:type="page"/>
      </w:r>
      <w:bookmarkStart w:id="34" w:name="_Ref493336619"/>
      <w:bookmarkStart w:id="35" w:name="_Ref493336638"/>
      <w:bookmarkStart w:id="36" w:name="_Toc494567998"/>
      <w:r w:rsidRPr="00FB5275">
        <w:lastRenderedPageBreak/>
        <w:t>Photovoltaic Systems</w:t>
      </w:r>
      <w:bookmarkEnd w:id="34"/>
      <w:bookmarkEnd w:id="35"/>
      <w:bookmarkEnd w:id="36"/>
    </w:p>
    <w:p w14:paraId="128FCB7C" w14:textId="77777777" w:rsidR="00211FC1" w:rsidRPr="00FB5275" w:rsidRDefault="00211FC1" w:rsidP="00211FC1">
      <w:pPr>
        <w:pStyle w:val="Heading3"/>
      </w:pPr>
      <w:bookmarkStart w:id="37" w:name="_Toc494567999"/>
      <w:r w:rsidRPr="00FB5275">
        <w:t>Review of PV</w:t>
      </w:r>
      <w:bookmarkEnd w:id="37"/>
    </w:p>
    <w:p w14:paraId="317E0653" w14:textId="77777777" w:rsidR="00211FC1" w:rsidRPr="00FB5275" w:rsidRDefault="00211FC1" w:rsidP="00404E7F">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w:t>
      </w:r>
      <w:hyperlink w:anchor="_ENREF_18" w:tooltip="Grätzel, 2007 #45" w:history="1">
        <w:r w:rsidRPr="00FB5275">
          <w:t>18</w:t>
        </w:r>
      </w:hyperlink>
      <w:r w:rsidRPr="00FB5275">
        <w:t>]</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 xml:space="preserve">. </w:t>
      </w:r>
    </w:p>
    <w:p w14:paraId="4AC5736C" w14:textId="77777777" w:rsidR="00211FC1" w:rsidRPr="00FB5275" w:rsidRDefault="00211FC1" w:rsidP="00404E7F"/>
    <w:p w14:paraId="13E9C4D6" w14:textId="77777777" w:rsidR="00211FC1" w:rsidRPr="00FB5275" w:rsidRDefault="00211FC1" w:rsidP="00404E7F">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w:t>
      </w:r>
      <w:r w:rsidRPr="00FB5275">
        <w:lastRenderedPageBreak/>
        <w:t xml:space="preserve">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w:t>
      </w:r>
      <w:hyperlink w:anchor="_ENREF_20" w:tooltip="El Chaar, 2011 #56" w:history="1">
        <w:r w:rsidRPr="00FB5275">
          <w:t>20</w:t>
        </w:r>
      </w:hyperlink>
      <w:r w:rsidRPr="00FB5275">
        <w:t>]</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404E7F"/>
    <w:p w14:paraId="16F1E732" w14:textId="77777777" w:rsidR="00211FC1" w:rsidRPr="00FB5275" w:rsidRDefault="00211FC1" w:rsidP="00404E7F">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Pr="00FB5275">
        <w:t>Figure 2</w:t>
      </w:r>
      <w:r w:rsidRPr="00FB5275">
        <w:noBreakHyphen/>
        <w:t>2</w:t>
      </w:r>
      <w:r w:rsidRPr="00FB5275">
        <w:fldChar w:fldCharType="end"/>
      </w:r>
      <w:r w:rsidRPr="00FB5275">
        <w:t xml:space="preserve">. These electrons can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w:t>
      </w:r>
      <w:hyperlink w:anchor="_ENREF_21" w:tooltip="Yilmaz, 2015 #54" w:history="1">
        <w:r w:rsidRPr="00FB5275">
          <w:t>21</w:t>
        </w:r>
      </w:hyperlink>
      <w:r w:rsidRPr="00FB5275">
        <w:t>]</w:t>
      </w:r>
      <w:r w:rsidRPr="00FB5275">
        <w:fldChar w:fldCharType="end"/>
      </w:r>
      <w:r w:rsidRPr="00FB5275">
        <w:t xml:space="preserve">. </w:t>
      </w:r>
    </w:p>
    <w:p w14:paraId="593F258E" w14:textId="77777777" w:rsidR="00211FC1" w:rsidRPr="00FB5275" w:rsidRDefault="00211FC1" w:rsidP="00404E7F">
      <w:pPr>
        <w:rPr>
          <w:rFonts w:eastAsia="AdvP43534B"/>
        </w:rPr>
      </w:pPr>
      <w:r w:rsidRPr="00FB5275">
        <mc:AlternateContent>
          <mc:Choice Requires="wpg">
            <w:drawing>
              <wp:anchor distT="0" distB="0" distL="114300" distR="114300" simplePos="0" relativeHeight="251630592" behindDoc="0" locked="0" layoutInCell="1" allowOverlap="1" wp14:anchorId="5B833EA2" wp14:editId="5506C436">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0"/>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466D3C24" w14:textId="77777777" w:rsidR="00404E7F" w:rsidRPr="00486D2E" w:rsidRDefault="00404E7F" w:rsidP="00404E7F">
                              <w:pPr>
                                <w:pStyle w:val="Caption"/>
                              </w:pPr>
                              <w:bookmarkStart w:id="38" w:name="_Toc494553822"/>
                              <w:bookmarkStart w:id="39"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9"/>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8"/>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5.5pt;margin-top:20.55pt;width:478.5pt;height:242.5pt;z-index:25163059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1"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466D3C24" w14:textId="77777777" w:rsidR="00404E7F" w:rsidRPr="00486D2E" w:rsidRDefault="00404E7F" w:rsidP="00404E7F">
                        <w:pPr>
                          <w:pStyle w:val="Caption"/>
                        </w:pPr>
                        <w:bookmarkStart w:id="40" w:name="_Toc494553822"/>
                        <w:bookmarkStart w:id="41"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1"/>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0"/>
                        <w:r w:rsidRPr="00486D2E">
                          <w:rPr>
                            <w:rStyle w:val="QuoteChar"/>
                            <w:i/>
                            <w:iCs w:val="0"/>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404E7F">
            <w:pPr>
              <w:pStyle w:val="REFPIC"/>
              <w:framePr w:hSpace="0" w:wrap="auto" w:vAnchor="margin" w:hAnchor="text" w:yAlign="inline"/>
            </w:pPr>
          </w:p>
        </w:tc>
      </w:tr>
    </w:tbl>
    <w:p w14:paraId="366E32EF" w14:textId="77777777" w:rsidR="00211FC1" w:rsidRPr="00FB5275" w:rsidRDefault="00211FC1" w:rsidP="00404E7F"/>
    <w:p w14:paraId="3CA4C980" w14:textId="77777777" w:rsidR="00211FC1" w:rsidRPr="00FB5275" w:rsidRDefault="00211FC1" w:rsidP="00404E7F"/>
    <w:p w14:paraId="18D302B4" w14:textId="77777777" w:rsidR="00211FC1" w:rsidRPr="00FB5275" w:rsidRDefault="00211FC1" w:rsidP="00404E7F"/>
    <w:p w14:paraId="721B66A4" w14:textId="77777777" w:rsidR="00211FC1" w:rsidRPr="00FB5275" w:rsidRDefault="00211FC1" w:rsidP="00404E7F">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203D84B6" w14:textId="77777777" w:rsidR="00211FC1" w:rsidRPr="00FB5275" w:rsidRDefault="00211FC1" w:rsidP="00404E7F"/>
    <w:p w14:paraId="7318F994" w14:textId="77777777" w:rsidR="00211FC1" w:rsidRPr="00FB5275" w:rsidRDefault="00211FC1" w:rsidP="00404E7F">
      <w:r w:rsidRPr="00FB5275">
        <mc:AlternateContent>
          <mc:Choice Requires="wps">
            <w:drawing>
              <wp:anchor distT="0" distB="0" distL="114300" distR="114300" simplePos="0" relativeHeight="251663360" behindDoc="0" locked="0" layoutInCell="1" allowOverlap="1" wp14:anchorId="7FA23304" wp14:editId="0C8C13C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77777777" w:rsidR="00404E7F" w:rsidRPr="000A1C49" w:rsidRDefault="00404E7F" w:rsidP="00404E7F">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5A6DF28B" w14:textId="77777777" w:rsidR="00404E7F" w:rsidRPr="000A1C49" w:rsidRDefault="00404E7F" w:rsidP="00404E7F">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202B9D33" w14:textId="77777777" w:rsidR="00211FC1" w:rsidRPr="00FB5275" w:rsidRDefault="00211FC1" w:rsidP="00404E7F">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404E7F"/>
    <w:p w14:paraId="13487FC2" w14:textId="77777777" w:rsidR="00211FC1" w:rsidRPr="00FB5275" w:rsidRDefault="00211FC1" w:rsidP="00404E7F">
      <w:r w:rsidRPr="00FB5275">
        <w:t>Where:</w:t>
      </w:r>
    </w:p>
    <w:p w14:paraId="5F59DE9C" w14:textId="77777777" w:rsidR="00211FC1" w:rsidRPr="00FB5275" w:rsidRDefault="00211FC1" w:rsidP="00404E7F">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FB5275">
        <w:t xml:space="preserve"> – solar output under STC (see below for definition)</w:t>
      </w:r>
    </w:p>
    <w:p w14:paraId="15BDFC2A" w14:textId="77777777" w:rsidR="00211FC1" w:rsidRPr="00FB5275" w:rsidRDefault="00211FC1" w:rsidP="00404E7F">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404E7F">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1AE62C63" w14:textId="77777777" w:rsidR="00211FC1" w:rsidRPr="00FB5275" w:rsidRDefault="00211FC1" w:rsidP="00404E7F">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B5275">
        <w:t xml:space="preserve"> - cell temperature</w:t>
      </w:r>
    </w:p>
    <w:p w14:paraId="0B4190FC" w14:textId="77777777" w:rsidR="00211FC1" w:rsidRPr="00FB5275" w:rsidRDefault="00211FC1" w:rsidP="00404E7F">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Pr="00FB5275">
        <w:t>- constants determined by the system design</w:t>
      </w:r>
    </w:p>
    <w:p w14:paraId="6D63BDCE" w14:textId="77777777" w:rsidR="00211FC1" w:rsidRPr="00FB5275" w:rsidRDefault="00211FC1" w:rsidP="00404E7F">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These conditions correspond to the irradiance and spectrum of 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w:t>
      </w:r>
      <w:hyperlink w:anchor="_ENREF_23" w:tooltip="Voltaics, 2017 #192" w:history="1">
        <w:r w:rsidRPr="00FB5275">
          <w:rPr>
            <w:lang w:eastAsia="zh-CN"/>
          </w:rPr>
          <w:t>23</w:t>
        </w:r>
      </w:hyperlink>
      <w:r w:rsidRPr="00FB5275">
        <w:rPr>
          <w:lang w:eastAsia="zh-CN"/>
        </w:rPr>
        <w:t>]</w:t>
      </w:r>
      <w:r w:rsidRPr="00FB5275">
        <w:rPr>
          <w:lang w:eastAsia="zh-CN"/>
        </w:rPr>
        <w:fldChar w:fldCharType="end"/>
      </w:r>
      <w:r w:rsidRPr="00FB5275">
        <w:rPr>
          <w:lang w:eastAsia="zh-CN"/>
        </w:rPr>
        <w:t>.</w:t>
      </w:r>
    </w:p>
    <w:p w14:paraId="267572C3" w14:textId="77777777" w:rsidR="00211FC1" w:rsidRPr="00FB5275" w:rsidRDefault="00211FC1" w:rsidP="00404E7F">
      <w:pPr>
        <w:rPr>
          <w:lang w:eastAsia="zh-CN"/>
        </w:rPr>
      </w:pPr>
    </w:p>
    <w:p w14:paraId="02C05E1D" w14:textId="77777777" w:rsidR="00211FC1" w:rsidRPr="00FB5275" w:rsidRDefault="00211FC1" w:rsidP="00404E7F">
      <w:pPr>
        <w:rPr>
          <w:lang w:eastAsia="zh-CN"/>
        </w:rPr>
      </w:pPr>
    </w:p>
    <w:p w14:paraId="28E725A6" w14:textId="77777777" w:rsidR="00211FC1" w:rsidRPr="00FB5275" w:rsidRDefault="00211FC1" w:rsidP="00404E7F">
      <w:pPr>
        <w:rPr>
          <w:lang w:eastAsia="zh-CN"/>
        </w:rPr>
      </w:pPr>
      <w:r w:rsidRPr="00FB5275">
        <w:rPr>
          <w:highlight w:val="yellow"/>
          <w:lang w:eastAsia="zh-CN"/>
        </w:rPr>
        <w:t>Add in range for cells types and reference better</w:t>
      </w:r>
    </w:p>
    <w:p w14:paraId="469C241A" w14:textId="77777777" w:rsidR="00211FC1" w:rsidRPr="00FB5275" w:rsidRDefault="00211FC1" w:rsidP="00404E7F">
      <w:pPr>
        <w:rPr>
          <w:lang w:eastAsia="zh-CN"/>
        </w:rPr>
      </w:pPr>
    </w:p>
    <w:p w14:paraId="6F21DF45" w14:textId="77777777" w:rsidR="00211FC1" w:rsidRPr="00FB5275" w:rsidRDefault="00211FC1" w:rsidP="00404E7F">
      <w:pPr>
        <w:rPr>
          <w:lang w:eastAsia="zh-CN"/>
        </w:rPr>
      </w:pPr>
      <w:r w:rsidRPr="00FB5275">
        <w:rPr>
          <w:highlight w:val="yellow"/>
          <w:lang w:eastAsia="zh-CN"/>
        </w:rPr>
        <w:t>Change all margins and figures within margins</w:t>
      </w:r>
    </w:p>
    <w:p w14:paraId="017F5481" w14:textId="77777777" w:rsidR="00211FC1" w:rsidRPr="00FB5275" w:rsidRDefault="00211FC1" w:rsidP="00404E7F">
      <w:r w:rsidRPr="00FB5275">
        <w:br w:type="page"/>
      </w:r>
    </w:p>
    <w:p w14:paraId="0CD984DA" w14:textId="77777777" w:rsidR="00211FC1" w:rsidRPr="00FB5275" w:rsidRDefault="00211FC1" w:rsidP="00211FC1">
      <w:pPr>
        <w:pStyle w:val="Heading3"/>
      </w:pPr>
      <w:bookmarkStart w:id="42" w:name="_Toc494568000"/>
      <w:r w:rsidRPr="00FB5275">
        <w:lastRenderedPageBreak/>
        <w:t>Types of PV</w:t>
      </w:r>
      <w:bookmarkEnd w:id="42"/>
    </w:p>
    <w:p w14:paraId="0FCA4437" w14:textId="77777777" w:rsidR="00211FC1" w:rsidRPr="00FB5275" w:rsidRDefault="00211FC1" w:rsidP="00404E7F">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404E7F"/>
    <w:p w14:paraId="03AFD92D" w14:textId="77777777" w:rsidR="00211FC1" w:rsidRPr="00FB5275" w:rsidRDefault="00211FC1" w:rsidP="00404E7F">
      <w:pPr>
        <w:pStyle w:val="Listi"/>
        <w:sectPr w:rsidR="00211FC1" w:rsidRPr="00FB5275" w:rsidSect="00404E7F">
          <w:headerReference w:type="even" r:id="rId82"/>
          <w:headerReference w:type="default" r:id="rId83"/>
          <w:footerReference w:type="default" r:id="rId84"/>
          <w:headerReference w:type="first" r:id="rId85"/>
          <w:endnotePr>
            <w:numRestart w:val="eachSect"/>
          </w:endnotePr>
          <w:pgSz w:w="11906" w:h="16838"/>
          <w:pgMar w:top="1440" w:right="1440" w:bottom="1440" w:left="1440" w:header="709" w:footer="709" w:gutter="0"/>
          <w:pgNumType w:start="1"/>
          <w:cols w:space="708"/>
          <w:docGrid w:linePitch="360"/>
        </w:sectPr>
      </w:pPr>
    </w:p>
    <w:p w14:paraId="0C2B4002" w14:textId="77777777" w:rsidR="00211FC1" w:rsidRPr="00FB5275" w:rsidRDefault="00211FC1" w:rsidP="00404E7F">
      <w:pPr>
        <w:pStyle w:val="Listi"/>
        <w:numPr>
          <w:ilvl w:val="0"/>
          <w:numId w:val="19"/>
        </w:numPr>
      </w:pPr>
      <w:r w:rsidRPr="00FB5275">
        <w:t xml:space="preserve">Amorphous silicon solar cell (a-Si) </w:t>
      </w:r>
    </w:p>
    <w:p w14:paraId="72434A17" w14:textId="77777777" w:rsidR="00211FC1" w:rsidRPr="00FB5275" w:rsidRDefault="00211FC1" w:rsidP="00404E7F">
      <w:pPr>
        <w:pStyle w:val="Listi"/>
        <w:numPr>
          <w:ilvl w:val="0"/>
          <w:numId w:val="19"/>
        </w:numPr>
      </w:pPr>
      <w:r w:rsidRPr="00FB5275">
        <w:t xml:space="preserve">Concentrated PV cell (CVP and HCVP) </w:t>
      </w:r>
    </w:p>
    <w:p w14:paraId="1A7E4B7E" w14:textId="77777777" w:rsidR="00211FC1" w:rsidRPr="00FB5275" w:rsidRDefault="00211FC1" w:rsidP="00404E7F">
      <w:pPr>
        <w:pStyle w:val="Listi"/>
        <w:numPr>
          <w:ilvl w:val="0"/>
          <w:numId w:val="19"/>
        </w:numPr>
      </w:pPr>
      <w:r w:rsidRPr="00FB5275">
        <w:t xml:space="preserve">Crystalline silicon solar cell (c-Si) </w:t>
      </w:r>
    </w:p>
    <w:p w14:paraId="7A22F36B" w14:textId="77777777" w:rsidR="00211FC1" w:rsidRPr="00FB5275" w:rsidRDefault="00211FC1" w:rsidP="00404E7F">
      <w:pPr>
        <w:pStyle w:val="Listi"/>
        <w:numPr>
          <w:ilvl w:val="0"/>
          <w:numId w:val="19"/>
        </w:numPr>
      </w:pPr>
      <w:r w:rsidRPr="00FB5275">
        <w:t xml:space="preserve">Multi-junction solar cell (MJ) </w:t>
      </w:r>
    </w:p>
    <w:p w14:paraId="29E13720" w14:textId="77777777" w:rsidR="00211FC1" w:rsidRPr="00FB5275" w:rsidRDefault="00211FC1" w:rsidP="00404E7F">
      <w:pPr>
        <w:pStyle w:val="Listi"/>
        <w:numPr>
          <w:ilvl w:val="0"/>
          <w:numId w:val="19"/>
        </w:numPr>
      </w:pPr>
      <w:r w:rsidRPr="00FB5275">
        <w:t xml:space="preserve">Nanocrystal solar cell </w:t>
      </w:r>
    </w:p>
    <w:p w14:paraId="400C85CA" w14:textId="77777777" w:rsidR="00211FC1" w:rsidRPr="00FB5275" w:rsidRDefault="00211FC1" w:rsidP="00404E7F">
      <w:pPr>
        <w:pStyle w:val="Listi"/>
        <w:numPr>
          <w:ilvl w:val="0"/>
          <w:numId w:val="19"/>
        </w:numPr>
      </w:pPr>
      <w:r w:rsidRPr="00FB5275">
        <w:t xml:space="preserve">Perovskite solar cell </w:t>
      </w:r>
    </w:p>
    <w:p w14:paraId="3B7574F1" w14:textId="77777777" w:rsidR="00211FC1" w:rsidRPr="00FB5275" w:rsidRDefault="00211FC1" w:rsidP="00404E7F">
      <w:pPr>
        <w:pStyle w:val="Listi"/>
        <w:numPr>
          <w:ilvl w:val="0"/>
          <w:numId w:val="19"/>
        </w:numPr>
      </w:pPr>
      <w:r w:rsidRPr="00FB5275">
        <w:t xml:space="preserve">Photo-electrochemical cell (PEC) </w:t>
      </w:r>
    </w:p>
    <w:p w14:paraId="2414243C" w14:textId="77777777" w:rsidR="00211FC1" w:rsidRPr="00FB5275" w:rsidRDefault="00211FC1" w:rsidP="00404E7F">
      <w:pPr>
        <w:pStyle w:val="Listi"/>
        <w:numPr>
          <w:ilvl w:val="0"/>
          <w:numId w:val="19"/>
        </w:numPr>
      </w:pPr>
      <w:r w:rsidRPr="00FB5275">
        <w:t xml:space="preserve">Plasmonic solar cell </w:t>
      </w:r>
    </w:p>
    <w:p w14:paraId="33BECDBE" w14:textId="77777777" w:rsidR="00211FC1" w:rsidRPr="00FB5275" w:rsidRDefault="00211FC1" w:rsidP="00404E7F">
      <w:pPr>
        <w:pStyle w:val="Listi"/>
        <w:numPr>
          <w:ilvl w:val="0"/>
          <w:numId w:val="19"/>
        </w:numPr>
      </w:pPr>
      <w:r w:rsidRPr="00FB5275">
        <w:t xml:space="preserve">Polycrystalline solar cell (multi-Si) </w:t>
      </w:r>
    </w:p>
    <w:p w14:paraId="39E7B17D" w14:textId="77777777" w:rsidR="00211FC1" w:rsidRPr="00FB5275" w:rsidRDefault="00211FC1" w:rsidP="00404E7F">
      <w:pPr>
        <w:pStyle w:val="Listi"/>
        <w:numPr>
          <w:ilvl w:val="0"/>
          <w:numId w:val="19"/>
        </w:numPr>
      </w:pPr>
      <w:r w:rsidRPr="00FB5275">
        <w:t xml:space="preserve">Thin-film solar cell (TFSC) </w:t>
      </w:r>
    </w:p>
    <w:p w14:paraId="0890DC7C" w14:textId="77777777" w:rsidR="00211FC1" w:rsidRPr="00FB5275" w:rsidRDefault="00211FC1" w:rsidP="00404E7F">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lastRenderedPageBreak/>
        <w:t xml:space="preserve">Organic solar cell (OPV) </w:t>
      </w:r>
    </w:p>
    <w:p w14:paraId="38672CE1" w14:textId="77777777" w:rsidR="00211FC1" w:rsidRPr="00FB5275" w:rsidRDefault="00211FC1" w:rsidP="00404E7F">
      <w:pPr>
        <w:pStyle w:val="Listi"/>
      </w:pPr>
    </w:p>
    <w:p w14:paraId="6931978A" w14:textId="77777777" w:rsidR="00211FC1" w:rsidRPr="00FB5275" w:rsidRDefault="00211FC1" w:rsidP="00404E7F">
      <w:pPr>
        <w:pStyle w:val="Listi"/>
      </w:pPr>
    </w:p>
    <w:p w14:paraId="2E8F873D" w14:textId="77777777" w:rsidR="00211FC1" w:rsidRPr="00FB5275" w:rsidRDefault="00211FC1" w:rsidP="00404E7F">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Pr="00FB5275">
        <w:t>Figure 2</w:t>
      </w:r>
      <w:r w:rsidRPr="00FB5275">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Pr="00FB5275">
        <w:t>Figure 2</w:t>
      </w:r>
      <w:r w:rsidRPr="00FB5275">
        <w:noBreakHyphen/>
        <w:t>4</w:t>
      </w:r>
      <w:r w:rsidRPr="00FB5275">
        <w:fldChar w:fldCharType="end"/>
      </w:r>
      <w:r w:rsidRPr="00FB5275">
        <w:t xml:space="preserve"> below. </w:t>
      </w:r>
    </w:p>
    <w:p w14:paraId="5343FD89" w14:textId="77777777" w:rsidR="00211FC1" w:rsidRPr="00FB5275" w:rsidRDefault="00211FC1" w:rsidP="00404E7F">
      <w:pPr>
        <w:pStyle w:val="Listi"/>
      </w:pPr>
      <w:r w:rsidRPr="00FB5275">
        <mc:AlternateContent>
          <mc:Choice Requires="wpg">
            <w:drawing>
              <wp:anchor distT="0" distB="0" distL="114300" distR="114300" simplePos="0" relativeHeight="251654144" behindDoc="0" locked="0" layoutInCell="1" allowOverlap="1" wp14:anchorId="74DF3505" wp14:editId="3201F375">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86"/>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3168DE6E" w14:textId="77777777" w:rsidR="00404E7F" w:rsidRPr="00796F4D" w:rsidRDefault="00404E7F" w:rsidP="00404E7F">
                              <w:pPr>
                                <w:pStyle w:val="Caption"/>
                              </w:pPr>
                              <w:bookmarkStart w:id="43" w:name="_Toc494553823"/>
                              <w:bookmarkStart w:id="44"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4"/>
                              <w:r w:rsidRPr="00796F4D">
                                <w:t xml:space="preserve"> - </w:t>
                              </w:r>
                              <w:r w:rsidRPr="00796F4D">
                                <w:rPr>
                                  <w:rStyle w:val="QuoteChar"/>
                                  <w:i/>
                                  <w:iCs w:val="0"/>
                                </w:rPr>
                                <w:t xml:space="preserve">Photovoltaic Panel Types </w:t>
                              </w:r>
                              <w:r>
                                <w:rPr>
                                  <w:rStyle w:val="QuoteChar"/>
                                  <w:i/>
                                  <w:iCs w:val="0"/>
                                </w:rPr>
                                <w:t>[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6pt;margin-top:12.4pt;width:379.35pt;height:182.75pt;z-index:251654144;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7"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3168DE6E" w14:textId="77777777" w:rsidR="00404E7F" w:rsidRPr="00796F4D" w:rsidRDefault="00404E7F" w:rsidP="00404E7F">
                        <w:pPr>
                          <w:pStyle w:val="Caption"/>
                        </w:pPr>
                        <w:bookmarkStart w:id="45" w:name="_Toc494553823"/>
                        <w:bookmarkStart w:id="46"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6"/>
                        <w:r w:rsidRPr="00796F4D">
                          <w:t xml:space="preserve"> - </w:t>
                        </w:r>
                        <w:r w:rsidRPr="00796F4D">
                          <w:rPr>
                            <w:rStyle w:val="QuoteChar"/>
                            <w:i/>
                            <w:iCs w:val="0"/>
                          </w:rPr>
                          <w:t xml:space="preserve">Photovoltaic Panel Types </w:t>
                        </w:r>
                        <w:r>
                          <w:rPr>
                            <w:rStyle w:val="QuoteChar"/>
                            <w:i/>
                            <w:iCs w:val="0"/>
                          </w:rPr>
                          <w:t>[21]</w:t>
                        </w:r>
                        <w:bookmarkEnd w:id="45"/>
                      </w:p>
                    </w:txbxContent>
                  </v:textbox>
                </v:shape>
                <w10:wrap type="square"/>
              </v:group>
            </w:pict>
          </mc:Fallback>
        </mc:AlternateContent>
      </w:r>
    </w:p>
    <w:p w14:paraId="72624A75" w14:textId="77777777" w:rsidR="00211FC1" w:rsidRPr="00FB5275" w:rsidRDefault="00211FC1" w:rsidP="00404E7F">
      <w:pPr>
        <w:pStyle w:val="Listi"/>
      </w:pPr>
    </w:p>
    <w:p w14:paraId="3FCF549A" w14:textId="77777777" w:rsidR="00211FC1" w:rsidRPr="00FB5275" w:rsidRDefault="00211FC1" w:rsidP="00404E7F">
      <w:pPr>
        <w:pStyle w:val="Listi"/>
      </w:pPr>
    </w:p>
    <w:p w14:paraId="0FED7995" w14:textId="77777777" w:rsidR="00211FC1" w:rsidRPr="00FB5275" w:rsidRDefault="00211FC1" w:rsidP="00404E7F">
      <w:pPr>
        <w:pStyle w:val="Listi"/>
      </w:pPr>
    </w:p>
    <w:p w14:paraId="245DF03E" w14:textId="77777777" w:rsidR="00211FC1" w:rsidRPr="00FB5275" w:rsidRDefault="00211FC1" w:rsidP="00404E7F">
      <w:pPr>
        <w:pStyle w:val="Listi"/>
      </w:pPr>
    </w:p>
    <w:p w14:paraId="42D64D52" w14:textId="77777777" w:rsidR="00211FC1" w:rsidRPr="00FB5275" w:rsidRDefault="00211FC1" w:rsidP="00404E7F">
      <w:pPr>
        <w:pStyle w:val="Listi"/>
      </w:pPr>
    </w:p>
    <w:p w14:paraId="3261119D" w14:textId="77777777" w:rsidR="00211FC1" w:rsidRPr="00FB5275" w:rsidRDefault="00211FC1" w:rsidP="00404E7F">
      <w:pPr>
        <w:pStyle w:val="Listi"/>
      </w:pPr>
    </w:p>
    <w:p w14:paraId="50ED912C" w14:textId="77777777" w:rsidR="00211FC1" w:rsidRPr="00FB5275" w:rsidRDefault="00211FC1" w:rsidP="00404E7F">
      <w:pPr>
        <w:pStyle w:val="Listi"/>
      </w:pPr>
    </w:p>
    <w:p w14:paraId="44E7165B" w14:textId="77777777" w:rsidR="00211FC1" w:rsidRPr="00FB5275" w:rsidRDefault="00211FC1" w:rsidP="00404E7F">
      <w:pPr>
        <w:pStyle w:val="Listi"/>
      </w:pPr>
    </w:p>
    <w:p w14:paraId="705184EF" w14:textId="77777777" w:rsidR="00211FC1" w:rsidRPr="00FB5275" w:rsidRDefault="00211FC1" w:rsidP="00404E7F">
      <w:pPr>
        <w:pStyle w:val="Listi"/>
      </w:pPr>
    </w:p>
    <w:p w14:paraId="0265C9E7" w14:textId="77777777" w:rsidR="00211FC1" w:rsidRPr="00FB5275" w:rsidRDefault="00211FC1" w:rsidP="00404E7F">
      <w:pPr>
        <w:pStyle w:val="Listi"/>
      </w:pPr>
    </w:p>
    <w:p w14:paraId="15FF46D0" w14:textId="77777777" w:rsidR="00211FC1" w:rsidRPr="00FB5275" w:rsidRDefault="00211FC1" w:rsidP="00404E7F">
      <w:pPr>
        <w:pStyle w:val="Listi"/>
      </w:pPr>
    </w:p>
    <w:p w14:paraId="7D4C4D43" w14:textId="77777777" w:rsidR="00211FC1" w:rsidRPr="00FB5275" w:rsidRDefault="00211FC1" w:rsidP="00404E7F">
      <w:pPr>
        <w:pStyle w:val="Listi"/>
      </w:pPr>
    </w:p>
    <w:p w14:paraId="733D00EB" w14:textId="77777777" w:rsidR="00211FC1" w:rsidRPr="00FB5275" w:rsidRDefault="00211FC1" w:rsidP="00404E7F">
      <w:pPr>
        <w:pStyle w:val="Listi"/>
      </w:pPr>
    </w:p>
    <w:p w14:paraId="065921B3" w14:textId="77777777" w:rsidR="00211FC1" w:rsidRPr="00FB5275" w:rsidRDefault="00211FC1" w:rsidP="00404E7F">
      <w:pPr>
        <w:pStyle w:val="Listi"/>
      </w:pPr>
    </w:p>
    <w:p w14:paraId="246E79EA" w14:textId="77777777" w:rsidR="00211FC1" w:rsidRPr="00FB5275" w:rsidRDefault="00211FC1" w:rsidP="00404E7F">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404E7F">
      <w:r w:rsidRPr="00FB5275">
        <mc:AlternateContent>
          <mc:Choice Requires="wpg">
            <w:drawing>
              <wp:anchor distT="0" distB="0" distL="114300" distR="114300" simplePos="0" relativeHeight="251655168" behindDoc="0" locked="0" layoutInCell="1" allowOverlap="1" wp14:anchorId="0FE5A60D" wp14:editId="781FEC54">
                <wp:simplePos x="0" y="0"/>
                <wp:positionH relativeFrom="column">
                  <wp:posOffset>135890</wp:posOffset>
                </wp:positionH>
                <wp:positionV relativeFrom="paragraph">
                  <wp:posOffset>6350</wp:posOffset>
                </wp:positionV>
                <wp:extent cx="5731510" cy="2240915"/>
                <wp:effectExtent l="0" t="0" r="2540" b="6985"/>
                <wp:wrapNone/>
                <wp:docPr id="7180" name="Group 7180"/>
                <wp:cNvGraphicFramePr/>
                <a:graphic xmlns:a="http://schemas.openxmlformats.org/drawingml/2006/main">
                  <a:graphicData uri="http://schemas.microsoft.com/office/word/2010/wordprocessingGroup">
                    <wpg:wgp>
                      <wpg:cNvGrpSpPr/>
                      <wpg:grpSpPr>
                        <a:xfrm>
                          <a:off x="0" y="0"/>
                          <a:ext cx="5731510" cy="2240915"/>
                          <a:chOff x="0" y="0"/>
                          <a:chExt cx="5731510" cy="2240915"/>
                        </a:xfrm>
                      </wpg:grpSpPr>
                      <pic:pic xmlns:pic="http://schemas.openxmlformats.org/drawingml/2006/picture">
                        <pic:nvPicPr>
                          <pic:cNvPr id="7179" name="Picture 7179"/>
                          <pic:cNvPicPr>
                            <a:picLocks noChangeAspect="1"/>
                          </pic:cNvPicPr>
                        </pic:nvPicPr>
                        <pic:blipFill rotWithShape="1">
                          <a:blip r:embed="rId88"/>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440690"/>
                          </a:xfrm>
                          <a:prstGeom prst="rect">
                            <a:avLst/>
                          </a:prstGeom>
                          <a:solidFill>
                            <a:prstClr val="white"/>
                          </a:solidFill>
                          <a:ln>
                            <a:noFill/>
                          </a:ln>
                        </wps:spPr>
                        <wps:txbx>
                          <w:txbxContent>
                            <w:p w14:paraId="286E7BFE" w14:textId="77777777" w:rsidR="00404E7F" w:rsidRPr="003F5984" w:rsidRDefault="00404E7F" w:rsidP="00404E7F">
                              <w:pPr>
                                <w:pStyle w:val="Caption"/>
                                <w:rPr>
                                  <w:szCs w:val="24"/>
                                </w:rPr>
                              </w:pPr>
                              <w:bookmarkStart w:id="47" w:name="_Toc494553824"/>
                              <w:bookmarkStart w:id="48"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8"/>
                              <w:r>
                                <w:t xml:space="preserve"> - Classification of the Silicon PV Panels [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E5A60D" id="Group 7180" o:spid="_x0000_s1040" style="position:absolute;left:0;text-align:left;margin-left:10.7pt;margin-top:.5pt;width:451.3pt;height:176.45pt;z-index:251655168" coordsize="57315,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89" o:title="" cropbottom="7475f"/>
                </v:shape>
                <v:shape id="Text Box 7178" o:spid="_x0000_s1042" type="#_x0000_t202" style="position:absolute;top:18002;width:57315;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286E7BFE" w14:textId="77777777" w:rsidR="00404E7F" w:rsidRPr="003F5984" w:rsidRDefault="00404E7F" w:rsidP="00404E7F">
                        <w:pPr>
                          <w:pStyle w:val="Caption"/>
                          <w:rPr>
                            <w:szCs w:val="24"/>
                          </w:rPr>
                        </w:pPr>
                        <w:bookmarkStart w:id="49" w:name="_Toc494553824"/>
                        <w:bookmarkStart w:id="50"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0"/>
                        <w:r>
                          <w:t xml:space="preserve"> - Classification of the Silicon PV Panels [21]</w:t>
                        </w:r>
                        <w:bookmarkEnd w:id="49"/>
                      </w:p>
                    </w:txbxContent>
                  </v:textbox>
                </v:shape>
              </v:group>
            </w:pict>
          </mc:Fallback>
        </mc:AlternateContent>
      </w:r>
    </w:p>
    <w:p w14:paraId="06BA1828" w14:textId="77777777" w:rsidR="00211FC1" w:rsidRPr="00FB5275" w:rsidRDefault="00211FC1" w:rsidP="00404E7F"/>
    <w:p w14:paraId="2C3D7B2B" w14:textId="77777777" w:rsidR="00211FC1" w:rsidRPr="00FB5275" w:rsidRDefault="00211FC1" w:rsidP="00404E7F"/>
    <w:p w14:paraId="4DAAE2C8" w14:textId="77777777" w:rsidR="00211FC1" w:rsidRPr="00FB5275" w:rsidRDefault="00211FC1" w:rsidP="00404E7F"/>
    <w:p w14:paraId="2FCAFB68" w14:textId="77777777" w:rsidR="00211FC1" w:rsidRPr="00FB5275" w:rsidRDefault="00211FC1" w:rsidP="00404E7F"/>
    <w:p w14:paraId="191B9C13" w14:textId="77777777" w:rsidR="00211FC1" w:rsidRPr="00FB5275" w:rsidRDefault="00211FC1" w:rsidP="00404E7F"/>
    <w:p w14:paraId="533F4FD4" w14:textId="77777777" w:rsidR="00211FC1" w:rsidRPr="00FB5275" w:rsidRDefault="00211FC1" w:rsidP="00404E7F"/>
    <w:p w14:paraId="3EE66A6E" w14:textId="77777777" w:rsidR="00211FC1" w:rsidRPr="00FB5275" w:rsidRDefault="00211FC1" w:rsidP="00404E7F"/>
    <w:p w14:paraId="288DE5D0" w14:textId="77777777" w:rsidR="00211FC1" w:rsidRPr="00FB5275" w:rsidRDefault="00211FC1" w:rsidP="00404E7F"/>
    <w:p w14:paraId="66B62CF5" w14:textId="77777777" w:rsidR="00211FC1" w:rsidRPr="00FB5275" w:rsidRDefault="00211FC1" w:rsidP="00404E7F"/>
    <w:p w14:paraId="75E7AF62" w14:textId="77777777" w:rsidR="00211FC1" w:rsidRPr="00FB5275" w:rsidRDefault="00211FC1" w:rsidP="00404E7F">
      <w:pPr>
        <w:rPr>
          <w:rStyle w:val="Strong"/>
        </w:rPr>
      </w:pPr>
      <w:r w:rsidRPr="00FB5275">
        <w:rPr>
          <w:rStyle w:val="Strong"/>
        </w:rPr>
        <w:br w:type="page"/>
      </w:r>
    </w:p>
    <w:p w14:paraId="54403085" w14:textId="77777777" w:rsidR="00211FC1" w:rsidRPr="00FB5275" w:rsidRDefault="00211FC1" w:rsidP="00211FC1">
      <w:pPr>
        <w:pStyle w:val="Heading3"/>
      </w:pPr>
      <w:bookmarkStart w:id="51" w:name="_Toc494568001"/>
      <w:r w:rsidRPr="00FB5275">
        <w:rPr>
          <w:rStyle w:val="Strong"/>
          <w:b w:val="0"/>
        </w:rPr>
        <w:lastRenderedPageBreak/>
        <w:t>Growth</w:t>
      </w:r>
      <w:r w:rsidRPr="00FB5275">
        <w:t xml:space="preserve"> of PV</w:t>
      </w:r>
      <w:bookmarkEnd w:id="51"/>
      <w:r w:rsidRPr="00FB5275">
        <w:t xml:space="preserve"> </w:t>
      </w:r>
    </w:p>
    <w:p w14:paraId="3D924A24" w14:textId="77777777" w:rsidR="00211FC1" w:rsidRPr="00FB5275" w:rsidRDefault="00211FC1" w:rsidP="00404E7F">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Pr="00FB527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Pr="00FB5275">
        <w:t>[</w:t>
      </w:r>
      <w:hyperlink w:anchor="_ENREF_24" w:tooltip="Deloitte, 2015 #68" w:history="1">
        <w:r w:rsidRPr="00FB5275">
          <w:t>24</w:t>
        </w:r>
      </w:hyperlink>
      <w:r w:rsidRPr="00FB5275">
        <w:t>]</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Pr="00FB5275">
        <w:t>Figure 2</w:t>
      </w:r>
      <w:r w:rsidRPr="00FB5275">
        <w:noBreakHyphen/>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Pr="00FB5275">
        <w:t>Figure 2</w:t>
      </w:r>
      <w:r w:rsidRPr="00FB5275">
        <w:noBreakHyphen/>
        <w:t>5</w:t>
      </w:r>
      <w:r w:rsidRPr="00FB5275">
        <w:fldChar w:fldCharType="end"/>
      </w:r>
      <w:r w:rsidRPr="00FB5275">
        <w:t xml:space="preserve"> it shows that the cost in 1976 was approximately 100.00$/W and in 2014 it is approximately 0.80$/W.</w:t>
      </w:r>
    </w:p>
    <w:p w14:paraId="3033092B" w14:textId="77777777" w:rsidR="00211FC1" w:rsidRPr="00FB5275" w:rsidRDefault="00211FC1" w:rsidP="00404E7F"/>
    <w:p w14:paraId="30F3720A" w14:textId="77777777" w:rsidR="00211FC1" w:rsidRPr="00FB5275" w:rsidRDefault="00211FC1" w:rsidP="00404E7F"/>
    <w:p w14:paraId="066AC50D" w14:textId="77777777" w:rsidR="00211FC1" w:rsidRPr="00FB5275" w:rsidRDefault="00211FC1" w:rsidP="00404E7F"/>
    <w:p w14:paraId="491627EA" w14:textId="77777777" w:rsidR="00211FC1" w:rsidRPr="00FB5275" w:rsidRDefault="00211FC1" w:rsidP="00404E7F">
      <w:r w:rsidRPr="00FB5275">
        <w:lastRenderedPageBreak/>
        <mc:AlternateContent>
          <mc:Choice Requires="wpg">
            <w:drawing>
              <wp:anchor distT="0" distB="0" distL="114300" distR="114300" simplePos="0" relativeHeight="251632640" behindDoc="0" locked="0" layoutInCell="1" allowOverlap="1" wp14:anchorId="7BBA47C6" wp14:editId="34608179">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0"/>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1C1F6A25" w14:textId="77777777" w:rsidR="00404E7F" w:rsidRPr="00EF3839" w:rsidRDefault="00404E7F" w:rsidP="00404E7F">
                              <w:pPr>
                                <w:pStyle w:val="Caption"/>
                              </w:pPr>
                              <w:bookmarkStart w:id="52" w:name="_Toc494553825"/>
                              <w:bookmarkStart w:id="53"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3"/>
                              <w:r>
                                <w:t xml:space="preserve"> - Swanson's Law: Module Costs Decline as Shipments I</w:t>
                              </w:r>
                              <w:r w:rsidRPr="00EF3839">
                                <w:t xml:space="preserve">ncrease </w:t>
                              </w:r>
                              <w:r>
                                <w:t>[23]</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A47C6" id="Group 7201" o:spid="_x0000_s1043" style="position:absolute;left:0;text-align:left;margin-left:-60pt;margin-top:18.3pt;width:543.65pt;height:281.5pt;z-index:25163264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1"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1C1F6A25" w14:textId="77777777" w:rsidR="00404E7F" w:rsidRPr="00EF3839" w:rsidRDefault="00404E7F" w:rsidP="00404E7F">
                        <w:pPr>
                          <w:pStyle w:val="Caption"/>
                        </w:pPr>
                        <w:bookmarkStart w:id="54" w:name="_Toc494553825"/>
                        <w:bookmarkStart w:id="55"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5"/>
                        <w:r>
                          <w:t xml:space="preserve"> - Swanson's Law: Module Costs Decline as Shipments I</w:t>
                        </w:r>
                        <w:r w:rsidRPr="00EF3839">
                          <w:t xml:space="preserve">ncrease </w:t>
                        </w:r>
                        <w:r>
                          <w:t>[23]</w:t>
                        </w:r>
                        <w:bookmarkEnd w:id="54"/>
                      </w:p>
                    </w:txbxContent>
                  </v:textbox>
                </v:shape>
                <w10:wrap type="square"/>
              </v:group>
            </w:pict>
          </mc:Fallback>
        </mc:AlternateContent>
      </w:r>
    </w:p>
    <w:p w14:paraId="72060B94" w14:textId="77777777" w:rsidR="00211FC1" w:rsidRPr="00FB5275" w:rsidRDefault="00211FC1" w:rsidP="00404E7F"/>
    <w:p w14:paraId="6CF72938" w14:textId="77777777" w:rsidR="00211FC1" w:rsidRPr="00FB5275" w:rsidRDefault="00211FC1" w:rsidP="00404E7F">
      <w:r w:rsidRPr="00FB5275">
        <mc:AlternateContent>
          <mc:Choice Requires="wps">
            <w:drawing>
              <wp:anchor distT="0" distB="0" distL="114300" distR="114300" simplePos="0" relativeHeight="251665408" behindDoc="0" locked="0" layoutInCell="1" allowOverlap="1" wp14:anchorId="7553D340" wp14:editId="2BDC255A">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5B0DDDA" w14:textId="77777777" w:rsidR="00404E7F" w:rsidRDefault="00404E7F" w:rsidP="00404E7F"/>
                          <w:p w14:paraId="6D3BABDD" w14:textId="77777777" w:rsidR="00404E7F" w:rsidRDefault="00404E7F" w:rsidP="00404E7F"/>
                          <w:p w14:paraId="253D3BEA" w14:textId="77777777" w:rsidR="00404E7F" w:rsidRDefault="00404E7F" w:rsidP="00404E7F"/>
                          <w:p w14:paraId="393058F3" w14:textId="77777777" w:rsidR="00404E7F" w:rsidRDefault="00404E7F" w:rsidP="00404E7F"/>
                          <w:p w14:paraId="0ED12D0F" w14:textId="77777777" w:rsidR="00404E7F" w:rsidRDefault="00404E7F" w:rsidP="00404E7F"/>
                          <w:p w14:paraId="09BA5692" w14:textId="77777777" w:rsidR="00404E7F" w:rsidRDefault="00404E7F" w:rsidP="00404E7F"/>
                          <w:p w14:paraId="4C97C268" w14:textId="77777777" w:rsidR="00404E7F" w:rsidRDefault="00404E7F" w:rsidP="00404E7F"/>
                          <w:p w14:paraId="7509DF6D" w14:textId="77777777" w:rsidR="00404E7F" w:rsidRDefault="00404E7F" w:rsidP="00404E7F"/>
                          <w:p w14:paraId="16CD5C06" w14:textId="77777777" w:rsidR="00404E7F" w:rsidRDefault="00404E7F" w:rsidP="00404E7F"/>
                          <w:p w14:paraId="5F501CBB" w14:textId="77777777" w:rsidR="00404E7F" w:rsidRDefault="00404E7F" w:rsidP="00404E7F"/>
                          <w:p w14:paraId="1F6B27DF"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D340" id="Text Box 7303" o:spid="_x0000_s1046" type="#_x0000_t202" style="position:absolute;left:0;text-align:left;margin-left:383.1pt;margin-top:255.5pt;width:45.25pt;height:2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05B0DDDA" w14:textId="77777777" w:rsidR="00404E7F" w:rsidRDefault="00404E7F" w:rsidP="00404E7F"/>
                    <w:p w14:paraId="6D3BABDD" w14:textId="77777777" w:rsidR="00404E7F" w:rsidRDefault="00404E7F" w:rsidP="00404E7F"/>
                    <w:p w14:paraId="253D3BEA" w14:textId="77777777" w:rsidR="00404E7F" w:rsidRDefault="00404E7F" w:rsidP="00404E7F"/>
                    <w:p w14:paraId="393058F3" w14:textId="77777777" w:rsidR="00404E7F" w:rsidRDefault="00404E7F" w:rsidP="00404E7F"/>
                    <w:p w14:paraId="0ED12D0F" w14:textId="77777777" w:rsidR="00404E7F" w:rsidRDefault="00404E7F" w:rsidP="00404E7F"/>
                    <w:p w14:paraId="09BA5692" w14:textId="77777777" w:rsidR="00404E7F" w:rsidRDefault="00404E7F" w:rsidP="00404E7F"/>
                    <w:p w14:paraId="4C97C268" w14:textId="77777777" w:rsidR="00404E7F" w:rsidRDefault="00404E7F" w:rsidP="00404E7F"/>
                    <w:p w14:paraId="7509DF6D" w14:textId="77777777" w:rsidR="00404E7F" w:rsidRDefault="00404E7F" w:rsidP="00404E7F"/>
                    <w:p w14:paraId="16CD5C06" w14:textId="77777777" w:rsidR="00404E7F" w:rsidRDefault="00404E7F" w:rsidP="00404E7F"/>
                    <w:p w14:paraId="5F501CBB" w14:textId="77777777" w:rsidR="00404E7F" w:rsidRDefault="00404E7F" w:rsidP="00404E7F"/>
                    <w:p w14:paraId="1F6B27DF" w14:textId="77777777" w:rsidR="00404E7F" w:rsidRDefault="00404E7F" w:rsidP="00404E7F"/>
                  </w:txbxContent>
                </v:textbox>
              </v:shape>
            </w:pict>
          </mc:Fallback>
        </mc:AlternateContent>
      </w:r>
      <w:r w:rsidRPr="00FB5275">
        <mc:AlternateContent>
          <mc:Choice Requires="wps">
            <w:drawing>
              <wp:anchor distT="0" distB="0" distL="114300" distR="114300" simplePos="0" relativeHeight="251664384" behindDoc="0" locked="0" layoutInCell="1" allowOverlap="1" wp14:anchorId="3791C523" wp14:editId="6E44A894">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38711656" w14:textId="77777777" w:rsidR="00404E7F" w:rsidRDefault="00404E7F" w:rsidP="00404E7F"/>
                          <w:p w14:paraId="6572A281" w14:textId="77777777" w:rsidR="00404E7F" w:rsidRDefault="00404E7F" w:rsidP="00404E7F"/>
                          <w:p w14:paraId="79D110B7" w14:textId="77777777" w:rsidR="00404E7F" w:rsidRDefault="00404E7F" w:rsidP="00404E7F"/>
                          <w:p w14:paraId="647B4539" w14:textId="77777777" w:rsidR="00404E7F" w:rsidRDefault="00404E7F" w:rsidP="00404E7F"/>
                          <w:p w14:paraId="681B8893" w14:textId="77777777" w:rsidR="00404E7F" w:rsidRDefault="00404E7F" w:rsidP="00404E7F"/>
                          <w:p w14:paraId="03536CB0" w14:textId="77777777" w:rsidR="00404E7F" w:rsidRDefault="00404E7F" w:rsidP="00404E7F"/>
                          <w:p w14:paraId="327D4406" w14:textId="77777777" w:rsidR="00404E7F" w:rsidRDefault="00404E7F" w:rsidP="00404E7F"/>
                          <w:p w14:paraId="0AA77AD8" w14:textId="77777777" w:rsidR="00404E7F" w:rsidRDefault="00404E7F" w:rsidP="00404E7F"/>
                          <w:p w14:paraId="562060B9" w14:textId="77777777" w:rsidR="00404E7F" w:rsidRDefault="00404E7F" w:rsidP="00404E7F"/>
                          <w:p w14:paraId="332B7226" w14:textId="77777777" w:rsidR="00404E7F" w:rsidRDefault="00404E7F" w:rsidP="00404E7F"/>
                          <w:p w14:paraId="24C6E696"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C523" id="Text Box 7294" o:spid="_x0000_s1047" type="#_x0000_t202" style="position:absolute;left:0;text-align:left;margin-left:388.8pt;margin-top:488.5pt;width:45.25pt;height:24.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38711656" w14:textId="77777777" w:rsidR="00404E7F" w:rsidRDefault="00404E7F" w:rsidP="00404E7F"/>
                    <w:p w14:paraId="6572A281" w14:textId="77777777" w:rsidR="00404E7F" w:rsidRDefault="00404E7F" w:rsidP="00404E7F"/>
                    <w:p w14:paraId="79D110B7" w14:textId="77777777" w:rsidR="00404E7F" w:rsidRDefault="00404E7F" w:rsidP="00404E7F"/>
                    <w:p w14:paraId="647B4539" w14:textId="77777777" w:rsidR="00404E7F" w:rsidRDefault="00404E7F" w:rsidP="00404E7F"/>
                    <w:p w14:paraId="681B8893" w14:textId="77777777" w:rsidR="00404E7F" w:rsidRDefault="00404E7F" w:rsidP="00404E7F"/>
                    <w:p w14:paraId="03536CB0" w14:textId="77777777" w:rsidR="00404E7F" w:rsidRDefault="00404E7F" w:rsidP="00404E7F"/>
                    <w:p w14:paraId="327D4406" w14:textId="77777777" w:rsidR="00404E7F" w:rsidRDefault="00404E7F" w:rsidP="00404E7F"/>
                    <w:p w14:paraId="0AA77AD8" w14:textId="77777777" w:rsidR="00404E7F" w:rsidRDefault="00404E7F" w:rsidP="00404E7F"/>
                    <w:p w14:paraId="562060B9" w14:textId="77777777" w:rsidR="00404E7F" w:rsidRDefault="00404E7F" w:rsidP="00404E7F"/>
                    <w:p w14:paraId="332B7226" w14:textId="77777777" w:rsidR="00404E7F" w:rsidRDefault="00404E7F" w:rsidP="00404E7F"/>
                    <w:p w14:paraId="24C6E696" w14:textId="77777777" w:rsidR="00404E7F" w:rsidRDefault="00404E7F" w:rsidP="00404E7F"/>
                  </w:txbxContent>
                </v:textbox>
              </v:shape>
            </w:pict>
          </mc:Fallback>
        </mc:AlternateContent>
      </w:r>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Pr="00FB5275">
        <w:t>Figure 2</w:t>
      </w:r>
      <w:r w:rsidRPr="00FB5275">
        <w:noBreakHyphen/>
        <w:t>6</w:t>
      </w:r>
      <w:r w:rsidRPr="00FB5275">
        <w:fldChar w:fldCharType="end"/>
      </w:r>
      <w:r w:rsidRPr="00FB5275">
        <w:t xml:space="preserve"> which compares renewables to other sources of energy </w:t>
      </w:r>
      <w:r w:rsidRPr="00FB5275">
        <w:fldChar w:fldCharType="begin"/>
      </w:r>
      <w:r w:rsidRPr="00FB527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60F53E4E" w14:textId="77777777" w:rsidR="00211FC1" w:rsidRPr="00FB5275" w:rsidRDefault="00211FC1" w:rsidP="00404E7F"/>
    <w:p w14:paraId="3B642501" w14:textId="77777777" w:rsidR="00211FC1" w:rsidRPr="00FB5275" w:rsidRDefault="00211FC1" w:rsidP="00404E7F"/>
    <w:p w14:paraId="0BEC7C12" w14:textId="77777777" w:rsidR="00211FC1" w:rsidRPr="00FB5275" w:rsidRDefault="00211FC1" w:rsidP="00404E7F">
      <w:r w:rsidRPr="00FB5275">
        <w:lastRenderedPageBreak/>
        <mc:AlternateContent>
          <mc:Choice Requires="wpg">
            <w:drawing>
              <wp:anchor distT="0" distB="0" distL="114300" distR="114300" simplePos="0" relativeHeight="251645952" behindDoc="0" locked="0" layoutInCell="1" allowOverlap="1" wp14:anchorId="5B041FF0" wp14:editId="484A22DD">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2"/>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03381868" w14:textId="77777777" w:rsidR="00404E7F" w:rsidRPr="00666F19" w:rsidRDefault="00404E7F" w:rsidP="00404E7F">
                              <w:pPr>
                                <w:pStyle w:val="Caption"/>
                                <w:rPr>
                                  <w:szCs w:val="24"/>
                                </w:rPr>
                              </w:pPr>
                              <w:bookmarkStart w:id="56" w:name="_Toc494553826"/>
                              <w:bookmarkStart w:id="57"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7"/>
                              <w:r>
                                <w:t xml:space="preserve"> </w:t>
                              </w:r>
                              <w:r w:rsidRPr="00811B9E">
                                <w:t>-</w:t>
                              </w:r>
                              <w:r>
                                <w:t xml:space="preserve"> Changes in Electricity Generation by Fuel Type</w:t>
                              </w:r>
                              <w:r w:rsidRPr="009A37F1">
                                <w:t xml:space="preserve"> </w:t>
                              </w:r>
                              <w:r>
                                <w:t>[24]</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041FF0" id="Group 7203" o:spid="_x0000_s1048" style="position:absolute;left:0;text-align:left;margin-left:-34.4pt;margin-top:0;width:489.6pt;height:259.2pt;z-index:25164595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3"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03381868" w14:textId="77777777" w:rsidR="00404E7F" w:rsidRPr="00666F19" w:rsidRDefault="00404E7F" w:rsidP="00404E7F">
                        <w:pPr>
                          <w:pStyle w:val="Caption"/>
                          <w:rPr>
                            <w:szCs w:val="24"/>
                          </w:rPr>
                        </w:pPr>
                        <w:bookmarkStart w:id="58" w:name="_Toc494553826"/>
                        <w:bookmarkStart w:id="59"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9"/>
                        <w:r>
                          <w:t xml:space="preserve"> </w:t>
                        </w:r>
                        <w:r w:rsidRPr="00811B9E">
                          <w:t>-</w:t>
                        </w:r>
                        <w:r>
                          <w:t xml:space="preserve"> Changes in Electricity Generation by Fuel Type</w:t>
                        </w:r>
                        <w:r w:rsidRPr="009A37F1">
                          <w:t xml:space="preserve"> </w:t>
                        </w:r>
                        <w:r>
                          <w:t>[24]</w:t>
                        </w:r>
                        <w:bookmarkEnd w:id="58"/>
                      </w:p>
                    </w:txbxContent>
                  </v:textbox>
                </v:shape>
                <w10:wrap type="square"/>
              </v:group>
            </w:pict>
          </mc:Fallback>
        </mc:AlternateContent>
      </w:r>
    </w:p>
    <w:p w14:paraId="0A6076D0" w14:textId="77777777" w:rsidR="00211FC1" w:rsidRPr="00FB5275" w:rsidRDefault="00211FC1" w:rsidP="00404E7F"/>
    <w:p w14:paraId="31BACCD9" w14:textId="77777777" w:rsidR="00211FC1" w:rsidRPr="00FB5275" w:rsidRDefault="00211FC1" w:rsidP="00404E7F">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Pr="00FB5275">
        <w:t>Figure 2</w:t>
      </w:r>
      <w:r w:rsidRPr="00FB5275">
        <w:noBreakHyphen/>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Pr="00FB527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Pr="00FB5275">
        <w:t>[</w:t>
      </w:r>
      <w:hyperlink w:anchor="_ENREF_26" w:tooltip="REN21, 2016 #66" w:history="1">
        <w:r w:rsidRPr="00FB5275">
          <w:t>26</w:t>
        </w:r>
      </w:hyperlink>
      <w:r w:rsidRPr="00FB5275">
        <w:t>]</w:t>
      </w:r>
      <w:r w:rsidRPr="00FB5275">
        <w:fldChar w:fldCharType="end"/>
      </w:r>
      <w:r w:rsidRPr="00FB5275">
        <w:t xml:space="preserve">. </w:t>
      </w:r>
    </w:p>
    <w:p w14:paraId="66517F04" w14:textId="77777777" w:rsidR="00211FC1" w:rsidRPr="00FB5275" w:rsidRDefault="00211FC1" w:rsidP="00404E7F"/>
    <w:p w14:paraId="5F82A2A7" w14:textId="77777777" w:rsidR="00211FC1" w:rsidRPr="00FB5275" w:rsidRDefault="00211FC1" w:rsidP="00404E7F"/>
    <w:p w14:paraId="31A6D795" w14:textId="77777777" w:rsidR="00211FC1" w:rsidRPr="00FB5275" w:rsidRDefault="00211FC1" w:rsidP="00404E7F">
      <w:r w:rsidRPr="00FB5275">
        <w:lastRenderedPageBreak/>
        <mc:AlternateContent>
          <mc:Choice Requires="wpg">
            <w:drawing>
              <wp:anchor distT="0" distB="0" distL="114300" distR="114300" simplePos="0" relativeHeight="251646976" behindDoc="0" locked="0" layoutInCell="1" allowOverlap="1" wp14:anchorId="5F28489B" wp14:editId="277657B9">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4"/>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7E6F243C" w14:textId="77777777" w:rsidR="00404E7F" w:rsidRPr="00FF4E75" w:rsidRDefault="00404E7F" w:rsidP="00404E7F">
                              <w:pPr>
                                <w:pStyle w:val="Caption"/>
                                <w:rPr>
                                  <w:szCs w:val="24"/>
                                </w:rPr>
                              </w:pPr>
                              <w:bookmarkStart w:id="60" w:name="_Toc494553827"/>
                              <w:bookmarkStart w:id="61"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1"/>
                              <w:r>
                                <w:t xml:space="preserve"> - Solar PV Global Capacity</w:t>
                              </w:r>
                              <w:r w:rsidRPr="00423BE3">
                                <w:t xml:space="preserve"> by Country/Region, 2005-2015</w:t>
                              </w:r>
                              <w:r>
                                <w:t xml:space="preserve"> [25]</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28489B" id="Group 7205" o:spid="_x0000_s1051" style="position:absolute;left:0;text-align:left;margin-left:-15.6pt;margin-top:21.15pt;width:460.8pt;height:292.8pt;z-index:25164697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5"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7E6F243C" w14:textId="77777777" w:rsidR="00404E7F" w:rsidRPr="00FF4E75" w:rsidRDefault="00404E7F" w:rsidP="00404E7F">
                        <w:pPr>
                          <w:pStyle w:val="Caption"/>
                          <w:rPr>
                            <w:szCs w:val="24"/>
                          </w:rPr>
                        </w:pPr>
                        <w:bookmarkStart w:id="62" w:name="_Toc494553827"/>
                        <w:bookmarkStart w:id="63"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3"/>
                        <w:r>
                          <w:t xml:space="preserve"> - Solar PV Global Capacity</w:t>
                        </w:r>
                        <w:r w:rsidRPr="00423BE3">
                          <w:t xml:space="preserve"> by Country/Region, 2005-2015</w:t>
                        </w:r>
                        <w:r>
                          <w:t xml:space="preserve"> [25]</w:t>
                        </w:r>
                        <w:bookmarkEnd w:id="62"/>
                      </w:p>
                    </w:txbxContent>
                  </v:textbox>
                </v:shape>
                <w10:wrap type="square"/>
              </v:group>
            </w:pict>
          </mc:Fallback>
        </mc:AlternateContent>
      </w:r>
    </w:p>
    <w:p w14:paraId="68A92CB8" w14:textId="77777777" w:rsidR="00211FC1" w:rsidRPr="00FB5275" w:rsidRDefault="00211FC1" w:rsidP="00404E7F">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Pr="00FB5275">
        <w:t>Figure 2</w:t>
      </w:r>
      <w:r w:rsidRPr="00FB5275">
        <w:noBreakHyphen/>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3D257486" w14:textId="77777777" w:rsidR="00211FC1" w:rsidRPr="00FB5275" w:rsidRDefault="00211FC1" w:rsidP="00404E7F">
      <w:r w:rsidRPr="00FB5275">
        <mc:AlternateContent>
          <mc:Choice Requires="wpg">
            <w:drawing>
              <wp:anchor distT="0" distB="0" distL="114300" distR="114300" simplePos="0" relativeHeight="251666432" behindDoc="0" locked="0" layoutInCell="1" allowOverlap="1" wp14:anchorId="02101FE4" wp14:editId="3FA40C79">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6"/>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65B7AE9C" w14:textId="77777777" w:rsidR="00404E7F" w:rsidRPr="00B33402" w:rsidRDefault="00404E7F" w:rsidP="00404E7F">
                              <w:pPr>
                                <w:pStyle w:val="Caption"/>
                                <w:rPr>
                                  <w:szCs w:val="24"/>
                                </w:rPr>
                              </w:pPr>
                              <w:bookmarkStart w:id="64" w:name="_Toc494553828"/>
                              <w:bookmarkStart w:id="65"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5"/>
                              <w:r>
                                <w:t xml:space="preserve"> </w:t>
                              </w:r>
                              <w:r w:rsidRPr="005B7CFB">
                                <w:t>-</w:t>
                              </w:r>
                              <w:r>
                                <w:t xml:space="preserve"> Annual Solar PV Installations in Australia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101FE4" id="Group 7206" o:spid="_x0000_s1054" style="position:absolute;left:0;text-align:left;margin-left:-30.8pt;margin-top:23.85pt;width:492pt;height:255.6pt;z-index:25166643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7"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65B7AE9C" w14:textId="77777777" w:rsidR="00404E7F" w:rsidRPr="00B33402" w:rsidRDefault="00404E7F" w:rsidP="00404E7F">
                        <w:pPr>
                          <w:pStyle w:val="Caption"/>
                          <w:rPr>
                            <w:szCs w:val="24"/>
                          </w:rPr>
                        </w:pPr>
                        <w:bookmarkStart w:id="66" w:name="_Toc494553828"/>
                        <w:bookmarkStart w:id="67"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7"/>
                        <w:r>
                          <w:t xml:space="preserve"> </w:t>
                        </w:r>
                        <w:r w:rsidRPr="005B7CFB">
                          <w:t>-</w:t>
                        </w:r>
                        <w:r>
                          <w:t xml:space="preserve"> Annual Solar PV Installations in Australia [24]</w:t>
                        </w:r>
                        <w:bookmarkEnd w:id="66"/>
                      </w:p>
                    </w:txbxContent>
                  </v:textbox>
                </v:shape>
                <w10:wrap type="square"/>
              </v:group>
            </w:pict>
          </mc:Fallback>
        </mc:AlternateContent>
      </w:r>
    </w:p>
    <w:p w14:paraId="60F3FED0" w14:textId="77777777" w:rsidR="00211FC1" w:rsidRPr="00FB5275" w:rsidRDefault="00211FC1" w:rsidP="00404E7F"/>
    <w:p w14:paraId="0B834C01" w14:textId="77777777" w:rsidR="00211FC1" w:rsidRPr="00FB5275" w:rsidRDefault="00211FC1" w:rsidP="00404E7F">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Pr="00FB5275">
        <w:t>Figure 2</w:t>
      </w:r>
      <w:r w:rsidRPr="00FB5275">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47077F0E" w14:textId="77777777" w:rsidR="00211FC1" w:rsidRPr="00FB5275" w:rsidRDefault="00211FC1" w:rsidP="00404E7F"/>
    <w:p w14:paraId="05A21AE0" w14:textId="77777777" w:rsidR="00211FC1" w:rsidRPr="00FB5275" w:rsidRDefault="00211FC1" w:rsidP="00404E7F">
      <w:r w:rsidRPr="00FB5275">
        <w:lastRenderedPageBreak/>
        <mc:AlternateContent>
          <mc:Choice Requires="wpg">
            <w:drawing>
              <wp:anchor distT="0" distB="0" distL="114300" distR="114300" simplePos="0" relativeHeight="251633664" behindDoc="0" locked="0" layoutInCell="1" allowOverlap="1" wp14:anchorId="137F62F7" wp14:editId="19046284">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8"/>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235F3A15" w14:textId="77777777" w:rsidR="00404E7F" w:rsidRPr="001423FC" w:rsidRDefault="00404E7F" w:rsidP="00404E7F">
                              <w:pPr>
                                <w:pStyle w:val="Caption"/>
                                <w:rPr>
                                  <w:sz w:val="18"/>
                                </w:rPr>
                              </w:pPr>
                              <w:bookmarkStart w:id="68" w:name="_Toc494553829"/>
                              <w:bookmarkStart w:id="69"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9"/>
                              <w:r>
                                <w:t xml:space="preserve"> - State Average Solar PV System Size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7F62F7" id="Group 7209" o:spid="_x0000_s1057" style="position:absolute;left:0;text-align:left;margin-left:-36.1pt;margin-top:18.95pt;width:521.5pt;height:259.2pt;z-index:25163366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99"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235F3A15" w14:textId="77777777" w:rsidR="00404E7F" w:rsidRPr="001423FC" w:rsidRDefault="00404E7F" w:rsidP="00404E7F">
                        <w:pPr>
                          <w:pStyle w:val="Caption"/>
                          <w:rPr>
                            <w:sz w:val="18"/>
                          </w:rPr>
                        </w:pPr>
                        <w:bookmarkStart w:id="70" w:name="_Toc494553829"/>
                        <w:bookmarkStart w:id="71"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1"/>
                        <w:r>
                          <w:t xml:space="preserve"> - State Average Solar PV System Size [24]</w:t>
                        </w:r>
                        <w:bookmarkEnd w:id="70"/>
                      </w:p>
                    </w:txbxContent>
                  </v:textbox>
                </v:shape>
                <w10:wrap type="square"/>
              </v:group>
            </w:pict>
          </mc:Fallback>
        </mc:AlternateContent>
      </w:r>
    </w:p>
    <w:p w14:paraId="36EDAE3C" w14:textId="77777777" w:rsidR="00211FC1" w:rsidRPr="00FB5275" w:rsidRDefault="00211FC1" w:rsidP="00404E7F">
      <w:r w:rsidRPr="00FB5275">
        <w:t xml:space="preserve">The renewable energy trend has allowed Queensland (QLD) to generate 4% of its electricity from renewables, with two wind farms and 466,966 domestic solar syste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Onat has highlighted in Table 2-1 below the advantages and disadvantages of PV systems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w:t>
      </w:r>
      <w:r w:rsidRPr="00FB5275">
        <w:rPr>
          <w:sz w:val="20"/>
          <w:szCs w:val="20"/>
          <w:lang w:eastAsia="en-GB"/>
        </w:rPr>
        <w:t xml:space="preserve"> </w:t>
      </w:r>
    </w:p>
    <w:p w14:paraId="574209BD" w14:textId="77777777" w:rsidR="00211FC1" w:rsidRPr="00FB5275" w:rsidRDefault="00211FC1" w:rsidP="00404E7F"/>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211FC1" w:rsidRPr="00FB5275" w14:paraId="5AF78D3D" w14:textId="77777777" w:rsidTr="00404E7F">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D3DE" w:themeFill="text2" w:themeFillTint="40"/>
          </w:tcPr>
          <w:p w14:paraId="1B7C7E9D" w14:textId="77777777" w:rsidR="00211FC1" w:rsidRPr="00FB5275" w:rsidRDefault="00211FC1" w:rsidP="00404E7F">
            <w:pPr>
              <w:pStyle w:val="TableHeader"/>
              <w:rPr>
                <w:lang w:val="en-AU"/>
              </w:rPr>
            </w:pPr>
            <w:bookmarkStart w:id="72" w:name="_Ref480886663"/>
            <w:bookmarkStart w:id="73" w:name="_Ref481337691"/>
            <w:r w:rsidRPr="00FB5275">
              <w:rPr>
                <w:lang w:val="en-AU"/>
              </w:rPr>
              <w:t>Advantages of PV</w:t>
            </w:r>
          </w:p>
        </w:tc>
        <w:tc>
          <w:tcPr>
            <w:tcW w:w="5064" w:type="dxa"/>
            <w:shd w:val="clear" w:color="auto" w:fill="CBD3DE" w:themeFill="text2" w:themeFillTint="40"/>
          </w:tcPr>
          <w:p w14:paraId="1212168B" w14:textId="77777777" w:rsidR="00211FC1" w:rsidRPr="00FB5275" w:rsidRDefault="00211FC1" w:rsidP="00404E7F">
            <w:pPr>
              <w:pStyle w:val="TableHeader"/>
              <w:rPr>
                <w:lang w:val="en-AU"/>
              </w:rPr>
            </w:pPr>
            <w:r w:rsidRPr="00FB5275">
              <w:rPr>
                <w:lang w:val="en-AU"/>
              </w:rPr>
              <w:t>Disadvantages of PV</w:t>
            </w:r>
          </w:p>
        </w:tc>
      </w:tr>
      <w:tr w:rsidR="00211FC1" w:rsidRPr="00FB5275" w14:paraId="55D2C521" w14:textId="77777777" w:rsidTr="00404E7F">
        <w:trPr>
          <w:trHeight w:val="128"/>
        </w:trPr>
        <w:tc>
          <w:tcPr>
            <w:tcW w:w="5064" w:type="dxa"/>
          </w:tcPr>
          <w:p w14:paraId="65F24695" w14:textId="77777777" w:rsidR="00211FC1" w:rsidRPr="00FB5275" w:rsidRDefault="00211FC1" w:rsidP="00404E7F">
            <w:pPr>
              <w:pStyle w:val="TableBody"/>
              <w:framePr w:hSpace="0" w:wrap="auto" w:vAnchor="margin" w:hAnchor="text" w:xAlign="left" w:yAlign="inline"/>
              <w:rPr>
                <w:lang w:val="en-AU"/>
              </w:rPr>
            </w:pPr>
            <w:r w:rsidRPr="00FB5275">
              <w:rPr>
                <w:lang w:val="en-AU"/>
              </w:rPr>
              <w:t>Fuel source is vast and essentially infinite</w:t>
            </w:r>
          </w:p>
        </w:tc>
        <w:tc>
          <w:tcPr>
            <w:tcW w:w="5064" w:type="dxa"/>
            <w:vMerge w:val="restart"/>
          </w:tcPr>
          <w:p w14:paraId="1A8AB1C6" w14:textId="77777777" w:rsidR="00211FC1" w:rsidRPr="00FB5275" w:rsidRDefault="00211FC1" w:rsidP="00404E7F">
            <w:pPr>
              <w:pStyle w:val="TableBody"/>
              <w:framePr w:hSpace="0" w:wrap="auto" w:vAnchor="margin" w:hAnchor="text" w:xAlign="left" w:yAlign="inline"/>
              <w:rPr>
                <w:lang w:val="en-AU"/>
              </w:rPr>
            </w:pPr>
            <w:r w:rsidRPr="00FB5275">
              <w:rPr>
                <w:lang w:val="en-AU"/>
              </w:rPr>
              <w:t>Fuel source is diffuse (sunlight is relatively low-density energy)</w:t>
            </w:r>
          </w:p>
        </w:tc>
      </w:tr>
      <w:tr w:rsidR="00211FC1" w:rsidRPr="00FB5275" w14:paraId="54133C8B" w14:textId="77777777" w:rsidTr="00404E7F">
        <w:trPr>
          <w:trHeight w:val="522"/>
        </w:trPr>
        <w:tc>
          <w:tcPr>
            <w:tcW w:w="5064" w:type="dxa"/>
          </w:tcPr>
          <w:p w14:paraId="11E178C7" w14:textId="77777777" w:rsidR="00211FC1" w:rsidRPr="00FB5275" w:rsidRDefault="00211FC1" w:rsidP="00404E7F">
            <w:pPr>
              <w:pStyle w:val="TableBody"/>
              <w:framePr w:hSpace="0" w:wrap="auto" w:vAnchor="margin" w:hAnchor="text" w:xAlign="left" w:yAlign="inline"/>
              <w:rPr>
                <w:lang w:val="en-AU"/>
              </w:rPr>
            </w:pPr>
            <w:r w:rsidRPr="00FB5275">
              <w:rPr>
                <w:lang w:val="en-AU"/>
              </w:rPr>
              <w:t>No emissions, no combustion or radioactive fuel for disposal (does not contribute perceptibly to global climate change or pollution)</w:t>
            </w:r>
          </w:p>
        </w:tc>
        <w:tc>
          <w:tcPr>
            <w:tcW w:w="5064" w:type="dxa"/>
            <w:vMerge/>
          </w:tcPr>
          <w:p w14:paraId="11E33274"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5442115F" w14:textId="77777777" w:rsidTr="00404E7F">
        <w:trPr>
          <w:trHeight w:val="128"/>
        </w:trPr>
        <w:tc>
          <w:tcPr>
            <w:tcW w:w="5064" w:type="dxa"/>
          </w:tcPr>
          <w:p w14:paraId="01068760" w14:textId="77777777" w:rsidR="00211FC1" w:rsidRPr="00FB5275" w:rsidRDefault="00211FC1" w:rsidP="00404E7F">
            <w:pPr>
              <w:pStyle w:val="TableBody"/>
              <w:framePr w:hSpace="0" w:wrap="auto" w:vAnchor="margin" w:hAnchor="text" w:xAlign="left" w:yAlign="inline"/>
              <w:rPr>
                <w:lang w:val="en-AU"/>
              </w:rPr>
            </w:pPr>
            <w:r w:rsidRPr="00FB5275">
              <w:rPr>
                <w:lang w:val="en-AU"/>
              </w:rPr>
              <w:t>Low operating costs (no fuel)</w:t>
            </w:r>
          </w:p>
        </w:tc>
        <w:tc>
          <w:tcPr>
            <w:tcW w:w="5064" w:type="dxa"/>
            <w:vMerge w:val="restart"/>
          </w:tcPr>
          <w:p w14:paraId="72843069" w14:textId="77777777" w:rsidR="00211FC1" w:rsidRPr="00FB5275" w:rsidRDefault="00211FC1" w:rsidP="00404E7F">
            <w:pPr>
              <w:pStyle w:val="TableBody"/>
              <w:framePr w:hSpace="0" w:wrap="auto" w:vAnchor="margin" w:hAnchor="text" w:xAlign="left" w:yAlign="inline"/>
              <w:rPr>
                <w:lang w:val="en-AU"/>
              </w:rPr>
            </w:pPr>
            <w:r w:rsidRPr="00FB5275">
              <w:rPr>
                <w:lang w:val="en-AU"/>
              </w:rPr>
              <w:t>Low conversion efficiency &lt;40% for commercial applications</w:t>
            </w:r>
          </w:p>
        </w:tc>
      </w:tr>
      <w:tr w:rsidR="00211FC1" w:rsidRPr="00FB5275" w14:paraId="08C9F566" w14:textId="77777777" w:rsidTr="00404E7F">
        <w:trPr>
          <w:trHeight w:val="128"/>
        </w:trPr>
        <w:tc>
          <w:tcPr>
            <w:tcW w:w="5064" w:type="dxa"/>
          </w:tcPr>
          <w:p w14:paraId="05A15E2E" w14:textId="77777777" w:rsidR="00211FC1" w:rsidRPr="00FB5275" w:rsidRDefault="00211FC1" w:rsidP="00404E7F">
            <w:pPr>
              <w:pStyle w:val="TableBody"/>
              <w:framePr w:hSpace="0" w:wrap="auto" w:vAnchor="margin" w:hAnchor="text" w:xAlign="left" w:yAlign="inline"/>
              <w:rPr>
                <w:lang w:val="en-AU"/>
              </w:rPr>
            </w:pPr>
            <w:r w:rsidRPr="00FB5275">
              <w:rPr>
                <w:lang w:val="en-AU"/>
              </w:rPr>
              <w:t>No moving parts</w:t>
            </w:r>
          </w:p>
        </w:tc>
        <w:tc>
          <w:tcPr>
            <w:tcW w:w="5064" w:type="dxa"/>
            <w:vMerge/>
          </w:tcPr>
          <w:p w14:paraId="1AA6B712"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614AF7D4" w14:textId="77777777" w:rsidTr="00404E7F">
        <w:trPr>
          <w:trHeight w:val="123"/>
        </w:trPr>
        <w:tc>
          <w:tcPr>
            <w:tcW w:w="5064" w:type="dxa"/>
          </w:tcPr>
          <w:p w14:paraId="46D804F3" w14:textId="77777777" w:rsidR="00211FC1" w:rsidRPr="00FB5275" w:rsidRDefault="00211FC1" w:rsidP="00404E7F">
            <w:pPr>
              <w:pStyle w:val="TableBody"/>
              <w:framePr w:hSpace="0" w:wrap="auto" w:vAnchor="margin" w:hAnchor="text" w:xAlign="left" w:yAlign="inline"/>
              <w:rPr>
                <w:lang w:val="en-AU"/>
              </w:rPr>
            </w:pPr>
            <w:r w:rsidRPr="00FB5275">
              <w:rPr>
                <w:lang w:val="en-AU"/>
              </w:rPr>
              <w:t>Ambient temperature operation</w:t>
            </w:r>
          </w:p>
        </w:tc>
        <w:tc>
          <w:tcPr>
            <w:tcW w:w="5064" w:type="dxa"/>
            <w:vMerge/>
          </w:tcPr>
          <w:p w14:paraId="6842AF46"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6B7D6BA5" w14:textId="77777777" w:rsidTr="00404E7F">
        <w:trPr>
          <w:trHeight w:val="128"/>
        </w:trPr>
        <w:tc>
          <w:tcPr>
            <w:tcW w:w="5064" w:type="dxa"/>
          </w:tcPr>
          <w:p w14:paraId="14127355" w14:textId="77777777" w:rsidR="00211FC1" w:rsidRPr="00FB5275" w:rsidRDefault="00211FC1" w:rsidP="00404E7F">
            <w:pPr>
              <w:pStyle w:val="TableBody"/>
              <w:framePr w:hSpace="0" w:wrap="auto" w:vAnchor="margin" w:hAnchor="text" w:xAlign="left" w:yAlign="inline"/>
              <w:rPr>
                <w:lang w:val="en-AU"/>
              </w:rPr>
            </w:pPr>
            <w:r w:rsidRPr="00FB5275">
              <w:rPr>
                <w:lang w:val="en-AU"/>
              </w:rPr>
              <w:t>High reliability in modules (&gt;20 years)</w:t>
            </w:r>
          </w:p>
        </w:tc>
        <w:tc>
          <w:tcPr>
            <w:tcW w:w="5064" w:type="dxa"/>
            <w:vMerge w:val="restart"/>
          </w:tcPr>
          <w:p w14:paraId="22DF4C43" w14:textId="77777777" w:rsidR="00211FC1" w:rsidRPr="00FB5275" w:rsidRDefault="00211FC1" w:rsidP="00404E7F">
            <w:pPr>
              <w:pStyle w:val="TableBody"/>
              <w:framePr w:hSpace="0" w:wrap="auto" w:vAnchor="margin" w:hAnchor="text" w:xAlign="left" w:yAlign="inline"/>
              <w:rPr>
                <w:lang w:val="en-AU"/>
              </w:rPr>
            </w:pPr>
            <w:r w:rsidRPr="00FB5275">
              <w:rPr>
                <w:lang w:val="en-AU"/>
              </w:rPr>
              <w:t>Poorer reliability of auxiliary (BOS) elements including storage</w:t>
            </w:r>
          </w:p>
        </w:tc>
      </w:tr>
      <w:tr w:rsidR="00211FC1" w:rsidRPr="00FB5275" w14:paraId="4200D4F1" w14:textId="77777777" w:rsidTr="00404E7F">
        <w:trPr>
          <w:trHeight w:val="128"/>
        </w:trPr>
        <w:tc>
          <w:tcPr>
            <w:tcW w:w="5064" w:type="dxa"/>
          </w:tcPr>
          <w:p w14:paraId="459799D1" w14:textId="77777777" w:rsidR="00211FC1" w:rsidRPr="00FB5275" w:rsidRDefault="00211FC1" w:rsidP="00404E7F">
            <w:pPr>
              <w:pStyle w:val="TableBody"/>
              <w:framePr w:hSpace="0" w:wrap="auto" w:vAnchor="margin" w:hAnchor="text" w:xAlign="left" w:yAlign="inline"/>
              <w:rPr>
                <w:lang w:val="en-AU"/>
              </w:rPr>
            </w:pPr>
            <w:r w:rsidRPr="00FB5275">
              <w:rPr>
                <w:lang w:val="en-AU"/>
              </w:rPr>
              <w:t>Modular (small or large increments)</w:t>
            </w:r>
          </w:p>
        </w:tc>
        <w:tc>
          <w:tcPr>
            <w:tcW w:w="5064" w:type="dxa"/>
            <w:vMerge/>
          </w:tcPr>
          <w:p w14:paraId="63F4D0F3"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26EA426B" w14:textId="77777777" w:rsidTr="00404E7F">
        <w:trPr>
          <w:trHeight w:val="128"/>
        </w:trPr>
        <w:tc>
          <w:tcPr>
            <w:tcW w:w="5064" w:type="dxa"/>
          </w:tcPr>
          <w:p w14:paraId="34F5F326" w14:textId="77777777" w:rsidR="00211FC1" w:rsidRPr="00FB5275" w:rsidRDefault="00211FC1" w:rsidP="00404E7F">
            <w:pPr>
              <w:pStyle w:val="TableBody"/>
              <w:framePr w:hSpace="0" w:wrap="auto" w:vAnchor="margin" w:hAnchor="text" w:xAlign="left" w:yAlign="inline"/>
              <w:rPr>
                <w:lang w:val="en-AU"/>
              </w:rPr>
            </w:pPr>
            <w:r w:rsidRPr="00FB5275">
              <w:rPr>
                <w:lang w:val="en-AU"/>
              </w:rPr>
              <w:t>Quick installation</w:t>
            </w:r>
          </w:p>
        </w:tc>
        <w:tc>
          <w:tcPr>
            <w:tcW w:w="5064" w:type="dxa"/>
            <w:vMerge/>
          </w:tcPr>
          <w:p w14:paraId="5A7DCB39"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2FBA60E0" w14:textId="77777777" w:rsidTr="00404E7F">
        <w:trPr>
          <w:trHeight w:val="259"/>
        </w:trPr>
        <w:tc>
          <w:tcPr>
            <w:tcW w:w="5064" w:type="dxa"/>
          </w:tcPr>
          <w:p w14:paraId="0402CE41" w14:textId="77777777" w:rsidR="00211FC1" w:rsidRPr="00FB5275" w:rsidRDefault="00211FC1" w:rsidP="00404E7F">
            <w:pPr>
              <w:pStyle w:val="TableBody"/>
              <w:framePr w:hSpace="0" w:wrap="auto" w:vAnchor="margin" w:hAnchor="text" w:xAlign="left" w:yAlign="inline"/>
              <w:rPr>
                <w:lang w:val="en-AU"/>
              </w:rPr>
            </w:pPr>
            <w:r w:rsidRPr="00FB5275">
              <w:rPr>
                <w:lang w:val="en-AU"/>
              </w:rPr>
              <w:t>Can be integrated into new or existing building structures</w:t>
            </w:r>
          </w:p>
        </w:tc>
        <w:tc>
          <w:tcPr>
            <w:tcW w:w="5064" w:type="dxa"/>
            <w:vMerge w:val="restart"/>
          </w:tcPr>
          <w:p w14:paraId="7AAF3CBF" w14:textId="77777777" w:rsidR="00211FC1" w:rsidRPr="00FB5275" w:rsidRDefault="00211FC1" w:rsidP="00404E7F">
            <w:pPr>
              <w:pStyle w:val="TableBody"/>
              <w:framePr w:hSpace="0" w:wrap="auto" w:vAnchor="margin" w:hAnchor="text" w:xAlign="left" w:yAlign="inline"/>
              <w:rPr>
                <w:lang w:val="en-AU"/>
              </w:rPr>
            </w:pPr>
            <w:r w:rsidRPr="00FB5275">
              <w:rPr>
                <w:lang w:val="en-AU"/>
              </w:rPr>
              <w:t>Initial investment sum</w:t>
            </w:r>
          </w:p>
        </w:tc>
      </w:tr>
      <w:tr w:rsidR="00211FC1" w:rsidRPr="00FB5275" w14:paraId="52B3808E" w14:textId="77777777" w:rsidTr="00404E7F">
        <w:trPr>
          <w:trHeight w:val="128"/>
        </w:trPr>
        <w:tc>
          <w:tcPr>
            <w:tcW w:w="5064" w:type="dxa"/>
          </w:tcPr>
          <w:p w14:paraId="1C234406" w14:textId="77777777" w:rsidR="00211FC1" w:rsidRPr="00FB5275" w:rsidRDefault="00211FC1" w:rsidP="00404E7F">
            <w:pPr>
              <w:pStyle w:val="TableBody"/>
              <w:framePr w:hSpace="0" w:wrap="auto" w:vAnchor="margin" w:hAnchor="text" w:xAlign="left" w:yAlign="inline"/>
              <w:rPr>
                <w:lang w:val="en-AU"/>
              </w:rPr>
            </w:pPr>
            <w:r w:rsidRPr="00FB5275">
              <w:rPr>
                <w:lang w:val="en-AU"/>
              </w:rPr>
              <w:lastRenderedPageBreak/>
              <w:t>Can be installed at nearly any point of use</w:t>
            </w:r>
          </w:p>
        </w:tc>
        <w:tc>
          <w:tcPr>
            <w:tcW w:w="5064" w:type="dxa"/>
            <w:vMerge/>
          </w:tcPr>
          <w:p w14:paraId="0FF55B12"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454DE3E8" w14:textId="77777777" w:rsidTr="00404E7F">
        <w:trPr>
          <w:trHeight w:val="259"/>
        </w:trPr>
        <w:tc>
          <w:tcPr>
            <w:tcW w:w="5064" w:type="dxa"/>
          </w:tcPr>
          <w:p w14:paraId="4B579835"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output peak may match local demand</w:t>
            </w:r>
          </w:p>
        </w:tc>
        <w:tc>
          <w:tcPr>
            <w:tcW w:w="5064" w:type="dxa"/>
            <w:vMerge w:val="restart"/>
          </w:tcPr>
          <w:p w14:paraId="7A77142C" w14:textId="77777777" w:rsidR="00211FC1" w:rsidRPr="00FB5275" w:rsidRDefault="00211FC1" w:rsidP="00404E7F">
            <w:pPr>
              <w:pStyle w:val="TableBody"/>
              <w:framePr w:hSpace="0" w:wrap="auto" w:vAnchor="margin" w:hAnchor="text" w:xAlign="left" w:yAlign="inline"/>
              <w:rPr>
                <w:lang w:val="en-AU"/>
              </w:rPr>
            </w:pPr>
            <w:r w:rsidRPr="00FB5275">
              <w:rPr>
                <w:lang w:val="en-AU"/>
              </w:rPr>
              <w:t>Lack of economical efficient energy storage</w:t>
            </w:r>
          </w:p>
        </w:tc>
      </w:tr>
      <w:tr w:rsidR="00211FC1" w:rsidRPr="00FB5275" w14:paraId="70892134" w14:textId="77777777" w:rsidTr="00404E7F">
        <w:trPr>
          <w:trHeight w:val="128"/>
        </w:trPr>
        <w:tc>
          <w:tcPr>
            <w:tcW w:w="5064" w:type="dxa"/>
          </w:tcPr>
          <w:p w14:paraId="582D01F0" w14:textId="77777777" w:rsidR="00211FC1" w:rsidRPr="00FB5275" w:rsidRDefault="00211FC1" w:rsidP="00404E7F">
            <w:pPr>
              <w:pStyle w:val="TableBody"/>
              <w:framePr w:hSpace="0" w:wrap="auto" w:vAnchor="margin" w:hAnchor="text" w:xAlign="left" w:yAlign="inline"/>
              <w:rPr>
                <w:lang w:val="en-AU"/>
              </w:rPr>
            </w:pPr>
            <w:r w:rsidRPr="00FB5275">
              <w:rPr>
                <w:lang w:val="en-AU"/>
              </w:rPr>
              <w:t>High public acceptance</w:t>
            </w:r>
          </w:p>
        </w:tc>
        <w:tc>
          <w:tcPr>
            <w:tcW w:w="5064" w:type="dxa"/>
            <w:vMerge/>
          </w:tcPr>
          <w:p w14:paraId="51B0390A" w14:textId="77777777" w:rsidR="00211FC1" w:rsidRPr="00FB5275" w:rsidRDefault="00211FC1" w:rsidP="00404E7F">
            <w:pPr>
              <w:pStyle w:val="TableBody"/>
              <w:framePr w:hSpace="0" w:wrap="auto" w:vAnchor="margin" w:hAnchor="text" w:xAlign="left" w:yAlign="inline"/>
              <w:rPr>
                <w:lang w:val="en-AU"/>
              </w:rPr>
            </w:pPr>
          </w:p>
        </w:tc>
      </w:tr>
      <w:tr w:rsidR="00211FC1" w:rsidRPr="00FB5275" w14:paraId="6E6A5EA7" w14:textId="77777777" w:rsidTr="00404E7F">
        <w:trPr>
          <w:trHeight w:val="123"/>
        </w:trPr>
        <w:tc>
          <w:tcPr>
            <w:tcW w:w="5064" w:type="dxa"/>
          </w:tcPr>
          <w:p w14:paraId="57CBA94C" w14:textId="77777777" w:rsidR="00211FC1" w:rsidRPr="00FB5275" w:rsidRDefault="00211FC1" w:rsidP="00404E7F">
            <w:pPr>
              <w:pStyle w:val="TableBody"/>
              <w:framePr w:hSpace="0" w:wrap="auto" w:vAnchor="margin" w:hAnchor="text" w:xAlign="left" w:yAlign="inline"/>
              <w:rPr>
                <w:lang w:val="en-AU"/>
              </w:rPr>
            </w:pPr>
            <w:r w:rsidRPr="00FB5275">
              <w:rPr>
                <w:lang w:val="en-AU"/>
              </w:rPr>
              <w:t>Excellent safety record</w:t>
            </w:r>
          </w:p>
        </w:tc>
        <w:tc>
          <w:tcPr>
            <w:tcW w:w="5064" w:type="dxa"/>
            <w:vMerge/>
          </w:tcPr>
          <w:p w14:paraId="3B2AA78B" w14:textId="77777777" w:rsidR="00211FC1" w:rsidRPr="00FB5275" w:rsidRDefault="00211FC1" w:rsidP="00404E7F">
            <w:pPr>
              <w:pStyle w:val="TableBody"/>
              <w:framePr w:hSpace="0" w:wrap="auto" w:vAnchor="margin" w:hAnchor="text" w:xAlign="left" w:yAlign="inline"/>
              <w:rPr>
                <w:lang w:val="en-AU"/>
              </w:rPr>
            </w:pPr>
          </w:p>
        </w:tc>
      </w:tr>
    </w:tbl>
    <w:p w14:paraId="01BE20BC" w14:textId="77777777" w:rsidR="00211FC1" w:rsidRPr="00FB5275" w:rsidRDefault="00211FC1" w:rsidP="00643103">
      <w:pPr>
        <w:pStyle w:val="TablesCap"/>
      </w:pPr>
      <w:bookmarkStart w:id="74" w:name="_Ref493368897"/>
      <w:bookmarkStart w:id="75" w:name="_Toc494553810"/>
      <w:r w:rsidRPr="00FB5275">
        <w:t xml:space="preserve">Table </w:t>
      </w:r>
      <w:fldSimple w:instr=" STYLEREF 1 \s ">
        <w:r w:rsidRPr="00FB5275">
          <w:t>2</w:t>
        </w:r>
      </w:fldSimple>
      <w:r w:rsidRPr="00FB5275">
        <w:noBreakHyphen/>
      </w:r>
      <w:fldSimple w:instr=" SEQ Table \* ARABIC \s 1 ">
        <w:r w:rsidRPr="00FB5275">
          <w:t>1</w:t>
        </w:r>
      </w:fldSimple>
      <w:bookmarkEnd w:id="72"/>
      <w:bookmarkEnd w:id="73"/>
      <w:bookmarkEnd w:id="74"/>
      <w:r w:rsidRPr="00FB5275">
        <w:t>- Advantages and Disadvantages of PV Systems [27]</w:t>
      </w:r>
      <w:bookmarkEnd w:id="75"/>
    </w:p>
    <w:p w14:paraId="75FA8DB5" w14:textId="77777777" w:rsidR="00211FC1" w:rsidRPr="00FB5275" w:rsidRDefault="00211FC1" w:rsidP="00404E7F">
      <w:r w:rsidRPr="00FB5275">
        <w:br w:type="page"/>
      </w:r>
    </w:p>
    <w:p w14:paraId="281B488D" w14:textId="77777777" w:rsidR="00211FC1" w:rsidRPr="00FB5275" w:rsidRDefault="00211FC1" w:rsidP="00211FC1">
      <w:pPr>
        <w:pStyle w:val="Heading3"/>
        <w:rPr>
          <w:bCs/>
        </w:rPr>
      </w:pPr>
      <w:bookmarkStart w:id="76" w:name="_Toc494568002"/>
      <w:r w:rsidRPr="00FB5275">
        <w:rPr>
          <w:rStyle w:val="Strong"/>
          <w:b w:val="0"/>
        </w:rPr>
        <w:lastRenderedPageBreak/>
        <w:t>Efficiency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211FC1" w:rsidRPr="00FB5275" w14:paraId="58FE0859"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39BB1414" w14:textId="77777777" w:rsidR="00211FC1" w:rsidRPr="00FB5275" w:rsidRDefault="00211FC1" w:rsidP="00404E7F">
            <w:pPr>
              <w:pStyle w:val="REFPIC"/>
              <w:framePr w:hSpace="0" w:wrap="auto" w:vAnchor="margin" w:hAnchor="text" w:yAlign="inline"/>
            </w:pPr>
          </w:p>
        </w:tc>
      </w:tr>
    </w:tbl>
    <w:p w14:paraId="24932A4E" w14:textId="77777777" w:rsidR="00211FC1" w:rsidRPr="00FB5275" w:rsidRDefault="00211FC1" w:rsidP="00404E7F">
      <w:r w:rsidRPr="00FB5275">
        <w:br/>
        <w:t xml:space="preserve">The PV cell is a technology which is rapidly improving. The first solar cells had less than 1% efficiency and in the 1950’s the Si cells had around 6% efficiency </w:t>
      </w:r>
      <w:r w:rsidRPr="00FB5275">
        <w:fldChar w:fldCharType="begin"/>
      </w:r>
      <w:r w:rsidRPr="00FB5275">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B5275">
        <w:fldChar w:fldCharType="separate"/>
      </w:r>
      <w:r w:rsidRPr="00FB5275">
        <w:t>[</w:t>
      </w:r>
      <w:hyperlink w:anchor="_ENREF_28" w:tooltip="Photovoltaic, 2015 #69" w:history="1">
        <w:r w:rsidRPr="00FB5275">
          <w:t>28</w:t>
        </w:r>
      </w:hyperlink>
      <w:r w:rsidRPr="00FB5275">
        <w:t>]</w:t>
      </w:r>
      <w:r w:rsidRPr="00FB5275">
        <w:fldChar w:fldCharType="end"/>
      </w:r>
      <w:r w:rsidRPr="00FB5275">
        <w:t xml:space="preserve">. </w:t>
      </w:r>
      <w:bookmarkStart w:id="77" w:name="_Hlk492836181"/>
      <w:r w:rsidRPr="00FB5275">
        <w:t xml:space="preserve">Currently Si crystalline has 25.6% efficiency while the best solar cell is InGaP/GaAs/InGaAs with 37.9% efficiency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 xml:space="preserve">. The below </w:t>
      </w:r>
      <w:r w:rsidRPr="00FB5275">
        <w:fldChar w:fldCharType="begin"/>
      </w:r>
      <w:r w:rsidRPr="00FB5275">
        <w:instrText xml:space="preserve"> REF _Ref478905590 \h </w:instrText>
      </w:r>
      <w:r w:rsidRPr="00FB5275">
        <w:fldChar w:fldCharType="separate"/>
      </w:r>
      <w:r w:rsidRPr="00FB5275">
        <w:t>Figure 2</w:t>
      </w:r>
      <w:r w:rsidRPr="00FB5275">
        <w:noBreakHyphen/>
        <w:t>10</w:t>
      </w:r>
      <w:r w:rsidRPr="00FB5275">
        <w:fldChar w:fldCharType="end"/>
      </w:r>
      <w:r w:rsidRPr="00FB5275">
        <w:t xml:space="preserve"> shows the trending increase in efficiency for solar </w:t>
      </w:r>
      <w:bookmarkEnd w:id="77"/>
      <w:r w:rsidRPr="00FB5275">
        <w:t>panels.</w:t>
      </w:r>
    </w:p>
    <w:p w14:paraId="3CCAC25C" w14:textId="77777777" w:rsidR="00211FC1" w:rsidRPr="00FB5275" w:rsidRDefault="00211FC1" w:rsidP="00404E7F">
      <w:r w:rsidRPr="00FB5275">
        <mc:AlternateContent>
          <mc:Choice Requires="wpg">
            <w:drawing>
              <wp:anchor distT="0" distB="0" distL="114300" distR="114300" simplePos="0" relativeHeight="251648000" behindDoc="0" locked="0" layoutInCell="1" allowOverlap="1" wp14:anchorId="5844320D" wp14:editId="4B40FD3B">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0"/>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25B3048F" w14:textId="77777777" w:rsidR="00404E7F" w:rsidRPr="009102AB" w:rsidRDefault="00404E7F" w:rsidP="00404E7F">
                              <w:pPr>
                                <w:pStyle w:val="Caption"/>
                                <w:rPr>
                                  <w:szCs w:val="24"/>
                                </w:rPr>
                              </w:pPr>
                              <w:bookmarkStart w:id="78" w:name="_Toc494553830"/>
                              <w:bookmarkStart w:id="79"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9"/>
                              <w:r>
                                <w:t xml:space="preserve"> - Best Research-Cell Efficiencies, 1976-2015 [28]</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44320D" id="Group 7212" o:spid="_x0000_s1060" style="position:absolute;left:0;text-align:left;margin-left:-43.55pt;margin-top:21.4pt;width:532.8pt;height:280.8pt;z-index:25164800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1"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25B3048F" w14:textId="77777777" w:rsidR="00404E7F" w:rsidRPr="009102AB" w:rsidRDefault="00404E7F" w:rsidP="00404E7F">
                        <w:pPr>
                          <w:pStyle w:val="Caption"/>
                          <w:rPr>
                            <w:szCs w:val="24"/>
                          </w:rPr>
                        </w:pPr>
                        <w:bookmarkStart w:id="80" w:name="_Toc494553830"/>
                        <w:bookmarkStart w:id="81"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1"/>
                        <w:r>
                          <w:t xml:space="preserve"> - Best Research-Cell Efficiencies, 1976-2015 [28]</w:t>
                        </w:r>
                        <w:bookmarkEnd w:id="80"/>
                      </w:p>
                    </w:txbxContent>
                  </v:textbox>
                </v:shape>
                <w10:wrap type="square"/>
              </v:group>
            </w:pict>
          </mc:Fallback>
        </mc:AlternateContent>
      </w:r>
    </w:p>
    <w:p w14:paraId="498F1CF6" w14:textId="77777777" w:rsidR="00211FC1" w:rsidRPr="00FB5275" w:rsidRDefault="00211FC1" w:rsidP="00404E7F"/>
    <w:p w14:paraId="1256E588" w14:textId="77777777" w:rsidR="00211FC1" w:rsidRPr="00FB5275" w:rsidRDefault="00211FC1" w:rsidP="00404E7F">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Pr="00FB527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Pr="00FB5275">
        <w:t>[</w:t>
      </w:r>
      <w:hyperlink w:anchor="_ENREF_30" w:tooltip="Sharma, 2013 #163" w:history="1">
        <w:r w:rsidRPr="00FB5275">
          <w:t>30</w:t>
        </w:r>
      </w:hyperlink>
      <w:r w:rsidRPr="00FB5275">
        <w:t>]</w:t>
      </w:r>
      <w:r w:rsidRPr="00FB5275">
        <w:fldChar w:fldCharType="end"/>
      </w:r>
      <w:r w:rsidRPr="00FB5275">
        <w:t xml:space="preserve">. A study by Meyer and Dyk reported that after an initial exposure of 130 sun hours, the performance of the CIS module degraded by more than 20%. That a-Si module degraded by about </w:t>
      </w:r>
      <w:r w:rsidRPr="00FB5275">
        <w:lastRenderedPageBreak/>
        <w:t xml:space="preserve">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 </w:instrTex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DATA </w:instrText>
      </w:r>
      <w:r w:rsidRPr="00FB5275">
        <w:fldChar w:fldCharType="end"/>
      </w:r>
      <w:r w:rsidRPr="00FB5275">
        <w:fldChar w:fldCharType="separate"/>
      </w:r>
      <w:r w:rsidRPr="00FB5275">
        <w:t>[</w:t>
      </w:r>
      <w:hyperlink w:anchor="_ENREF_31" w:tooltip="Meyer, 2004 #173" w:history="1">
        <w:r w:rsidRPr="00FB5275">
          <w:t>31</w:t>
        </w:r>
      </w:hyperlink>
      <w:r w:rsidRPr="00FB5275">
        <w:t>]</w:t>
      </w:r>
      <w:r w:rsidRPr="00FB5275">
        <w:fldChar w:fldCharType="end"/>
      </w:r>
      <w:r w:rsidRPr="00FB5275">
        <w:t xml:space="preserve">. </w:t>
      </w:r>
    </w:p>
    <w:p w14:paraId="2AB055EB" w14:textId="77777777" w:rsidR="00211FC1" w:rsidRPr="00FB5275" w:rsidRDefault="00211FC1" w:rsidP="00404E7F">
      <w:pPr>
        <w:pStyle w:val="NormalWeb"/>
        <w:rPr>
          <w:lang w:eastAsia="zh-CN"/>
        </w:rPr>
      </w:pPr>
    </w:p>
    <w:p w14:paraId="49DCE519" w14:textId="77777777" w:rsidR="00211FC1" w:rsidRPr="00FB5275" w:rsidRDefault="00211FC1" w:rsidP="00404E7F">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Pr="00FB527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Pr="00FB5275">
        <w:t>[</w:t>
      </w:r>
      <w:hyperlink w:anchor="_ENREF_32" w:tooltip="Jordan, 2013 #174" w:history="1">
        <w:r w:rsidRPr="00FB5275">
          <w:t>32</w:t>
        </w:r>
      </w:hyperlink>
      <w:r w:rsidRPr="00FB5275">
        <w:t>]</w:t>
      </w:r>
      <w:r w:rsidRPr="00FB5275">
        <w:fldChar w:fldCharType="end"/>
      </w:r>
      <w:r w:rsidRPr="00FB5275">
        <w:t>.</w:t>
      </w:r>
    </w:p>
    <w:p w14:paraId="3A4DC9EC" w14:textId="77777777" w:rsidR="00211FC1" w:rsidRPr="00FB5275" w:rsidRDefault="00211FC1" w:rsidP="00404E7F"/>
    <w:p w14:paraId="55483468" w14:textId="77777777" w:rsidR="00211FC1" w:rsidRPr="00FB5275" w:rsidRDefault="00211FC1" w:rsidP="00404E7F">
      <w:r w:rsidRPr="00FB5275">
        <w:lastRenderedPageBreak/>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Pr="00FB5275">
        <w:t>Figure 2</w:t>
      </w:r>
      <w:r w:rsidRPr="00FB5275">
        <w:noBreakHyphen/>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mc:AlternateContent>
          <mc:Choice Requires="wpg">
            <w:drawing>
              <wp:anchor distT="0" distB="0" distL="114300" distR="114300" simplePos="0" relativeHeight="251661312" behindDoc="0" locked="0" layoutInCell="1" allowOverlap="1" wp14:anchorId="173F987A" wp14:editId="7DC94434">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2"/>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4794E0A4" w14:textId="77777777" w:rsidR="00404E7F" w:rsidRPr="00AD383A" w:rsidRDefault="00404E7F" w:rsidP="00404E7F">
                              <w:pPr>
                                <w:pStyle w:val="Caption"/>
                                <w:rPr>
                                  <w:szCs w:val="24"/>
                                </w:rPr>
                              </w:pPr>
                              <w:bookmarkStart w:id="82" w:name="_Toc494553831"/>
                              <w:bookmarkStart w:id="83"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3"/>
                              <w:r>
                                <w:t xml:space="preserve"> - Solar Cell Efficiency [19]</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3F987A" id="Group 7304" o:spid="_x0000_s1063" style="position:absolute;left:0;text-align:left;margin-left:-13.35pt;margin-top:34.3pt;width:487.2pt;height:260.65pt;z-index:25166131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3"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4794E0A4" w14:textId="77777777" w:rsidR="00404E7F" w:rsidRPr="00AD383A" w:rsidRDefault="00404E7F" w:rsidP="00404E7F">
                        <w:pPr>
                          <w:pStyle w:val="Caption"/>
                          <w:rPr>
                            <w:szCs w:val="24"/>
                          </w:rPr>
                        </w:pPr>
                        <w:bookmarkStart w:id="84" w:name="_Toc494553831"/>
                        <w:bookmarkStart w:id="85"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5"/>
                        <w:r>
                          <w:t xml:space="preserve"> - Solar Cell Efficiency [19]</w:t>
                        </w:r>
                        <w:bookmarkEnd w:id="84"/>
                      </w:p>
                    </w:txbxContent>
                  </v:textbox>
                </v:shape>
                <w10:wrap type="square"/>
              </v:group>
            </w:pict>
          </mc:Fallback>
        </mc:AlternateContent>
      </w:r>
      <w:r w:rsidRPr="00FB5275">
        <w:t>.</w:t>
      </w:r>
    </w:p>
    <w:p w14:paraId="4E0F532C" w14:textId="77777777" w:rsidR="00211FC1" w:rsidRPr="00FB5275" w:rsidRDefault="00211FC1" w:rsidP="00211FC1">
      <w:pPr>
        <w:pStyle w:val="Heading3"/>
      </w:pPr>
      <w:bookmarkStart w:id="86" w:name="_Toc494568003"/>
      <w:r w:rsidRPr="00FB5275">
        <w:t>Modelling of PV</w:t>
      </w:r>
      <w:bookmarkEnd w:id="86"/>
    </w:p>
    <w:p w14:paraId="3CF68D36" w14:textId="77777777" w:rsidR="00211FC1" w:rsidRPr="00FB5275" w:rsidRDefault="00211FC1" w:rsidP="00404E7F">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Pr="00FB5275">
        <w:t>Figure 2</w:t>
      </w:r>
      <w:r w:rsidRPr="00FB5275">
        <w:noBreakHyphen/>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w:t>
      </w:r>
    </w:p>
    <w:p w14:paraId="59941C5E" w14:textId="77777777" w:rsidR="00211FC1" w:rsidRPr="00FB5275" w:rsidRDefault="00211FC1" w:rsidP="00404E7F">
      <w:r w:rsidRPr="00FB5275">
        <mc:AlternateContent>
          <mc:Choice Requires="wpg">
            <w:drawing>
              <wp:anchor distT="0" distB="0" distL="114300" distR="114300" simplePos="0" relativeHeight="251691008" behindDoc="0" locked="0" layoutInCell="1" allowOverlap="1" wp14:anchorId="2D4A6E76" wp14:editId="1B7C6A2E">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4"/>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4124CAB1" w14:textId="77777777" w:rsidR="00404E7F" w:rsidRPr="00FB1351" w:rsidRDefault="00404E7F" w:rsidP="00404E7F">
                                <w:pPr>
                                  <w:pStyle w:val="Caption"/>
                                  <w:rPr>
                                    <w:rFonts w:eastAsia="TimesNewRoman"/>
                                    <w:szCs w:val="24"/>
                                    <w:lang w:val="en-GB"/>
                                  </w:rPr>
                                </w:pPr>
                                <w:bookmarkStart w:id="87" w:name="_Ref481245588"/>
                                <w:bookmarkStart w:id="88" w:name="_Toc494553832"/>
                                <w:bookmarkStart w:id="89"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9"/>
                                <w:r>
                                  <w:t xml:space="preserve"> - Equivalent Circuit of a Solar Cell</w:t>
                                </w:r>
                                <w:bookmarkEnd w:id="87"/>
                                <w:r>
                                  <w:t xml:space="preserve"> [28]</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56E3C265" w14:textId="77777777" w:rsidR="00404E7F" w:rsidRPr="0090082D" w:rsidRDefault="00404E7F" w:rsidP="00404E7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4A6E76" id="Group 7245" o:spid="_x0000_s1066" style="position:absolute;left:0;text-align:left;margin-left:31.2pt;margin-top:10.25pt;width:372.65pt;height:240.65pt;z-index:25169100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5"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4124CAB1" w14:textId="77777777" w:rsidR="00404E7F" w:rsidRPr="00FB1351" w:rsidRDefault="00404E7F" w:rsidP="00404E7F">
                          <w:pPr>
                            <w:pStyle w:val="Caption"/>
                            <w:rPr>
                              <w:rFonts w:eastAsia="TimesNewRoman"/>
                              <w:szCs w:val="24"/>
                              <w:lang w:val="en-GB"/>
                            </w:rPr>
                          </w:pPr>
                          <w:bookmarkStart w:id="90" w:name="_Ref481245588"/>
                          <w:bookmarkStart w:id="91" w:name="_Toc494553832"/>
                          <w:bookmarkStart w:id="92"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2"/>
                          <w:r>
                            <w:t xml:space="preserve"> - Equivalent Circuit of a Solar Cell</w:t>
                          </w:r>
                          <w:bookmarkEnd w:id="90"/>
                          <w:r>
                            <w:t xml:space="preserve"> [28]</w:t>
                          </w:r>
                          <w:bookmarkEnd w:id="91"/>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56E3C265" w14:textId="77777777" w:rsidR="00404E7F" w:rsidRPr="0090082D" w:rsidRDefault="00404E7F" w:rsidP="00404E7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2211347E" w14:textId="77777777" w:rsidR="00211FC1" w:rsidRPr="00FB5275" w:rsidRDefault="00211FC1" w:rsidP="00404E7F"/>
    <w:p w14:paraId="0917804C" w14:textId="77777777" w:rsidR="00211FC1" w:rsidRPr="00FB5275" w:rsidRDefault="00211FC1" w:rsidP="00404E7F"/>
    <w:p w14:paraId="65A191C3" w14:textId="77777777" w:rsidR="00211FC1" w:rsidRPr="00FB5275" w:rsidRDefault="00211FC1" w:rsidP="00404E7F"/>
    <w:p w14:paraId="0261E1DA" w14:textId="77777777" w:rsidR="00211FC1" w:rsidRPr="00FB5275" w:rsidRDefault="00211FC1" w:rsidP="00404E7F"/>
    <w:p w14:paraId="00220CEA" w14:textId="77777777" w:rsidR="00211FC1" w:rsidRPr="00FB5275" w:rsidRDefault="00211FC1" w:rsidP="00404E7F"/>
    <w:p w14:paraId="355620A3" w14:textId="77777777" w:rsidR="00211FC1" w:rsidRPr="00FB5275" w:rsidRDefault="00211FC1" w:rsidP="00404E7F"/>
    <w:p w14:paraId="442EDD75" w14:textId="77777777" w:rsidR="00211FC1" w:rsidRPr="00FB5275" w:rsidRDefault="00211FC1" w:rsidP="00404E7F"/>
    <w:p w14:paraId="54F2AFB0" w14:textId="77777777" w:rsidR="00211FC1" w:rsidRPr="00FB5275" w:rsidRDefault="00211FC1" w:rsidP="00404E7F"/>
    <w:p w14:paraId="7D4AD923" w14:textId="77777777" w:rsidR="00211FC1" w:rsidRPr="00FB5275" w:rsidRDefault="00211FC1" w:rsidP="00404E7F"/>
    <w:p w14:paraId="3B790AA0" w14:textId="77777777" w:rsidR="00211FC1" w:rsidRPr="00FB5275" w:rsidRDefault="00211FC1" w:rsidP="00404E7F"/>
    <w:p w14:paraId="2D998028" w14:textId="77777777" w:rsidR="00211FC1" w:rsidRPr="00FB5275" w:rsidRDefault="00211FC1" w:rsidP="00404E7F"/>
    <w:p w14:paraId="74D644D0" w14:textId="77777777" w:rsidR="00211FC1" w:rsidRPr="00FB5275" w:rsidRDefault="00211FC1" w:rsidP="00404E7F"/>
    <w:p w14:paraId="5B1AC7F0" w14:textId="77777777" w:rsidR="00211FC1" w:rsidRPr="00FB5275" w:rsidRDefault="00211FC1" w:rsidP="00404E7F"/>
    <w:p w14:paraId="2D751D14" w14:textId="77777777" w:rsidR="00211FC1" w:rsidRPr="00FB5275" w:rsidRDefault="00211FC1" w:rsidP="00404E7F"/>
    <w:p w14:paraId="00E94869" w14:textId="77777777" w:rsidR="00211FC1" w:rsidRPr="00FB5275" w:rsidRDefault="00211FC1" w:rsidP="00404E7F"/>
    <w:p w14:paraId="108B83D8" w14:textId="77777777" w:rsidR="00211FC1" w:rsidRPr="00FB5275" w:rsidRDefault="00211FC1" w:rsidP="00404E7F"/>
    <w:p w14:paraId="534DA293" w14:textId="77777777" w:rsidR="00211FC1" w:rsidRPr="00FB5275" w:rsidRDefault="00211FC1" w:rsidP="00404E7F"/>
    <w:p w14:paraId="6462D414" w14:textId="77777777" w:rsidR="00211FC1" w:rsidRPr="00FB5275" w:rsidRDefault="00211FC1" w:rsidP="00404E7F"/>
    <w:p w14:paraId="3E6EF05D" w14:textId="77777777" w:rsidR="00211FC1" w:rsidRPr="00FB5275" w:rsidRDefault="00211FC1" w:rsidP="00404E7F">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w:t>
      </w:r>
      <w:r w:rsidRPr="00FB5275">
        <w:lastRenderedPageBreak/>
        <w:t xml:space="preserve">band are given energy from the photons and “jump” up to the conduction band producing a current </w:t>
      </w:r>
      <w:r w:rsidRPr="00FB5275">
        <w:fldChar w:fldCharType="begin"/>
      </w:r>
      <w:r w:rsidRPr="00FB527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Pr="00FB5275">
        <w:t>[</w:t>
      </w:r>
      <w:hyperlink w:anchor="_ENREF_33" w:tooltip="Özden, 2016 #117" w:history="1">
        <w:r w:rsidRPr="00FB5275">
          <w:t>33</w:t>
        </w:r>
      </w:hyperlink>
      <w:r w:rsidRPr="00FB5275">
        <w:t xml:space="preserve">, </w:t>
      </w:r>
      <w:hyperlink w:anchor="_ENREF_34" w:tooltip="Silvestre, 2009 #111" w:history="1">
        <w:r w:rsidRPr="00FB5275">
          <w:t>34</w:t>
        </w:r>
      </w:hyperlink>
      <w:r w:rsidRPr="00FB5275">
        <w:t>]</w:t>
      </w:r>
      <w:r w:rsidRPr="00FB5275">
        <w:fldChar w:fldCharType="end"/>
      </w:r>
      <w:r w:rsidRPr="00FB5275">
        <w:t xml:space="preserve">. </w:t>
      </w:r>
    </w:p>
    <w:p w14:paraId="4107E53E" w14:textId="77777777" w:rsidR="00211FC1" w:rsidRPr="00FB5275" w:rsidRDefault="00211FC1" w:rsidP="00404E7F"/>
    <w:p w14:paraId="66F263F9" w14:textId="77777777" w:rsidR="00211FC1" w:rsidRPr="00FB5275" w:rsidRDefault="00211FC1" w:rsidP="00404E7F">
      <w:r w:rsidRPr="00FB5275">
        <w:t xml:space="preserve">The total current which flows out of the solar cell can be calculated by Kirchhoff’s Current law at the top node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 xml:space="preserve">: </w:t>
      </w:r>
    </w:p>
    <w:p w14:paraId="7BF2293C" w14:textId="77777777" w:rsidR="00211FC1" w:rsidRPr="00FB5275" w:rsidRDefault="00211FC1" w:rsidP="00404E7F"/>
    <w:p w14:paraId="1424E493" w14:textId="77777777" w:rsidR="00211FC1" w:rsidRPr="00FB5275" w:rsidRDefault="00211FC1" w:rsidP="00404E7F">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Pr="00FB5275">
        <w:t xml:space="preserve"> </w:t>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t>)</w:t>
      </w:r>
    </w:p>
    <w:p w14:paraId="6661A5F4" w14:textId="77777777" w:rsidR="00211FC1" w:rsidRPr="00FB5275" w:rsidRDefault="00211FC1" w:rsidP="00404E7F"/>
    <w:p w14:paraId="4B287794" w14:textId="77777777" w:rsidR="00211FC1" w:rsidRPr="00FB5275" w:rsidRDefault="00211FC1" w:rsidP="00404E7F">
      <w:r w:rsidRPr="00FB5275">
        <w:t>Where:</w:t>
      </w:r>
    </w:p>
    <w:p w14:paraId="6A803EDB"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Pr="00FB5275">
        <w:t xml:space="preserve"> - current flowing out of the cell</w:t>
      </w:r>
    </w:p>
    <w:p w14:paraId="54F84C72"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rPr>
          <w:sz w:val="16"/>
          <w:szCs w:val="16"/>
        </w:rPr>
        <w:t xml:space="preserve"> </w:t>
      </w:r>
      <w:r w:rsidRPr="00FB5275">
        <w:t xml:space="preserve">- photocurrent source </w:t>
      </w:r>
    </w:p>
    <w:p w14:paraId="5499990A"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Pr="00FB5275">
        <w:rPr>
          <w:sz w:val="16"/>
          <w:szCs w:val="16"/>
        </w:rPr>
        <w:t xml:space="preserve"> </w:t>
      </w:r>
      <w:r w:rsidRPr="00FB5275">
        <w:t>- diode current</w:t>
      </w:r>
    </w:p>
    <w:p w14:paraId="2390F67E"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Pr="00FB5275">
        <w:rPr>
          <w:sz w:val="16"/>
          <w:szCs w:val="16"/>
        </w:rPr>
        <w:t xml:space="preserve"> </w:t>
      </w:r>
      <w:r w:rsidRPr="00FB5275">
        <w:t>- current flowing through a parallel resistor caused by a forward biased P-N junction</w:t>
      </w:r>
    </w:p>
    <w:p w14:paraId="0B4CFBCB" w14:textId="77777777" w:rsidR="00211FC1" w:rsidRPr="00FB5275" w:rsidRDefault="00211FC1" w:rsidP="00404E7F">
      <w:pPr>
        <w:pStyle w:val="ListParagraph"/>
        <w:rPr>
          <w:lang w:eastAsia="en-GB"/>
        </w:rPr>
      </w:pPr>
    </w:p>
    <w:p w14:paraId="2364612E" w14:textId="77777777" w:rsidR="00211FC1" w:rsidRPr="00FB5275" w:rsidRDefault="00211FC1" w:rsidP="00404E7F">
      <w:pPr>
        <w:rPr>
          <w:lang w:eastAsia="en-GB"/>
        </w:rPr>
      </w:pPr>
      <w:r w:rsidRPr="00FB5275">
        <w:rPr>
          <w:lang w:eastAsia="en-GB"/>
        </w:rPr>
        <w:lastRenderedPageBreak/>
        <w:t xml:space="preserve">The current produced by the photocurrent source is given by the equation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w:t>
      </w:r>
    </w:p>
    <w:p w14:paraId="5CF0F1A8" w14:textId="77777777" w:rsidR="00211FC1" w:rsidRPr="00FB5275" w:rsidRDefault="00211FC1" w:rsidP="00404E7F">
      <w:pPr>
        <w:rPr>
          <w:lang w:eastAsia="en-GB"/>
        </w:rPr>
      </w:pPr>
    </w:p>
    <w:p w14:paraId="2273B2F8" w14:textId="77777777" w:rsidR="00211FC1" w:rsidRPr="00FB5275" w:rsidRDefault="00211FC1" w:rsidP="00404E7F">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t>)</w:t>
      </w:r>
    </w:p>
    <w:p w14:paraId="4BA58E03" w14:textId="77777777" w:rsidR="00211FC1" w:rsidRPr="00FB5275" w:rsidRDefault="00211FC1" w:rsidP="00404E7F"/>
    <w:p w14:paraId="2945F297" w14:textId="77777777" w:rsidR="00211FC1" w:rsidRPr="00FB5275" w:rsidRDefault="00211FC1" w:rsidP="00404E7F">
      <w:r w:rsidRPr="00FB5275">
        <w:t>Where:</w:t>
      </w:r>
    </w:p>
    <w:p w14:paraId="7B785B1A"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Pr="00FB5275">
        <w:rPr>
          <w:sz w:val="16"/>
          <w:szCs w:val="16"/>
        </w:rPr>
        <w:t xml:space="preserve"> </w:t>
      </w:r>
      <w:r w:rsidRPr="00FB5275">
        <w:t xml:space="preserve">- photocurrent source </w:t>
      </w:r>
    </w:p>
    <w:p w14:paraId="534BE2E4"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FB5275">
        <w:rPr>
          <w:sz w:val="16"/>
          <w:szCs w:val="16"/>
        </w:rPr>
        <w:t xml:space="preserve"> </w:t>
      </w:r>
      <w:r w:rsidRPr="00FB5275">
        <w:t>- short circuit current at 1,000W/m</w:t>
      </w:r>
      <w:r w:rsidRPr="00FB5275">
        <w:rPr>
          <w:vertAlign w:val="superscript"/>
        </w:rPr>
        <w:t>2</w:t>
      </w:r>
      <w:r w:rsidRPr="00FB5275">
        <w:t xml:space="preserve"> and 25</w:t>
      </w:r>
      <m:oMath>
        <m:r>
          <w:rPr>
            <w:rFonts w:ascii="Cambria Math" w:hAnsi="Cambria Math"/>
          </w:rPr>
          <m:t>℃</m:t>
        </m:r>
      </m:oMath>
    </w:p>
    <w:p w14:paraId="214C14C7"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B5275">
        <w:rPr>
          <w:sz w:val="16"/>
          <w:szCs w:val="16"/>
        </w:rPr>
        <w:t xml:space="preserve"> </w:t>
      </w:r>
      <w:r w:rsidRPr="00FB5275">
        <w:t>- surface temperature of the solar cell</w:t>
      </w:r>
    </w:p>
    <w:p w14:paraId="7EC5E8DC"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B5275">
        <w:rPr>
          <w:sz w:val="16"/>
          <w:szCs w:val="16"/>
        </w:rPr>
        <w:t xml:space="preserve"> </w:t>
      </w:r>
      <w:r w:rsidRPr="00FB5275">
        <w:t>- irradiation incident on the solar cell</w:t>
      </w:r>
    </w:p>
    <w:p w14:paraId="09834692"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FB5275">
        <w:rPr>
          <w:sz w:val="16"/>
          <w:szCs w:val="16"/>
        </w:rPr>
        <w:t xml:space="preserve"> </w:t>
      </w:r>
      <w:r w:rsidRPr="00FB5275">
        <w:t>- temperature modification coefficient for the short circuit current</w:t>
      </w:r>
    </w:p>
    <w:p w14:paraId="0C371241" w14:textId="77777777" w:rsidR="00211FC1" w:rsidRPr="00FB5275" w:rsidRDefault="00211FC1" w:rsidP="00404E7F"/>
    <w:p w14:paraId="37C3F878" w14:textId="77777777" w:rsidR="00211FC1" w:rsidRPr="00FB5275" w:rsidRDefault="00211FC1" w:rsidP="00404E7F">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Pr="00FB5275">
        <w:t>Figure 2</w:t>
      </w:r>
      <w:r w:rsidRPr="00FB5275">
        <w:noBreakHyphen/>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 </w:instrTex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DATA </w:instrText>
      </w:r>
      <w:r w:rsidRPr="00FB5275">
        <w:rPr>
          <w:rFonts w:eastAsia="TimesNewRoman"/>
        </w:rPr>
      </w:r>
      <w:r w:rsidRPr="00FB5275">
        <w:rPr>
          <w:rFonts w:eastAsia="TimesNewRoman"/>
        </w:rPr>
        <w:fldChar w:fldCharType="end"/>
      </w:r>
      <w:r w:rsidRPr="00FB5275">
        <w:rPr>
          <w:rFonts w:eastAsia="TimesNewRoman"/>
        </w:rPr>
      </w:r>
      <w:r w:rsidRPr="00FB5275">
        <w:rPr>
          <w:rFonts w:eastAsia="TimesNewRoman"/>
        </w:rPr>
        <w:fldChar w:fldCharType="separate"/>
      </w:r>
      <w:r w:rsidRPr="00FB5275">
        <w:rPr>
          <w:rFonts w:eastAsia="TimesNewRoman"/>
        </w:rPr>
        <w:t>[</w:t>
      </w:r>
      <w:hyperlink w:anchor="_ENREF_33" w:tooltip="Özden, 2016 #117" w:history="1">
        <w:r w:rsidRPr="00FB5275">
          <w:rPr>
            <w:rFonts w:eastAsia="TimesNewRoman"/>
          </w:rPr>
          <w:t>33-35</w:t>
        </w:r>
      </w:hyperlink>
      <w:r w:rsidRPr="00FB5275">
        <w:rPr>
          <w:rFonts w:eastAsia="TimesNewRoman"/>
        </w:rPr>
        <w:t>]</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404E7F">
      <w:pPr>
        <w:pStyle w:val="EquaText"/>
      </w:pPr>
      <w:bookmarkStart w:id="93" w:name="_Ref480117722"/>
    </w:p>
    <w:p w14:paraId="049D32C3" w14:textId="77777777" w:rsidR="00211FC1" w:rsidRPr="00FB5275" w:rsidRDefault="00211FC1" w:rsidP="00404E7F">
      <w:pPr>
        <w:pStyle w:val="EquaText"/>
      </w:pPr>
      <m:oMath>
        <m:sSub>
          <m:sSubPr>
            <m:ctrlPr/>
          </m:sSubPr>
          <m:e>
            <m:r>
              <m:t>P</m:t>
            </m:r>
          </m:e>
          <m:sub>
            <m:r>
              <m:t>PV,ins</m:t>
            </m:r>
          </m:sub>
        </m:sSub>
        <m:r>
          <m:t>=</m:t>
        </m:r>
        <m:sSub>
          <m:sSubPr>
            <m:ctrlPr/>
          </m:sSubPr>
          <m:e>
            <m:r>
              <m:t>I</m:t>
            </m:r>
          </m:e>
          <m:sub>
            <m:r>
              <m:t>cell</m:t>
            </m:r>
          </m:sub>
        </m:sSub>
        <m:r>
          <m:t>V</m:t>
        </m:r>
      </m:oMath>
      <w:r w:rsidRPr="00FB5275">
        <w:tab/>
      </w:r>
      <w:r w:rsidRPr="00FB5275">
        <w:tab/>
      </w:r>
      <w:r w:rsidRPr="00FB5275">
        <w:tab/>
      </w:r>
      <w:r w:rsidRPr="00FB5275">
        <w:tab/>
      </w:r>
      <w:r w:rsidRPr="00FB5275">
        <w:tab/>
      </w:r>
      <w:r w:rsidRPr="00FB5275">
        <w:tab/>
      </w:r>
      <w:bookmarkEnd w:id="93"/>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4</w:t>
      </w:r>
      <w:r w:rsidRPr="00FB5275">
        <w:rPr>
          <w:rStyle w:val="EquationsChar"/>
          <w:i w:val="0"/>
        </w:rPr>
        <w:fldChar w:fldCharType="end"/>
      </w:r>
      <w:r w:rsidRPr="00FB5275">
        <w:rPr>
          <w:rStyle w:val="EquationsChar"/>
          <w:i w:val="0"/>
        </w:rPr>
        <w:t>)</w:t>
      </w:r>
    </w:p>
    <w:p w14:paraId="1DB1241B" w14:textId="77777777" w:rsidR="00211FC1" w:rsidRPr="00FB5275" w:rsidRDefault="00211FC1" w:rsidP="00404E7F">
      <w:pPr>
        <w:pStyle w:val="EquaText"/>
      </w:pPr>
    </w:p>
    <w:p w14:paraId="2FC2DB4E" w14:textId="77777777" w:rsidR="00211FC1" w:rsidRPr="00FB5275" w:rsidRDefault="00211FC1" w:rsidP="00404E7F">
      <w:pPr>
        <w:pStyle w:val="EquaText"/>
      </w:pPr>
    </w:p>
    <w:p w14:paraId="6163FB5A" w14:textId="77777777" w:rsidR="00211FC1" w:rsidRPr="00FB5275" w:rsidRDefault="00211FC1" w:rsidP="00404E7F">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Pr="00FB5275">
        <w:t xml:space="preserve">  </w:t>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5</w:t>
      </w:r>
      <w:r w:rsidRPr="00FB5275">
        <w:rPr>
          <w:rStyle w:val="EquationsChar"/>
          <w:i w:val="0"/>
        </w:rPr>
        <w:fldChar w:fldCharType="end"/>
      </w:r>
      <w:r w:rsidRPr="00FB5275">
        <w:rPr>
          <w:rStyle w:val="EquationsChar"/>
          <w:i w:val="0"/>
        </w:rPr>
        <w:t>)</w:t>
      </w:r>
    </w:p>
    <w:p w14:paraId="53AE987E" w14:textId="77777777" w:rsidR="00211FC1" w:rsidRPr="00FB5275" w:rsidRDefault="00211FC1" w:rsidP="00404E7F">
      <w:r w:rsidRPr="00FB5275">
        <w:t>Where:</w:t>
      </w:r>
    </w:p>
    <w:p w14:paraId="6C1CE9B8"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rPr>
          <w:sz w:val="16"/>
          <w:szCs w:val="16"/>
        </w:rPr>
        <w:t xml:space="preserve"> </w:t>
      </w:r>
      <w:r w:rsidRPr="00FB5275">
        <w:t>- instantaneous power produced by the cell</w:t>
      </w:r>
    </w:p>
    <w:p w14:paraId="2C3F30C8"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Pr="00FB5275">
        <w:rPr>
          <w:sz w:val="16"/>
          <w:szCs w:val="16"/>
        </w:rPr>
        <w:t xml:space="preserve"> </w:t>
      </w:r>
      <w:r w:rsidRPr="00FB5275">
        <w:t>- current produced by the cell</w:t>
      </w:r>
    </w:p>
    <w:p w14:paraId="0F3F22BB" w14:textId="77777777" w:rsidR="00211FC1" w:rsidRPr="00FB5275" w:rsidRDefault="00211FC1" w:rsidP="00404E7F">
      <w:pPr>
        <w:pStyle w:val="ListParagraph"/>
        <w:numPr>
          <w:ilvl w:val="0"/>
          <w:numId w:val="6"/>
        </w:numPr>
      </w:pPr>
      <w:r w:rsidRPr="00FB5275">
        <w:t>V - voltage of the cell</w:t>
      </w:r>
    </w:p>
    <w:p w14:paraId="04240AA6"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Pr="00FB5275">
        <w:rPr>
          <w:sz w:val="16"/>
          <w:szCs w:val="16"/>
        </w:rPr>
        <w:t xml:space="preserve"> </w:t>
      </w:r>
      <w:r w:rsidRPr="00FB5275">
        <w:t>- light generated current</w:t>
      </w:r>
    </w:p>
    <w:p w14:paraId="75B923F2"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Pr="00FB5275">
        <w:rPr>
          <w:sz w:val="16"/>
          <w:szCs w:val="16"/>
        </w:rPr>
        <w:t xml:space="preserve"> </w:t>
      </w:r>
      <w:r w:rsidRPr="00FB5275">
        <w:t>- reverse saturation current of the diode</w:t>
      </w:r>
    </w:p>
    <w:p w14:paraId="5AA4EA1B" w14:textId="77777777" w:rsidR="00211FC1" w:rsidRPr="00FB5275" w:rsidRDefault="00211FC1" w:rsidP="00404E7F">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404E7F">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404E7F">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77777777" w:rsidR="00211FC1" w:rsidRPr="00FB5275" w:rsidRDefault="00211FC1" w:rsidP="00404E7F">
      <w:r w:rsidRPr="00FB5275">
        <w:lastRenderedPageBreak/>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Pr="00FB527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Pr="00FB5275">
        <w:t>[</w:t>
      </w:r>
      <w:hyperlink w:anchor="_ENREF_36" w:tooltip="Barrios, 2013 #128" w:history="1">
        <w:r w:rsidRPr="00FB5275">
          <w:t>36</w:t>
        </w:r>
      </w:hyperlink>
      <w:r w:rsidRPr="00FB5275">
        <w:t>]</w:t>
      </w:r>
      <w:r w:rsidRPr="00FB5275">
        <w:fldChar w:fldCharType="end"/>
      </w:r>
      <w:r w:rsidRPr="00FB5275">
        <w:t xml:space="preserve">. Instead Borowy in his calculations for average power used the Beta and Weibull functions with the formula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w:t>
      </w:r>
    </w:p>
    <w:p w14:paraId="642F6B80" w14:textId="77777777" w:rsidR="00211FC1" w:rsidRPr="00FB5275" w:rsidRDefault="00211FC1" w:rsidP="00404E7F"/>
    <w:p w14:paraId="0A3C03F7" w14:textId="77777777" w:rsidR="00211FC1" w:rsidRPr="00FB5275" w:rsidRDefault="00211FC1" w:rsidP="00404E7F">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Pr="00FB5275">
        <w:t xml:space="preserve">  </w:t>
      </w:r>
      <w:r w:rsidRPr="00FB5275">
        <w:tab/>
      </w:r>
      <w:r w:rsidRPr="00FB5275">
        <w:tab/>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6</w:t>
      </w:r>
      <w:r w:rsidRPr="00FB5275">
        <w:rPr>
          <w:rStyle w:val="EquationsChar"/>
          <w:i w:val="0"/>
        </w:rPr>
        <w:fldChar w:fldCharType="end"/>
      </w:r>
      <w:r w:rsidRPr="00FB5275">
        <w:rPr>
          <w:rStyle w:val="EquationsChar"/>
          <w:i w:val="0"/>
        </w:rPr>
        <w:t>)</w:t>
      </w:r>
    </w:p>
    <w:p w14:paraId="3B70D4E0" w14:textId="77777777" w:rsidR="00211FC1" w:rsidRPr="00FB5275" w:rsidRDefault="00211FC1" w:rsidP="00404E7F">
      <w:r w:rsidRPr="00FB5275">
        <w:t>Where:</w:t>
      </w:r>
    </w:p>
    <w:p w14:paraId="72A36D6A"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t xml:space="preserve"> -</w:t>
      </w:r>
      <w:r w:rsidRPr="00FB5275">
        <w:rPr>
          <w:sz w:val="16"/>
          <w:szCs w:val="16"/>
        </w:rPr>
        <w:t xml:space="preserve"> </w:t>
      </w:r>
      <w:r w:rsidRPr="00FB5275">
        <w:t>average power produced over the time-period of integration</w:t>
      </w:r>
    </w:p>
    <w:p w14:paraId="02A965C3" w14:textId="77777777" w:rsidR="00211FC1" w:rsidRPr="00FB5275" w:rsidRDefault="00211FC1" w:rsidP="00404E7F">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77777777" w:rsidR="00211FC1" w:rsidRPr="00FB5275" w:rsidRDefault="00211FC1" w:rsidP="00404E7F">
      <w:r w:rsidRPr="00FB5275">
        <w:t xml:space="preserve">While Borowy used the probability function to calculate the average power produced per period. Zahedi used the formula below to calculate the production of kilowatt hours (kWhrs) of energy produced for a solar system. </w:t>
      </w:r>
      <w:r w:rsidRPr="00FB5275">
        <w:lastRenderedPageBreak/>
        <w:t xml:space="preserve">This formula uses the calculated solar irradiance for a given regio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 xml:space="preserve">. </w:t>
      </w:r>
    </w:p>
    <w:p w14:paraId="31749A8E" w14:textId="77777777" w:rsidR="00211FC1" w:rsidRPr="00FB5275" w:rsidRDefault="00211FC1" w:rsidP="00404E7F"/>
    <w:p w14:paraId="6159F587" w14:textId="77777777" w:rsidR="00211FC1" w:rsidRPr="00FB5275" w:rsidRDefault="00211FC1" w:rsidP="00404E7F">
      <w:pPr>
        <w:pStyle w:val="EquaText"/>
      </w:pPr>
      <m:oMath>
        <m:sSub>
          <m:sSubPr>
            <m:ctrlPr/>
          </m:sSubPr>
          <m:e>
            <m:r>
              <m:t>P</m:t>
            </m:r>
          </m:e>
          <m:sub>
            <m:r>
              <m:t>PV,avg</m:t>
            </m:r>
          </m:sub>
        </m:sSub>
        <m:r>
          <m:t>(kW)=size</m:t>
        </m:r>
        <m:d>
          <m:dPr>
            <m:ctrlPr/>
          </m:dPr>
          <m:e>
            <m:r>
              <m:t>kW</m:t>
            </m:r>
          </m:e>
        </m:d>
        <m:r>
          <m:t xml:space="preserve">*PSH*PR   </m:t>
        </m:r>
      </m:oMath>
      <w:r w:rsidRPr="00FB5275">
        <w:t xml:space="preserve">  </w:t>
      </w:r>
      <w:r w:rsidRPr="00FB5275">
        <w:tab/>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7</w:t>
      </w:r>
      <w:r w:rsidRPr="00FB5275">
        <w:rPr>
          <w:rStyle w:val="EquationsChar"/>
          <w:i w:val="0"/>
        </w:rPr>
        <w:fldChar w:fldCharType="end"/>
      </w:r>
      <w:r w:rsidRPr="00FB5275">
        <w:rPr>
          <w:rStyle w:val="EquationsChar"/>
          <w:i w:val="0"/>
        </w:rPr>
        <w:t>)</w:t>
      </w:r>
    </w:p>
    <w:p w14:paraId="532D21DF" w14:textId="77777777" w:rsidR="00211FC1" w:rsidRPr="00FB5275" w:rsidRDefault="00211FC1" w:rsidP="00404E7F">
      <w:r w:rsidRPr="00FB5275">
        <w:t>Where:</w:t>
      </w:r>
    </w:p>
    <w:p w14:paraId="05793C16" w14:textId="77777777" w:rsidR="00211FC1" w:rsidRPr="00FB5275" w:rsidRDefault="00211FC1" w:rsidP="00404E7F">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FB5275">
        <w:t xml:space="preserve"> -</w:t>
      </w:r>
      <w:r w:rsidRPr="00FB5275">
        <w:rPr>
          <w:sz w:val="16"/>
          <w:szCs w:val="16"/>
        </w:rPr>
        <w:t xml:space="preserve"> </w:t>
      </w:r>
      <w:r w:rsidRPr="00FB5275">
        <w:t>average power produced in kWhr</w:t>
      </w:r>
    </w:p>
    <w:p w14:paraId="1702C3D4" w14:textId="77777777" w:rsidR="00211FC1" w:rsidRPr="00FB5275" w:rsidRDefault="00211FC1" w:rsidP="00404E7F">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404E7F">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404E7F">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404E7F">
      <w:pPr>
        <w:pStyle w:val="ListParagraph"/>
        <w:numPr>
          <w:ilvl w:val="0"/>
          <w:numId w:val="6"/>
        </w:numPr>
      </w:pPr>
      <w:r w:rsidRPr="00FB5275">
        <w:br w:type="page"/>
      </w:r>
    </w:p>
    <w:p w14:paraId="5063E407" w14:textId="77777777" w:rsidR="00211FC1" w:rsidRPr="00FB5275" w:rsidRDefault="00211FC1" w:rsidP="00211FC1">
      <w:pPr>
        <w:pStyle w:val="Heading3"/>
      </w:pPr>
      <w:bookmarkStart w:id="94" w:name="_Toc494568004"/>
      <w:r w:rsidRPr="00FB5275">
        <w:lastRenderedPageBreak/>
        <w:t>Effects of Shadows on PV</w:t>
      </w:r>
      <w:bookmarkEnd w:id="94"/>
    </w:p>
    <w:p w14:paraId="232FCAB8" w14:textId="77777777" w:rsidR="00211FC1" w:rsidRPr="00FB5275" w:rsidRDefault="00211FC1" w:rsidP="00404E7F">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 </w:instrTex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DATA </w:instrText>
      </w:r>
      <w:r w:rsidRPr="00FB5275">
        <w:fldChar w:fldCharType="end"/>
      </w:r>
      <w:r w:rsidRPr="00FB5275">
        <w:fldChar w:fldCharType="separate"/>
      </w:r>
      <w:r w:rsidRPr="00FB5275">
        <w:t>[</w:t>
      </w:r>
      <w:hyperlink w:anchor="_ENREF_33" w:tooltip="Özden, 2016 #117" w:history="1">
        <w:r w:rsidRPr="00FB5275">
          <w:t>33-35</w:t>
        </w:r>
      </w:hyperlink>
      <w:r w:rsidRPr="00FB5275">
        <w:t>]</w:t>
      </w:r>
      <w:r w:rsidRPr="00FB5275">
        <w:fldChar w:fldCharType="end"/>
      </w:r>
      <w:r w:rsidRPr="00FB5275">
        <w:t xml:space="preserve">. </w:t>
      </w:r>
    </w:p>
    <w:p w14:paraId="7B80B714" w14:textId="77777777" w:rsidR="00211FC1" w:rsidRPr="00FB5275" w:rsidRDefault="00211FC1" w:rsidP="00404E7F">
      <w:pPr>
        <w:rPr>
          <w:lang w:eastAsia="en-GB"/>
        </w:rPr>
      </w:pPr>
    </w:p>
    <w:p w14:paraId="13FC69FD" w14:textId="77777777" w:rsidR="00211FC1" w:rsidRPr="00FB5275" w:rsidRDefault="00211FC1" w:rsidP="00404E7F">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Pr="00FB527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Pr="00FB5275">
        <w:rPr>
          <w:lang w:eastAsia="en-GB"/>
        </w:rPr>
        <w:t>[</w:t>
      </w:r>
      <w:hyperlink w:anchor="_ENREF_39" w:tooltip="Mai, 2017 #118" w:history="1">
        <w:r w:rsidRPr="00FB5275">
          <w:rPr>
            <w:lang w:eastAsia="en-GB"/>
          </w:rPr>
          <w:t>39</w:t>
        </w:r>
      </w:hyperlink>
      <w:r w:rsidRPr="00FB5275">
        <w:rPr>
          <w:lang w:eastAsia="en-GB"/>
        </w:rPr>
        <w:t>]</w:t>
      </w:r>
      <w:r w:rsidRPr="00FB5275">
        <w:rPr>
          <w:lang w:eastAsia="en-GB"/>
        </w:rPr>
        <w:fldChar w:fldCharType="end"/>
      </w:r>
      <w:r w:rsidRPr="00FB5275">
        <w:rPr>
          <w:lang w:eastAsia="en-GB"/>
        </w:rPr>
        <w:t xml:space="preserve">. </w:t>
      </w:r>
    </w:p>
    <w:p w14:paraId="557ABBCB" w14:textId="77777777" w:rsidR="00211FC1" w:rsidRPr="00FB5275" w:rsidRDefault="00211FC1" w:rsidP="00404E7F">
      <w:pPr>
        <w:rPr>
          <w:lang w:eastAsia="en-GB"/>
        </w:rPr>
      </w:pPr>
    </w:p>
    <w:p w14:paraId="60832D04" w14:textId="77777777" w:rsidR="00211FC1" w:rsidRPr="00FB5275" w:rsidRDefault="00211FC1" w:rsidP="00404E7F">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Pr="00FB5275">
        <w:t xml:space="preserve">  </w:t>
      </w:r>
      <w:r w:rsidRPr="00FB5275">
        <w:tab/>
        <w:t xml:space="preserve"> </w:t>
      </w:r>
      <w:r w:rsidRPr="00FB5275">
        <w:tab/>
      </w:r>
      <w:r w:rsidRPr="00FB5275">
        <w:tab/>
      </w:r>
      <w:r w:rsidRPr="00FB5275">
        <w:tab/>
      </w:r>
      <w:r w:rsidRPr="00FB5275">
        <w:tab/>
      </w:r>
      <w:r w:rsidRPr="00FB5275">
        <w:rPr>
          <w:rStyle w:val="EquationsChar"/>
          <w:i w:val="0"/>
        </w:rPr>
        <w:t xml:space="preserve"> (</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8</w:t>
      </w:r>
      <w:r w:rsidRPr="00FB5275">
        <w:rPr>
          <w:rStyle w:val="EquationsChar"/>
          <w:i w:val="0"/>
        </w:rPr>
        <w:fldChar w:fldCharType="end"/>
      </w:r>
      <w:r w:rsidRPr="00FB5275">
        <w:rPr>
          <w:rStyle w:val="EquationsChar"/>
          <w:i w:val="0"/>
        </w:rPr>
        <w:t>)</w:t>
      </w:r>
    </w:p>
    <w:p w14:paraId="2362DD3A" w14:textId="77777777" w:rsidR="00211FC1" w:rsidRPr="00FB5275" w:rsidRDefault="00211FC1" w:rsidP="00404E7F">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Pr="00FB5275">
        <w:t xml:space="preserve">  </w:t>
      </w:r>
      <w:r w:rsidRPr="00FB5275">
        <w:tab/>
      </w:r>
      <w:r w:rsidRPr="00FB5275">
        <w:tab/>
        <w:t xml:space="preserve">   </w:t>
      </w:r>
      <w:r w:rsidRPr="00FB5275">
        <w:tab/>
      </w:r>
      <w:r w:rsidRPr="00FB5275">
        <w:tab/>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9</w:t>
      </w:r>
      <w:r w:rsidRPr="00FB5275">
        <w:rPr>
          <w:rStyle w:val="EquationsChar"/>
          <w:i w:val="0"/>
        </w:rPr>
        <w:fldChar w:fldCharType="end"/>
      </w:r>
      <w:r w:rsidRPr="00FB5275">
        <w:rPr>
          <w:rStyle w:val="EquationsChar"/>
          <w:i w:val="0"/>
        </w:rPr>
        <w:t>)</w:t>
      </w:r>
    </w:p>
    <w:p w14:paraId="22CDCDB1" w14:textId="77777777" w:rsidR="00211FC1" w:rsidRPr="00FB5275" w:rsidRDefault="00211FC1" w:rsidP="00404E7F">
      <w:pPr>
        <w:rPr>
          <w:lang w:eastAsia="en-GB"/>
        </w:rPr>
      </w:pPr>
      <w:r w:rsidRPr="00FB5275">
        <w:rPr>
          <w:lang w:eastAsia="en-GB"/>
        </w:rPr>
        <w:t>Where:</w:t>
      </w:r>
    </w:p>
    <w:p w14:paraId="4C58CE0D" w14:textId="77777777" w:rsidR="00211FC1" w:rsidRPr="00FB5275" w:rsidRDefault="00211FC1" w:rsidP="00404E7F">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Pr="00FB5275">
        <w:rPr>
          <w:sz w:val="16"/>
          <w:szCs w:val="16"/>
        </w:rPr>
        <w:t xml:space="preserve"> </w:t>
      </w:r>
      <w:r w:rsidRPr="00FB5275">
        <w:t>- is the nth-number of cells in series uniformly irradiated</w:t>
      </w:r>
    </w:p>
    <w:p w14:paraId="05E59EE5" w14:textId="77777777" w:rsidR="00211FC1" w:rsidRPr="00FB5275" w:rsidRDefault="00211FC1" w:rsidP="00404E7F">
      <w:pPr>
        <w:rPr>
          <w:lang w:eastAsia="en-GB"/>
        </w:rPr>
      </w:pPr>
    </w:p>
    <w:p w14:paraId="550D6652" w14:textId="77777777" w:rsidR="00211FC1" w:rsidRPr="00FB5275" w:rsidRDefault="00211FC1" w:rsidP="00404E7F">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w:t>
      </w:r>
    </w:p>
    <w:p w14:paraId="7E1B3B4A" w14:textId="77777777" w:rsidR="00211FC1" w:rsidRPr="00FB5275" w:rsidRDefault="00211FC1" w:rsidP="00404E7F">
      <w:pPr>
        <w:rPr>
          <w:lang w:eastAsia="en-GB"/>
        </w:rPr>
      </w:pPr>
    </w:p>
    <w:p w14:paraId="75BE8E79" w14:textId="77777777" w:rsidR="00211FC1" w:rsidRPr="00FB5275" w:rsidRDefault="00211FC1" w:rsidP="00404E7F">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404E7F">
      <w:pPr>
        <w:pStyle w:val="EquaText"/>
      </w:pPr>
      <m:oMathPara>
        <m:oMath>
          <m:r>
            <m:t>V= 60 * 0.6626</m:t>
          </m:r>
        </m:oMath>
      </m:oMathPara>
    </w:p>
    <w:p w14:paraId="28A545D9" w14:textId="77777777" w:rsidR="00211FC1" w:rsidRPr="00FB5275" w:rsidRDefault="00211FC1" w:rsidP="00404E7F">
      <w:pPr>
        <w:pStyle w:val="EquaText"/>
        <w:rPr>
          <w:lang w:eastAsia="en-GB"/>
        </w:rPr>
      </w:pPr>
      <m:oMathPara>
        <m:oMath>
          <m:r>
            <m:t>V= 39.75 volts</m:t>
          </m:r>
        </m:oMath>
      </m:oMathPara>
    </w:p>
    <w:p w14:paraId="67756A80" w14:textId="77777777" w:rsidR="00211FC1" w:rsidRPr="00FB5275" w:rsidRDefault="00211FC1" w:rsidP="00404E7F">
      <w:pPr>
        <w:rPr>
          <w:lang w:eastAsia="en-GB"/>
        </w:rPr>
      </w:pPr>
    </w:p>
    <w:p w14:paraId="1E839415" w14:textId="77777777" w:rsidR="00211FC1" w:rsidRPr="00FB5275" w:rsidRDefault="00211FC1" w:rsidP="00404E7F">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Pr="00FB5275">
        <w:t>Figure 2</w:t>
      </w:r>
      <w:r w:rsidRPr="00FB5275">
        <w:noBreakHyphen/>
        <w:t>13</w:t>
      </w:r>
      <w:r w:rsidRPr="00FB5275">
        <w:rPr>
          <w:lang w:eastAsia="en-GB"/>
        </w:rPr>
        <w:fldChar w:fldCharType="end"/>
      </w:r>
      <w:r w:rsidRPr="00FB5275">
        <w:rPr>
          <w:lang w:eastAsia="en-GB"/>
        </w:rPr>
        <w:t xml:space="preserve">. This shows the reverse breakdown </w:t>
      </w:r>
      <w:r w:rsidRPr="00FB5275">
        <w:rPr>
          <w:lang w:eastAsia="en-GB"/>
        </w:rPr>
        <w:lastRenderedPageBreak/>
        <w:t>voltage and at -20 volts the current is at 5 amps. This is approaching the maximum current of each cell</w:t>
      </w:r>
      <w:r w:rsidRPr="00FB5275">
        <w:t xml:space="preserve"> </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 xml:space="preserve">. </w:t>
      </w:r>
    </w:p>
    <w:p w14:paraId="38D4AC77" w14:textId="77777777" w:rsidR="00211FC1" w:rsidRPr="00FB5275" w:rsidRDefault="00211FC1" w:rsidP="00404E7F">
      <w:pPr>
        <w:rPr>
          <w:lang w:eastAsia="en-GB"/>
        </w:rPr>
      </w:pPr>
    </w:p>
    <w:p w14:paraId="51E92BF8" w14:textId="77777777" w:rsidR="00211FC1" w:rsidRPr="00FB5275" w:rsidRDefault="00211FC1" w:rsidP="00404E7F">
      <w:pPr>
        <w:rPr>
          <w:lang w:eastAsia="en-GB"/>
        </w:rPr>
      </w:pPr>
    </w:p>
    <w:p w14:paraId="7948A1A8" w14:textId="77777777" w:rsidR="00211FC1" w:rsidRPr="00FB5275" w:rsidRDefault="00211FC1" w:rsidP="00404E7F">
      <w:pPr>
        <w:rPr>
          <w:lang w:eastAsia="en-GB"/>
        </w:rPr>
      </w:pPr>
    </w:p>
    <w:p w14:paraId="726E9EB1" w14:textId="77777777" w:rsidR="00211FC1" w:rsidRPr="00FB5275" w:rsidRDefault="00211FC1" w:rsidP="00404E7F">
      <w:pPr>
        <w:rPr>
          <w:lang w:eastAsia="en-GB"/>
        </w:rPr>
      </w:pPr>
    </w:p>
    <w:p w14:paraId="18CAE576" w14:textId="77777777" w:rsidR="00211FC1" w:rsidRPr="00FB5275" w:rsidRDefault="00211FC1" w:rsidP="00404E7F">
      <w:pPr>
        <w:rPr>
          <w:lang w:eastAsia="en-GB"/>
        </w:rPr>
      </w:pPr>
      <w:r w:rsidRPr="00FB5275">
        <mc:AlternateContent>
          <mc:Choice Requires="wpg">
            <w:drawing>
              <wp:anchor distT="0" distB="0" distL="114300" distR="114300" simplePos="0" relativeHeight="251657216" behindDoc="0" locked="0" layoutInCell="1" allowOverlap="1" wp14:anchorId="0F021ADD" wp14:editId="5ECD53F2">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6"/>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91FECD0" w14:textId="77777777" w:rsidR="00404E7F" w:rsidRPr="001F399C" w:rsidRDefault="00404E7F" w:rsidP="00404E7F">
                              <w:pPr>
                                <w:pStyle w:val="Caption"/>
                                <w:rPr>
                                  <w:szCs w:val="24"/>
                                </w:rPr>
                              </w:pPr>
                              <w:bookmarkStart w:id="95" w:name="_Toc494553833"/>
                              <w:bookmarkStart w:id="96"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6"/>
                              <w:r>
                                <w:t xml:space="preserve"> - I-V Characteristic for Silicon 33 Cells Tested without Irradiance (a) Reverse Bias and (b) Forward Bias, at 22 Degrees Celsius [37]</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21ADD" id="Group 7297" o:spid="_x0000_s1071" style="position:absolute;left:0;text-align:left;margin-left:-32.4pt;margin-top:0;width:508.6pt;height:286.75pt;z-index:25165721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7"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91FECD0" w14:textId="77777777" w:rsidR="00404E7F" w:rsidRPr="001F399C" w:rsidRDefault="00404E7F" w:rsidP="00404E7F">
                        <w:pPr>
                          <w:pStyle w:val="Caption"/>
                          <w:rPr>
                            <w:szCs w:val="24"/>
                          </w:rPr>
                        </w:pPr>
                        <w:bookmarkStart w:id="97" w:name="_Toc494553833"/>
                        <w:bookmarkStart w:id="98"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8"/>
                        <w:r>
                          <w:t xml:space="preserve"> - I-V Characteristic for Silicon 33 Cells Tested without Irradiance (a) Reverse Bias and (b) Forward Bias, at 22 Degrees Celsius [37]</w:t>
                        </w:r>
                        <w:bookmarkEnd w:id="97"/>
                      </w:p>
                    </w:txbxContent>
                  </v:textbox>
                </v:shape>
                <w10:wrap type="square"/>
              </v:group>
            </w:pict>
          </mc:Fallback>
        </mc:AlternateContent>
      </w:r>
    </w:p>
    <w:p w14:paraId="3AD1AEC4" w14:textId="77777777" w:rsidR="00211FC1" w:rsidRPr="00FB5275" w:rsidRDefault="00211FC1" w:rsidP="00404E7F">
      <w:pPr>
        <w:rPr>
          <w:lang w:eastAsia="en-GB"/>
        </w:rPr>
      </w:pPr>
      <w:r w:rsidRPr="00FB5275">
        <w:rPr>
          <w:lang w:eastAsia="en-GB"/>
        </w:rPr>
        <w:t xml:space="preserve">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w:t>
      </w:r>
      <w:r w:rsidRPr="00FB5275">
        <w:rPr>
          <w:lang w:eastAsia="en-GB"/>
        </w:rPr>
        <w:lastRenderedPageBreak/>
        <w:t>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39" w:tooltip="Mai, 2017 #118" w:history="1">
        <w:r w:rsidRPr="00FB5275">
          <w:rPr>
            <w:lang w:eastAsia="en-GB"/>
          </w:rPr>
          <w:t>39</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w:t>
      </w:r>
    </w:p>
    <w:p w14:paraId="192A794F" w14:textId="77777777" w:rsidR="00211FC1" w:rsidRPr="00FB5275" w:rsidRDefault="00211FC1" w:rsidP="00404E7F">
      <w:pPr>
        <w:rPr>
          <w:lang w:eastAsia="en-GB"/>
        </w:rPr>
      </w:pPr>
    </w:p>
    <w:p w14:paraId="0D7C98F4" w14:textId="77777777" w:rsidR="00211FC1" w:rsidRPr="00FB5275" w:rsidRDefault="00211FC1" w:rsidP="00404E7F">
      <w:pPr>
        <w:rPr>
          <w:lang w:eastAsia="en-GB"/>
        </w:rPr>
      </w:pPr>
      <w:r w:rsidRPr="00FB5275">
        <mc:AlternateContent>
          <mc:Choice Requires="wpg">
            <w:drawing>
              <wp:anchor distT="0" distB="0" distL="114300" distR="114300" simplePos="0" relativeHeight="251673600" behindDoc="0" locked="0" layoutInCell="1" allowOverlap="1" wp14:anchorId="061A4595" wp14:editId="38EC105D">
                <wp:simplePos x="0" y="0"/>
                <wp:positionH relativeFrom="column">
                  <wp:posOffset>101600</wp:posOffset>
                </wp:positionH>
                <wp:positionV relativeFrom="paragraph">
                  <wp:posOffset>212725</wp:posOffset>
                </wp:positionV>
                <wp:extent cx="5558155" cy="1651000"/>
                <wp:effectExtent l="0" t="0" r="4445" b="635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651000"/>
                          <a:chOff x="0" y="0"/>
                          <a:chExt cx="5558155" cy="1651000"/>
                        </a:xfrm>
                      </wpg:grpSpPr>
                      <pic:pic xmlns:pic="http://schemas.openxmlformats.org/drawingml/2006/picture">
                        <pic:nvPicPr>
                          <pic:cNvPr id="7287" name="Picture 728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440690"/>
                          </a:xfrm>
                          <a:prstGeom prst="rect">
                            <a:avLst/>
                          </a:prstGeom>
                          <a:solidFill>
                            <a:prstClr val="white"/>
                          </a:solidFill>
                          <a:ln>
                            <a:noFill/>
                          </a:ln>
                        </wps:spPr>
                        <wps:txbx>
                          <w:txbxContent>
                            <w:p w14:paraId="7EF402D1" w14:textId="77777777" w:rsidR="00404E7F" w:rsidRPr="00B72CE3" w:rsidRDefault="00404E7F" w:rsidP="00404E7F">
                              <w:pPr>
                                <w:pStyle w:val="Caption"/>
                                <w:rPr>
                                  <w:szCs w:val="24"/>
                                  <w:lang w:eastAsia="en-GB"/>
                                </w:rPr>
                              </w:pPr>
                              <w:bookmarkStart w:id="99" w:name="_Toc494553834"/>
                              <w:bookmarkStart w:id="100"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0"/>
                              <w:r>
                                <w:t xml:space="preserve"> -</w:t>
                              </w:r>
                              <w:r w:rsidRPr="00416D4A">
                                <w:t xml:space="preserve"> </w:t>
                              </w:r>
                              <w:r>
                                <w:t>Adding No-O</w:t>
                              </w:r>
                              <w:r w:rsidRPr="00804B48">
                                <w:t>verlapped bypass diodes</w:t>
                              </w:r>
                              <w:r>
                                <w:t xml:space="preserve"> [30]</w:t>
                              </w:r>
                              <w:bookmarkEnd w:id="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1A4595" id="Group 15" o:spid="_x0000_s1074" style="position:absolute;left:0;text-align:left;margin-left:8pt;margin-top:16.75pt;width:437.65pt;height:130pt;z-index:251673600" coordsize="55581,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09" o:title=""/>
                </v:shape>
                <v:shape id="Text Box 14" o:spid="_x0000_s1076" type="#_x0000_t202" style="position:absolute;top:12103;width:55581;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7EF402D1" w14:textId="77777777" w:rsidR="00404E7F" w:rsidRPr="00B72CE3" w:rsidRDefault="00404E7F" w:rsidP="00404E7F">
                        <w:pPr>
                          <w:pStyle w:val="Caption"/>
                          <w:rPr>
                            <w:szCs w:val="24"/>
                            <w:lang w:eastAsia="en-GB"/>
                          </w:rPr>
                        </w:pPr>
                        <w:bookmarkStart w:id="101" w:name="_Toc494553834"/>
                        <w:bookmarkStart w:id="102"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2"/>
                        <w:r>
                          <w:t xml:space="preserve"> -</w:t>
                        </w:r>
                        <w:r w:rsidRPr="00416D4A">
                          <w:t xml:space="preserve"> </w:t>
                        </w:r>
                        <w:r>
                          <w:t>Adding No-O</w:t>
                        </w:r>
                        <w:r w:rsidRPr="00804B48">
                          <w:t>verlapped bypass diodes</w:t>
                        </w:r>
                        <w:r>
                          <w:t xml:space="preserve"> [30]</w:t>
                        </w:r>
                        <w:bookmarkEnd w:id="101"/>
                        <w:r>
                          <w:t xml:space="preserve"> </w:t>
                        </w:r>
                      </w:p>
                    </w:txbxContent>
                  </v:textbox>
                </v:shape>
                <w10:wrap type="square"/>
              </v:group>
            </w:pict>
          </mc:Fallback>
        </mc:AlternateContent>
      </w:r>
      <w:r w:rsidRPr="00FB5275">
        <mc:AlternateContent>
          <mc:Choice Requires="wpg">
            <w:drawing>
              <wp:anchor distT="0" distB="0" distL="114300" distR="114300" simplePos="0" relativeHeight="251674624" behindDoc="0" locked="0" layoutInCell="1" allowOverlap="1" wp14:anchorId="533C9235" wp14:editId="55C1CD99">
                <wp:simplePos x="0" y="0"/>
                <wp:positionH relativeFrom="column">
                  <wp:posOffset>-127000</wp:posOffset>
                </wp:positionH>
                <wp:positionV relativeFrom="paragraph">
                  <wp:posOffset>1782445</wp:posOffset>
                </wp:positionV>
                <wp:extent cx="5896610" cy="1769745"/>
                <wp:effectExtent l="0" t="0" r="8890" b="1905"/>
                <wp:wrapSquare wrapText="bothSides"/>
                <wp:docPr id="17" name="Group 17"/>
                <wp:cNvGraphicFramePr/>
                <a:graphic xmlns:a="http://schemas.openxmlformats.org/drawingml/2006/main">
                  <a:graphicData uri="http://schemas.microsoft.com/office/word/2010/wordprocessingGroup">
                    <wpg:wgp>
                      <wpg:cNvGrpSpPr/>
                      <wpg:grpSpPr>
                        <a:xfrm>
                          <a:off x="0" y="0"/>
                          <a:ext cx="5896610" cy="1769745"/>
                          <a:chOff x="0" y="0"/>
                          <a:chExt cx="5896610" cy="1769745"/>
                        </a:xfrm>
                      </wpg:grpSpPr>
                      <pic:pic xmlns:pic="http://schemas.openxmlformats.org/drawingml/2006/picture">
                        <pic:nvPicPr>
                          <pic:cNvPr id="7286" name="Picture 728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440690"/>
                          </a:xfrm>
                          <a:prstGeom prst="rect">
                            <a:avLst/>
                          </a:prstGeom>
                          <a:solidFill>
                            <a:prstClr val="white"/>
                          </a:solidFill>
                          <a:ln>
                            <a:noFill/>
                          </a:ln>
                        </wps:spPr>
                        <wps:txbx>
                          <w:txbxContent>
                            <w:p w14:paraId="5C81811A" w14:textId="77777777" w:rsidR="00404E7F" w:rsidRPr="00751999" w:rsidRDefault="00404E7F" w:rsidP="00404E7F">
                              <w:pPr>
                                <w:pStyle w:val="Caption"/>
                                <w:rPr>
                                  <w:lang w:eastAsia="en-GB"/>
                                </w:rPr>
                              </w:pPr>
                              <w:bookmarkStart w:id="103" w:name="_Toc494553835"/>
                              <w:bookmarkStart w:id="104"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4"/>
                              <w:r>
                                <w:t xml:space="preserve"> - Adding O</w:t>
                              </w:r>
                              <w:r w:rsidRPr="00967B76">
                                <w:t>verlapped bypass diodes</w:t>
                              </w:r>
                              <w:r>
                                <w:t xml:space="preserve"> [30]</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3C9235" id="Group 17" o:spid="_x0000_s1077" style="position:absolute;left:0;text-align:left;margin-left:-10pt;margin-top:140.35pt;width:464.3pt;height:139.35pt;z-index:251674624" coordsize="58966,17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Cb0Xs7qAMAAKoIAAAOAAAAAAAAAAAAAAAAADoC&#10;AABkcnMvZTJvRG9jLnhtbFBLAQItABQABgAIAAAAIQCqJg6+vAAAACEBAAAZAAAAAAAAAAAAAAAA&#10;AA4GAABkcnMvX3JlbHMvZTJvRG9jLnhtbC5yZWxzUEsBAi0AFAAGAAgAAAAhABChdk/hAAAACwEA&#10;AA8AAAAAAAAAAAAAAAAAAQ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1" o:title=""/>
                </v:shape>
                <v:shape id="Text Box 16" o:spid="_x0000_s1079" type="#_x0000_t202" style="position:absolute;top:13290;width:58966;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5C81811A" w14:textId="77777777" w:rsidR="00404E7F" w:rsidRPr="00751999" w:rsidRDefault="00404E7F" w:rsidP="00404E7F">
                        <w:pPr>
                          <w:pStyle w:val="Caption"/>
                          <w:rPr>
                            <w:lang w:eastAsia="en-GB"/>
                          </w:rPr>
                        </w:pPr>
                        <w:bookmarkStart w:id="105" w:name="_Toc494553835"/>
                        <w:bookmarkStart w:id="106"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6"/>
                        <w:r>
                          <w:t xml:space="preserve"> - Adding O</w:t>
                        </w:r>
                        <w:r w:rsidRPr="00967B76">
                          <w:t>verlapped bypass diodes</w:t>
                        </w:r>
                        <w:r>
                          <w:t xml:space="preserve"> [30]</w:t>
                        </w:r>
                        <w:bookmarkEnd w:id="105"/>
                      </w:p>
                    </w:txbxContent>
                  </v:textbox>
                </v:shape>
                <w10:wrap type="square"/>
              </v:group>
            </w:pict>
          </mc:Fallback>
        </mc:AlternateContent>
      </w:r>
      <w:r w:rsidRPr="00FB5275">
        <w:t xml:space="preserve"> </w:t>
      </w:r>
    </w:p>
    <w:p w14:paraId="00048689" w14:textId="77777777" w:rsidR="00211FC1" w:rsidRPr="00FB5275" w:rsidRDefault="00211FC1" w:rsidP="00404E7F">
      <w:pPr>
        <w:rPr>
          <w:lang w:eastAsia="en-GB"/>
        </w:rPr>
      </w:pPr>
      <w:r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Duong continues by saying that the configuration of the bypass diodes has an important influence on the possibility of a hot spot forming. Two common configurations are shown in </w:t>
      </w:r>
      <w:r w:rsidRPr="00FB5275">
        <w:rPr>
          <w:lang w:eastAsia="en-GB"/>
        </w:rPr>
        <w:fldChar w:fldCharType="begin"/>
      </w:r>
      <w:r w:rsidRPr="00FB5275">
        <w:rPr>
          <w:lang w:eastAsia="en-GB"/>
        </w:rPr>
        <w:instrText xml:space="preserve"> REF _Ref481654984 \h </w:instrText>
      </w:r>
      <w:r w:rsidRPr="00FB5275">
        <w:rPr>
          <w:lang w:eastAsia="en-GB"/>
        </w:rPr>
      </w:r>
      <w:r w:rsidRPr="00FB5275">
        <w:rPr>
          <w:lang w:eastAsia="en-GB"/>
        </w:rPr>
        <w:fldChar w:fldCharType="separate"/>
      </w:r>
      <w:r w:rsidRPr="00FB5275">
        <w:t>Figure 2</w:t>
      </w:r>
      <w:r w:rsidRPr="00FB5275">
        <w:noBreakHyphen/>
        <w:t>14</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81654985 \h </w:instrText>
      </w:r>
      <w:r w:rsidRPr="00FB5275">
        <w:rPr>
          <w:lang w:eastAsia="en-GB"/>
        </w:rPr>
      </w:r>
      <w:r w:rsidRPr="00FB5275">
        <w:rPr>
          <w:lang w:eastAsia="en-GB"/>
        </w:rPr>
        <w:fldChar w:fldCharType="separate"/>
      </w:r>
      <w:r w:rsidRPr="00FB5275">
        <w:t>Figure 2</w:t>
      </w:r>
      <w:r w:rsidRPr="00FB5275">
        <w:noBreakHyphen/>
        <w:t>15</w:t>
      </w:r>
      <w:r w:rsidRPr="00FB5275">
        <w:rPr>
          <w:lang w:eastAsia="en-GB"/>
        </w:rPr>
        <w:fldChar w:fldCharType="end"/>
      </w:r>
      <w:r w:rsidRPr="00FB5275">
        <w:rPr>
          <w:lang w:eastAsia="en-GB"/>
        </w:rPr>
        <w:t>.</w:t>
      </w:r>
    </w:p>
    <w:p w14:paraId="48A9EA98" w14:textId="77777777" w:rsidR="00211FC1" w:rsidRPr="00FB5275" w:rsidRDefault="00211FC1" w:rsidP="00404E7F">
      <w:pPr>
        <w:rPr>
          <w:lang w:eastAsia="en-GB"/>
        </w:rPr>
      </w:pPr>
    </w:p>
    <w:p w14:paraId="3999A53C" w14:textId="77777777" w:rsidR="00211FC1" w:rsidRPr="00FB5275" w:rsidRDefault="00211FC1" w:rsidP="00404E7F">
      <w:pPr>
        <w:rPr>
          <w:lang w:eastAsia="en-GB"/>
        </w:rPr>
      </w:pPr>
      <w:r w:rsidRPr="00FB5275">
        <w:lastRenderedPageBreak/>
        <mc:AlternateContent>
          <mc:Choice Requires="wpg">
            <w:drawing>
              <wp:anchor distT="0" distB="0" distL="114300" distR="114300" simplePos="0" relativeHeight="251660288" behindDoc="0" locked="0" layoutInCell="1" allowOverlap="1" wp14:anchorId="06F95854" wp14:editId="26BE37A7">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2"/>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8CBB5B1" w14:textId="77777777" w:rsidR="00404E7F" w:rsidRPr="00D97CDA" w:rsidRDefault="00404E7F" w:rsidP="00404E7F">
                              <w:pPr>
                                <w:pStyle w:val="Caption"/>
                                <w:rPr>
                                  <w:szCs w:val="24"/>
                                </w:rPr>
                              </w:pPr>
                              <w:bookmarkStart w:id="107" w:name="_Toc494553836"/>
                              <w:bookmarkStart w:id="108"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8"/>
                              <w:r>
                                <w:t xml:space="preserve"> - Shading Scenarios used by Mai [38]</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F95854" id="Group 7300" o:spid="_x0000_s1080" style="position:absolute;left:0;text-align:left;margin-left:-1.85pt;margin-top:19pt;width:445pt;height:327.2pt;z-index:25166028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3"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68CBB5B1" w14:textId="77777777" w:rsidR="00404E7F" w:rsidRPr="00D97CDA" w:rsidRDefault="00404E7F" w:rsidP="00404E7F">
                        <w:pPr>
                          <w:pStyle w:val="Caption"/>
                          <w:rPr>
                            <w:szCs w:val="24"/>
                          </w:rPr>
                        </w:pPr>
                        <w:bookmarkStart w:id="109" w:name="_Toc494553836"/>
                        <w:bookmarkStart w:id="110"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0"/>
                        <w:r>
                          <w:t xml:space="preserve"> - Shading Scenarios used by Mai [38]</w:t>
                        </w:r>
                        <w:bookmarkEnd w:id="109"/>
                      </w:p>
                    </w:txbxContent>
                  </v:textbox>
                </v:shape>
                <w10:wrap type="square"/>
              </v:group>
            </w:pict>
          </mc:Fallback>
        </mc:AlternateContent>
      </w:r>
    </w:p>
    <w:p w14:paraId="5664B23B" w14:textId="77777777" w:rsidR="00211FC1" w:rsidRPr="00FB5275" w:rsidRDefault="00211FC1" w:rsidP="00404E7F">
      <w:pPr>
        <w:rPr>
          <w:lang w:eastAsia="en-GB"/>
        </w:rPr>
      </w:pPr>
    </w:p>
    <w:p w14:paraId="70166D8D" w14:textId="77777777" w:rsidR="00211FC1" w:rsidRPr="00FB5275" w:rsidRDefault="00211FC1" w:rsidP="00404E7F">
      <w:pPr>
        <w:rPr>
          <w:lang w:eastAsia="en-GB"/>
        </w:rPr>
      </w:pPr>
    </w:p>
    <w:p w14:paraId="2775BE8C" w14:textId="77777777" w:rsidR="00211FC1" w:rsidRPr="00FB5275" w:rsidRDefault="00211FC1" w:rsidP="00404E7F">
      <w:pPr>
        <w:rPr>
          <w:lang w:eastAsia="en-GB"/>
        </w:rPr>
      </w:pPr>
    </w:p>
    <w:p w14:paraId="6B1BD24E" w14:textId="77777777" w:rsidR="00211FC1" w:rsidRPr="00FB5275" w:rsidRDefault="00211FC1" w:rsidP="00404E7F">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Pr="00FB5275">
        <w:t>Figure 2</w:t>
      </w:r>
      <w:r w:rsidRPr="00FB5275">
        <w:noBreakHyphen/>
        <w:t>16</w:t>
      </w:r>
      <w:r w:rsidRPr="00FB5275">
        <w:rPr>
          <w:lang w:eastAsia="en-GB"/>
        </w:rPr>
        <w:fldChar w:fldCharType="end"/>
      </w:r>
      <w:r w:rsidRPr="00FB5275">
        <w:rPr>
          <w:lang w:eastAsia="en-GB"/>
        </w:rPr>
        <w:t xml:space="preserve">. The research showed that the overlapped and not-overlapped configurations had their advantages and disadvantages for PV installation, and therefore, environmental factors must be taken into consideration. </w:t>
      </w:r>
    </w:p>
    <w:p w14:paraId="255FE530" w14:textId="77777777" w:rsidR="00211FC1" w:rsidRPr="00FB5275" w:rsidRDefault="00211FC1" w:rsidP="00404E7F">
      <w:pPr>
        <w:rPr>
          <w:lang w:eastAsia="en-GB"/>
        </w:rPr>
      </w:pPr>
    </w:p>
    <w:p w14:paraId="6AE816CF" w14:textId="77777777" w:rsidR="00211FC1" w:rsidRPr="00FB5275" w:rsidRDefault="00211FC1" w:rsidP="00404E7F">
      <w:r w:rsidRPr="00FB5275">
        <w:rPr>
          <w:lang w:eastAsia="en-GB"/>
        </w:rPr>
        <w:t xml:space="preserve">The interesting finding was that for a tropical climate the not-overlapped diode configuration was optimal </w:t>
      </w:r>
      <w:r w:rsidRPr="00FB5275">
        <w:rPr>
          <w:lang w:eastAsia="en-GB"/>
        </w:rPr>
        <w:fldChar w:fldCharType="begin"/>
      </w:r>
      <w:r w:rsidRPr="00FB5275">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Pr="00FB5275">
        <w:rPr>
          <w:lang w:eastAsia="en-GB"/>
        </w:rPr>
        <w:t>[</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In practice, not every cell can have a bypass diode as it is expensive so they are usually connected every 16 cells. </w:t>
      </w:r>
      <w:r w:rsidRPr="00FB5275">
        <w:rPr>
          <w:lang w:eastAsia="en-GB"/>
        </w:rPr>
        <w:lastRenderedPageBreak/>
        <w:t xml:space="preserve">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Pr="00FB5275">
        <w:t>Figure 2</w:t>
      </w:r>
      <w:r w:rsidRPr="00FB5275">
        <w:noBreakHyphen/>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41" w:tooltip="Mohammed, 2016 #116" w:history="1">
        <w:r w:rsidRPr="00FB5275">
          <w:rPr>
            <w:lang w:eastAsia="en-GB"/>
          </w:rPr>
          <w:t>41</w:t>
        </w:r>
      </w:hyperlink>
      <w:r w:rsidRPr="00FB5275">
        <w:rPr>
          <w:lang w:eastAsia="en-GB"/>
        </w:rPr>
        <w:t xml:space="preserve">, </w:t>
      </w:r>
      <w:hyperlink w:anchor="_ENREF_43" w:tooltip="Herrmann, 1997 #112" w:history="1">
        <w:r w:rsidRPr="00FB5275">
          <w:rPr>
            <w:lang w:eastAsia="en-GB"/>
          </w:rPr>
          <w:t>43</w:t>
        </w:r>
      </w:hyperlink>
      <w:r w:rsidRPr="00FB5275">
        <w:rPr>
          <w:lang w:eastAsia="en-GB"/>
        </w:rPr>
        <w:t xml:space="preserve">, </w:t>
      </w:r>
      <w:hyperlink w:anchor="_ENREF_44" w:tooltip="AspenCore, 2017 #119" w:history="1">
        <w:r w:rsidRPr="00FB5275">
          <w:rPr>
            <w:lang w:eastAsia="en-GB"/>
          </w:rPr>
          <w:t>44</w:t>
        </w:r>
      </w:hyperlink>
      <w:r w:rsidRPr="00FB5275">
        <w:rPr>
          <w:lang w:eastAsia="en-GB"/>
        </w:rPr>
        <w:t>]</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404E7F">
      <w:r w:rsidRPr="00FB5275">
        <mc:AlternateContent>
          <mc:Choice Requires="wpg">
            <w:drawing>
              <wp:anchor distT="0" distB="0" distL="114300" distR="114300" simplePos="0" relativeHeight="251658240" behindDoc="0" locked="0" layoutInCell="1" allowOverlap="1" wp14:anchorId="6A69D0CA" wp14:editId="787BCE64">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4"/>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09742545" w14:textId="77777777" w:rsidR="00404E7F" w:rsidRPr="001C391A" w:rsidRDefault="00404E7F" w:rsidP="00404E7F">
                              <w:pPr>
                                <w:pStyle w:val="Caption"/>
                              </w:pPr>
                              <w:bookmarkStart w:id="111" w:name="_Toc494553837"/>
                              <w:bookmarkStart w:id="112"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2"/>
                              <w:r>
                                <w:t xml:space="preserve"> - Diagram of Bypass and Blocking diode functions [40]</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3" style="position:absolute;left:0;text-align:left;margin-left:58.8pt;margin-top:9.45pt;width:353.3pt;height:4in;z-index:25165824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5"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09742545" w14:textId="77777777" w:rsidR="00404E7F" w:rsidRPr="001C391A" w:rsidRDefault="00404E7F" w:rsidP="00404E7F">
                        <w:pPr>
                          <w:pStyle w:val="Caption"/>
                        </w:pPr>
                        <w:bookmarkStart w:id="113" w:name="_Toc494553837"/>
                        <w:bookmarkStart w:id="114"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4"/>
                        <w:r>
                          <w:t xml:space="preserve"> - Diagram of Bypass and Blocking diode functions [40]</w:t>
                        </w:r>
                        <w:bookmarkEnd w:id="113"/>
                      </w:p>
                    </w:txbxContent>
                  </v:textbox>
                </v:shape>
                <w10:wrap type="square"/>
              </v:group>
            </w:pict>
          </mc:Fallback>
        </mc:AlternateContent>
      </w:r>
    </w:p>
    <w:p w14:paraId="351E7A70" w14:textId="77777777" w:rsidR="00211FC1" w:rsidRPr="00FB5275" w:rsidRDefault="00211FC1" w:rsidP="00404E7F"/>
    <w:p w14:paraId="6D4BFB58" w14:textId="77777777" w:rsidR="00211FC1" w:rsidRPr="00FB5275" w:rsidRDefault="00211FC1" w:rsidP="00404E7F"/>
    <w:p w14:paraId="16F644F3" w14:textId="77777777" w:rsidR="00211FC1" w:rsidRPr="00FB5275" w:rsidRDefault="00211FC1" w:rsidP="00404E7F"/>
    <w:p w14:paraId="00BFDA00" w14:textId="77777777" w:rsidR="00211FC1" w:rsidRPr="00FB5275" w:rsidRDefault="00211FC1" w:rsidP="00404E7F">
      <w:pPr>
        <w:rPr>
          <w:lang w:eastAsia="en-GB"/>
        </w:rPr>
      </w:pPr>
    </w:p>
    <w:p w14:paraId="5B1ADC8F" w14:textId="77777777" w:rsidR="00211FC1" w:rsidRPr="00FB5275" w:rsidRDefault="00211FC1" w:rsidP="00404E7F">
      <w:pPr>
        <w:rPr>
          <w:lang w:eastAsia="en-GB"/>
        </w:rPr>
      </w:pPr>
    </w:p>
    <w:p w14:paraId="308C3A62" w14:textId="77777777" w:rsidR="00211FC1" w:rsidRPr="00FB5275" w:rsidRDefault="00211FC1" w:rsidP="00404E7F">
      <w:pPr>
        <w:rPr>
          <w:lang w:eastAsia="en-GB"/>
        </w:rPr>
      </w:pPr>
    </w:p>
    <w:p w14:paraId="0EA89E24" w14:textId="77777777" w:rsidR="00211FC1" w:rsidRPr="00FB5275" w:rsidRDefault="00211FC1" w:rsidP="00404E7F">
      <w:pPr>
        <w:rPr>
          <w:lang w:eastAsia="en-GB"/>
        </w:rPr>
      </w:pPr>
    </w:p>
    <w:p w14:paraId="75C78B10" w14:textId="77777777" w:rsidR="00211FC1" w:rsidRPr="00FB5275" w:rsidRDefault="00211FC1" w:rsidP="00404E7F">
      <w:pPr>
        <w:pStyle w:val="Caption"/>
      </w:pPr>
    </w:p>
    <w:p w14:paraId="032EE9AA" w14:textId="77777777" w:rsidR="00211FC1" w:rsidRPr="00FB5275" w:rsidRDefault="00211FC1" w:rsidP="00404E7F">
      <w:pPr>
        <w:pStyle w:val="Caption"/>
      </w:pPr>
    </w:p>
    <w:p w14:paraId="39C6D42F" w14:textId="77777777" w:rsidR="00211FC1" w:rsidRPr="00FB5275" w:rsidRDefault="00211FC1" w:rsidP="00404E7F">
      <w:pPr>
        <w:pStyle w:val="Caption"/>
      </w:pPr>
    </w:p>
    <w:p w14:paraId="1BC6D61C" w14:textId="77777777" w:rsidR="00211FC1" w:rsidRPr="00FB5275" w:rsidRDefault="00211FC1" w:rsidP="00404E7F">
      <w:pPr>
        <w:pStyle w:val="Caption"/>
      </w:pPr>
    </w:p>
    <w:p w14:paraId="3610C225" w14:textId="77777777" w:rsidR="00211FC1" w:rsidRPr="00FB5275" w:rsidRDefault="00211FC1" w:rsidP="00404E7F">
      <w:pPr>
        <w:pStyle w:val="Caption"/>
      </w:pPr>
    </w:p>
    <w:p w14:paraId="3BF4D457" w14:textId="77777777" w:rsidR="00211FC1" w:rsidRPr="00FB5275" w:rsidRDefault="00211FC1" w:rsidP="00404E7F">
      <w:pPr>
        <w:pStyle w:val="Caption"/>
      </w:pPr>
    </w:p>
    <w:p w14:paraId="3A82F1B6" w14:textId="77777777" w:rsidR="00211FC1" w:rsidRPr="00FB5275" w:rsidRDefault="00211FC1" w:rsidP="00404E7F">
      <w:pPr>
        <w:pStyle w:val="Caption"/>
      </w:pPr>
    </w:p>
    <w:p w14:paraId="4C7FA05E" w14:textId="77777777" w:rsidR="00211FC1" w:rsidRPr="00FB5275" w:rsidRDefault="00211FC1" w:rsidP="00404E7F">
      <w:pPr>
        <w:pStyle w:val="Caption"/>
      </w:pPr>
    </w:p>
    <w:p w14:paraId="57381A67" w14:textId="77777777" w:rsidR="00211FC1" w:rsidRPr="00FB5275" w:rsidRDefault="00211FC1" w:rsidP="00404E7F">
      <w:pPr>
        <w:pStyle w:val="Caption"/>
      </w:pPr>
    </w:p>
    <w:p w14:paraId="1E59BC9C" w14:textId="77777777" w:rsidR="00211FC1" w:rsidRPr="00FB5275" w:rsidRDefault="00211FC1" w:rsidP="00404E7F">
      <w:pPr>
        <w:pStyle w:val="Caption"/>
      </w:pPr>
    </w:p>
    <w:p w14:paraId="73A56251" w14:textId="77777777" w:rsidR="00211FC1" w:rsidRPr="00FB5275" w:rsidRDefault="00211FC1" w:rsidP="00404E7F">
      <w:pPr>
        <w:pStyle w:val="Caption"/>
      </w:pPr>
    </w:p>
    <w:p w14:paraId="2AB9BFBA" w14:textId="77777777" w:rsidR="00211FC1" w:rsidRPr="00FB5275" w:rsidRDefault="00211FC1" w:rsidP="00404E7F">
      <w:pPr>
        <w:pStyle w:val="Caption"/>
      </w:pPr>
    </w:p>
    <w:p w14:paraId="32FD179D" w14:textId="77777777" w:rsidR="00211FC1" w:rsidRPr="00FB5275" w:rsidRDefault="00211FC1" w:rsidP="00404E7F">
      <w:pPr>
        <w:pStyle w:val="Caption"/>
      </w:pPr>
    </w:p>
    <w:p w14:paraId="327FC218" w14:textId="77777777" w:rsidR="00211FC1" w:rsidRPr="00FB5275" w:rsidRDefault="00211FC1" w:rsidP="00404E7F">
      <w:pPr>
        <w:pStyle w:val="Caption"/>
      </w:pPr>
    </w:p>
    <w:p w14:paraId="6A45E74F" w14:textId="77777777" w:rsidR="00211FC1" w:rsidRPr="00FB5275" w:rsidRDefault="00211FC1" w:rsidP="00211FC1">
      <w:pPr>
        <w:pStyle w:val="Heading3"/>
      </w:pPr>
      <w:bookmarkStart w:id="115" w:name="_Toc494568005"/>
      <w:r w:rsidRPr="00FB5275">
        <w:t>Effects of Dust</w:t>
      </w:r>
      <w:bookmarkEnd w:id="115"/>
      <w:r w:rsidRPr="00FB5275">
        <w:rPr>
          <w:lang w:eastAsia="en-GB"/>
        </w:rPr>
        <w:t xml:space="preserve"> </w:t>
      </w:r>
    </w:p>
    <w:p w14:paraId="16C7C4AD" w14:textId="77777777" w:rsidR="00211FC1" w:rsidRPr="00FB5275" w:rsidRDefault="00211FC1" w:rsidP="00404E7F">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cant impact on PV module output, corresponding to a reduction of 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Pr="00FB5275">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Pr="00FB5275">
        <w:rPr>
          <w:lang w:eastAsia="en-GB"/>
        </w:rPr>
        <w:t>[</w:t>
      </w:r>
      <w:hyperlink w:anchor="_ENREF_45" w:tooltip="Jiang, 2011 #162" w:history="1">
        <w:r w:rsidRPr="00FB5275">
          <w:rPr>
            <w:lang w:eastAsia="en-GB"/>
          </w:rPr>
          <w:t>45</w:t>
        </w:r>
      </w:hyperlink>
      <w:r w:rsidRPr="00FB5275">
        <w:rPr>
          <w:lang w:eastAsia="en-GB"/>
        </w:rPr>
        <w:t>]</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Pr="00FB5275">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Pr="00FB5275">
        <w:rPr>
          <w:lang w:eastAsia="en-GB"/>
        </w:rPr>
        <w:t>[</w:t>
      </w:r>
      <w:hyperlink w:anchor="_ENREF_46" w:tooltip="Mani, 2010 #161" w:history="1">
        <w:r w:rsidRPr="00FB5275">
          <w:rPr>
            <w:lang w:eastAsia="en-GB"/>
          </w:rPr>
          <w:t>46</w:t>
        </w:r>
      </w:hyperlink>
      <w:r w:rsidRPr="00FB5275">
        <w:rPr>
          <w:lang w:eastAsia="en-GB"/>
        </w:rPr>
        <w:t>]</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08D0E7CF" w14:textId="77777777" w:rsidR="00211FC1" w:rsidRPr="00FB5275" w:rsidRDefault="00211FC1" w:rsidP="00211FC1">
      <w:pPr>
        <w:pStyle w:val="Heading3"/>
        <w:numPr>
          <w:ilvl w:val="0"/>
          <w:numId w:val="0"/>
        </w:numPr>
      </w:pPr>
      <w:r w:rsidRPr="00FB5275">
        <w:lastRenderedPageBreak/>
        <w:br w:type="page"/>
      </w:r>
    </w:p>
    <w:p w14:paraId="5159A433" w14:textId="77777777" w:rsidR="00211FC1" w:rsidRPr="00FB5275" w:rsidRDefault="00211FC1" w:rsidP="00211FC1">
      <w:pPr>
        <w:pStyle w:val="Heading3"/>
      </w:pPr>
      <w:bookmarkStart w:id="116" w:name="_Ref492834828"/>
      <w:bookmarkStart w:id="117" w:name="_Ref492834849"/>
      <w:bookmarkStart w:id="118" w:name="_Toc494568006"/>
      <w:r w:rsidRPr="00FB5275">
        <w:lastRenderedPageBreak/>
        <w:t>Costs of PV</w:t>
      </w:r>
      <w:bookmarkEnd w:id="116"/>
      <w:bookmarkEnd w:id="117"/>
      <w:bookmarkEnd w:id="118"/>
    </w:p>
    <w:p w14:paraId="76FD149C" w14:textId="77777777" w:rsidR="00211FC1" w:rsidRPr="00FB5275" w:rsidRDefault="00211FC1" w:rsidP="00404E7F">
      <w:r w:rsidRPr="00FB5275">
        <w:t xml:space="preserve">The cost of a solar panel installation varies due to three primary factors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660CADF0" w14:textId="77777777" w:rsidR="00211FC1" w:rsidRPr="00FB5275" w:rsidRDefault="00211FC1" w:rsidP="00404E7F">
      <w:pPr>
        <w:pStyle w:val="ListParagraph"/>
        <w:numPr>
          <w:ilvl w:val="0"/>
          <w:numId w:val="8"/>
        </w:numPr>
      </w:pPr>
      <w:r w:rsidRPr="00FB5275">
        <w:t>System Size</w:t>
      </w:r>
    </w:p>
    <w:p w14:paraId="0F79C767" w14:textId="77777777" w:rsidR="00211FC1" w:rsidRPr="00FB5275" w:rsidRDefault="00211FC1" w:rsidP="00404E7F">
      <w:pPr>
        <w:pStyle w:val="ListParagraph"/>
        <w:numPr>
          <w:ilvl w:val="1"/>
          <w:numId w:val="8"/>
        </w:numPr>
      </w:pPr>
      <w:r w:rsidRPr="00FB5275">
        <w:t>Generally, a 1.5kW system will produce a third of some households demands. 3.0kW and 5.0kW systems are becoming more common.</w:t>
      </w:r>
    </w:p>
    <w:p w14:paraId="4DE36D85" w14:textId="77777777" w:rsidR="00211FC1" w:rsidRPr="00FB5275" w:rsidRDefault="00211FC1" w:rsidP="00404E7F">
      <w:pPr>
        <w:pStyle w:val="ListParagraph"/>
      </w:pPr>
    </w:p>
    <w:p w14:paraId="28ED5C83" w14:textId="77777777" w:rsidR="00211FC1" w:rsidRPr="00FB5275" w:rsidRDefault="00211FC1" w:rsidP="00404E7F">
      <w:pPr>
        <w:pStyle w:val="ListParagraph"/>
        <w:numPr>
          <w:ilvl w:val="0"/>
          <w:numId w:val="8"/>
        </w:numPr>
      </w:pPr>
      <w:r w:rsidRPr="00FB5275">
        <w:t>Installation Type and Labour</w:t>
      </w:r>
    </w:p>
    <w:p w14:paraId="3502D539" w14:textId="77777777" w:rsidR="00211FC1" w:rsidRPr="00FB5275" w:rsidRDefault="00211FC1" w:rsidP="00404E7F">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404E7F">
      <w:pPr>
        <w:pStyle w:val="ListParagraph"/>
      </w:pPr>
    </w:p>
    <w:p w14:paraId="3E33F4CF" w14:textId="77777777" w:rsidR="00211FC1" w:rsidRPr="00FB5275" w:rsidRDefault="00211FC1" w:rsidP="00404E7F">
      <w:pPr>
        <w:pStyle w:val="ListParagraph"/>
        <w:numPr>
          <w:ilvl w:val="0"/>
          <w:numId w:val="8"/>
        </w:numPr>
      </w:pPr>
      <w:r w:rsidRPr="00FB5275">
        <w:t>Brand</w:t>
      </w:r>
    </w:p>
    <w:p w14:paraId="6A438F79" w14:textId="77777777" w:rsidR="00211FC1" w:rsidRPr="00FB5275" w:rsidRDefault="00211FC1" w:rsidP="00404E7F">
      <w:pPr>
        <w:pStyle w:val="ListParagraph"/>
        <w:numPr>
          <w:ilvl w:val="1"/>
          <w:numId w:val="8"/>
        </w:numPr>
      </w:pPr>
      <w:r w:rsidRPr="00FB5275">
        <w:lastRenderedPageBreak/>
        <w:t>The brand affects the price of system with the more established brands having correspondingly higher price. Generally, with warranty up to 25 years.</w:t>
      </w:r>
    </w:p>
    <w:p w14:paraId="3CE412D6" w14:textId="77777777" w:rsidR="00211FC1" w:rsidRPr="00FB5275" w:rsidRDefault="00211FC1" w:rsidP="00404E7F">
      <w:pPr>
        <w:pStyle w:val="ListParagraph"/>
      </w:pPr>
    </w:p>
    <w:p w14:paraId="14B37B94" w14:textId="77777777" w:rsidR="00211FC1" w:rsidRPr="00FB5275" w:rsidRDefault="00211FC1" w:rsidP="00404E7F">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Pr="00FB5275">
        <w:t>Table 2</w:t>
      </w:r>
      <w:r w:rsidRPr="00FB5275">
        <w:noBreakHyphen/>
        <w:t>2</w:t>
      </w:r>
      <w:r w:rsidRPr="00FB5275">
        <w:fldChar w:fldCharType="end"/>
      </w:r>
      <w:r w:rsidRPr="00FB5275">
        <w:t xml:space="preserve"> below:</w:t>
      </w:r>
      <w:r w:rsidRPr="00FB5275">
        <w:tab/>
      </w:r>
    </w:p>
    <w:p w14:paraId="44989C74" w14:textId="77777777" w:rsidR="00211FC1" w:rsidRPr="00FB5275" w:rsidRDefault="00211FC1" w:rsidP="00643103">
      <w:pPr>
        <w:pStyle w:val="TablesCap"/>
      </w:pPr>
      <w:bookmarkStart w:id="119" w:name="_Ref480221996"/>
      <w:bookmarkStart w:id="120" w:name="_Toc494553811"/>
      <w:r w:rsidRPr="00FB5275">
        <w:t xml:space="preserve">Table </w:t>
      </w:r>
      <w:fldSimple w:instr=" STYLEREF 1 \s ">
        <w:r w:rsidRPr="00FB5275">
          <w:t>2</w:t>
        </w:r>
      </w:fldSimple>
      <w:r w:rsidRPr="00FB5275">
        <w:noBreakHyphen/>
      </w:r>
      <w:fldSimple w:instr=" SEQ Table \* ARABIC \s 1 ">
        <w:r w:rsidRPr="00FB5275">
          <w:t>2</w:t>
        </w:r>
      </w:fldSimple>
      <w:bookmarkEnd w:id="119"/>
      <w:r w:rsidRPr="00FB5275">
        <w:t xml:space="preserve"> - Approximate Cost of PV in QLD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211FC1" w:rsidRPr="00FB5275" w14:paraId="42898DDD" w14:textId="77777777" w:rsidTr="00404E7F">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FB5275" w:rsidRDefault="00211FC1" w:rsidP="00404E7F">
            <w:pPr>
              <w:pStyle w:val="TableHeader"/>
              <w:rPr>
                <w:lang w:val="en-AU"/>
              </w:rPr>
            </w:pPr>
            <w:r w:rsidRPr="00FB5275">
              <w:rPr>
                <w:lang w:val="en-AU"/>
              </w:rPr>
              <w:t>System Size</w:t>
            </w:r>
          </w:p>
        </w:tc>
        <w:tc>
          <w:tcPr>
            <w:tcW w:w="4508" w:type="dxa"/>
            <w:shd w:val="clear" w:color="auto" w:fill="BFBFBF" w:themeFill="background1" w:themeFillShade="BF"/>
          </w:tcPr>
          <w:p w14:paraId="5F32FFBB" w14:textId="77777777" w:rsidR="00211FC1" w:rsidRPr="00FB5275" w:rsidRDefault="00211FC1" w:rsidP="00404E7F">
            <w:pPr>
              <w:pStyle w:val="TableHeader"/>
              <w:rPr>
                <w:lang w:val="en-AU"/>
              </w:rPr>
            </w:pPr>
            <w:r w:rsidRPr="00FB5275">
              <w:rPr>
                <w:lang w:val="en-AU"/>
              </w:rPr>
              <w:t>Price (AUD)</w:t>
            </w:r>
          </w:p>
        </w:tc>
      </w:tr>
      <w:tr w:rsidR="00211FC1" w:rsidRPr="00FB5275" w14:paraId="0A57D77B" w14:textId="77777777" w:rsidTr="00404E7F">
        <w:tc>
          <w:tcPr>
            <w:tcW w:w="4508" w:type="dxa"/>
          </w:tcPr>
          <w:p w14:paraId="32142476" w14:textId="77777777" w:rsidR="00211FC1" w:rsidRPr="00FB5275" w:rsidRDefault="00211FC1" w:rsidP="00404E7F">
            <w:pPr>
              <w:pStyle w:val="TableBody"/>
              <w:framePr w:hSpace="0" w:wrap="auto" w:vAnchor="margin" w:hAnchor="text" w:xAlign="left" w:yAlign="inline"/>
              <w:rPr>
                <w:lang w:val="en-AU"/>
              </w:rPr>
            </w:pPr>
            <w:r w:rsidRPr="00FB5275">
              <w:rPr>
                <w:lang w:val="en-AU"/>
              </w:rPr>
              <w:t>3kW</w:t>
            </w:r>
          </w:p>
        </w:tc>
        <w:tc>
          <w:tcPr>
            <w:tcW w:w="4508" w:type="dxa"/>
          </w:tcPr>
          <w:p w14:paraId="49C7A027" w14:textId="77777777" w:rsidR="00211FC1" w:rsidRPr="00FB5275" w:rsidRDefault="00211FC1" w:rsidP="00404E7F">
            <w:pPr>
              <w:pStyle w:val="TableBody"/>
              <w:framePr w:hSpace="0" w:wrap="auto" w:vAnchor="margin" w:hAnchor="text" w:xAlign="left" w:yAlign="inline"/>
              <w:rPr>
                <w:lang w:val="en-AU"/>
              </w:rPr>
            </w:pPr>
            <w:r w:rsidRPr="00FB5275">
              <w:rPr>
                <w:lang w:val="en-AU"/>
              </w:rPr>
              <w:t>$4,000 - $6,000</w:t>
            </w:r>
          </w:p>
        </w:tc>
      </w:tr>
      <w:tr w:rsidR="00211FC1" w:rsidRPr="00FB5275" w14:paraId="465EC471" w14:textId="77777777" w:rsidTr="00404E7F">
        <w:tc>
          <w:tcPr>
            <w:tcW w:w="4508" w:type="dxa"/>
          </w:tcPr>
          <w:p w14:paraId="66F23EF5" w14:textId="77777777" w:rsidR="00211FC1" w:rsidRPr="00FB5275" w:rsidRDefault="00211FC1" w:rsidP="00404E7F">
            <w:pPr>
              <w:pStyle w:val="TableBody"/>
              <w:framePr w:hSpace="0" w:wrap="auto" w:vAnchor="margin" w:hAnchor="text" w:xAlign="left" w:yAlign="inline"/>
              <w:rPr>
                <w:lang w:val="en-AU"/>
              </w:rPr>
            </w:pPr>
            <w:r w:rsidRPr="00FB5275">
              <w:rPr>
                <w:lang w:val="en-AU"/>
              </w:rPr>
              <w:t>5kW</w:t>
            </w:r>
          </w:p>
        </w:tc>
        <w:tc>
          <w:tcPr>
            <w:tcW w:w="4508" w:type="dxa"/>
          </w:tcPr>
          <w:p w14:paraId="76661C76" w14:textId="77777777" w:rsidR="00211FC1" w:rsidRPr="00FB5275" w:rsidRDefault="00211FC1" w:rsidP="00404E7F">
            <w:pPr>
              <w:pStyle w:val="TableBody"/>
              <w:framePr w:hSpace="0" w:wrap="auto" w:vAnchor="margin" w:hAnchor="text" w:xAlign="left" w:yAlign="inline"/>
              <w:rPr>
                <w:lang w:val="en-AU"/>
              </w:rPr>
            </w:pPr>
            <w:r w:rsidRPr="00FB5275">
              <w:rPr>
                <w:lang w:val="en-AU"/>
              </w:rPr>
              <w:t>$5,000 - $8,500</w:t>
            </w:r>
          </w:p>
        </w:tc>
      </w:tr>
      <w:tr w:rsidR="00211FC1" w:rsidRPr="00FB5275" w14:paraId="43435F9B" w14:textId="77777777" w:rsidTr="00404E7F">
        <w:tc>
          <w:tcPr>
            <w:tcW w:w="4508" w:type="dxa"/>
          </w:tcPr>
          <w:p w14:paraId="3CA2FA58" w14:textId="77777777" w:rsidR="00211FC1" w:rsidRPr="00FB5275" w:rsidRDefault="00211FC1" w:rsidP="00404E7F">
            <w:pPr>
              <w:pStyle w:val="TableBody"/>
              <w:framePr w:hSpace="0" w:wrap="auto" w:vAnchor="margin" w:hAnchor="text" w:xAlign="left" w:yAlign="inline"/>
              <w:rPr>
                <w:lang w:val="en-AU"/>
              </w:rPr>
            </w:pPr>
            <w:r w:rsidRPr="00FB5275">
              <w:rPr>
                <w:lang w:val="en-AU"/>
              </w:rPr>
              <w:t>10kW</w:t>
            </w:r>
          </w:p>
        </w:tc>
        <w:tc>
          <w:tcPr>
            <w:tcW w:w="4508" w:type="dxa"/>
          </w:tcPr>
          <w:p w14:paraId="536ACCE5" w14:textId="77777777" w:rsidR="00211FC1" w:rsidRPr="00FB5275" w:rsidRDefault="00211FC1" w:rsidP="00404E7F">
            <w:pPr>
              <w:pStyle w:val="TableBody"/>
              <w:framePr w:hSpace="0" w:wrap="auto" w:vAnchor="margin" w:hAnchor="text" w:xAlign="left" w:yAlign="inline"/>
              <w:rPr>
                <w:lang w:val="en-AU"/>
              </w:rPr>
            </w:pPr>
            <w:r w:rsidRPr="00FB5275">
              <w:rPr>
                <w:lang w:val="en-AU"/>
              </w:rPr>
              <w:t>$12,000 - $16,000</w:t>
            </w:r>
          </w:p>
        </w:tc>
      </w:tr>
    </w:tbl>
    <w:p w14:paraId="0AB7A52A" w14:textId="77777777" w:rsidR="00211FC1" w:rsidRPr="00FB5275" w:rsidRDefault="00211FC1" w:rsidP="00404E7F"/>
    <w:p w14:paraId="4247E64B" w14:textId="77777777" w:rsidR="00211FC1" w:rsidRPr="00FB5275" w:rsidRDefault="00211FC1" w:rsidP="00404E7F"/>
    <w:p w14:paraId="5B5AA143" w14:textId="77777777" w:rsidR="00211FC1" w:rsidRPr="00FB5275" w:rsidRDefault="00211FC1" w:rsidP="00404E7F">
      <w:r w:rsidRPr="00FB5275">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3EE97543" w14:textId="77777777" w:rsidR="00211FC1" w:rsidRPr="00FB5275" w:rsidRDefault="00211FC1" w:rsidP="00404E7F">
      <w:pPr>
        <w:pStyle w:val="NormalWeb"/>
        <w:rPr>
          <w:lang w:eastAsia="zh-CN"/>
        </w:rPr>
      </w:pPr>
      <w:r w:rsidRPr="00FB5275">
        <w:lastRenderedPageBreak/>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Pr="00FB5275">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Pr="00FB5275">
        <w:t>[</w:t>
      </w:r>
      <w:hyperlink w:anchor="_ENREF_48" w:tooltip="Kumar, 2009 #172" w:history="1">
        <w:r w:rsidRPr="00FB5275">
          <w:t>48</w:t>
        </w:r>
      </w:hyperlink>
      <w:r w:rsidRPr="00FB5275">
        <w:t>]</w:t>
      </w:r>
      <w:r w:rsidRPr="00FB5275">
        <w:fldChar w:fldCharType="end"/>
      </w:r>
      <w:r w:rsidRPr="00FB5275">
        <w:t>.</w:t>
      </w:r>
    </w:p>
    <w:p w14:paraId="1D4450BA" w14:textId="77777777" w:rsidR="00211FC1" w:rsidRPr="00FB5275" w:rsidRDefault="00211FC1" w:rsidP="00404E7F">
      <w:pPr>
        <w:pStyle w:val="NormalWeb"/>
      </w:pPr>
      <w:r w:rsidRPr="00FB5275">
        <w:t> </w:t>
      </w:r>
    </w:p>
    <w:p w14:paraId="60D9AAB0" w14:textId="77777777" w:rsidR="00211FC1" w:rsidRPr="00FB5275" w:rsidRDefault="00211FC1" w:rsidP="00404E7F">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Pr="00FB5275">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Pr="00FB5275">
        <w:t>[</w:t>
      </w:r>
      <w:hyperlink w:anchor="_ENREF_49" w:tooltip="McCabe, 2011 #171" w:history="1">
        <w:r w:rsidRPr="00FB5275">
          <w:t>49</w:t>
        </w:r>
      </w:hyperlink>
      <w:r w:rsidRPr="00FB5275">
        <w:t>]</w:t>
      </w:r>
      <w:r w:rsidRPr="00FB5275">
        <w:fldChar w:fldCharType="end"/>
      </w:r>
      <w:r w:rsidRPr="00FB5275">
        <w:t>.</w:t>
      </w:r>
    </w:p>
    <w:p w14:paraId="197607D8" w14:textId="77777777" w:rsidR="00211FC1" w:rsidRPr="00FB5275" w:rsidRDefault="00211FC1" w:rsidP="00404E7F">
      <w:pPr>
        <w:pStyle w:val="NormalWeb"/>
      </w:pPr>
      <w:r w:rsidRPr="00FB5275">
        <w:t> </w:t>
      </w:r>
      <w:r w:rsidRPr="00FB5275">
        <w:br w:type="page"/>
      </w:r>
    </w:p>
    <w:p w14:paraId="60179E24" w14:textId="77777777" w:rsidR="00211FC1" w:rsidRPr="00FB5275" w:rsidRDefault="00211FC1" w:rsidP="00211FC1">
      <w:pPr>
        <w:pStyle w:val="Heading3"/>
      </w:pPr>
      <w:bookmarkStart w:id="121" w:name="_Toc494568007"/>
      <w:r w:rsidRPr="00FB5275">
        <w:lastRenderedPageBreak/>
        <w:t>Payback of PV</w:t>
      </w:r>
      <w:bookmarkEnd w:id="121"/>
    </w:p>
    <w:p w14:paraId="051ABF85" w14:textId="77777777" w:rsidR="00211FC1" w:rsidRPr="00FB5275" w:rsidRDefault="00211FC1" w:rsidP="00404E7F">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Pr="00FB5275">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Pr="00FB5275">
        <w:t>[</w:t>
      </w:r>
      <w:hyperlink w:anchor="_ENREF_50" w:tooltip="Rajoria, 2016 #124" w:history="1">
        <w:r w:rsidRPr="00FB5275">
          <w:t>50</w:t>
        </w:r>
      </w:hyperlink>
      <w:r w:rsidRPr="00FB5275">
        <w:t>]</w:t>
      </w:r>
      <w:r w:rsidRPr="00FB5275">
        <w:fldChar w:fldCharType="end"/>
      </w:r>
      <w:r w:rsidRPr="00FB5275">
        <w:t xml:space="preserve">. </w:t>
      </w:r>
    </w:p>
    <w:p w14:paraId="6E320F21" w14:textId="77777777" w:rsidR="00211FC1" w:rsidRPr="00FB5275" w:rsidRDefault="00211FC1" w:rsidP="00404E7F"/>
    <w:p w14:paraId="117B5F93" w14:textId="77777777" w:rsidR="00211FC1" w:rsidRPr="00FB5275" w:rsidRDefault="00211FC1" w:rsidP="00404E7F">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Pr="00FB5275">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 </w:instrTex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DATA </w:instrText>
      </w:r>
      <w:r w:rsidRPr="00FB5275">
        <w:fldChar w:fldCharType="end"/>
      </w:r>
      <w:r w:rsidRPr="00FB5275">
        <w:fldChar w:fldCharType="separate"/>
      </w:r>
      <w:r w:rsidRPr="00FB5275">
        <w:t>[</w:t>
      </w:r>
      <w:hyperlink w:anchor="_ENREF_52" w:tooltip="Alsema, 2000 #126" w:history="1">
        <w:r w:rsidRPr="00FB5275">
          <w:t>52</w:t>
        </w:r>
      </w:hyperlink>
      <w:r w:rsidRPr="00FB5275">
        <w:t xml:space="preserve">, </w:t>
      </w:r>
      <w:hyperlink w:anchor="_ENREF_53" w:tooltip="Ganguly, 2016 #10" w:history="1">
        <w:r w:rsidRPr="00FB5275">
          <w:t>53</w:t>
        </w:r>
      </w:hyperlink>
      <w:r w:rsidRPr="00FB5275">
        <w:t>]</w:t>
      </w:r>
      <w:r w:rsidRPr="00FB5275">
        <w:fldChar w:fldCharType="end"/>
      </w:r>
      <w:r w:rsidRPr="00FB5275">
        <w:t>.</w:t>
      </w:r>
    </w:p>
    <w:p w14:paraId="450E442C" w14:textId="77777777" w:rsidR="00211FC1" w:rsidRPr="00FB5275" w:rsidRDefault="00211FC1" w:rsidP="00404E7F">
      <w:pPr>
        <w:pStyle w:val="EquaText"/>
      </w:pPr>
      <m:oMath>
        <m:r>
          <w:rPr>
            <w:rFonts w:cs="Cambria Math"/>
          </w:rPr>
          <w:lastRenderedPageBreak/>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404E7F">
      <w:r w:rsidRPr="00FB5275">
        <w:t>Where:</w:t>
      </w:r>
    </w:p>
    <w:p w14:paraId="50ABFE59" w14:textId="77777777" w:rsidR="00211FC1" w:rsidRPr="00FB5275" w:rsidRDefault="00211FC1" w:rsidP="00404E7F">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404E7F">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77777777" w:rsidR="00211FC1" w:rsidRPr="00FB5275" w:rsidRDefault="00211FC1" w:rsidP="00404E7F">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77777777" w:rsidR="00211FC1" w:rsidRPr="00FB5275" w:rsidRDefault="00211FC1" w:rsidP="00404E7F">
      <w:r w:rsidRPr="00FB5275">
        <mc:AlternateContent>
          <mc:Choice Requires="wpg">
            <w:drawing>
              <wp:anchor distT="0" distB="0" distL="114300" distR="114300" simplePos="0" relativeHeight="251662336" behindDoc="0" locked="0" layoutInCell="1" allowOverlap="1" wp14:anchorId="40A9B994" wp14:editId="4A41484B">
                <wp:simplePos x="0" y="0"/>
                <wp:positionH relativeFrom="column">
                  <wp:posOffset>-38100</wp:posOffset>
                </wp:positionH>
                <wp:positionV relativeFrom="paragraph">
                  <wp:posOffset>1110615</wp:posOffset>
                </wp:positionV>
                <wp:extent cx="5800725" cy="2639695"/>
                <wp:effectExtent l="0" t="0" r="9525" b="8255"/>
                <wp:wrapSquare wrapText="bothSides"/>
                <wp:docPr id="7307" name="Group 7307"/>
                <wp:cNvGraphicFramePr/>
                <a:graphic xmlns:a="http://schemas.openxmlformats.org/drawingml/2006/main">
                  <a:graphicData uri="http://schemas.microsoft.com/office/word/2010/wordprocessingGroup">
                    <wpg:wgp>
                      <wpg:cNvGrpSpPr/>
                      <wpg:grpSpPr>
                        <a:xfrm>
                          <a:off x="0" y="0"/>
                          <a:ext cx="5800725" cy="2639695"/>
                          <a:chOff x="216523" y="0"/>
                          <a:chExt cx="5801435" cy="2640008"/>
                        </a:xfrm>
                      </wpg:grpSpPr>
                      <pic:pic xmlns:pic="http://schemas.openxmlformats.org/drawingml/2006/picture">
                        <pic:nvPicPr>
                          <pic:cNvPr id="7305" name="Picture 7305"/>
                          <pic:cNvPicPr>
                            <a:picLocks noChangeAspect="1"/>
                          </pic:cNvPicPr>
                        </pic:nvPicPr>
                        <pic:blipFill>
                          <a:blip r:embed="rId116"/>
                          <a:stretch>
                            <a:fillRect/>
                          </a:stretch>
                        </pic:blipFill>
                        <pic:spPr>
                          <a:xfrm>
                            <a:off x="904240" y="0"/>
                            <a:ext cx="4602480" cy="2233295"/>
                          </a:xfrm>
                          <a:prstGeom prst="rect">
                            <a:avLst/>
                          </a:prstGeom>
                        </pic:spPr>
                      </pic:pic>
                      <wps:wsp>
                        <wps:cNvPr id="7306" name="Text Box 7306"/>
                        <wps:cNvSpPr txBox="1"/>
                        <wps:spPr>
                          <a:xfrm>
                            <a:off x="216523" y="2286000"/>
                            <a:ext cx="5801435" cy="354008"/>
                          </a:xfrm>
                          <a:prstGeom prst="rect">
                            <a:avLst/>
                          </a:prstGeom>
                          <a:solidFill>
                            <a:prstClr val="white"/>
                          </a:solidFill>
                          <a:ln>
                            <a:noFill/>
                          </a:ln>
                        </wps:spPr>
                        <wps:txbx>
                          <w:txbxContent>
                            <w:p w14:paraId="243F1804" w14:textId="77777777" w:rsidR="00404E7F" w:rsidRPr="00F15136" w:rsidRDefault="00404E7F" w:rsidP="00404E7F">
                              <w:pPr>
                                <w:pStyle w:val="Caption"/>
                                <w:rPr>
                                  <w:szCs w:val="24"/>
                                  <w:lang w:val="en-GB"/>
                                </w:rPr>
                              </w:pPr>
                              <w:bookmarkStart w:id="122" w:name="_Toc494553838"/>
                              <w:bookmarkStart w:id="123"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3"/>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A9B994" id="Group 7307" o:spid="_x0000_s1086" style="position:absolute;left:0;text-align:left;margin-left:-3pt;margin-top:87.45pt;width:456.75pt;height:207.85pt;z-index:251662336;mso-width-relative:margin;mso-height-relative:margin" coordorigin="2165" coordsize="58014,26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7" o:title=""/>
                </v:shape>
                <v:shape id="Text Box 7306" o:spid="_x0000_s1088" type="#_x0000_t202" style="position:absolute;left:2165;top:22860;width:5801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243F1804" w14:textId="77777777" w:rsidR="00404E7F" w:rsidRPr="00F15136" w:rsidRDefault="00404E7F" w:rsidP="00404E7F">
                        <w:pPr>
                          <w:pStyle w:val="Caption"/>
                          <w:rPr>
                            <w:szCs w:val="24"/>
                            <w:lang w:val="en-GB"/>
                          </w:rPr>
                        </w:pPr>
                        <w:bookmarkStart w:id="124" w:name="_Toc494553838"/>
                        <w:bookmarkStart w:id="125"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5"/>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4"/>
                      </w:p>
                    </w:txbxContent>
                  </v:textbox>
                </v:shape>
                <w10:wrap type="square"/>
              </v:group>
            </w:pict>
          </mc:Fallback>
        </mc:AlternateContent>
      </w:r>
      <w:r w:rsidRPr="00FB5275">
        <w:t xml:space="preserve">The first study on PV conducted by Hunt in 1976 yielded a EPBT of 11.6 years. Hay in 1981 arrived with 11.4 years for EPBT. For a multi-crystalline silicon PV rooftop system in 2005 the EPBT was calculated by Peharz </w:t>
      </w:r>
      <w:r w:rsidRPr="00FB5275">
        <w:lastRenderedPageBreak/>
        <w:t xml:space="preserve">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Pr="00FB5275">
        <w:t>Figure 2</w:t>
      </w:r>
      <w:r w:rsidRPr="00FB5275">
        <w:noBreakHyphen/>
        <w:t>18</w:t>
      </w:r>
      <w:r w:rsidRPr="00FB5275">
        <w:fldChar w:fldCharType="end"/>
      </w:r>
      <w:r w:rsidRPr="00FB5275">
        <w:t xml:space="preserve"> for EPBT decrease </w:t>
      </w:r>
      <w:r w:rsidRPr="00FB5275">
        <w:fldChar w:fldCharType="begin"/>
      </w:r>
      <w:r w:rsidRPr="00FB5275">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 xml:space="preserve">, </w:t>
      </w:r>
      <w:hyperlink w:anchor="_ENREF_54" w:tooltip="Peharz, 2005 #125" w:history="1">
        <w:r w:rsidRPr="00FB5275">
          <w:t>54</w:t>
        </w:r>
      </w:hyperlink>
      <w:r w:rsidRPr="00FB5275">
        <w:t>]</w:t>
      </w:r>
      <w:r w:rsidRPr="00FB5275">
        <w:fldChar w:fldCharType="end"/>
      </w:r>
      <w:r w:rsidRPr="00FB5275">
        <w:t>.</w:t>
      </w:r>
      <w:r w:rsidRPr="00FB5275">
        <w:br w:type="page"/>
      </w:r>
    </w:p>
    <w:p w14:paraId="5134D010" w14:textId="77777777" w:rsidR="00211FC1" w:rsidRPr="00FB5275" w:rsidRDefault="00211FC1" w:rsidP="00211FC1">
      <w:pPr>
        <w:pStyle w:val="Heading2"/>
      </w:pPr>
      <w:bookmarkStart w:id="126" w:name="_Toc494568008"/>
      <w:r w:rsidRPr="00FB5275">
        <w:lastRenderedPageBreak/>
        <w:t>Inverter System Technologies</w:t>
      </w:r>
      <w:bookmarkEnd w:id="126"/>
    </w:p>
    <w:p w14:paraId="721ED74B" w14:textId="77777777" w:rsidR="00211FC1" w:rsidRPr="00FB5275" w:rsidRDefault="00211FC1" w:rsidP="00404E7F">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24363E27" w14:textId="77777777" w:rsidR="00211FC1" w:rsidRPr="00FB5275" w:rsidRDefault="00211FC1" w:rsidP="00404E7F"/>
    <w:p w14:paraId="4FFB12D8" w14:textId="77777777" w:rsidR="00211FC1" w:rsidRPr="00FB5275" w:rsidRDefault="00211FC1" w:rsidP="00404E7F">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Pr="00FB5275">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Pr="00FB5275">
        <w:t>[</w:t>
      </w:r>
      <w:hyperlink w:anchor="_ENREF_56" w:tooltip="Solar, 2017 #74" w:history="1">
        <w:r w:rsidRPr="00FB5275">
          <w:t>56</w:t>
        </w:r>
      </w:hyperlink>
      <w:r w:rsidRPr="00FB5275">
        <w:t>]</w:t>
      </w:r>
      <w:r w:rsidRPr="00FB5275">
        <w:fldChar w:fldCharType="end"/>
      </w:r>
      <w:r w:rsidRPr="00FB5275">
        <w:t xml:space="preserve">: </w:t>
      </w:r>
    </w:p>
    <w:p w14:paraId="6E0EB68B" w14:textId="77777777" w:rsidR="00211FC1" w:rsidRPr="00FB5275" w:rsidRDefault="00211FC1" w:rsidP="00404E7F">
      <w:pPr>
        <w:pStyle w:val="Bullet"/>
      </w:pPr>
      <w:r w:rsidRPr="00FB5275">
        <w:lastRenderedPageBreak/>
        <w:t>Stand-alone inverters – these inverters are used in isolated systems and convert from batteries charged by PV.</w:t>
      </w:r>
    </w:p>
    <w:p w14:paraId="457DD6AD" w14:textId="77777777" w:rsidR="00211FC1" w:rsidRPr="00FB5275" w:rsidRDefault="00211FC1" w:rsidP="00404E7F">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404E7F">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404E7F">
      <w:r w:rsidRPr="00FB5275">
        <w:t>Solar Inverter Systems generally accommodate:</w:t>
      </w:r>
    </w:p>
    <w:p w14:paraId="21910F28" w14:textId="77777777" w:rsidR="00211FC1" w:rsidRPr="00FB5275" w:rsidRDefault="00211FC1" w:rsidP="00404E7F">
      <w:pPr>
        <w:pStyle w:val="Bullet"/>
      </w:pPr>
      <w:r w:rsidRPr="00FB5275">
        <w:t xml:space="preserve">Maximum Power Point Tracking (MPPT) – a method utilised by PV inverters to maximise power. The source of power for the inverter is the sunlight and load for the inverter is the household. Through the </w:t>
      </w:r>
      <w:r w:rsidRPr="00FB5275">
        <w:lastRenderedPageBreak/>
        <w:t xml:space="preserve">course of the day both the source and load vary and to ensure the maximum power transfer the inverter must find the maximum efficiency for the system or the “maximum power point”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54FF2408" w14:textId="77777777" w:rsidR="00211FC1" w:rsidRPr="00FB5275" w:rsidRDefault="00211FC1" w:rsidP="00404E7F">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404E7F"/>
    <w:p w14:paraId="7D65B4DD" w14:textId="77777777" w:rsidR="00211FC1" w:rsidRPr="00FB5275" w:rsidRDefault="00211FC1" w:rsidP="00404E7F">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bookmarkStart w:id="127" w:name="_Hlk492836144"/>
      <w:r w:rsidRPr="00FB5275">
        <w:t xml:space="preserve">Konsen made the argument that the efficiency of inverters has improved since the mid-1990s from 90% up to 99% efficiency. </w:t>
      </w:r>
      <w:bookmarkEnd w:id="127"/>
      <w:r w:rsidRPr="00FB5275">
        <w:t xml:space="preserve">This was due to new approaches such as MPPT algorithms and realisations, multilevel topologies, soft switching, output filter </w:t>
      </w:r>
      <w:r w:rsidRPr="00FB5275">
        <w:lastRenderedPageBreak/>
        <w:t xml:space="preserve">optimisation and silicon carbide semiconductors. </w:t>
      </w:r>
      <w:r w:rsidRPr="00FB5275">
        <w:fldChar w:fldCharType="begin"/>
      </w:r>
      <w:r w:rsidRPr="00FB5275">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Pr="00FB5275">
        <w:t>[</w:t>
      </w:r>
      <w:hyperlink w:anchor="_ENREF_57" w:tooltip="Aarniovuori, 2013 #99" w:history="1">
        <w:r w:rsidRPr="00FB5275">
          <w:t>57</w:t>
        </w:r>
      </w:hyperlink>
      <w:r w:rsidRPr="00FB5275">
        <w:t>]</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Pr="00FB5275">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Pr="00FB5275">
        <w:t>[</w:t>
      </w:r>
      <w:hyperlink w:anchor="_ENREF_58" w:tooltip="Carr, 2004 #170" w:history="1">
        <w:r w:rsidRPr="00FB5275">
          <w:t>58</w:t>
        </w:r>
      </w:hyperlink>
      <w:r w:rsidRPr="00FB5275">
        <w:t>]</w:t>
      </w:r>
      <w:r w:rsidRPr="00FB5275">
        <w:fldChar w:fldCharType="end"/>
      </w:r>
      <w:r w:rsidRPr="00FB5275">
        <w:t>.</w:t>
      </w:r>
    </w:p>
    <w:p w14:paraId="41D87201" w14:textId="77777777" w:rsidR="00211FC1" w:rsidRPr="00FB5275" w:rsidRDefault="00211FC1" w:rsidP="00404E7F"/>
    <w:p w14:paraId="279A639C" w14:textId="77777777" w:rsidR="00211FC1" w:rsidRPr="00FB5275" w:rsidRDefault="00211FC1" w:rsidP="00404E7F">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in AS4777 is given in Appendix 5.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Pr="00FB5275">
        <w:t>Table 2</w:t>
      </w:r>
      <w:r w:rsidRPr="00FB5275">
        <w:noBreakHyphen/>
        <w:t>3</w:t>
      </w:r>
      <w:r w:rsidRPr="00FB5275">
        <w:fldChar w:fldCharType="end"/>
      </w:r>
      <w:r w:rsidRPr="00FB5275">
        <w:t xml:space="preserve"> </w:t>
      </w:r>
      <w:r w:rsidRPr="00FB5275">
        <w:fldChar w:fldCharType="begin"/>
      </w:r>
      <w:r w:rsidRPr="00FB5275">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Pr="00FB5275">
        <w:t>[</w:t>
      </w:r>
      <w:hyperlink w:anchor="_ENREF_59" w:tooltip="Standard, 2016 #122" w:history="1">
        <w:r w:rsidRPr="00FB5275">
          <w:t>59</w:t>
        </w:r>
      </w:hyperlink>
      <w:r w:rsidRPr="00FB5275">
        <w:t>]</w:t>
      </w:r>
      <w:r w:rsidRPr="00FB5275">
        <w:fldChar w:fldCharType="end"/>
      </w:r>
      <w:r w:rsidRPr="00FB5275">
        <w:t xml:space="preserve">. </w:t>
      </w:r>
    </w:p>
    <w:p w14:paraId="68EC29F1" w14:textId="77777777" w:rsidR="00211FC1" w:rsidRPr="00FB5275" w:rsidRDefault="00211FC1" w:rsidP="00404E7F">
      <w:r w:rsidRPr="00FB5275">
        <w:lastRenderedPageBreak/>
        <mc:AlternateContent>
          <mc:Choice Requires="wpg">
            <w:drawing>
              <wp:anchor distT="0" distB="0" distL="114300" distR="114300" simplePos="0" relativeHeight="251659264" behindDoc="0" locked="0" layoutInCell="1" allowOverlap="1" wp14:anchorId="457F43CE" wp14:editId="3E591884">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8"/>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5C9458DA" w14:textId="77777777" w:rsidR="00404E7F" w:rsidRPr="0031589E" w:rsidRDefault="00404E7F" w:rsidP="00643103">
                              <w:pPr>
                                <w:pStyle w:val="TablesCap"/>
                                <w:rPr>
                                  <w:szCs w:val="24"/>
                                </w:rPr>
                              </w:pPr>
                              <w:bookmarkStart w:id="128" w:name="_Ref481264522"/>
                              <w:bookmarkStart w:id="129" w:name="_Ref481264519"/>
                              <w:bookmarkStart w:id="130" w:name="_Toc494553812"/>
                              <w:r w:rsidRPr="00811B9E">
                                <w:t xml:space="preserve">Table </w:t>
                              </w:r>
                              <w:fldSimple w:instr=" STYLEREF 1 \s ">
                                <w:r>
                                  <w:rPr>
                                    <w:noProof/>
                                  </w:rPr>
                                  <w:t>2</w:t>
                                </w:r>
                              </w:fldSimple>
                              <w:r>
                                <w:noBreakHyphen/>
                              </w:r>
                              <w:fldSimple w:instr=" SEQ Table \* ARABIC \s 1 ">
                                <w:r>
                                  <w:rPr>
                                    <w:noProof/>
                                  </w:rPr>
                                  <w:t>3</w:t>
                                </w:r>
                              </w:fldSimple>
                              <w:bookmarkEnd w:id="128"/>
                              <w:r>
                                <w:t xml:space="preserve"> - Passive Anti-Islanding </w:t>
                              </w:r>
                              <w:r w:rsidRPr="006915FC">
                                <w:rPr>
                                  <w:highlight w:val="yellow"/>
                                </w:rPr>
                                <w:t>Set-Point Values</w:t>
                              </w:r>
                              <w:bookmarkEnd w:id="129"/>
                              <w:r w:rsidRPr="006915FC">
                                <w:rPr>
                                  <w:highlight w:val="yellow"/>
                                </w:rPr>
                                <w:t xml:space="preserve"> [59]</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F43CE" id="Group 7279" o:spid="_x0000_s1089" style="position:absolute;left:0;text-align:left;margin-left:-5.85pt;margin-top:25.9pt;width:461.35pt;height:191.8pt;z-index:25165926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19"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5C9458DA" w14:textId="77777777" w:rsidR="00404E7F" w:rsidRPr="0031589E" w:rsidRDefault="00404E7F" w:rsidP="00643103">
                        <w:pPr>
                          <w:pStyle w:val="TablesCap"/>
                          <w:rPr>
                            <w:szCs w:val="24"/>
                          </w:rPr>
                        </w:pPr>
                        <w:bookmarkStart w:id="131" w:name="_Ref481264522"/>
                        <w:bookmarkStart w:id="132" w:name="_Ref481264519"/>
                        <w:bookmarkStart w:id="133" w:name="_Toc494553812"/>
                        <w:r w:rsidRPr="00811B9E">
                          <w:t xml:space="preserve">Table </w:t>
                        </w:r>
                        <w:fldSimple w:instr=" STYLEREF 1 \s ">
                          <w:r>
                            <w:rPr>
                              <w:noProof/>
                            </w:rPr>
                            <w:t>2</w:t>
                          </w:r>
                        </w:fldSimple>
                        <w:r>
                          <w:noBreakHyphen/>
                        </w:r>
                        <w:fldSimple w:instr=" SEQ Table \* ARABIC \s 1 ">
                          <w:r>
                            <w:rPr>
                              <w:noProof/>
                            </w:rPr>
                            <w:t>3</w:t>
                          </w:r>
                        </w:fldSimple>
                        <w:bookmarkEnd w:id="131"/>
                        <w:r>
                          <w:t xml:space="preserve"> - Passive Anti-Islanding </w:t>
                        </w:r>
                        <w:r w:rsidRPr="006915FC">
                          <w:rPr>
                            <w:highlight w:val="yellow"/>
                          </w:rPr>
                          <w:t>Set-Point Values</w:t>
                        </w:r>
                        <w:bookmarkEnd w:id="132"/>
                        <w:r w:rsidRPr="006915FC">
                          <w:rPr>
                            <w:highlight w:val="yellow"/>
                          </w:rPr>
                          <w:t xml:space="preserve"> [59]</w:t>
                        </w:r>
                        <w:bookmarkEnd w:id="133"/>
                      </w:p>
                    </w:txbxContent>
                  </v:textbox>
                </v:shape>
                <w10:wrap type="square"/>
              </v:group>
            </w:pict>
          </mc:Fallback>
        </mc:AlternateContent>
      </w:r>
    </w:p>
    <w:p w14:paraId="4711ED53" w14:textId="77777777" w:rsidR="00211FC1" w:rsidRPr="00FB5275" w:rsidRDefault="00211FC1" w:rsidP="00404E7F"/>
    <w:p w14:paraId="15CA5CC6" w14:textId="77777777" w:rsidR="00211FC1" w:rsidRPr="00FB5275" w:rsidRDefault="00211FC1" w:rsidP="00404E7F"/>
    <w:p w14:paraId="0F55E6AF" w14:textId="77777777" w:rsidR="00211FC1" w:rsidRPr="00FB5275" w:rsidRDefault="00211FC1" w:rsidP="00404E7F"/>
    <w:p w14:paraId="6D7F7760" w14:textId="77777777" w:rsidR="00211FC1" w:rsidRPr="00FB5275" w:rsidRDefault="00211FC1" w:rsidP="00404E7F">
      <w:r w:rsidRPr="00FB5275">
        <w:br w:type="page"/>
      </w:r>
    </w:p>
    <w:p w14:paraId="4E1399BB" w14:textId="77777777" w:rsidR="00211FC1" w:rsidRPr="00FB5275" w:rsidRDefault="00211FC1" w:rsidP="00211FC1">
      <w:pPr>
        <w:pStyle w:val="Heading2"/>
      </w:pPr>
      <w:bookmarkStart w:id="134" w:name="_Toc494568009"/>
      <w:r w:rsidRPr="00FB5275">
        <w:lastRenderedPageBreak/>
        <w:t>Battery Energy Storage (BES) Systems</w:t>
      </w:r>
      <w:bookmarkEnd w:id="134"/>
    </w:p>
    <w:p w14:paraId="60FD7E83" w14:textId="77777777" w:rsidR="00211FC1" w:rsidRPr="00FB5275" w:rsidRDefault="00211FC1" w:rsidP="00211FC1">
      <w:pPr>
        <w:pStyle w:val="Heading3"/>
      </w:pPr>
      <w:bookmarkStart w:id="135" w:name="_Toc494568010"/>
      <w:r w:rsidRPr="00FB5275">
        <w:t>BES Utility &amp; Capital</w:t>
      </w:r>
      <w:bookmarkEnd w:id="135"/>
    </w:p>
    <w:p w14:paraId="77EB50C9" w14:textId="77777777" w:rsidR="00211FC1" w:rsidRPr="00FB5275" w:rsidRDefault="00211FC1" w:rsidP="00404E7F">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Pr="00FB5275">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Pr="00FB5275">
        <w:t>[</w:t>
      </w:r>
      <w:hyperlink w:anchor="_ENREF_60" w:tooltip="Kirchsteiger, 2016 #15" w:history="1">
        <w:r w:rsidRPr="00FB5275">
          <w:t>60</w:t>
        </w:r>
      </w:hyperlink>
      <w:r w:rsidRPr="00FB5275">
        <w:t>]</w:t>
      </w:r>
      <w:r w:rsidRPr="00FB5275">
        <w:fldChar w:fldCharType="end"/>
      </w:r>
      <w:r w:rsidRPr="00FB5275">
        <w:t xml:space="preserve">. </w:t>
      </w:r>
    </w:p>
    <w:p w14:paraId="19873020" w14:textId="77777777" w:rsidR="00211FC1" w:rsidRPr="00FB5275" w:rsidRDefault="00211FC1" w:rsidP="00404E7F"/>
    <w:p w14:paraId="724DEDE6" w14:textId="77777777" w:rsidR="00211FC1" w:rsidRPr="00FB5275" w:rsidRDefault="00211FC1" w:rsidP="00404E7F">
      <w:r w:rsidRPr="00FB5275">
        <w:lastRenderedPageBreak/>
        <mc:AlternateContent>
          <mc:Choice Requires="wpg">
            <w:drawing>
              <wp:anchor distT="0" distB="0" distL="114300" distR="114300" simplePos="0" relativeHeight="251650048" behindDoc="0" locked="0" layoutInCell="1" allowOverlap="1" wp14:anchorId="7B0E6241" wp14:editId="71DC63CD">
                <wp:simplePos x="0" y="0"/>
                <wp:positionH relativeFrom="column">
                  <wp:posOffset>-39280</wp:posOffset>
                </wp:positionH>
                <wp:positionV relativeFrom="paragraph">
                  <wp:posOffset>1064078</wp:posOffset>
                </wp:positionV>
                <wp:extent cx="5731510" cy="2879724"/>
                <wp:effectExtent l="0" t="0" r="2540" b="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879724"/>
                          <a:chOff x="0" y="0"/>
                          <a:chExt cx="5731510" cy="2879943"/>
                        </a:xfrm>
                      </wpg:grpSpPr>
                      <pic:pic xmlns:pic="http://schemas.openxmlformats.org/drawingml/2006/picture">
                        <pic:nvPicPr>
                          <pic:cNvPr id="7264" name="Picture 7264"/>
                          <pic:cNvPicPr>
                            <a:picLocks noChangeAspect="1"/>
                          </pic:cNvPicPr>
                        </pic:nvPicPr>
                        <pic:blipFill rotWithShape="1">
                          <a:blip r:embed="rId120"/>
                          <a:srcRect b="17471"/>
                          <a:stretch/>
                        </pic:blipFill>
                        <pic:spPr>
                          <a:xfrm>
                            <a:off x="0" y="0"/>
                            <a:ext cx="5731510" cy="2226733"/>
                          </a:xfrm>
                          <a:prstGeom prst="rect">
                            <a:avLst/>
                          </a:prstGeom>
                        </pic:spPr>
                      </pic:pic>
                      <wps:wsp>
                        <wps:cNvPr id="7265" name="Text Box 7265"/>
                        <wps:cNvSpPr txBox="1"/>
                        <wps:spPr>
                          <a:xfrm>
                            <a:off x="0" y="2439220"/>
                            <a:ext cx="5731510" cy="440723"/>
                          </a:xfrm>
                          <a:prstGeom prst="rect">
                            <a:avLst/>
                          </a:prstGeom>
                          <a:solidFill>
                            <a:prstClr val="white"/>
                          </a:solidFill>
                          <a:ln>
                            <a:noFill/>
                          </a:ln>
                        </wps:spPr>
                        <wps:txbx>
                          <w:txbxContent>
                            <w:p w14:paraId="1D86A8C0" w14:textId="77777777" w:rsidR="00404E7F" w:rsidRPr="003D5256" w:rsidRDefault="00404E7F" w:rsidP="00404E7F">
                              <w:pPr>
                                <w:pStyle w:val="Caption"/>
                                <w:rPr>
                                  <w:szCs w:val="24"/>
                                </w:rPr>
                              </w:pPr>
                              <w:bookmarkStart w:id="136" w:name="_Ref480359731"/>
                              <w:bookmarkStart w:id="137" w:name="_Toc494553839"/>
                              <w:bookmarkStart w:id="138"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8"/>
                              <w:r>
                                <w:t xml:space="preserve"> - Graphical view of potential offset with BES</w:t>
                              </w:r>
                              <w:bookmarkEnd w:id="136"/>
                              <w:r>
                                <w:t xml:space="preserve"> [53]</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B0E6241" id="Group 7266" o:spid="_x0000_s1092" style="position:absolute;left:0;text-align:left;margin-left:-3.1pt;margin-top:83.8pt;width:451.3pt;height:226.75pt;z-index:251650048;mso-height-relative:margin" coordsize="57315,28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&#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1" o:title="" cropbottom="11450f"/>
                </v:shape>
                <v:shape id="Text Box 7265" o:spid="_x0000_s1094" type="#_x0000_t202" style="position:absolute;top:24392;width:57315;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1D86A8C0" w14:textId="77777777" w:rsidR="00404E7F" w:rsidRPr="003D5256" w:rsidRDefault="00404E7F" w:rsidP="00404E7F">
                        <w:pPr>
                          <w:pStyle w:val="Caption"/>
                          <w:rPr>
                            <w:szCs w:val="24"/>
                          </w:rPr>
                        </w:pPr>
                        <w:bookmarkStart w:id="139" w:name="_Ref480359731"/>
                        <w:bookmarkStart w:id="140" w:name="_Toc494553839"/>
                        <w:bookmarkStart w:id="141"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1"/>
                        <w:r>
                          <w:t xml:space="preserve"> - Graphical view of potential offset with BES</w:t>
                        </w:r>
                        <w:bookmarkEnd w:id="139"/>
                        <w:r>
                          <w:t xml:space="preserve"> [53]</w:t>
                        </w:r>
                        <w:bookmarkEnd w:id="140"/>
                      </w:p>
                    </w:txbxContent>
                  </v:textbox>
                </v:shape>
                <w10:wrap type="square"/>
              </v:group>
            </w:pict>
          </mc:Fallback>
        </mc:AlternateContent>
      </w:r>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below </w:t>
      </w:r>
      <w:r w:rsidRPr="00FB5275">
        <w:fldChar w:fldCharType="begin"/>
      </w:r>
      <w:r w:rsidRPr="00FB5275">
        <w:instrText xml:space="preserve"> REF _Ref480359735 \h </w:instrText>
      </w:r>
      <w:r w:rsidRPr="00FB5275">
        <w:fldChar w:fldCharType="separate"/>
      </w:r>
      <w:r w:rsidRPr="00FB5275">
        <w:t>Figure 2</w:t>
      </w:r>
      <w:r w:rsidRPr="00FB5275">
        <w:noBreakHyphen/>
        <w:t>19</w:t>
      </w:r>
      <w:r w:rsidRPr="00FB5275">
        <w:fldChar w:fldCharType="end"/>
      </w:r>
      <w:r w:rsidRPr="00FB5275">
        <w:t xml:space="preserve"> </w:t>
      </w:r>
      <w:r w:rsidRPr="00FB5275">
        <w:fldChar w:fldCharType="begin"/>
      </w:r>
      <w:r w:rsidRPr="00FB5275">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Pr="00FB5275">
        <w:t>[</w:t>
      </w:r>
      <w:hyperlink w:anchor="_ENREF_61" w:tooltip="Energy, 2017 #109" w:history="1">
        <w:r w:rsidRPr="00FB5275">
          <w:t>61</w:t>
        </w:r>
      </w:hyperlink>
      <w:r w:rsidRPr="00FB5275">
        <w:t>]</w:t>
      </w:r>
      <w:r w:rsidRPr="00FB5275">
        <w:fldChar w:fldCharType="end"/>
      </w:r>
      <w:r w:rsidRPr="00FB5275">
        <w:t xml:space="preserve">. </w:t>
      </w:r>
    </w:p>
    <w:p w14:paraId="32AC8C30" w14:textId="77777777" w:rsidR="00211FC1" w:rsidRPr="00FB5275" w:rsidRDefault="00211FC1" w:rsidP="00404E7F">
      <w:pPr>
        <w:pStyle w:val="powerwall-price"/>
      </w:pPr>
    </w:p>
    <w:p w14:paraId="208ADC30" w14:textId="77777777" w:rsidR="00211FC1" w:rsidRPr="00FB5275" w:rsidRDefault="00211FC1" w:rsidP="00404E7F">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2"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2"/>
      <w:r w:rsidRPr="00FB5275">
        <w:t xml:space="preserve">; this seems </w:t>
      </w:r>
      <w:r w:rsidRPr="00FB5275">
        <w:lastRenderedPageBreak/>
        <w:t xml:space="preserve">to contradict the claims made by Telsa and LG but due to the decade in elapsed time it seems reasonable. </w:t>
      </w:r>
      <w:r w:rsidRPr="00FB5275">
        <w:fldChar w:fldCharType="begin"/>
      </w:r>
      <w:r w:rsidRPr="00FB5275">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Pr="00FB5275">
        <w:t>[</w:t>
      </w:r>
      <w:hyperlink w:anchor="_ENREF_62" w:tooltip="Rydh, 2005 #100" w:history="1">
        <w:r w:rsidRPr="00FB5275">
          <w:t>62</w:t>
        </w:r>
      </w:hyperlink>
      <w:r w:rsidRPr="00FB5275">
        <w:t>]</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404E7F">
      <w:pPr>
        <w:pStyle w:val="powerwall-price"/>
      </w:pPr>
    </w:p>
    <w:p w14:paraId="1FE756CE" w14:textId="77777777" w:rsidR="00211FC1" w:rsidRPr="00FB5275" w:rsidRDefault="00211FC1" w:rsidP="00404E7F">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08F9D9FB" w14:textId="77777777" w:rsidR="00211FC1" w:rsidRPr="00FB5275" w:rsidRDefault="00211FC1" w:rsidP="00211FC1">
      <w:pPr>
        <w:pStyle w:val="Heading3"/>
      </w:pPr>
      <w:bookmarkStart w:id="143" w:name="_Toc494568011"/>
      <w:r w:rsidRPr="00FB5275">
        <w:t>Modelling of BES</w:t>
      </w:r>
      <w:bookmarkEnd w:id="143"/>
    </w:p>
    <w:p w14:paraId="742C2E0C" w14:textId="77777777" w:rsidR="00211FC1" w:rsidRPr="00FB5275" w:rsidRDefault="00211FC1" w:rsidP="00404E7F">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w:t>
      </w:r>
      <w:r w:rsidRPr="00FB5275">
        <w:lastRenderedPageBreak/>
        <w:t xml:space="preserve">and discharge cycles are factors which affect the performance and life of a battery </w: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 </w:instrTex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DATA </w:instrText>
      </w:r>
      <w:r w:rsidRPr="00FB5275">
        <w:fldChar w:fldCharType="end"/>
      </w:r>
      <w:r w:rsidRPr="00FB5275">
        <w:fldChar w:fldCharType="separate"/>
      </w:r>
      <w:r w:rsidRPr="00FB5275">
        <w:t>[</w:t>
      </w:r>
      <w:hyperlink w:anchor="_ENREF_64" w:tooltip="Teng, 2013 #77" w:history="1">
        <w:r w:rsidRPr="00FB5275">
          <w:t>64</w:t>
        </w:r>
      </w:hyperlink>
      <w:r w:rsidRPr="00FB5275">
        <w:t>]</w:t>
      </w:r>
      <w:r w:rsidRPr="00FB5275">
        <w:fldChar w:fldCharType="end"/>
      </w:r>
      <w:r w:rsidRPr="00FB5275">
        <w:t xml:space="preserve">. </w:t>
      </w:r>
    </w:p>
    <w:p w14:paraId="5DEF8795" w14:textId="77777777" w:rsidR="00211FC1" w:rsidRPr="00FB5275" w:rsidRDefault="00211FC1" w:rsidP="00404E7F"/>
    <w:p w14:paraId="49313778" w14:textId="77777777" w:rsidR="00211FC1" w:rsidRPr="00FB5275" w:rsidRDefault="00211FC1" w:rsidP="00404E7F">
      <w:r w:rsidRPr="00FB5275">
        <w:t xml:space="preserve">The battery life is greatest when the batteries are kept close to 100% of their capacity and after a deep or partial discharge are recharged quickly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0029D65B" w14:textId="77777777" w:rsidR="00211FC1" w:rsidRPr="00FB5275" w:rsidRDefault="00211FC1" w:rsidP="00404E7F"/>
    <w:p w14:paraId="601119C7" w14:textId="77777777" w:rsidR="00211FC1" w:rsidRPr="00FB5275" w:rsidRDefault="00211FC1" w:rsidP="00404E7F">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The energy stored on any day is given by the equation:</w:t>
      </w:r>
    </w:p>
    <w:p w14:paraId="0B16D465" w14:textId="77777777" w:rsidR="00211FC1" w:rsidRPr="00FB5275" w:rsidRDefault="00211FC1" w:rsidP="00404E7F"/>
    <w:p w14:paraId="05DED42D" w14:textId="77777777" w:rsidR="00211FC1" w:rsidRPr="00FB5275" w:rsidRDefault="00211FC1" w:rsidP="00404E7F">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1</w:t>
      </w:r>
      <w:r w:rsidRPr="00FB5275">
        <w:rPr>
          <w:rStyle w:val="EquationsChar"/>
          <w:rFonts w:eastAsia="TimesNewRoman"/>
          <w:i w:val="0"/>
        </w:rPr>
        <w:fldChar w:fldCharType="end"/>
      </w:r>
      <w:r w:rsidRPr="00FB5275">
        <w:rPr>
          <w:rStyle w:val="EquationsChar"/>
          <w:rFonts w:eastAsia="TimesNewRoman"/>
          <w:i w:val="0"/>
        </w:rPr>
        <w:t>)</w:t>
      </w:r>
    </w:p>
    <w:p w14:paraId="507E7FA3" w14:textId="77777777" w:rsidR="00211FC1" w:rsidRPr="00FB5275" w:rsidRDefault="00211FC1" w:rsidP="00404E7F">
      <w:r w:rsidRPr="00FB5275">
        <w:lastRenderedPageBreak/>
        <w:t>Where:</w:t>
      </w:r>
    </w:p>
    <w:p w14:paraId="1FF38063" w14:textId="77777777" w:rsidR="00211FC1" w:rsidRPr="00FB5275" w:rsidRDefault="00211FC1" w:rsidP="00404E7F"/>
    <w:p w14:paraId="5B910638"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Pr="00FB5275">
        <w:t xml:space="preserve"> – the energy stored in the battery on nth day (present day)</w:t>
      </w:r>
    </w:p>
    <w:p w14:paraId="65A86B48"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Pr="00FB5275">
        <w:t xml:space="preserve"> – energy stored in the battery on nth-1 day (day before)</w:t>
      </w:r>
    </w:p>
    <w:p w14:paraId="09289A4D"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Pr="00FB5275">
        <w:t xml:space="preserve"> – daily battery self-discharge rate</w:t>
      </w:r>
    </w:p>
    <w:p w14:paraId="75B43A16"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Pr="00FB5275">
        <w:t xml:space="preserve"> – energy generated by the solar array on the nth day</w:t>
      </w:r>
    </w:p>
    <w:p w14:paraId="1E254E16"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Pr="00FB5275">
        <w:t xml:space="preserve"> – efficiency of the inverter</w:t>
      </w:r>
    </w:p>
    <w:p w14:paraId="183171A5"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Pr="00FB5275">
        <w:t xml:space="preserve"> – efficiency of the battery</w:t>
      </w:r>
    </w:p>
    <w:p w14:paraId="3BE17DA4" w14:textId="77777777" w:rsidR="00211FC1" w:rsidRPr="00FB5275" w:rsidRDefault="00211FC1" w:rsidP="00404E7F"/>
    <w:p w14:paraId="549DC6FB" w14:textId="77777777" w:rsidR="00211FC1" w:rsidRPr="00FB5275" w:rsidRDefault="00211FC1" w:rsidP="00404E7F">
      <w:r w:rsidRPr="00FB5275">
        <w:t>On any nth day, the energy which can be stored in the battery is subject to the condition:</w:t>
      </w:r>
    </w:p>
    <w:p w14:paraId="43E7732F" w14:textId="77777777" w:rsidR="00211FC1" w:rsidRPr="00FB5275" w:rsidRDefault="00211FC1" w:rsidP="00404E7F"/>
    <w:p w14:paraId="213AB069" w14:textId="77777777" w:rsidR="00211FC1" w:rsidRPr="00FB5275" w:rsidRDefault="00211FC1" w:rsidP="00404E7F">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Pr="00FB5275">
        <w:tab/>
      </w:r>
      <w:r w:rsidRPr="00FB5275">
        <w:tab/>
      </w:r>
      <w:r w:rsidRPr="00FB5275">
        <w:tab/>
        <w:t xml:space="preserve">    </w:t>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2</w:t>
      </w:r>
      <w:r w:rsidRPr="00FB5275">
        <w:rPr>
          <w:rStyle w:val="EquationsChar"/>
          <w:rFonts w:eastAsia="TimesNewRoman"/>
          <w:i w:val="0"/>
        </w:rPr>
        <w:fldChar w:fldCharType="end"/>
      </w:r>
      <w:r w:rsidRPr="00FB5275">
        <w:rPr>
          <w:rStyle w:val="EquationsChar"/>
          <w:rFonts w:eastAsia="TimesNewRoman"/>
          <w:i w:val="0"/>
        </w:rPr>
        <w:t>)</w:t>
      </w:r>
    </w:p>
    <w:p w14:paraId="638E79EB" w14:textId="77777777" w:rsidR="00211FC1" w:rsidRPr="00FB5275" w:rsidRDefault="00211FC1" w:rsidP="00404E7F">
      <w:r w:rsidRPr="00FB5275">
        <w:t>Where:</w:t>
      </w:r>
    </w:p>
    <w:p w14:paraId="6BE81B0A"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B5275">
        <w:t xml:space="preserve"> – is the minimum energy level of the battery</w:t>
      </w:r>
    </w:p>
    <w:p w14:paraId="42623356"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Pr="00FB5275">
        <w:t xml:space="preserve"> – is the maximum energy level of the battery</w:t>
      </w:r>
    </w:p>
    <w:p w14:paraId="4C5848E0" w14:textId="77777777" w:rsidR="00211FC1" w:rsidRPr="00FB5275" w:rsidRDefault="00211FC1" w:rsidP="00404E7F"/>
    <w:p w14:paraId="71F0A305" w14:textId="77777777" w:rsidR="00211FC1" w:rsidRPr="00FB5275" w:rsidRDefault="00211FC1" w:rsidP="00404E7F">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37AAFB5E" w14:textId="77777777" w:rsidR="00211FC1" w:rsidRPr="00FB5275" w:rsidRDefault="00211FC1" w:rsidP="00404E7F"/>
    <w:p w14:paraId="357A0510" w14:textId="77777777" w:rsidR="00211FC1" w:rsidRPr="00FB5275" w:rsidRDefault="00211FC1" w:rsidP="00404E7F">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Pr="00FB5275">
        <w:t xml:space="preserve"> </w:t>
      </w:r>
      <w:r w:rsidRPr="00FB5275">
        <w:tab/>
        <w:t xml:space="preserve">  </w:t>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3</w:t>
      </w:r>
      <w:r w:rsidRPr="00FB5275">
        <w:rPr>
          <w:rStyle w:val="EquationsChar"/>
          <w:rFonts w:eastAsia="TimesNewRoman"/>
          <w:i w:val="0"/>
        </w:rPr>
        <w:fldChar w:fldCharType="end"/>
      </w:r>
      <w:r w:rsidRPr="00FB5275">
        <w:rPr>
          <w:rStyle w:val="EquationsChar"/>
          <w:rFonts w:eastAsia="TimesNewRoman"/>
          <w:i w:val="0"/>
        </w:rPr>
        <w:t>)</w:t>
      </w:r>
    </w:p>
    <w:p w14:paraId="25210E55" w14:textId="77777777" w:rsidR="00211FC1" w:rsidRPr="00FB5275" w:rsidRDefault="00211FC1" w:rsidP="00404E7F">
      <w:pPr>
        <w:pStyle w:val="EquaText"/>
      </w:pPr>
    </w:p>
    <w:p w14:paraId="002F8C5A" w14:textId="77777777" w:rsidR="00211FC1" w:rsidRPr="00FB5275" w:rsidRDefault="00211FC1" w:rsidP="00404E7F">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404E7F">
      <w:r w:rsidRPr="00FB5275">
        <w:t>Therefore,</w:t>
      </w:r>
    </w:p>
    <w:p w14:paraId="0C3C5095" w14:textId="77777777" w:rsidR="00211FC1" w:rsidRPr="00FB5275" w:rsidRDefault="00211FC1" w:rsidP="00404E7F">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5</w:t>
      </w:r>
      <w:r w:rsidRPr="00FB5275">
        <w:rPr>
          <w:rStyle w:val="EquationsChar"/>
          <w:rFonts w:eastAsia="TimesNewRoman"/>
          <w:i w:val="0"/>
        </w:rPr>
        <w:fldChar w:fldCharType="end"/>
      </w:r>
      <w:r w:rsidRPr="00FB5275">
        <w:rPr>
          <w:rStyle w:val="EquationsChar"/>
          <w:rFonts w:eastAsia="TimesNewRoman"/>
          <w:i w:val="0"/>
        </w:rPr>
        <w:t>)</w:t>
      </w:r>
    </w:p>
    <w:p w14:paraId="00EC11FD" w14:textId="77777777" w:rsidR="00211FC1" w:rsidRPr="00FB5275" w:rsidRDefault="00211FC1" w:rsidP="00404E7F">
      <w:r w:rsidRPr="00FB5275">
        <w:t>Where:</w:t>
      </w:r>
    </w:p>
    <w:p w14:paraId="7B7AD0AD"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Pr="00FB5275">
        <w:rPr>
          <w:rFonts w:cs="Times New Roman"/>
        </w:rPr>
        <w:t xml:space="preserve"> and is the energy capacity of the battery</w:t>
      </w:r>
    </w:p>
    <w:p w14:paraId="31A47EC7"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Pr="00FB5275">
        <w:t xml:space="preserve"> – is the depth of discharge</w:t>
      </w:r>
    </w:p>
    <w:p w14:paraId="0EA055F6"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Pr="00FB5275">
        <w:t xml:space="preserve"> – is the state of charge </w:t>
      </w:r>
    </w:p>
    <w:p w14:paraId="380E84A7" w14:textId="77777777" w:rsidR="00211FC1" w:rsidRPr="00FB5275" w:rsidRDefault="00211FC1" w:rsidP="00404E7F">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 </w:instrTex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65" w:tooltip="Shen, 2009 #101" w:history="1">
        <w:r w:rsidRPr="00FB5275">
          <w:t>65</w:t>
        </w:r>
      </w:hyperlink>
      <w:r w:rsidRPr="00FB5275">
        <w:t xml:space="preserve">, </w:t>
      </w:r>
      <w:hyperlink w:anchor="_ENREF_66" w:tooltip="Ng, 2009 #129" w:history="1">
        <w:r w:rsidRPr="00FB5275">
          <w:t>66</w:t>
        </w:r>
      </w:hyperlink>
      <w:r w:rsidRPr="00FB5275">
        <w:t>]</w:t>
      </w:r>
      <w:r w:rsidRPr="00FB5275">
        <w:fldChar w:fldCharType="end"/>
      </w:r>
      <w:r w:rsidRPr="00FB5275">
        <w:t xml:space="preserve">: </w:t>
      </w:r>
    </w:p>
    <w:p w14:paraId="2003BCAF" w14:textId="77777777" w:rsidR="00211FC1" w:rsidRPr="00FB5275" w:rsidRDefault="00211FC1" w:rsidP="00404E7F">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Pr="00FB5275">
        <w:rPr>
          <w:rFonts w:eastAsia="TimesNewRoman"/>
        </w:rPr>
        <w:tab/>
      </w:r>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6</w:t>
      </w:r>
      <w:r w:rsidRPr="00FB5275">
        <w:rPr>
          <w:rStyle w:val="EquationsChar"/>
          <w:rFonts w:eastAsia="TimesNewRoman"/>
          <w:i w:val="0"/>
        </w:rPr>
        <w:fldChar w:fldCharType="end"/>
      </w:r>
      <w:r w:rsidRPr="00FB5275">
        <w:rPr>
          <w:rStyle w:val="EquationsChar"/>
          <w:rFonts w:eastAsia="TimesNewRoman"/>
          <w:i w:val="0"/>
        </w:rPr>
        <w:t>)</w:t>
      </w:r>
    </w:p>
    <w:p w14:paraId="4A6A3A06" w14:textId="77777777" w:rsidR="00211FC1" w:rsidRPr="00FB5275" w:rsidRDefault="00211FC1" w:rsidP="00404E7F">
      <w:r w:rsidRPr="00FB5275">
        <w:t>DOD of a battery is linked to the life of the battery. The lower the DOD then the lower the cost of the system and the shorter the battery life.</w:t>
      </w:r>
    </w:p>
    <w:p w14:paraId="6840D7B6" w14:textId="77777777" w:rsidR="00211FC1" w:rsidRPr="00FB5275" w:rsidRDefault="00211FC1" w:rsidP="00404E7F"/>
    <w:p w14:paraId="1AA051A9" w14:textId="77777777" w:rsidR="00211FC1" w:rsidRPr="00FB5275" w:rsidRDefault="00211FC1" w:rsidP="00404E7F">
      <w:r w:rsidRPr="00FB5275">
        <w:t xml:space="preserve">The difference in the battery technologies affect how they should be operated. The DOD can be shallow or deep and the higher the DOD the lower the cycle life and vice versa </w:t>
      </w:r>
      <w:r w:rsidRPr="00FB5275">
        <w:fldChar w:fldCharType="begin"/>
      </w:r>
      <w:r w:rsidRPr="00FB5275">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Pr="00FB5275">
        <w:t>[</w:t>
      </w:r>
      <w:hyperlink w:anchor="_ENREF_67" w:tooltip="Muselli, 2000 #78" w:history="1">
        <w:r w:rsidRPr="00FB5275">
          <w:t>67</w:t>
        </w:r>
      </w:hyperlink>
      <w:r w:rsidRPr="00FB5275">
        <w:t>]</w:t>
      </w:r>
      <w:r w:rsidRPr="00FB5275">
        <w:fldChar w:fldCharType="end"/>
      </w:r>
      <w:r w:rsidRPr="00FB5275">
        <w:t xml:space="preserve">. Batteries can suffer from an effect known as “memory” where the output is depressed over time and this fading is indicated by the State of Health (SOH) of the battery. The present full charged capacity of a battery is different from when the battery was new </w:t>
      </w:r>
      <w:r w:rsidRPr="00FB5275">
        <w:lastRenderedPageBreak/>
        <w:t xml:space="preserve">and subsequently declines over time. The following equation can be used to calculate the SOH of the battery </w:t>
      </w:r>
      <w:r w:rsidRPr="00FB5275">
        <w:fldChar w:fldCharType="begin"/>
      </w:r>
      <w:r w:rsidRPr="00FB5275">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Pr="00FB5275">
        <w:t>[</w:t>
      </w:r>
      <w:hyperlink w:anchor="_ENREF_66" w:tooltip="Ng, 2009 #129" w:history="1">
        <w:r w:rsidRPr="00FB5275">
          <w:t>66</w:t>
        </w:r>
      </w:hyperlink>
      <w:r w:rsidRPr="00FB5275">
        <w:t>]</w:t>
      </w:r>
      <w:r w:rsidRPr="00FB5275">
        <w:fldChar w:fldCharType="end"/>
      </w:r>
      <w:r w:rsidRPr="00FB5275">
        <w:t xml:space="preserve">: </w:t>
      </w:r>
    </w:p>
    <w:p w14:paraId="1369937E" w14:textId="77777777" w:rsidR="00211FC1" w:rsidRPr="00FB5275" w:rsidRDefault="00211FC1" w:rsidP="00404E7F"/>
    <w:p w14:paraId="544C0D1B" w14:textId="77777777" w:rsidR="00211FC1" w:rsidRPr="00FB5275" w:rsidRDefault="00211FC1" w:rsidP="00404E7F">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7</w:t>
      </w:r>
      <w:r w:rsidRPr="00FB5275">
        <w:rPr>
          <w:rStyle w:val="EquationsChar"/>
          <w:rFonts w:eastAsia="TimesNewRoman"/>
          <w:i w:val="0"/>
        </w:rPr>
        <w:fldChar w:fldCharType="end"/>
      </w:r>
      <w:r w:rsidRPr="00FB5275">
        <w:rPr>
          <w:rStyle w:val="EquationsChar"/>
          <w:rFonts w:eastAsia="TimesNewRoman"/>
          <w:i w:val="0"/>
        </w:rPr>
        <w:t>)</w:t>
      </w:r>
    </w:p>
    <w:p w14:paraId="049FB7D4" w14:textId="77777777" w:rsidR="00211FC1" w:rsidRPr="00FB5275" w:rsidRDefault="00211FC1" w:rsidP="00404E7F"/>
    <w:p w14:paraId="7E5BEC85" w14:textId="77777777" w:rsidR="00211FC1" w:rsidRPr="00FB5275" w:rsidRDefault="00211FC1" w:rsidP="00404E7F">
      <w:r w:rsidRPr="00FB5275">
        <w:t>Where:</w:t>
      </w:r>
    </w:p>
    <w:p w14:paraId="278DA679" w14:textId="77777777" w:rsidR="00211FC1" w:rsidRPr="00FB5275" w:rsidRDefault="00211FC1" w:rsidP="00404E7F">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Pr="00FB5275">
        <w:t xml:space="preserve"> – is the original rated capacity of the battery</w:t>
      </w:r>
    </w:p>
    <w:p w14:paraId="0038490D" w14:textId="77777777" w:rsidR="00211FC1" w:rsidRPr="00FB5275" w:rsidRDefault="00211FC1" w:rsidP="00404E7F">
      <w:r w:rsidRPr="00FB5275">
        <w:br w:type="page"/>
      </w:r>
    </w:p>
    <w:p w14:paraId="0A572A14" w14:textId="77777777" w:rsidR="00211FC1" w:rsidRPr="00FB5275" w:rsidRDefault="00211FC1" w:rsidP="00211FC1">
      <w:pPr>
        <w:pStyle w:val="Heading2"/>
      </w:pPr>
      <w:bookmarkStart w:id="144" w:name="_Toc494568012"/>
      <w:r w:rsidRPr="00FB5275">
        <w:lastRenderedPageBreak/>
        <w:t>North QLD Solar Radiation</w:t>
      </w:r>
      <w:bookmarkEnd w:id="144"/>
    </w:p>
    <w:p w14:paraId="4CF5F724" w14:textId="77777777" w:rsidR="00211FC1" w:rsidRPr="00FB5275" w:rsidRDefault="00211FC1" w:rsidP="00404E7F">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Pr="00FB5275">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Pr="00FB5275">
        <w:t>[</w:t>
      </w:r>
      <w:hyperlink w:anchor="_ENREF_68" w:tooltip="McKenzie, 1993 #81" w:history="1">
        <w:r w:rsidRPr="00FB5275">
          <w:t>68</w:t>
        </w:r>
      </w:hyperlink>
      <w:r w:rsidRPr="00FB5275">
        <w:t>]</w:t>
      </w:r>
      <w:r w:rsidRPr="00FB5275">
        <w:fldChar w:fldCharType="end"/>
      </w:r>
      <w:r w:rsidRPr="00FB5275">
        <w:t xml:space="preserve">. </w:t>
      </w:r>
    </w:p>
    <w:p w14:paraId="1316F8F0" w14:textId="77777777" w:rsidR="00211FC1" w:rsidRPr="00FB5275" w:rsidRDefault="00211FC1" w:rsidP="00404E7F"/>
    <w:p w14:paraId="7358C3B6" w14:textId="77777777" w:rsidR="00211FC1" w:rsidRPr="00FB5275" w:rsidRDefault="00211FC1" w:rsidP="00404E7F">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and was taken from the Bureau of Meteorology website </w:t>
      </w:r>
      <w:r w:rsidRPr="00FB5275">
        <w:fldChar w:fldCharType="begin"/>
      </w:r>
      <w:r w:rsidRPr="00FB5275">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Pr="00FB5275">
        <w:t>[</w:t>
      </w:r>
      <w:hyperlink w:anchor="_ENREF_69" w:tooltip="(BOM), 2017 #79" w:history="1">
        <w:r w:rsidRPr="00FB5275">
          <w:t>69</w:t>
        </w:r>
      </w:hyperlink>
      <w:r w:rsidRPr="00FB5275">
        <w:t>]</w:t>
      </w:r>
      <w:r w:rsidRPr="00FB5275">
        <w:fldChar w:fldCharType="end"/>
      </w:r>
      <w:r w:rsidRPr="00FB5275">
        <w:t xml:space="preserve">. </w:t>
      </w:r>
    </w:p>
    <w:p w14:paraId="2F59039F" w14:textId="77777777" w:rsidR="00211FC1" w:rsidRPr="00FB5275" w:rsidRDefault="00211FC1" w:rsidP="00404E7F">
      <w:r w:rsidRPr="00FB5275">
        <w:lastRenderedPageBreak/>
        <mc:AlternateContent>
          <mc:Choice Requires="wpg">
            <w:drawing>
              <wp:anchor distT="0" distB="0" distL="114300" distR="114300" simplePos="0" relativeHeight="251635712" behindDoc="0" locked="0" layoutInCell="1" allowOverlap="1" wp14:anchorId="2EEDA9FB" wp14:editId="6E9EDB6C">
                <wp:simplePos x="0" y="0"/>
                <wp:positionH relativeFrom="column">
                  <wp:posOffset>-91440</wp:posOffset>
                </wp:positionH>
                <wp:positionV relativeFrom="paragraph">
                  <wp:posOffset>289560</wp:posOffset>
                </wp:positionV>
                <wp:extent cx="5731510" cy="4551045"/>
                <wp:effectExtent l="0" t="0" r="2540" b="1905"/>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551045"/>
                          <a:chOff x="0" y="0"/>
                          <a:chExt cx="5731510" cy="4551045"/>
                        </a:xfrm>
                      </wpg:grpSpPr>
                      <pic:pic xmlns:pic="http://schemas.openxmlformats.org/drawingml/2006/picture">
                        <pic:nvPicPr>
                          <pic:cNvPr id="7221" name="Picture 7221"/>
                          <pic:cNvPicPr>
                            <a:picLocks noChangeAspect="1"/>
                          </pic:cNvPicPr>
                        </pic:nvPicPr>
                        <pic:blipFill>
                          <a:blip r:embed="rId122"/>
                          <a:stretch>
                            <a:fillRect/>
                          </a:stretch>
                        </pic:blipFill>
                        <pic:spPr>
                          <a:xfrm>
                            <a:off x="0" y="0"/>
                            <a:ext cx="5731510" cy="3988435"/>
                          </a:xfrm>
                          <a:prstGeom prst="rect">
                            <a:avLst/>
                          </a:prstGeom>
                        </pic:spPr>
                      </pic:pic>
                      <wps:wsp>
                        <wps:cNvPr id="7187" name="Text Box 7187"/>
                        <wps:cNvSpPr txBox="1"/>
                        <wps:spPr>
                          <a:xfrm>
                            <a:off x="0" y="4110355"/>
                            <a:ext cx="5731510" cy="440690"/>
                          </a:xfrm>
                          <a:prstGeom prst="rect">
                            <a:avLst/>
                          </a:prstGeom>
                          <a:solidFill>
                            <a:prstClr val="white"/>
                          </a:solidFill>
                          <a:ln>
                            <a:noFill/>
                          </a:ln>
                        </wps:spPr>
                        <wps:txbx>
                          <w:txbxContent>
                            <w:p w14:paraId="127F5881" w14:textId="77777777" w:rsidR="00404E7F" w:rsidRPr="00BB0A4A" w:rsidRDefault="00404E7F" w:rsidP="00404E7F">
                              <w:pPr>
                                <w:pStyle w:val="Caption"/>
                                <w:rPr>
                                  <w:szCs w:val="24"/>
                                </w:rPr>
                              </w:pPr>
                              <w:bookmarkStart w:id="145" w:name="_Ref492978409"/>
                              <w:bookmarkStart w:id="146" w:name="_Toc494553840"/>
                              <w:bookmarkStart w:id="147"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7"/>
                              <w:r>
                                <w:t xml:space="preserve"> - Australian Solar Irradiance [61]</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EEDA9FB" id="Group 7189" o:spid="_x0000_s1095" style="position:absolute;left:0;text-align:left;margin-left:-7.2pt;margin-top:22.8pt;width:451.3pt;height:358.35pt;z-index:251635712;mso-height-relative:margin" coordsize="57315,45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3" o:title=""/>
                </v:shape>
                <v:shape id="Text Box 7187" o:spid="_x0000_s1097" type="#_x0000_t202" style="position:absolute;top:41103;width:57315;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127F5881" w14:textId="77777777" w:rsidR="00404E7F" w:rsidRPr="00BB0A4A" w:rsidRDefault="00404E7F" w:rsidP="00404E7F">
                        <w:pPr>
                          <w:pStyle w:val="Caption"/>
                          <w:rPr>
                            <w:szCs w:val="24"/>
                          </w:rPr>
                        </w:pPr>
                        <w:bookmarkStart w:id="148" w:name="_Ref492978409"/>
                        <w:bookmarkStart w:id="149" w:name="_Toc494553840"/>
                        <w:bookmarkStart w:id="150"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0"/>
                        <w:r>
                          <w:t xml:space="preserve"> - Australian Solar Irradiance [61]</w:t>
                        </w:r>
                        <w:bookmarkEnd w:id="148"/>
                        <w:bookmarkEnd w:id="149"/>
                      </w:p>
                    </w:txbxContent>
                  </v:textbox>
                </v:shape>
                <w10:wrap type="square"/>
              </v:group>
            </w:pict>
          </mc:Fallback>
        </mc:AlternateContent>
      </w:r>
    </w:p>
    <w:p w14:paraId="04ECB0D3" w14:textId="77777777" w:rsidR="00211FC1" w:rsidRPr="00FB5275" w:rsidRDefault="00211FC1" w:rsidP="00404E7F"/>
    <w:p w14:paraId="07483BC3" w14:textId="77777777" w:rsidR="00211FC1" w:rsidRPr="00FB5275" w:rsidRDefault="00211FC1" w:rsidP="00404E7F">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Pr="00FB5275">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Pr="00FB5275">
        <w:t>[</w:t>
      </w:r>
      <w:hyperlink w:anchor="_ENREF_70" w:tooltip="Zahedi, 2010 #36" w:history="1">
        <w:r w:rsidRPr="00FB5275">
          <w:t>70</w:t>
        </w:r>
      </w:hyperlink>
      <w:r w:rsidRPr="00FB5275">
        <w:t>]</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Pr="00FB5275">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Pr="00FB5275">
        <w:t>[</w:t>
      </w:r>
      <w:hyperlink w:anchor="_ENREF_71" w:tooltip="Bernhard, 1997 #80" w:history="1">
        <w:r w:rsidRPr="00FB5275">
          <w:t>71</w:t>
        </w:r>
      </w:hyperlink>
      <w:r w:rsidRPr="00FB5275">
        <w:t>]</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in </w:t>
      </w:r>
      <w:r w:rsidRPr="00FB5275">
        <w:fldChar w:fldCharType="begin"/>
      </w:r>
      <w:r w:rsidRPr="00FB5275">
        <w:instrText xml:space="preserve"> REF _Ref479519412 \h  \* MERGEFORMAT </w:instrText>
      </w:r>
      <w:r w:rsidRPr="00FB5275">
        <w:fldChar w:fldCharType="separate"/>
      </w:r>
      <w:r w:rsidRPr="00FB5275">
        <w:t>Figure 2</w:t>
      </w:r>
      <w:r w:rsidRPr="00FB5275">
        <w:noBreakHyphen/>
        <w:t>21</w:t>
      </w:r>
      <w:r w:rsidRPr="00FB5275">
        <w:fldChar w:fldCharType="end"/>
      </w:r>
      <w:r w:rsidRPr="00FB5275">
        <w:t>. This total radiation figure was created in Turkey with a similar latitude to Townsville but in the Northern Hemisphere. It shows the relationship between month and amount of solar radiation and how it varies throughout the year.</w:t>
      </w:r>
      <w:bookmarkStart w:id="151" w:name="globalirradiance"/>
      <w:bookmarkEnd w:id="151"/>
    </w:p>
    <w:p w14:paraId="792968A6" w14:textId="77777777" w:rsidR="00211FC1" w:rsidRPr="00FB5275" w:rsidRDefault="00211FC1" w:rsidP="00404E7F">
      <w:r w:rsidRPr="00FB5275">
        <w:lastRenderedPageBreak/>
        <mc:AlternateContent>
          <mc:Choice Requires="wpg">
            <w:drawing>
              <wp:anchor distT="0" distB="0" distL="114300" distR="114300" simplePos="0" relativeHeight="251637760" behindDoc="0" locked="0" layoutInCell="1" allowOverlap="1" wp14:anchorId="5F54A4E2" wp14:editId="4D466C9C">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4"/>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68B89D16" w14:textId="77777777" w:rsidR="00404E7F" w:rsidRPr="00D803C5" w:rsidRDefault="00404E7F" w:rsidP="00404E7F">
                              <w:pPr>
                                <w:pStyle w:val="Caption"/>
                              </w:pPr>
                              <w:bookmarkStart w:id="152" w:name="_Toc494553841"/>
                              <w:bookmarkStart w:id="153"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3"/>
                              <w:r>
                                <w:t xml:space="preserve"> </w:t>
                              </w:r>
                              <w:r w:rsidRPr="005E24DD">
                                <w:t>-</w:t>
                              </w:r>
                              <w:r>
                                <w:t xml:space="preserve"> Average Hourly Total Solar Radiation on Horizontal Surface (measured) [63]</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54A4E2" id="Group 7210" o:spid="_x0000_s1098" style="position:absolute;left:0;text-align:left;margin-left:-8.45pt;margin-top:18.1pt;width:457.7pt;height:348pt;z-index:25163776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5"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68B89D16" w14:textId="77777777" w:rsidR="00404E7F" w:rsidRPr="00D803C5" w:rsidRDefault="00404E7F" w:rsidP="00404E7F">
                        <w:pPr>
                          <w:pStyle w:val="Caption"/>
                        </w:pPr>
                        <w:bookmarkStart w:id="154" w:name="_Toc494553841"/>
                        <w:bookmarkStart w:id="155"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5"/>
                        <w:r>
                          <w:t xml:space="preserve"> </w:t>
                        </w:r>
                        <w:r w:rsidRPr="005E24DD">
                          <w:t>-</w:t>
                        </w:r>
                        <w:r>
                          <w:t xml:space="preserve"> Average Hourly Total Solar Radiation on Horizontal Surface (measured) [63]</w:t>
                        </w:r>
                        <w:bookmarkEnd w:id="154"/>
                      </w:p>
                    </w:txbxContent>
                  </v:textbox>
                </v:shape>
                <w10:wrap type="square"/>
              </v:group>
            </w:pict>
          </mc:Fallback>
        </mc:AlternateContent>
      </w:r>
    </w:p>
    <w:p w14:paraId="44A0AD14" w14:textId="77777777" w:rsidR="00211FC1" w:rsidRPr="00FB5275" w:rsidRDefault="00211FC1" w:rsidP="00404E7F">
      <w:r w:rsidRPr="00FB5275">
        <w:br w:type="page"/>
      </w:r>
    </w:p>
    <w:p w14:paraId="631CAD02" w14:textId="77777777" w:rsidR="00211FC1" w:rsidRPr="00FB5275" w:rsidRDefault="00211FC1" w:rsidP="00404E7F"/>
    <w:p w14:paraId="5E261046" w14:textId="77777777" w:rsidR="00211FC1" w:rsidRPr="00FB5275" w:rsidRDefault="00211FC1" w:rsidP="00211FC1">
      <w:pPr>
        <w:pStyle w:val="Heading3"/>
      </w:pPr>
      <w:bookmarkStart w:id="156" w:name="_Toc494568013"/>
      <w:r w:rsidRPr="00FB5275">
        <w:t>PSH Conversion</w:t>
      </w:r>
      <w:bookmarkEnd w:id="156"/>
    </w:p>
    <w:p w14:paraId="754B3281" w14:textId="77777777" w:rsidR="00211FC1" w:rsidRPr="00FB5275" w:rsidRDefault="00211FC1" w:rsidP="00404E7F">
      <w:r w:rsidRPr="00FB5275">
        <w:t xml:space="preserve">The data which is given in </w:t>
      </w:r>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404E7F"/>
    <w:p w14:paraId="2C915EA7" w14:textId="77777777" w:rsidR="00211FC1" w:rsidRPr="00FB5275" w:rsidRDefault="00211FC1" w:rsidP="00404E7F">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404E7F"/>
    <w:p w14:paraId="04DA5262" w14:textId="77777777" w:rsidR="00211FC1" w:rsidRPr="00FB5275" w:rsidRDefault="00211FC1" w:rsidP="00404E7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404E7F"/>
    <w:p w14:paraId="31138527" w14:textId="77777777" w:rsidR="00211FC1" w:rsidRPr="00FB5275" w:rsidRDefault="00211FC1" w:rsidP="00404E7F">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211FC1" w:rsidP="00404E7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404E7F"/>
    <w:p w14:paraId="16A248AE" w14:textId="77777777" w:rsidR="00211FC1" w:rsidRPr="00FB5275" w:rsidRDefault="00211FC1" w:rsidP="00404E7F">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404E7F"/>
    <w:p w14:paraId="0A9A74EB" w14:textId="77777777" w:rsidR="00211FC1" w:rsidRPr="00FB5275" w:rsidRDefault="00211FC1" w:rsidP="00404E7F">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404E7F"/>
    <w:p w14:paraId="7E8DF443" w14:textId="77777777" w:rsidR="00211FC1" w:rsidRPr="00FB5275" w:rsidRDefault="00211FC1" w:rsidP="00404E7F">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Pr="00FB5275">
        <w:rPr>
          <w:sz w:val="32"/>
          <w:szCs w:val="32"/>
        </w:rPr>
        <w:t xml:space="preserve"> = </w:t>
      </w:r>
      <w:r w:rsidRPr="00FB5275">
        <w:rPr>
          <w:szCs w:val="32"/>
        </w:rPr>
        <w:t>1</w:t>
      </w:r>
      <w:r w:rsidRPr="00FB5275">
        <w:tab/>
      </w:r>
      <w:r w:rsidRPr="00FB5275">
        <w:tab/>
      </w:r>
      <w:r w:rsidRPr="00FB5275">
        <w:tab/>
      </w:r>
      <w:r w:rsidRPr="00FB5275">
        <w:tab/>
      </w:r>
      <w:r w:rsidRPr="00FB5275">
        <w:rPr>
          <w:rStyle w:val="EquationsChar"/>
        </w:rPr>
        <w:t>(</w:t>
      </w:r>
      <w:r w:rsidRPr="00FB5275">
        <w:rPr>
          <w:rStyle w:val="EquationsChar"/>
        </w:rPr>
        <w:fldChar w:fldCharType="begin"/>
      </w:r>
      <w:r w:rsidRPr="00FB5275">
        <w:rPr>
          <w:rStyle w:val="EquationsChar"/>
        </w:rPr>
        <w:instrText xml:space="preserve"> STYLEREF 1 \s </w:instrText>
      </w:r>
      <w:r w:rsidRPr="00FB5275">
        <w:rPr>
          <w:rStyle w:val="EquationsChar"/>
        </w:rPr>
        <w:fldChar w:fldCharType="separate"/>
      </w:r>
      <w:r w:rsidRPr="00FB5275">
        <w:rPr>
          <w:rStyle w:val="EquationsChar"/>
        </w:rPr>
        <w:t>2</w:t>
      </w:r>
      <w:r w:rsidRPr="00FB5275">
        <w:rPr>
          <w:rStyle w:val="EquationsChar"/>
        </w:rPr>
        <w:fldChar w:fldCharType="end"/>
      </w:r>
      <w:r w:rsidRPr="00FB5275">
        <w:rPr>
          <w:rStyle w:val="EquationsChar"/>
        </w:rPr>
        <w:noBreakHyphen/>
      </w:r>
      <w:r w:rsidRPr="00FB5275">
        <w:rPr>
          <w:rStyle w:val="EquationsChar"/>
        </w:rPr>
        <w:fldChar w:fldCharType="begin"/>
      </w:r>
      <w:r w:rsidRPr="00FB5275">
        <w:rPr>
          <w:rStyle w:val="EquationsChar"/>
        </w:rPr>
        <w:instrText xml:space="preserve"> SEQ Equation \* ARABIC \s 1 </w:instrText>
      </w:r>
      <w:r w:rsidRPr="00FB5275">
        <w:rPr>
          <w:rStyle w:val="EquationsChar"/>
        </w:rPr>
        <w:fldChar w:fldCharType="separate"/>
      </w:r>
      <w:r w:rsidRPr="00FB5275">
        <w:rPr>
          <w:rStyle w:val="EquationsChar"/>
        </w:rPr>
        <w:t>18</w:t>
      </w:r>
      <w:r w:rsidRPr="00FB5275">
        <w:rPr>
          <w:rStyle w:val="EquationsChar"/>
        </w:rPr>
        <w:fldChar w:fldCharType="end"/>
      </w:r>
      <w:r w:rsidRPr="00FB5275">
        <w:rPr>
          <w:rStyle w:val="EquationsChar"/>
        </w:rPr>
        <w:t>)</w:t>
      </w:r>
    </w:p>
    <w:p w14:paraId="26E098D1" w14:textId="77777777" w:rsidR="00211FC1" w:rsidRPr="00FB5275" w:rsidRDefault="00211FC1" w:rsidP="00404E7F"/>
    <w:p w14:paraId="115341C0" w14:textId="77777777" w:rsidR="00211FC1" w:rsidRPr="00FB5275" w:rsidRDefault="00211FC1" w:rsidP="00404E7F">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404E7F"/>
    <w:p w14:paraId="3351CB68" w14:textId="77777777" w:rsidR="00211FC1" w:rsidRPr="00FB5275" w:rsidRDefault="00211FC1" w:rsidP="00404E7F">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404E7F"/>
    <w:p w14:paraId="4BCEAC30" w14:textId="77777777" w:rsidR="00211FC1" w:rsidRPr="00FB5275" w:rsidRDefault="00211FC1" w:rsidP="00404E7F">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77777777" w:rsidR="00211FC1" w:rsidRPr="00FB5275" w:rsidRDefault="00211FC1" w:rsidP="00404E7F">
      <w:r w:rsidRPr="00FB5275">
        <w:br w:type="page"/>
      </w:r>
    </w:p>
    <w:p w14:paraId="5C0E4043" w14:textId="77777777" w:rsidR="00211FC1" w:rsidRPr="00FB5275" w:rsidRDefault="00211FC1" w:rsidP="00211FC1">
      <w:pPr>
        <w:pStyle w:val="Heading2"/>
      </w:pPr>
      <w:bookmarkStart w:id="157" w:name="_Toc494568014"/>
      <w:r w:rsidRPr="00FB5275">
        <w:lastRenderedPageBreak/>
        <w:t>Optimal Roof Tilt Angle &amp; Orientation</w:t>
      </w:r>
      <w:bookmarkEnd w:id="157"/>
    </w:p>
    <w:p w14:paraId="29C42D66" w14:textId="77777777" w:rsidR="00211FC1" w:rsidRPr="00FB5275" w:rsidRDefault="00211FC1" w:rsidP="00404E7F">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Pr="00FB5275">
        <w:t>Figure 2</w:t>
      </w:r>
      <w:r w:rsidRPr="00FB5275">
        <w:noBreakHyphen/>
        <w:t>22</w:t>
      </w:r>
      <w:r w:rsidRPr="00FB5275">
        <w:fldChar w:fldCharType="end"/>
      </w:r>
      <w:r w:rsidRPr="00FB5275">
        <w:t xml:space="preserve"> show higher amounts of solar radiation due to pitch and orientation.</w:t>
      </w:r>
    </w:p>
    <w:p w14:paraId="660E5A79" w14:textId="77777777" w:rsidR="00211FC1" w:rsidRPr="00FB5275" w:rsidRDefault="00211FC1" w:rsidP="00404E7F"/>
    <w:p w14:paraId="4FB1CB8B" w14:textId="77777777" w:rsidR="00211FC1" w:rsidRPr="00FB5275" w:rsidRDefault="00211FC1" w:rsidP="00404E7F">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Pr="00FB5275">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Pr="00FB5275">
        <w:rPr>
          <w:lang w:eastAsia="en-GB"/>
        </w:rPr>
        <w:t>[</w:t>
      </w:r>
      <w:hyperlink w:anchor="_ENREF_72" w:tooltip="Ulgen, 2006 #167" w:history="1">
        <w:r w:rsidRPr="00FB5275">
          <w:rPr>
            <w:lang w:eastAsia="en-GB"/>
          </w:rPr>
          <w:t>72</w:t>
        </w:r>
      </w:hyperlink>
      <w:r w:rsidRPr="00FB5275">
        <w:rPr>
          <w:lang w:eastAsia="en-GB"/>
        </w:rPr>
        <w:t>]</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404E7F">
      <w:pPr>
        <w:rPr>
          <w:lang w:eastAsia="en-GB"/>
        </w:rPr>
      </w:pPr>
      <w:r w:rsidRPr="00FB5275">
        <w:lastRenderedPageBreak/>
        <mc:AlternateContent>
          <mc:Choice Requires="wpg">
            <w:drawing>
              <wp:anchor distT="0" distB="0" distL="114300" distR="114300" simplePos="0" relativeHeight="251688960" behindDoc="0" locked="0" layoutInCell="1" allowOverlap="1" wp14:anchorId="21C175D7" wp14:editId="15D2726E">
                <wp:simplePos x="0" y="0"/>
                <wp:positionH relativeFrom="column">
                  <wp:posOffset>-364490</wp:posOffset>
                </wp:positionH>
                <wp:positionV relativeFrom="paragraph">
                  <wp:posOffset>162560</wp:posOffset>
                </wp:positionV>
                <wp:extent cx="6262370" cy="2354580"/>
                <wp:effectExtent l="0" t="0" r="5080" b="762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354580"/>
                          <a:chOff x="-10160" y="0"/>
                          <a:chExt cx="6262370" cy="2354580"/>
                        </a:xfrm>
                      </wpg:grpSpPr>
                      <pic:pic xmlns:pic="http://schemas.openxmlformats.org/drawingml/2006/picture">
                        <pic:nvPicPr>
                          <pic:cNvPr id="7242" name="Picture 7242"/>
                          <pic:cNvPicPr>
                            <a:picLocks noChangeAspect="1"/>
                          </pic:cNvPicPr>
                        </pic:nvPicPr>
                        <pic:blipFill rotWithShape="1">
                          <a:blip r:embed="rId126"/>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7"/>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703580"/>
                          </a:xfrm>
                          <a:prstGeom prst="rect">
                            <a:avLst/>
                          </a:prstGeom>
                          <a:solidFill>
                            <a:prstClr val="white"/>
                          </a:solidFill>
                          <a:ln>
                            <a:noFill/>
                          </a:ln>
                        </wps:spPr>
                        <wps:txbx>
                          <w:txbxContent>
                            <w:p w14:paraId="0038D277" w14:textId="77777777" w:rsidR="00404E7F" w:rsidRPr="00E65486" w:rsidRDefault="00404E7F" w:rsidP="00404E7F">
                              <w:pPr>
                                <w:pStyle w:val="Caption"/>
                                <w:rPr>
                                  <w:szCs w:val="24"/>
                                </w:rPr>
                              </w:pPr>
                              <w:bookmarkStart w:id="158" w:name="_Toc494553842"/>
                              <w:bookmarkStart w:id="159"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9"/>
                              <w:r>
                                <w:t xml:space="preserve"> - </w:t>
                              </w:r>
                              <w:r w:rsidRPr="00F30F17">
                                <w:t>3D annual radiation map of pitched roof from south-eastern view (left) and north-eastern view (right)</w:t>
                              </w:r>
                              <w:r>
                                <w:t xml:space="preserve"> [9]</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1C175D7" id="Group 7261" o:spid="_x0000_s1101" style="position:absolute;left:0;text-align:left;margin-left:-28.7pt;margin-top:12.8pt;width:493.1pt;height:185.4pt;z-index:251688960;mso-height-relative:margin" coordorigin="-101" coordsize="62623,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DB0YMNKAQAAB4MAAAOAAAAAAAAAAAAAAAAADoCAABkcnMvZTJv&#10;RG9jLnhtbFBLAQItABQABgAIAAAAIQAubPAAxQAAAKUBAAAZAAAAAAAAAAAAAAAAAI4GAABkcnMv&#10;X3JlbHMvZTJvRG9jLnhtbC5yZWxzUEsBAi0AFAAGAAgAAAAhAKWJtRH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8"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29" o:title="" cropbottom="6802f"/>
                </v:shape>
                <v:shape id="Text Box 7247" o:spid="_x0000_s1104" type="#_x0000_t202" style="position:absolute;left:-101;top:16510;width:62623;height:7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038D277" w14:textId="77777777" w:rsidR="00404E7F" w:rsidRPr="00E65486" w:rsidRDefault="00404E7F" w:rsidP="00404E7F">
                        <w:pPr>
                          <w:pStyle w:val="Caption"/>
                          <w:rPr>
                            <w:szCs w:val="24"/>
                          </w:rPr>
                        </w:pPr>
                        <w:bookmarkStart w:id="160" w:name="_Toc494553842"/>
                        <w:bookmarkStart w:id="161"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0"/>
                      </w:p>
                    </w:txbxContent>
                  </v:textbox>
                </v:shape>
                <w10:wrap type="square"/>
              </v:group>
            </w:pict>
          </mc:Fallback>
        </mc:AlternateContent>
      </w:r>
    </w:p>
    <w:p w14:paraId="400BD4A4" w14:textId="77777777" w:rsidR="00211FC1" w:rsidRPr="00FB5275" w:rsidRDefault="00211FC1" w:rsidP="00404E7F">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Pr="00FB5275">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Pr="00FB5275">
        <w:rPr>
          <w:lang w:eastAsia="en-GB"/>
        </w:rPr>
        <w:t>[</w:t>
      </w:r>
      <w:hyperlink w:anchor="_ENREF_73" w:tooltip="Cheng, 2009 #166" w:history="1">
        <w:r w:rsidRPr="00FB5275">
          <w:rPr>
            <w:lang w:eastAsia="en-GB"/>
          </w:rPr>
          <w:t>73</w:t>
        </w:r>
      </w:hyperlink>
      <w:r w:rsidRPr="00FB5275">
        <w:rPr>
          <w:lang w:eastAsia="en-GB"/>
        </w:rPr>
        <w:t>]</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404E7F">
      <w:pPr>
        <w:rPr>
          <w:lang w:eastAsia="en-GB"/>
        </w:rPr>
      </w:pPr>
    </w:p>
    <w:p w14:paraId="3444037A" w14:textId="77777777" w:rsidR="00211FC1" w:rsidRPr="00FB5275" w:rsidRDefault="00211FC1" w:rsidP="00404E7F">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sidRPr="00FB5275">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Pr="00FB5275">
        <w:rPr>
          <w:lang w:eastAsia="en-GB"/>
        </w:rPr>
        <w:t>[</w:t>
      </w:r>
      <w:hyperlink w:anchor="_ENREF_74" w:tooltip="Kacira, 2004 #165" w:history="1">
        <w:r w:rsidRPr="00FB5275">
          <w:rPr>
            <w:lang w:eastAsia="en-GB"/>
          </w:rPr>
          <w:t>74</w:t>
        </w:r>
      </w:hyperlink>
      <w:r w:rsidRPr="00FB5275">
        <w:rPr>
          <w:lang w:eastAsia="en-GB"/>
        </w:rPr>
        <w:t>]</w:t>
      </w:r>
      <w:r w:rsidRPr="00FB5275">
        <w:rPr>
          <w:lang w:eastAsia="en-GB"/>
        </w:rPr>
        <w:fldChar w:fldCharType="end"/>
      </w:r>
      <w:r w:rsidRPr="00FB5275">
        <w:rPr>
          <w:lang w:eastAsia="en-GB"/>
        </w:rPr>
        <w:t>.</w:t>
      </w:r>
    </w:p>
    <w:p w14:paraId="30464081" w14:textId="77777777" w:rsidR="00211FC1" w:rsidRPr="00FB5275" w:rsidRDefault="00211FC1" w:rsidP="00404E7F">
      <w:pPr>
        <w:rPr>
          <w:lang w:eastAsia="en-GB"/>
        </w:rPr>
      </w:pPr>
    </w:p>
    <w:p w14:paraId="12255EE5" w14:textId="77777777" w:rsidR="00211FC1" w:rsidRPr="00FB5275" w:rsidRDefault="00211FC1" w:rsidP="00404E7F">
      <w:pPr>
        <w:rPr>
          <w:lang w:eastAsia="en-GB"/>
        </w:rPr>
      </w:pPr>
      <w:r w:rsidRPr="00FB5275">
        <w:rPr>
          <w:lang w:eastAsia="en-GB"/>
        </w:rPr>
        <w:lastRenderedPageBreak/>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Pr="00FB5275">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Pr="00FB5275">
        <w:t>[</w:t>
      </w:r>
      <w:hyperlink w:anchor="_ENREF_75" w:tooltip="Perez, 1993 #159" w:history="1">
        <w:r w:rsidRPr="00FB5275">
          <w:t>75</w:t>
        </w:r>
      </w:hyperlink>
      <w:r w:rsidRPr="00FB5275">
        <w:t>]</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Pr="00FB5275">
        <w:t>Figure 2</w:t>
      </w:r>
      <w:r w:rsidRPr="00FB5275">
        <w:noBreakHyphen/>
        <w:t>23</w:t>
      </w: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404E7F">
      <w:r w:rsidRPr="00FB5275">
        <w:rPr>
          <w:lang w:eastAsia="en-GB"/>
        </w:rPr>
        <mc:AlternateContent>
          <mc:Choice Requires="wpg">
            <w:drawing>
              <wp:anchor distT="0" distB="0" distL="114300" distR="114300" simplePos="0" relativeHeight="251689984" behindDoc="0" locked="0" layoutInCell="1" allowOverlap="1" wp14:anchorId="457C97B7" wp14:editId="57D51255">
                <wp:simplePos x="0" y="0"/>
                <wp:positionH relativeFrom="column">
                  <wp:posOffset>-8255</wp:posOffset>
                </wp:positionH>
                <wp:positionV relativeFrom="paragraph">
                  <wp:posOffset>0</wp:posOffset>
                </wp:positionV>
                <wp:extent cx="5616575" cy="2415540"/>
                <wp:effectExtent l="0" t="0" r="3175" b="381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415540"/>
                          <a:chOff x="0" y="0"/>
                          <a:chExt cx="5616575" cy="241554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0"/>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1"/>
                            <a:stretch>
                              <a:fillRect/>
                            </a:stretch>
                          </pic:blipFill>
                          <pic:spPr>
                            <a:xfrm>
                              <a:off x="2618105" y="0"/>
                              <a:ext cx="2998470" cy="1440815"/>
                            </a:xfrm>
                            <a:prstGeom prst="rect">
                              <a:avLst/>
                            </a:prstGeom>
                          </pic:spPr>
                        </pic:pic>
                      </wpg:grpSp>
                      <wps:wsp>
                        <wps:cNvPr id="23" name="Text Box 23"/>
                        <wps:cNvSpPr txBox="1"/>
                        <wps:spPr>
                          <a:xfrm>
                            <a:off x="0" y="1974850"/>
                            <a:ext cx="5616575" cy="440690"/>
                          </a:xfrm>
                          <a:prstGeom prst="rect">
                            <a:avLst/>
                          </a:prstGeom>
                          <a:solidFill>
                            <a:prstClr val="white"/>
                          </a:solidFill>
                          <a:ln>
                            <a:noFill/>
                          </a:ln>
                        </wps:spPr>
                        <wps:txbx>
                          <w:txbxContent>
                            <w:p w14:paraId="4A9D80DC" w14:textId="77777777" w:rsidR="00404E7F" w:rsidRPr="00DF22A0" w:rsidRDefault="00404E7F" w:rsidP="00404E7F">
                              <w:pPr>
                                <w:pStyle w:val="Caption"/>
                                <w:rPr>
                                  <w:noProof/>
                                  <w:szCs w:val="24"/>
                                </w:rPr>
                              </w:pPr>
                              <w:bookmarkStart w:id="162" w:name="_Toc494553843"/>
                              <w:bookmarkStart w:id="163"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3"/>
                              <w:r>
                                <w:t xml:space="preserve"> - Solar Azimuth (left) and Solar Declination (righ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C97B7" id="Group 24" o:spid="_x0000_s1105" style="position:absolute;left:0;text-align:left;margin-left:-.65pt;margin-top:0;width:442.25pt;height:190.2pt;z-index:251689984" coordsize="56165,24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HQAH8rIDAAAuCwAADgAAAAAAAAAAAAAAAAA6&#10;AgAAZHJzL2Uyb0RvYy54bWxQSwECLQAUAAYACAAAACEALmzwAMUAAAClAQAAGQAAAAAAAAAAAAAA&#10;AAAYBgAAZHJzL19yZWxzL2Uyb0RvYy54bWwucmVsc1BLAQItABQABgAIAAAAIQCrOTVx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2"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3" o:title=""/>
                  </v:shape>
                </v:group>
                <v:shape id="Text Box 23" o:spid="_x0000_s1109" type="#_x0000_t202" style="position:absolute;top:19748;width:56165;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4A9D80DC" w14:textId="77777777" w:rsidR="00404E7F" w:rsidRPr="00DF22A0" w:rsidRDefault="00404E7F" w:rsidP="00404E7F">
                        <w:pPr>
                          <w:pStyle w:val="Caption"/>
                          <w:rPr>
                            <w:noProof/>
                            <w:szCs w:val="24"/>
                          </w:rPr>
                        </w:pPr>
                        <w:bookmarkStart w:id="164" w:name="_Toc494553843"/>
                        <w:bookmarkStart w:id="165"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5"/>
                        <w:r>
                          <w:t xml:space="preserve"> - Solar Azimuth (left) and Solar Declination (right)</w:t>
                        </w:r>
                        <w:bookmarkEnd w:id="164"/>
                      </w:p>
                    </w:txbxContent>
                  </v:textbox>
                </v:shape>
                <w10:wrap type="square"/>
              </v:group>
            </w:pict>
          </mc:Fallback>
        </mc:AlternateContent>
      </w:r>
    </w:p>
    <w:p w14:paraId="70361545" w14:textId="77777777" w:rsidR="00211FC1" w:rsidRPr="00FB5275" w:rsidRDefault="00211FC1" w:rsidP="00404E7F">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Pr="00FB5275">
        <w:t>Figure 2</w:t>
      </w:r>
      <w:r w:rsidRPr="00FB5275">
        <w:noBreakHyphen/>
        <w:t>24</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Pr="00FB5275">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Pr="00FB5275">
        <w:t>[</w:t>
      </w:r>
      <w:hyperlink w:anchor="_ENREF_76" w:tooltip="Mondol, 2007 #169" w:history="1">
        <w:r w:rsidRPr="00FB5275">
          <w:t>76</w:t>
        </w:r>
      </w:hyperlink>
      <w:r w:rsidRPr="00FB5275">
        <w:t>]</w:t>
      </w:r>
      <w:r w:rsidRPr="00FB5275">
        <w:fldChar w:fldCharType="end"/>
      </w:r>
      <w:r w:rsidRPr="00FB5275">
        <w:t xml:space="preserve">. It is seen how a deviation in the azimuth angle in either direction will not affect the output </w:t>
      </w:r>
      <w:r w:rsidRPr="00FB5275">
        <w:lastRenderedPageBreak/>
        <w:t>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77777777" w:rsidR="00211FC1" w:rsidRPr="00FB5275" w:rsidRDefault="00211FC1" w:rsidP="00404E7F">
      <w:r w:rsidRPr="00FB5275">
        <mc:AlternateContent>
          <mc:Choice Requires="wpg">
            <w:drawing>
              <wp:anchor distT="0" distB="0" distL="114300" distR="114300" simplePos="0" relativeHeight="251692032" behindDoc="0" locked="0" layoutInCell="1" allowOverlap="1" wp14:anchorId="242D3254" wp14:editId="74F0861F">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4"/>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24467FCA" w14:textId="77777777" w:rsidR="00404E7F" w:rsidRPr="00405588" w:rsidRDefault="00404E7F" w:rsidP="00404E7F">
                              <w:pPr>
                                <w:pStyle w:val="Caption"/>
                                <w:rPr>
                                  <w:noProof/>
                                  <w:szCs w:val="24"/>
                                </w:rPr>
                              </w:pPr>
                              <w:bookmarkStart w:id="166" w:name="_Toc494553844"/>
                              <w:bookmarkStart w:id="167"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2D3254" id="Group 27" o:spid="_x0000_s1110" style="position:absolute;left:0;text-align:left;margin-left:-20.4pt;margin-top:13.95pt;width:496.8pt;height:390pt;z-index:251692032;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1"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5" o:title=""/>
                </v:shape>
                <v:shape id="Text Box 26" o:spid="_x0000_s1112"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24467FCA" w14:textId="77777777" w:rsidR="00404E7F" w:rsidRPr="00405588" w:rsidRDefault="00404E7F" w:rsidP="00404E7F">
                        <w:pPr>
                          <w:pStyle w:val="Caption"/>
                          <w:rPr>
                            <w:noProof/>
                            <w:szCs w:val="24"/>
                          </w:rPr>
                        </w:pPr>
                        <w:bookmarkStart w:id="168" w:name="_Toc494553844"/>
                        <w:bookmarkStart w:id="169"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68"/>
                      </w:p>
                    </w:txbxContent>
                  </v:textbox>
                </v:shape>
                <w10:wrap type="square"/>
              </v:group>
            </w:pict>
          </mc:Fallback>
        </mc:AlternateContent>
      </w:r>
      <w:r w:rsidRPr="00FB5275">
        <w:br w:type="page"/>
      </w:r>
    </w:p>
    <w:p w14:paraId="1A5C98DF" w14:textId="77777777" w:rsidR="00211FC1" w:rsidRPr="00FB5275" w:rsidRDefault="00211FC1" w:rsidP="00211FC1">
      <w:pPr>
        <w:pStyle w:val="Heading2"/>
      </w:pPr>
      <w:bookmarkStart w:id="170" w:name="_Toc494568015"/>
      <w:r w:rsidRPr="00FB5275">
        <w:lastRenderedPageBreak/>
        <w:t>The Electricity Network (Grid)</w:t>
      </w:r>
      <w:bookmarkEnd w:id="170"/>
    </w:p>
    <w:p w14:paraId="6D615C41" w14:textId="77777777" w:rsidR="00211FC1" w:rsidRPr="00FB5275" w:rsidRDefault="00211FC1" w:rsidP="00404E7F">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404E7F">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404E7F">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404E7F">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404E7F">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404E7F">
      <w:pPr>
        <w:pStyle w:val="intro"/>
        <w:numPr>
          <w:ilvl w:val="0"/>
          <w:numId w:val="4"/>
        </w:numPr>
      </w:pPr>
      <w:r w:rsidRPr="00FB5275">
        <w:rPr>
          <w:iCs/>
        </w:rPr>
        <w:t>QLD, NSW, ACT, VIC, SA, TAS</w:t>
      </w:r>
      <w:r w:rsidRPr="00FB5275">
        <w:rPr>
          <w:i/>
          <w:iCs/>
        </w:rPr>
        <w:t>:</w:t>
      </w:r>
      <w:r w:rsidRPr="00FB5275">
        <w:t xml:space="preserve"> National Electricity Market (NEM)</w:t>
      </w:r>
    </w:p>
    <w:p w14:paraId="0769ADB8" w14:textId="77777777" w:rsidR="00211FC1" w:rsidRPr="00FB5275" w:rsidRDefault="00211FC1" w:rsidP="00404E7F">
      <w:pPr>
        <w:pStyle w:val="intro"/>
      </w:pPr>
    </w:p>
    <w:p w14:paraId="7C3A1EB7" w14:textId="77777777" w:rsidR="00211FC1" w:rsidRPr="00FB5275" w:rsidRDefault="00211FC1" w:rsidP="00404E7F">
      <w:pPr>
        <w:pStyle w:val="intro"/>
      </w:pPr>
    </w:p>
    <w:p w14:paraId="5CB95F7E" w14:textId="77777777" w:rsidR="00211FC1" w:rsidRPr="00FB5275" w:rsidRDefault="00211FC1" w:rsidP="00404E7F">
      <w:pPr>
        <w:pStyle w:val="intro"/>
      </w:pPr>
      <w:r w:rsidRPr="00FB5275">
        <w:lastRenderedPageBreak/>
        <mc:AlternateContent>
          <mc:Choice Requires="wpg">
            <w:drawing>
              <wp:anchor distT="0" distB="0" distL="114300" distR="114300" simplePos="0" relativeHeight="251638784" behindDoc="0" locked="0" layoutInCell="1" allowOverlap="1" wp14:anchorId="4A5649A6" wp14:editId="6B543ED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6"/>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27AD1F6F" w14:textId="77777777" w:rsidR="00404E7F" w:rsidRPr="00BF5004" w:rsidRDefault="00404E7F" w:rsidP="00404E7F">
                              <w:pPr>
                                <w:pStyle w:val="Caption"/>
                                <w:rPr>
                                  <w:szCs w:val="24"/>
                                </w:rPr>
                              </w:pPr>
                              <w:bookmarkStart w:id="171" w:name="_Toc494553845"/>
                              <w:bookmarkStart w:id="172"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xml:space="preserve"> - Ergon Energy Service Area [65]</w:t>
                              </w:r>
                              <w:bookmarkEnd w:id="171"/>
                            </w:p>
                            <w:p w14:paraId="379BAC48" w14:textId="77777777" w:rsidR="00404E7F" w:rsidRDefault="00404E7F" w:rsidP="00404E7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5649A6" id="Group 7222" o:spid="_x0000_s1113" style="position:absolute;left:0;text-align:left;margin-left:223.25pt;margin-top:49.95pt;width:279.6pt;height:358.4pt;z-index:25163878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7"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27AD1F6F" w14:textId="77777777" w:rsidR="00404E7F" w:rsidRPr="00BF5004" w:rsidRDefault="00404E7F" w:rsidP="00404E7F">
                        <w:pPr>
                          <w:pStyle w:val="Caption"/>
                          <w:rPr>
                            <w:szCs w:val="24"/>
                          </w:rPr>
                        </w:pPr>
                        <w:bookmarkStart w:id="173" w:name="_Toc494553845"/>
                        <w:bookmarkStart w:id="174"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xml:space="preserve"> - Ergon Energy Service Area [65]</w:t>
                        </w:r>
                        <w:bookmarkEnd w:id="173"/>
                      </w:p>
                      <w:p w14:paraId="379BAC48" w14:textId="77777777" w:rsidR="00404E7F" w:rsidRDefault="00404E7F" w:rsidP="00404E7F"/>
                    </w:txbxContent>
                  </v:textbox>
                </v:shape>
                <w10:wrap type="square"/>
              </v:group>
            </w:pict>
          </mc:Fallback>
        </mc:AlternateContent>
      </w: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77777777" w:rsidR="00211FC1" w:rsidRPr="00FB5275" w:rsidRDefault="00211FC1" w:rsidP="00404E7F">
      <w:pPr>
        <w:pStyle w:val="intro"/>
      </w:pPr>
    </w:p>
    <w:p w14:paraId="3A012652" w14:textId="77777777" w:rsidR="00211FC1" w:rsidRPr="00FB5275" w:rsidRDefault="00211FC1" w:rsidP="00404E7F">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Pr="00FB5275">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Pr="00FB5275">
        <w:t>[</w:t>
      </w:r>
      <w:hyperlink w:anchor="_ENREF_77" w:tooltip="Operator, 2017 #82" w:history="1">
        <w:r w:rsidRPr="00FB5275">
          <w:t>77</w:t>
        </w:r>
      </w:hyperlink>
      <w:r w:rsidRPr="00FB5275">
        <w:t>]</w:t>
      </w:r>
      <w:r w:rsidRPr="00FB5275">
        <w:fldChar w:fldCharType="end"/>
      </w:r>
      <w:r w:rsidRPr="00FB5275">
        <w:t xml:space="preserve">. </w:t>
      </w:r>
    </w:p>
    <w:p w14:paraId="5927F779" w14:textId="77777777" w:rsidR="00211FC1" w:rsidRPr="00FB5275" w:rsidRDefault="00211FC1" w:rsidP="00404E7F">
      <w:pPr>
        <w:rPr>
          <w:rFonts w:ascii="Gotham-Medium" w:hAnsi="Gotham-Medium" w:cs="Gotham-Medium"/>
          <w:color w:val="949699"/>
          <w:sz w:val="20"/>
          <w:szCs w:val="20"/>
        </w:rPr>
      </w:pPr>
      <w:r w:rsidRPr="00FB5275">
        <w:lastRenderedPageBreak/>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Pr="00FB5275">
        <w:t>Figure 2</w:t>
      </w:r>
      <w:r w:rsidRPr="00FB5275">
        <w:noBreakHyphen/>
        <w:t>2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w:t>
      </w:r>
      <w:hyperlink w:anchor="_ENREF_78" w:tooltip="Energy, 2015 #83" w:history="1">
        <w:r w:rsidRPr="00FB5275">
          <w:t>78</w:t>
        </w:r>
      </w:hyperlink>
      <w:r w:rsidRPr="00FB5275">
        <w:t>]</w:t>
      </w:r>
      <w:r w:rsidRPr="00FB5275">
        <w:fldChar w:fldCharType="end"/>
      </w:r>
      <w:r w:rsidRPr="00FB5275">
        <w:t>.</w:t>
      </w:r>
      <w:r w:rsidRPr="00FB5275">
        <w:rPr>
          <w:rFonts w:ascii="Gotham-Medium" w:hAnsi="Gotham-Medium" w:cs="Gotham-Medium"/>
          <w:color w:val="949699"/>
          <w:sz w:val="20"/>
          <w:szCs w:val="20"/>
        </w:rPr>
        <w:t xml:space="preserve"> </w:t>
      </w:r>
    </w:p>
    <w:p w14:paraId="6D4DB512" w14:textId="77777777" w:rsidR="00211FC1" w:rsidRPr="00FB5275" w:rsidRDefault="00211FC1" w:rsidP="00404E7F"/>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tblGrid>
      <w:tr w:rsidR="00211FC1" w:rsidRPr="00FB5275" w14:paraId="7DAE2BA2"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592864C1" w14:textId="77777777" w:rsidR="00211FC1" w:rsidRPr="00FB5275" w:rsidRDefault="00211FC1" w:rsidP="00404E7F">
            <w:pPr>
              <w:pStyle w:val="REFPIC"/>
              <w:framePr w:wrap="around"/>
            </w:pP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w:t>
            </w:r>
            <w:hyperlink w:anchor="_ENREF_78" w:tooltip="Energy, 2015 #83" w:history="1">
              <w:r w:rsidRPr="00FB5275">
                <w:t>78</w:t>
              </w:r>
            </w:hyperlink>
            <w:r w:rsidRPr="00FB5275">
              <w:t>]</w:t>
            </w:r>
            <w:r w:rsidRPr="00FB5275">
              <w:fldChar w:fldCharType="end"/>
            </w:r>
            <w:r w:rsidRPr="00FB5275">
              <w:t xml:space="preserve"> </w:t>
            </w:r>
          </w:p>
        </w:tc>
      </w:tr>
    </w:tbl>
    <w:p w14:paraId="1DCCD8CB" w14:textId="77777777" w:rsidR="00211FC1" w:rsidRPr="00FB5275" w:rsidRDefault="00211FC1" w:rsidP="00211FC1">
      <w:pPr>
        <w:pStyle w:val="Heading1-NoNumber"/>
        <w:rPr>
          <w:lang w:val="en-AU"/>
        </w:rPr>
      </w:pPr>
      <w:r w:rsidRPr="00FB5275">
        <w:rPr>
          <w:lang w:val="en-AU"/>
        </w:rPr>
        <w:br w:type="page"/>
      </w:r>
    </w:p>
    <w:p w14:paraId="56A5AFCC" w14:textId="77777777" w:rsidR="00211FC1" w:rsidRPr="00FB5275" w:rsidRDefault="00211FC1" w:rsidP="00211FC1">
      <w:pPr>
        <w:pStyle w:val="Heading2"/>
      </w:pPr>
      <w:bookmarkStart w:id="175" w:name="_Toc494568016"/>
      <w:r w:rsidRPr="00FB5275">
        <w:lastRenderedPageBreak/>
        <w:t>Load Profile</w:t>
      </w:r>
      <w:bookmarkEnd w:id="175"/>
      <w:r w:rsidRPr="00FB5275">
        <w:t xml:space="preserve"> </w:t>
      </w:r>
    </w:p>
    <w:p w14:paraId="2D560CF6" w14:textId="77777777" w:rsidR="00211FC1" w:rsidRPr="00FB5275" w:rsidRDefault="00211FC1" w:rsidP="00404E7F">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77777777" w:rsidR="00211FC1" w:rsidRPr="00FB5275" w:rsidRDefault="00211FC1" w:rsidP="00404E7F"/>
    <w:p w14:paraId="6F4F7A38" w14:textId="77777777" w:rsidR="00211FC1" w:rsidRPr="00FB5275" w:rsidRDefault="00211FC1" w:rsidP="00404E7F">
      <w:r w:rsidRPr="00FB5275">
        <w:t xml:space="preserve">There are many variables which can affect this general load profile such as temperature, living arrangement, holiday seasons and PV </w:t>
      </w:r>
      <w:r w:rsidRPr="00FB5275">
        <w:fldChar w:fldCharType="begin"/>
      </w:r>
      <w:r w:rsidRPr="00FB5275">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B5275">
        <w:fldChar w:fldCharType="separate"/>
      </w:r>
      <w:r w:rsidRPr="00FB5275">
        <w:t>[</w:t>
      </w:r>
      <w:hyperlink w:anchor="_ENREF_79" w:tooltip="Richardson, 2010 #42" w:history="1">
        <w:r w:rsidRPr="00FB5275">
          <w:t>79</w:t>
        </w:r>
      </w:hyperlink>
      <w:r w:rsidRPr="00FB5275">
        <w:t>]</w:t>
      </w:r>
      <w:r w:rsidRPr="00FB5275">
        <w:fldChar w:fldCharType="end"/>
      </w:r>
      <w:r w:rsidRPr="00FB5275">
        <w:t xml:space="preserve">. Richardson states that the electricity use in an individual domestic dwelling is highly dependent upon the activities of the occupants and their associated use of electrical appliances. </w:t>
      </w:r>
    </w:p>
    <w:p w14:paraId="5710A443" w14:textId="77777777" w:rsidR="00211FC1" w:rsidRPr="00FB5275" w:rsidRDefault="00211FC1" w:rsidP="00404E7F">
      <w:r w:rsidRPr="00FB5275">
        <w:lastRenderedPageBreak/>
        <mc:AlternateContent>
          <mc:Choice Requires="wpg">
            <w:drawing>
              <wp:anchor distT="0" distB="0" distL="114300" distR="114300" simplePos="0" relativeHeight="251639808" behindDoc="0" locked="0" layoutInCell="1" allowOverlap="1" wp14:anchorId="19FBC0A2" wp14:editId="6A19CA82">
                <wp:simplePos x="0" y="0"/>
                <wp:positionH relativeFrom="column">
                  <wp:posOffset>-339090</wp:posOffset>
                </wp:positionH>
                <wp:positionV relativeFrom="paragraph">
                  <wp:posOffset>285115</wp:posOffset>
                </wp:positionV>
                <wp:extent cx="6413500" cy="3755390"/>
                <wp:effectExtent l="0" t="0" r="6350" b="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755390"/>
                          <a:chOff x="0" y="0"/>
                          <a:chExt cx="6413500" cy="3755390"/>
                        </a:xfrm>
                      </wpg:grpSpPr>
                      <pic:pic xmlns:pic="http://schemas.openxmlformats.org/drawingml/2006/picture">
                        <pic:nvPicPr>
                          <pic:cNvPr id="7214" name="Picture 7214"/>
                          <pic:cNvPicPr>
                            <a:picLocks noChangeAspect="1"/>
                          </pic:cNvPicPr>
                        </pic:nvPicPr>
                        <pic:blipFill rotWithShape="1">
                          <a:blip r:embed="rId138"/>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440690"/>
                          </a:xfrm>
                          <a:prstGeom prst="rect">
                            <a:avLst/>
                          </a:prstGeom>
                          <a:solidFill>
                            <a:prstClr val="white"/>
                          </a:solidFill>
                          <a:ln>
                            <a:noFill/>
                          </a:ln>
                        </wps:spPr>
                        <wps:txbx>
                          <w:txbxContent>
                            <w:p w14:paraId="60456A67" w14:textId="77777777" w:rsidR="00404E7F" w:rsidRPr="003C425E" w:rsidRDefault="00404E7F" w:rsidP="00404E7F">
                              <w:pPr>
                                <w:pStyle w:val="Caption"/>
                                <w:rPr>
                                  <w:szCs w:val="24"/>
                                </w:rPr>
                              </w:pPr>
                              <w:bookmarkStart w:id="176" w:name="_Toc494553846"/>
                              <w:bookmarkStart w:id="177"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7"/>
                              <w:r>
                                <w:t xml:space="preserve"> - Activity profiles for “cooking”, for one or two active occupants on a week day [66]</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6" style="position:absolute;left:0;text-align:left;margin-left:-26.7pt;margin-top:22.45pt;width:505pt;height:295.7pt;z-index:251639808;mso-width-relative:margin;mso-height-relative:margin" coordsize="64135,37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9" o:title="" cropbottom="10827f"/>
                </v:shape>
                <v:shape id="Text Box 7223" o:spid="_x0000_s1118" type="#_x0000_t202" style="position:absolute;top:33147;width:64135;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60456A67" w14:textId="77777777" w:rsidR="00404E7F" w:rsidRPr="003C425E" w:rsidRDefault="00404E7F" w:rsidP="00404E7F">
                        <w:pPr>
                          <w:pStyle w:val="Caption"/>
                          <w:rPr>
                            <w:szCs w:val="24"/>
                          </w:rPr>
                        </w:pPr>
                        <w:bookmarkStart w:id="178" w:name="_Toc494553846"/>
                        <w:bookmarkStart w:id="179"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9"/>
                        <w:r>
                          <w:t xml:space="preserve"> - Activity profiles for “cooking”, for one or two active occupants on a week day [66]</w:t>
                        </w:r>
                        <w:bookmarkEnd w:id="178"/>
                      </w:p>
                    </w:txbxContent>
                  </v:textbox>
                </v:shape>
                <w10:wrap type="square"/>
              </v:group>
            </w:pict>
          </mc:Fallback>
        </mc:AlternateContent>
      </w:r>
    </w:p>
    <w:p w14:paraId="347A8A2A" w14:textId="77777777" w:rsidR="00211FC1" w:rsidRPr="00FB5275" w:rsidRDefault="00211FC1" w:rsidP="00404E7F"/>
    <w:p w14:paraId="5C132F58" w14:textId="77777777" w:rsidR="00211FC1" w:rsidRPr="00FB5275" w:rsidRDefault="00211FC1" w:rsidP="00404E7F">
      <w:r w:rsidRPr="00FB5275">
        <w:t xml:space="preserve">From </w:t>
      </w:r>
      <w:r w:rsidRPr="00FB5275">
        <w:fldChar w:fldCharType="begin"/>
      </w:r>
      <w:r w:rsidRPr="00FB5275">
        <w:instrText xml:space="preserve"> REF _Ref479529303 \h  \* MERGEFORMAT </w:instrText>
      </w:r>
      <w:r w:rsidRPr="00FB5275">
        <w:fldChar w:fldCharType="separate"/>
      </w:r>
      <w:r w:rsidRPr="00FB5275">
        <w:t>Figure 2</w:t>
      </w:r>
      <w:r w:rsidRPr="00FB5275">
        <w:noBreakHyphen/>
        <w:t>2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404E7F"/>
    <w:p w14:paraId="57EAB529" w14:textId="77777777" w:rsidR="00211FC1" w:rsidRPr="00FB5275" w:rsidRDefault="00211FC1" w:rsidP="00404E7F"/>
    <w:p w14:paraId="6234D6CF" w14:textId="77777777" w:rsidR="00211FC1" w:rsidRPr="00FB5275" w:rsidRDefault="00211FC1" w:rsidP="00404E7F"/>
    <w:p w14:paraId="2021B923" w14:textId="77777777" w:rsidR="00211FC1" w:rsidRPr="00FB5275" w:rsidRDefault="00211FC1" w:rsidP="00404E7F">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Pr="00FB5275">
        <w:t>Figure 2</w:t>
      </w:r>
      <w:r w:rsidRPr="00FB5275">
        <w:noBreakHyphen/>
        <w:t>27</w:t>
      </w:r>
      <w:r w:rsidRPr="00FB5275">
        <w:fldChar w:fldCharType="end"/>
      </w:r>
      <w:r w:rsidRPr="00FB5275">
        <w:t xml:space="preserve"> is the typical load profile during the course of the day for an office building </w:t>
      </w:r>
      <w:r w:rsidRPr="00FB5275">
        <w:fldChar w:fldCharType="begin"/>
      </w:r>
      <w:r w:rsidRPr="00FB5275">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Pr="00FB5275">
        <w:t>[</w:t>
      </w:r>
      <w:hyperlink w:anchor="_ENREF_80" w:tooltip="Hoffmann, 2006 #57" w:history="1">
        <w:r w:rsidRPr="00FB5275">
          <w:t>80</w:t>
        </w:r>
      </w:hyperlink>
      <w:r w:rsidRPr="00FB5275">
        <w:t>]</w:t>
      </w:r>
      <w:r w:rsidRPr="00FB5275">
        <w:fldChar w:fldCharType="end"/>
      </w:r>
      <w:r w:rsidRPr="00FB5275">
        <w:t xml:space="preserve">. </w:t>
      </w:r>
    </w:p>
    <w:p w14:paraId="48C849CF" w14:textId="77777777" w:rsidR="00211FC1" w:rsidRPr="00FB5275" w:rsidRDefault="00211FC1" w:rsidP="00404E7F">
      <w:r w:rsidRPr="00FB5275">
        <w:lastRenderedPageBreak/>
        <mc:AlternateContent>
          <mc:Choice Requires="wpg">
            <w:drawing>
              <wp:anchor distT="0" distB="0" distL="114300" distR="114300" simplePos="0" relativeHeight="251640832" behindDoc="0" locked="0" layoutInCell="1" allowOverlap="1" wp14:anchorId="7A7ADE40" wp14:editId="56AD353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0"/>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14514501" w14:textId="77777777" w:rsidR="00404E7F" w:rsidRPr="00CA4BE8" w:rsidRDefault="00404E7F" w:rsidP="00404E7F">
                              <w:pPr>
                                <w:pStyle w:val="Caption"/>
                                <w:rPr>
                                  <w:szCs w:val="24"/>
                                </w:rPr>
                              </w:pPr>
                              <w:bookmarkStart w:id="180" w:name="_Toc494553847"/>
                              <w:bookmarkStart w:id="181"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9" style="position:absolute;left:0;text-align:left;margin-left:-56.4pt;margin-top:21pt;width:535.8pt;height:297.5pt;z-index:25164083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1"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14514501" w14:textId="77777777" w:rsidR="00404E7F" w:rsidRPr="00CA4BE8" w:rsidRDefault="00404E7F" w:rsidP="00404E7F">
                        <w:pPr>
                          <w:pStyle w:val="Caption"/>
                          <w:rPr>
                            <w:szCs w:val="24"/>
                          </w:rPr>
                        </w:pPr>
                        <w:bookmarkStart w:id="182" w:name="_Toc494553847"/>
                        <w:bookmarkStart w:id="183"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2"/>
                      </w:p>
                    </w:txbxContent>
                  </v:textbox>
                </v:shape>
                <w10:wrap type="square"/>
              </v:group>
            </w:pict>
          </mc:Fallback>
        </mc:AlternateContent>
      </w:r>
    </w:p>
    <w:p w14:paraId="46C458B9" w14:textId="77777777" w:rsidR="00211FC1" w:rsidRPr="00FB5275" w:rsidRDefault="00211FC1" w:rsidP="00404E7F">
      <w:r w:rsidRPr="00FB5275">
        <mc:AlternateContent>
          <mc:Choice Requires="wpg">
            <w:drawing>
              <wp:anchor distT="0" distB="0" distL="114300" distR="114300" simplePos="0" relativeHeight="251651072" behindDoc="0" locked="0" layoutInCell="1" allowOverlap="1" wp14:anchorId="4DDF2B1D" wp14:editId="0585D0DB">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2"/>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5BFAC6D" w14:textId="77777777" w:rsidR="00404E7F" w:rsidRPr="00066545" w:rsidRDefault="00404E7F" w:rsidP="00404E7F">
                              <w:pPr>
                                <w:pStyle w:val="Caption"/>
                                <w:rPr>
                                  <w:szCs w:val="24"/>
                                </w:rPr>
                              </w:pPr>
                              <w:bookmarkStart w:id="184" w:name="_Toc494553848"/>
                              <w:bookmarkStart w:id="185"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5"/>
                              <w:r>
                                <w:t xml:space="preserve"> - Standalone Household Consumption Load Profile [68]</w:t>
                              </w:r>
                              <w:bookmarkEnd w:id="18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DF2B1D" id="Group 7269" o:spid="_x0000_s1122" style="position:absolute;left:0;text-align:left;margin-left:-54.1pt;margin-top:441.75pt;width:533.85pt;height:213.9pt;z-index:25165107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3"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5BFAC6D" w14:textId="77777777" w:rsidR="00404E7F" w:rsidRPr="00066545" w:rsidRDefault="00404E7F" w:rsidP="00404E7F">
                        <w:pPr>
                          <w:pStyle w:val="Caption"/>
                          <w:rPr>
                            <w:szCs w:val="24"/>
                          </w:rPr>
                        </w:pPr>
                        <w:bookmarkStart w:id="186" w:name="_Toc494553848"/>
                        <w:bookmarkStart w:id="187"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7"/>
                        <w:r>
                          <w:t xml:space="preserve"> - Standalone Household Consumption Load Profile [68]</w:t>
                        </w:r>
                        <w:bookmarkEnd w:id="186"/>
                        <w:r>
                          <w:t xml:space="preserve"> </w:t>
                        </w:r>
                      </w:p>
                    </w:txbxContent>
                  </v:textbox>
                </v:shape>
                <w10:wrap type="square"/>
              </v:group>
            </w:pict>
          </mc:Fallback>
        </mc:AlternateContent>
      </w:r>
      <w:r w:rsidRPr="00FB5275">
        <w:fldChar w:fldCharType="begin"/>
      </w:r>
      <w:r w:rsidRPr="00FB5275">
        <w:instrText xml:space="preserve"> REF _Ref479536110 \h </w:instrText>
      </w:r>
      <w:r w:rsidRPr="00FB5275">
        <w:fldChar w:fldCharType="separate"/>
      </w:r>
      <w:r w:rsidRPr="00FB5275">
        <w:t>Figure 2</w:t>
      </w:r>
      <w:r w:rsidRPr="00FB5275">
        <w:noBreakHyphen/>
        <w:t>2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Pr="00FB5275">
        <w:t>Figure 2</w:t>
      </w:r>
      <w:r w:rsidRPr="00FB5275">
        <w:noBreakHyphen/>
        <w:t>28</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Pr="00FB5275">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Pr="00FB5275">
        <w:t>[</w:t>
      </w:r>
      <w:hyperlink w:anchor="_ENREF_81" w:tooltip="Choice, 2017 #110" w:history="1">
        <w:r w:rsidRPr="00FB5275">
          <w:t>81</w:t>
        </w:r>
      </w:hyperlink>
      <w:r w:rsidRPr="00FB5275">
        <w:t>]</w:t>
      </w:r>
      <w:r w:rsidRPr="00FB5275">
        <w:fldChar w:fldCharType="end"/>
      </w:r>
      <w:r w:rsidRPr="00FB5275">
        <w:t xml:space="preserve">. </w:t>
      </w:r>
    </w:p>
    <w:p w14:paraId="758C98D4" w14:textId="77777777" w:rsidR="00211FC1" w:rsidRPr="00FB5275" w:rsidRDefault="00211FC1" w:rsidP="00211FC1">
      <w:pPr>
        <w:pStyle w:val="Heading2"/>
      </w:pPr>
      <w:bookmarkStart w:id="188" w:name="_Toc494568017"/>
      <w:r w:rsidRPr="00FB5275">
        <w:lastRenderedPageBreak/>
        <w:t>Network Demand Challenges</w:t>
      </w:r>
      <w:bookmarkEnd w:id="188"/>
    </w:p>
    <w:p w14:paraId="2DD0053D" w14:textId="77777777" w:rsidR="00211FC1" w:rsidRPr="00FB5275" w:rsidRDefault="00211FC1" w:rsidP="00404E7F">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below </w:t>
      </w:r>
      <w:r w:rsidRPr="00FB5275">
        <w:fldChar w:fldCharType="begin"/>
      </w:r>
      <w:r w:rsidRPr="00FB5275">
        <w:instrText xml:space="preserve"> REF _Ref479536956 \h </w:instrText>
      </w:r>
      <w:r w:rsidRPr="00FB5275">
        <w:fldChar w:fldCharType="separate"/>
      </w:r>
      <w:r w:rsidRPr="00FB5275">
        <w:t>Figure 2</w:t>
      </w:r>
      <w:r w:rsidRPr="00FB5275">
        <w:noBreakHyphen/>
        <w:t>29</w:t>
      </w:r>
      <w:r w:rsidRPr="00FB5275">
        <w:fldChar w:fldCharType="end"/>
      </w:r>
      <w:r w:rsidRPr="00FB5275">
        <w:t xml:space="preserve"> is from Ergon Energy at the Dundowran Feeder in Hervey Bay (Qld) and illustrates how PV has affected the load profile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It shows a reverse flow during the middle of the day at approximately 12:30pm in 2015.</w:t>
      </w:r>
    </w:p>
    <w:p w14:paraId="2065B154" w14:textId="77777777" w:rsidR="00211FC1" w:rsidRPr="00FB5275" w:rsidRDefault="00211FC1" w:rsidP="00404E7F">
      <w:r w:rsidRPr="00FB5275">
        <mc:AlternateContent>
          <mc:Choice Requires="wpg">
            <w:drawing>
              <wp:anchor distT="0" distB="0" distL="114300" distR="114300" simplePos="0" relativeHeight="251641856" behindDoc="0" locked="0" layoutInCell="1" allowOverlap="1" wp14:anchorId="79AA0273" wp14:editId="0A2CEC05">
                <wp:simplePos x="0" y="0"/>
                <wp:positionH relativeFrom="column">
                  <wp:posOffset>-502920</wp:posOffset>
                </wp:positionH>
                <wp:positionV relativeFrom="paragraph">
                  <wp:posOffset>254000</wp:posOffset>
                </wp:positionV>
                <wp:extent cx="6492240" cy="436372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363720"/>
                          <a:chOff x="0" y="-291913"/>
                          <a:chExt cx="6492240" cy="4364226"/>
                        </a:xfrm>
                      </wpg:grpSpPr>
                      <pic:pic xmlns:pic="http://schemas.openxmlformats.org/drawingml/2006/picture">
                        <pic:nvPicPr>
                          <pic:cNvPr id="7184" name="Picture 7184"/>
                          <pic:cNvPicPr>
                            <a:picLocks noChangeAspect="1"/>
                          </pic:cNvPicPr>
                        </pic:nvPicPr>
                        <pic:blipFill rotWithShape="1">
                          <a:blip r:embed="rId144"/>
                          <a:srcRect t="7344"/>
                          <a:stretch/>
                        </pic:blipFill>
                        <pic:spPr>
                          <a:xfrm>
                            <a:off x="160020" y="-291913"/>
                            <a:ext cx="5989320" cy="3846009"/>
                          </a:xfrm>
                          <a:prstGeom prst="rect">
                            <a:avLst/>
                          </a:prstGeom>
                        </pic:spPr>
                      </pic:pic>
                      <wps:wsp>
                        <wps:cNvPr id="7227" name="Text Box 7227"/>
                        <wps:cNvSpPr txBox="1"/>
                        <wps:spPr>
                          <a:xfrm>
                            <a:off x="0" y="3631572"/>
                            <a:ext cx="6492240" cy="440741"/>
                          </a:xfrm>
                          <a:prstGeom prst="rect">
                            <a:avLst/>
                          </a:prstGeom>
                          <a:solidFill>
                            <a:prstClr val="white"/>
                          </a:solidFill>
                          <a:ln>
                            <a:noFill/>
                          </a:ln>
                        </wps:spPr>
                        <wps:txbx>
                          <w:txbxContent>
                            <w:p w14:paraId="607138C9" w14:textId="77777777" w:rsidR="00404E7F" w:rsidRPr="001B1088" w:rsidRDefault="00404E7F" w:rsidP="00404E7F">
                              <w:pPr>
                                <w:pStyle w:val="Caption"/>
                                <w:rPr>
                                  <w:szCs w:val="24"/>
                                </w:rPr>
                              </w:pPr>
                              <w:bookmarkStart w:id="189" w:name="_Toc494553849"/>
                              <w:bookmarkStart w:id="190"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0"/>
                              <w:r>
                                <w:t xml:space="preserve"> - Dundowran Feeder Load Profile [69]</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AA0273" id="Group 7230" o:spid="_x0000_s1125" style="position:absolute;left:0;text-align:left;margin-left:-39.6pt;margin-top:20pt;width:511.2pt;height:343.6pt;z-index:251641856;mso-width-relative:margin;mso-height-relative:margin" coordorigin=",-2919" coordsize="64922,43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5" o:title="" croptop="4813f"/>
                </v:shape>
                <v:shape id="Text Box 7227" o:spid="_x0000_s1127" type="#_x0000_t202" style="position:absolute;top:36315;width:64922;height:4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607138C9" w14:textId="77777777" w:rsidR="00404E7F" w:rsidRPr="001B1088" w:rsidRDefault="00404E7F" w:rsidP="00404E7F">
                        <w:pPr>
                          <w:pStyle w:val="Caption"/>
                          <w:rPr>
                            <w:szCs w:val="24"/>
                          </w:rPr>
                        </w:pPr>
                        <w:bookmarkStart w:id="191" w:name="_Toc494553849"/>
                        <w:bookmarkStart w:id="192"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2"/>
                        <w:r>
                          <w:t xml:space="preserve"> - Dundowran Feeder Load Profile [69]</w:t>
                        </w:r>
                        <w:bookmarkEnd w:id="19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4BAB472C"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850B7E2" w14:textId="77777777" w:rsidR="00211FC1" w:rsidRPr="00FB5275" w:rsidRDefault="00211FC1" w:rsidP="00404E7F">
            <w:pPr>
              <w:pStyle w:val="REFPIC"/>
              <w:framePr w:hSpace="0" w:wrap="auto" w:vAnchor="margin" w:hAnchor="text" w:yAlign="inline"/>
            </w:pPr>
          </w:p>
        </w:tc>
      </w:tr>
    </w:tbl>
    <w:p w14:paraId="04D63662" w14:textId="77777777" w:rsidR="00211FC1" w:rsidRPr="00FB5275" w:rsidRDefault="00211FC1" w:rsidP="00404E7F">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Pr="00FB5275">
        <w:t>Figure 2</w:t>
      </w:r>
      <w:r w:rsidRPr="00FB5275">
        <w:noBreakHyphen/>
        <w:t>29</w:t>
      </w:r>
      <w:r w:rsidRPr="00FB5275">
        <w:fldChar w:fldCharType="end"/>
      </w:r>
      <w:r w:rsidRPr="00FB5275">
        <w:t xml:space="preserve"> the blue line shows this area has high solar PV utility which is meeting the energy requirements during the course of the day and is feeding </w:t>
      </w:r>
      <w:r w:rsidRPr="00FB5275">
        <w:lastRenderedPageBreak/>
        <w:t xml:space="preserve">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xml:space="preserve">. </w:t>
      </w:r>
    </w:p>
    <w:p w14:paraId="28F10773" w14:textId="77777777" w:rsidR="00211FC1" w:rsidRPr="00FB5275" w:rsidRDefault="00211FC1" w:rsidP="00404E7F">
      <w:r w:rsidRPr="00FB5275">
        <w:br w:type="page"/>
      </w:r>
    </w:p>
    <w:p w14:paraId="41B782F2" w14:textId="77777777" w:rsidR="00211FC1" w:rsidRPr="00FB5275" w:rsidRDefault="00211FC1" w:rsidP="00211FC1">
      <w:pPr>
        <w:pStyle w:val="Heading2"/>
      </w:pPr>
      <w:bookmarkStart w:id="193" w:name="_Toc494568018"/>
      <w:r w:rsidRPr="00FB5275">
        <w:lastRenderedPageBreak/>
        <w:t>Tariffs &amp; Rebate Change</w:t>
      </w:r>
      <w:bookmarkEnd w:id="193"/>
    </w:p>
    <w:p w14:paraId="38275249" w14:textId="77777777" w:rsidR="00211FC1" w:rsidRPr="00FB5275" w:rsidRDefault="00211FC1" w:rsidP="00404E7F">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FB5275">
        <w:fldChar w:fldCharType="begin"/>
      </w:r>
      <w:r w:rsidRPr="00FB5275">
        <w:instrText xml:space="preserve"> REF _Ref479539636 \h </w:instrText>
      </w:r>
      <w:r w:rsidRPr="00FB5275">
        <w:fldChar w:fldCharType="separate"/>
      </w:r>
      <w:r w:rsidRPr="00FB5275">
        <w:t>Table 2</w:t>
      </w:r>
      <w:r w:rsidRPr="00FB5275">
        <w:noBreakHyphen/>
        <w:t>4</w:t>
      </w:r>
      <w:r w:rsidRPr="00FB5275">
        <w:fldChar w:fldCharType="end"/>
      </w:r>
      <w:r w:rsidRPr="00FB5275">
        <w:t xml:space="preserve"> lists the different residential tariffs: tariff 11, tariff 31, tariff 33 and the solar feed-in tariff </w:t>
      </w:r>
      <w:r w:rsidRPr="00FB5275">
        <w:fldChar w:fldCharType="begin"/>
      </w:r>
      <w:r w:rsidRPr="00FB5275">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Pr="00FB5275">
        <w:t>[</w:t>
      </w:r>
      <w:hyperlink w:anchor="_ENREF_83" w:tooltip="Energy, 2017 #87" w:history="1">
        <w:r w:rsidRPr="00FB5275">
          <w:t>83</w:t>
        </w:r>
      </w:hyperlink>
      <w:r w:rsidRPr="00FB5275">
        <w:t>]</w:t>
      </w:r>
      <w:r w:rsidRPr="00FB5275">
        <w:fldChar w:fldCharType="end"/>
      </w:r>
      <w:r w:rsidRPr="00FB5275">
        <w:t xml:space="preserve">. </w:t>
      </w:r>
    </w:p>
    <w:p w14:paraId="578C823A" w14:textId="77777777" w:rsidR="00211FC1" w:rsidRPr="00FB5275" w:rsidRDefault="00211FC1" w:rsidP="00404E7F">
      <w:r w:rsidRPr="00FB5275">
        <mc:AlternateContent>
          <mc:Choice Requires="wpg">
            <w:drawing>
              <wp:anchor distT="0" distB="0" distL="114300" distR="114300" simplePos="0" relativeHeight="251642880" behindDoc="0" locked="0" layoutInCell="1" allowOverlap="1" wp14:anchorId="78672134" wp14:editId="2771BA3C">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6"/>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7"/>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725DF383" w14:textId="77777777" w:rsidR="00404E7F" w:rsidRPr="00643103" w:rsidRDefault="00404E7F" w:rsidP="00643103">
                              <w:pPr>
                                <w:pStyle w:val="TablesCap"/>
                              </w:pPr>
                              <w:bookmarkStart w:id="194" w:name="_Ref479539636"/>
                              <w:bookmarkStart w:id="195" w:name="_Toc494553813"/>
                              <w:r w:rsidRPr="00643103">
                                <w:t xml:space="preserve">Table </w:t>
                              </w:r>
                              <w:fldSimple w:instr=" STYLEREF 1 \s ">
                                <w:r w:rsidRPr="00643103">
                                  <w:t>2</w:t>
                                </w:r>
                              </w:fldSimple>
                              <w:r w:rsidRPr="00643103">
                                <w:noBreakHyphen/>
                              </w:r>
                              <w:fldSimple w:instr=" SEQ Table \* ARABIC \s 1 ">
                                <w:r w:rsidRPr="00643103">
                                  <w:t>4</w:t>
                                </w:r>
                              </w:fldSimple>
                              <w:bookmarkEnd w:id="194"/>
                              <w:r w:rsidRPr="00643103">
                                <w:t xml:space="preserve"> - Electricity Pricing Information [70]</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72134" id="Group 7240" o:spid="_x0000_s1128" style="position:absolute;left:0;text-align:left;margin-left:-12.85pt;margin-top:14.2pt;width:468pt;height:280.8pt;z-index:25164288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8"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9"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725DF383" w14:textId="77777777" w:rsidR="00404E7F" w:rsidRPr="00643103" w:rsidRDefault="00404E7F" w:rsidP="00643103">
                        <w:pPr>
                          <w:pStyle w:val="TablesCap"/>
                        </w:pPr>
                        <w:bookmarkStart w:id="196" w:name="_Ref479539636"/>
                        <w:bookmarkStart w:id="197" w:name="_Toc494553813"/>
                        <w:r w:rsidRPr="00643103">
                          <w:t xml:space="preserve">Table </w:t>
                        </w:r>
                        <w:fldSimple w:instr=" STYLEREF 1 \s ">
                          <w:r w:rsidRPr="00643103">
                            <w:t>2</w:t>
                          </w:r>
                        </w:fldSimple>
                        <w:r w:rsidRPr="00643103">
                          <w:noBreakHyphen/>
                        </w:r>
                        <w:fldSimple w:instr=" SEQ Table \* ARABIC \s 1 ">
                          <w:r w:rsidRPr="00643103">
                            <w:t>4</w:t>
                          </w:r>
                        </w:fldSimple>
                        <w:bookmarkEnd w:id="196"/>
                        <w:r w:rsidRPr="00643103">
                          <w:t xml:space="preserve"> - Electricity Pricing Information [70]</w:t>
                        </w:r>
                        <w:bookmarkEnd w:id="197"/>
                      </w:p>
                    </w:txbxContent>
                  </v:textbox>
                </v:shape>
                <w10:wrap type="square"/>
              </v:group>
            </w:pict>
          </mc:Fallback>
        </mc:AlternateContent>
      </w:r>
    </w:p>
    <w:p w14:paraId="446CBE64" w14:textId="77777777" w:rsidR="00211FC1" w:rsidRPr="00FB5275" w:rsidRDefault="00211FC1" w:rsidP="00404E7F"/>
    <w:p w14:paraId="1AD0DB92" w14:textId="77777777" w:rsidR="00211FC1" w:rsidRPr="00FB5275" w:rsidRDefault="00211FC1" w:rsidP="00404E7F"/>
    <w:p w14:paraId="59843054" w14:textId="77777777" w:rsidR="00211FC1" w:rsidRPr="00FB5275" w:rsidRDefault="00211FC1" w:rsidP="00404E7F">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w:t>
      </w:r>
      <w:r w:rsidRPr="00FB5275">
        <w:lastRenderedPageBreak/>
        <w:t xml:space="preserve">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xml:space="preserve">. </w:t>
      </w:r>
    </w:p>
    <w:p w14:paraId="3F3EDA83" w14:textId="77777777" w:rsidR="00211FC1" w:rsidRPr="00FB5275" w:rsidRDefault="00211FC1" w:rsidP="00404E7F"/>
    <w:p w14:paraId="69519ED1" w14:textId="77777777" w:rsidR="00211FC1" w:rsidRPr="00FB5275" w:rsidRDefault="00211FC1" w:rsidP="00404E7F">
      <w:r w:rsidRPr="00FB5275">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Pr="00FB5275">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 xml:space="preserve">, </w:t>
      </w:r>
      <w:hyperlink w:anchor="_ENREF_85" w:tooltip="Yao, 2005 #89" w:history="1">
        <w:r w:rsidRPr="00FB5275">
          <w:t>85</w:t>
        </w:r>
      </w:hyperlink>
      <w:r w:rsidRPr="00FB5275">
        <w:t>]</w:t>
      </w:r>
      <w:r w:rsidRPr="00FB5275">
        <w:fldChar w:fldCharType="end"/>
      </w:r>
      <w:r w:rsidRPr="00FB5275">
        <w:t xml:space="preserve">. </w:t>
      </w:r>
    </w:p>
    <w:p w14:paraId="7B469FD9" w14:textId="77777777" w:rsidR="00211FC1" w:rsidRPr="00FB5275" w:rsidRDefault="00211FC1" w:rsidP="00404E7F"/>
    <w:p w14:paraId="5F6F458F" w14:textId="77777777" w:rsidR="00211FC1" w:rsidRPr="00FB5275" w:rsidRDefault="00211FC1" w:rsidP="00404E7F">
      <w:r w:rsidRPr="00FB5275">
        <w:t xml:space="preserve">Ergon Energy, QLD’s Electricity supplier has written that there are a number of factors which affect electricity consumption, but climatic variance is </w:t>
      </w:r>
      <w:r w:rsidRPr="00FB5275">
        <w:lastRenderedPageBreak/>
        <w:t xml:space="preserve">no doubt the most important </w:t>
      </w:r>
      <w:r w:rsidRPr="00FB5275">
        <w:fldChar w:fldCharType="begin"/>
      </w:r>
      <w:r w:rsidRPr="00FB5275">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Pr="00FB5275">
        <w:t>[</w:t>
      </w:r>
      <w:hyperlink w:anchor="_ENREF_86" w:tooltip="Energy, 2017 #90" w:history="1">
        <w:r w:rsidRPr="00FB5275">
          <w:t>86</w:t>
        </w:r>
      </w:hyperlink>
      <w:r w:rsidRPr="00FB5275">
        <w:t>]</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Pr="00FB5275">
        <w:t>Figure 2</w:t>
      </w:r>
      <w:r w:rsidRPr="00FB5275">
        <w:noBreakHyphen/>
        <w:t>30</w:t>
      </w:r>
      <w:r w:rsidRPr="00FB5275">
        <w:fldChar w:fldCharType="end"/>
      </w:r>
      <w:r w:rsidRPr="00FB5275">
        <w:t xml:space="preserve"> highlights the stark contrast in consumption between winter and summer months.</w:t>
      </w:r>
    </w:p>
    <w:p w14:paraId="4ACC775C" w14:textId="77777777" w:rsidR="00211FC1" w:rsidRPr="00FB5275" w:rsidRDefault="00211FC1" w:rsidP="00404E7F"/>
    <w:p w14:paraId="210BDA4B" w14:textId="77777777" w:rsidR="00211FC1" w:rsidRPr="00FB5275" w:rsidRDefault="00211FC1" w:rsidP="00404E7F">
      <w:r w:rsidRPr="00FB5275">
        <mc:AlternateContent>
          <mc:Choice Requires="wpg">
            <w:drawing>
              <wp:anchor distT="0" distB="0" distL="114300" distR="114300" simplePos="0" relativeHeight="251643904" behindDoc="0" locked="0" layoutInCell="1" allowOverlap="1" wp14:anchorId="51024A77" wp14:editId="5FEF99AF">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0"/>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42C0495F" w14:textId="77777777" w:rsidR="00404E7F" w:rsidRPr="006F2D45" w:rsidRDefault="00404E7F" w:rsidP="00404E7F">
                              <w:pPr>
                                <w:pStyle w:val="Caption"/>
                                <w:rPr>
                                  <w:szCs w:val="24"/>
                                </w:rPr>
                              </w:pPr>
                              <w:bookmarkStart w:id="198" w:name="_Ref480124223"/>
                              <w:bookmarkStart w:id="199" w:name="_Toc494553850"/>
                              <w:bookmarkStart w:id="200"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198"/>
                              <w:r>
                                <w:t>[73]</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024A77" id="Group 7218" o:spid="_x0000_s1133" style="position:absolute;left:0;text-align:left;margin-left:-10pt;margin-top:18.75pt;width:464.1pt;height:267.05pt;z-index:25164390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1"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C0495F" w14:textId="77777777" w:rsidR="00404E7F" w:rsidRPr="006F2D45" w:rsidRDefault="00404E7F" w:rsidP="00404E7F">
                        <w:pPr>
                          <w:pStyle w:val="Caption"/>
                          <w:rPr>
                            <w:szCs w:val="24"/>
                          </w:rPr>
                        </w:pPr>
                        <w:bookmarkStart w:id="201" w:name="_Ref480124223"/>
                        <w:bookmarkStart w:id="202" w:name="_Toc494553850"/>
                        <w:bookmarkStart w:id="203"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1"/>
                        <w:r>
                          <w:t>[73]</w:t>
                        </w:r>
                        <w:bookmarkEnd w:id="202"/>
                      </w:p>
                    </w:txbxContent>
                  </v:textbox>
                </v:shape>
                <w10:wrap type="square"/>
              </v:group>
            </w:pict>
          </mc:Fallback>
        </mc:AlternateContent>
      </w:r>
    </w:p>
    <w:p w14:paraId="5EC228DD" w14:textId="77777777" w:rsidR="00211FC1" w:rsidRPr="00FB5275" w:rsidRDefault="00211FC1" w:rsidP="00404E7F">
      <w:r w:rsidRPr="00FB5275">
        <mc:AlternateContent>
          <mc:Choice Requires="wps">
            <w:drawing>
              <wp:anchor distT="0" distB="0" distL="114300" distR="114300" simplePos="0" relativeHeight="251656192" behindDoc="0" locked="0" layoutInCell="1" allowOverlap="1" wp14:anchorId="05E7C258" wp14:editId="27174F6F">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5155635F" w14:textId="77777777" w:rsidR="00404E7F" w:rsidRDefault="00404E7F" w:rsidP="00404E7F"/>
                          <w:p w14:paraId="53D21C8F" w14:textId="77777777" w:rsidR="00404E7F" w:rsidRDefault="00404E7F" w:rsidP="00404E7F"/>
                          <w:p w14:paraId="3E9E8D1D" w14:textId="77777777" w:rsidR="00404E7F" w:rsidRDefault="00404E7F" w:rsidP="00404E7F"/>
                          <w:p w14:paraId="63987257" w14:textId="77777777" w:rsidR="00404E7F" w:rsidRDefault="00404E7F" w:rsidP="00404E7F"/>
                          <w:p w14:paraId="6A676784" w14:textId="77777777" w:rsidR="00404E7F" w:rsidRDefault="00404E7F" w:rsidP="00404E7F"/>
                          <w:p w14:paraId="1BFB3315" w14:textId="77777777" w:rsidR="00404E7F" w:rsidRDefault="00404E7F" w:rsidP="00404E7F"/>
                          <w:p w14:paraId="0EE37756" w14:textId="77777777" w:rsidR="00404E7F" w:rsidRDefault="00404E7F" w:rsidP="00404E7F"/>
                          <w:p w14:paraId="4765D564" w14:textId="77777777" w:rsidR="00404E7F" w:rsidRDefault="00404E7F" w:rsidP="00404E7F"/>
                          <w:p w14:paraId="28B82B2E" w14:textId="77777777" w:rsidR="00404E7F" w:rsidRDefault="00404E7F" w:rsidP="00404E7F"/>
                          <w:p w14:paraId="3C5D52FC" w14:textId="77777777" w:rsidR="00404E7F" w:rsidRDefault="00404E7F" w:rsidP="00404E7F"/>
                          <w:p w14:paraId="63456E21"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7C258" id="Text Box 7317" o:spid="_x0000_s1136" type="#_x0000_t202" style="position:absolute;left:0;text-align:left;margin-left:373.8pt;margin-top:228pt;width:45.25pt;height:2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5155635F" w14:textId="77777777" w:rsidR="00404E7F" w:rsidRDefault="00404E7F" w:rsidP="00404E7F"/>
                    <w:p w14:paraId="53D21C8F" w14:textId="77777777" w:rsidR="00404E7F" w:rsidRDefault="00404E7F" w:rsidP="00404E7F"/>
                    <w:p w14:paraId="3E9E8D1D" w14:textId="77777777" w:rsidR="00404E7F" w:rsidRDefault="00404E7F" w:rsidP="00404E7F"/>
                    <w:p w14:paraId="63987257" w14:textId="77777777" w:rsidR="00404E7F" w:rsidRDefault="00404E7F" w:rsidP="00404E7F"/>
                    <w:p w14:paraId="6A676784" w14:textId="77777777" w:rsidR="00404E7F" w:rsidRDefault="00404E7F" w:rsidP="00404E7F"/>
                    <w:p w14:paraId="1BFB3315" w14:textId="77777777" w:rsidR="00404E7F" w:rsidRDefault="00404E7F" w:rsidP="00404E7F"/>
                    <w:p w14:paraId="0EE37756" w14:textId="77777777" w:rsidR="00404E7F" w:rsidRDefault="00404E7F" w:rsidP="00404E7F"/>
                    <w:p w14:paraId="4765D564" w14:textId="77777777" w:rsidR="00404E7F" w:rsidRDefault="00404E7F" w:rsidP="00404E7F"/>
                    <w:p w14:paraId="28B82B2E" w14:textId="77777777" w:rsidR="00404E7F" w:rsidRDefault="00404E7F" w:rsidP="00404E7F"/>
                    <w:p w14:paraId="3C5D52FC" w14:textId="77777777" w:rsidR="00404E7F" w:rsidRDefault="00404E7F" w:rsidP="00404E7F"/>
                    <w:p w14:paraId="63456E21" w14:textId="77777777" w:rsidR="00404E7F" w:rsidRDefault="00404E7F" w:rsidP="00404E7F"/>
                  </w:txbxContent>
                </v:textbox>
                <w10:wrap type="square"/>
              </v:shape>
            </w:pict>
          </mc:Fallback>
        </mc:AlternateContent>
      </w:r>
    </w:p>
    <w:p w14:paraId="59A69A46" w14:textId="77777777" w:rsidR="00211FC1" w:rsidRPr="00FB5275" w:rsidRDefault="00211FC1" w:rsidP="00404E7F">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w:t>
      </w:r>
    </w:p>
    <w:p w14:paraId="67795029" w14:textId="77777777" w:rsidR="00211FC1" w:rsidRPr="00FB5275" w:rsidRDefault="00211FC1" w:rsidP="00404E7F"/>
    <w:p w14:paraId="340521D7" w14:textId="77777777" w:rsidR="00211FC1" w:rsidRPr="00FB5275" w:rsidRDefault="00211FC1" w:rsidP="00404E7F"/>
    <w:p w14:paraId="43F012FE" w14:textId="77777777" w:rsidR="00211FC1" w:rsidRPr="00FB5275" w:rsidRDefault="00211FC1" w:rsidP="00404E7F"/>
    <w:p w14:paraId="6C15649A" w14:textId="77777777" w:rsidR="00211FC1" w:rsidRPr="00FB5275" w:rsidRDefault="00211FC1" w:rsidP="00404E7F"/>
    <w:p w14:paraId="0BC148FB" w14:textId="77777777" w:rsidR="00211FC1" w:rsidRPr="00FB5275" w:rsidRDefault="00211FC1" w:rsidP="00404E7F"/>
    <w:p w14:paraId="1119815B" w14:textId="77777777" w:rsidR="00211FC1" w:rsidRPr="00FB5275" w:rsidRDefault="00211FC1" w:rsidP="00404E7F"/>
    <w:p w14:paraId="1A842E11" w14:textId="77777777" w:rsidR="00211FC1" w:rsidRPr="00FB5275" w:rsidRDefault="00211FC1" w:rsidP="00404E7F">
      <w:r w:rsidRPr="00FB5275">
        <w:br w:type="page"/>
      </w:r>
    </w:p>
    <w:p w14:paraId="5BE809E1" w14:textId="77777777" w:rsidR="00211FC1" w:rsidRPr="00FB5275" w:rsidRDefault="00211FC1" w:rsidP="00211FC1">
      <w:pPr>
        <w:pStyle w:val="Heading2"/>
      </w:pPr>
      <w:bookmarkStart w:id="204" w:name="_Toc494568019"/>
      <w:r w:rsidRPr="00FB5275">
        <w:lastRenderedPageBreak/>
        <w:t>Economics of PV &amp; BES System</w:t>
      </w:r>
      <w:bookmarkEnd w:id="204"/>
    </w:p>
    <w:p w14:paraId="6FCFF66B" w14:textId="77777777" w:rsidR="00211FC1" w:rsidRPr="00FB5275" w:rsidRDefault="00211FC1" w:rsidP="00404E7F">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88" w:tooltip="Faxas-Guzmán, 2014 #94" w:history="1">
        <w:r w:rsidRPr="00FB5275">
          <w:t>88</w:t>
        </w:r>
      </w:hyperlink>
      <w:r w:rsidRPr="00FB5275">
        <w:t xml:space="preserve">, </w:t>
      </w:r>
      <w:hyperlink w:anchor="_ENREF_89" w:tooltip="Castillo-Cagigal, 2011 #93" w:history="1">
        <w:r w:rsidRPr="00FB5275">
          <w:t>89</w:t>
        </w:r>
      </w:hyperlink>
      <w:r w:rsidRPr="00FB5275">
        <w:t>]</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The mains costs and savings can be divided in the associated section of the system. The main costs are listed and illustrated in </w:t>
      </w:r>
      <w:r w:rsidRPr="00FB5275">
        <w:fldChar w:fldCharType="begin"/>
      </w:r>
      <w:r w:rsidRPr="00FB5275">
        <w:instrText xml:space="preserve"> REF _Ref480146207 \h </w:instrText>
      </w:r>
      <w:r w:rsidRPr="00FB5275">
        <w:fldChar w:fldCharType="separate"/>
      </w:r>
      <w:r w:rsidRPr="00FB5275">
        <w:t>Figure 2</w:t>
      </w:r>
      <w:r w:rsidRPr="00FB5275">
        <w:noBreakHyphen/>
        <w:t>31</w:t>
      </w:r>
      <w:r w:rsidRPr="00FB5275">
        <w:fldChar w:fldCharType="end"/>
      </w:r>
      <w:r w:rsidRPr="00FB5275">
        <w:t>:</w:t>
      </w:r>
    </w:p>
    <w:p w14:paraId="182D667A" w14:textId="77777777" w:rsidR="00211FC1" w:rsidRPr="00FB5275" w:rsidRDefault="00211FC1" w:rsidP="00404E7F">
      <w:pPr>
        <w:pStyle w:val="ListParagraph"/>
        <w:numPr>
          <w:ilvl w:val="0"/>
          <w:numId w:val="5"/>
        </w:numPr>
      </w:pPr>
      <w:r w:rsidRPr="00FB5275">
        <w:t>Solar panels</w:t>
      </w:r>
    </w:p>
    <w:p w14:paraId="20C116B0" w14:textId="77777777" w:rsidR="00211FC1" w:rsidRPr="00FB5275" w:rsidRDefault="00211FC1" w:rsidP="00404E7F">
      <w:pPr>
        <w:pStyle w:val="ListParagraph"/>
        <w:numPr>
          <w:ilvl w:val="0"/>
          <w:numId w:val="5"/>
        </w:numPr>
      </w:pPr>
      <w:r w:rsidRPr="00FB5275">
        <w:t>Inverter</w:t>
      </w:r>
    </w:p>
    <w:p w14:paraId="2A90128A" w14:textId="77777777" w:rsidR="00211FC1" w:rsidRPr="00FB5275" w:rsidRDefault="00211FC1" w:rsidP="00404E7F">
      <w:pPr>
        <w:pStyle w:val="ListParagraph"/>
        <w:numPr>
          <w:ilvl w:val="0"/>
          <w:numId w:val="5"/>
        </w:numPr>
      </w:pPr>
      <w:r w:rsidRPr="00FB5275">
        <w:t>Battery</w:t>
      </w:r>
    </w:p>
    <w:p w14:paraId="7423FF3D" w14:textId="77777777" w:rsidR="00211FC1" w:rsidRPr="00FB5275" w:rsidRDefault="00211FC1" w:rsidP="00404E7F">
      <w:pPr>
        <w:pStyle w:val="ListParagraph"/>
        <w:numPr>
          <w:ilvl w:val="0"/>
          <w:numId w:val="5"/>
        </w:numPr>
      </w:pPr>
      <w:r w:rsidRPr="00FB5275">
        <w:lastRenderedPageBreak/>
        <mc:AlternateContent>
          <mc:Choice Requires="wpg">
            <w:drawing>
              <wp:anchor distT="0" distB="0" distL="114300" distR="114300" simplePos="0" relativeHeight="251644928" behindDoc="0" locked="0" layoutInCell="1" allowOverlap="1" wp14:anchorId="444F2845" wp14:editId="2BC8BBD4">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2"/>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5B450AC3" w14:textId="77777777" w:rsidR="00404E7F" w:rsidRDefault="00404E7F" w:rsidP="00404E7F">
                              <w:pPr>
                                <w:pStyle w:val="Caption"/>
                              </w:pPr>
                              <w:bookmarkStart w:id="205" w:name="_Toc494553851"/>
                              <w:bookmarkStart w:id="206"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5"/>
                            </w:p>
                            <w:p w14:paraId="02BACADD" w14:textId="77777777" w:rsidR="00404E7F" w:rsidRPr="008A55E8" w:rsidRDefault="00404E7F" w:rsidP="00404E7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4F2845" id="Group 7241" o:spid="_x0000_s1137" style="position:absolute;left:0;text-align:left;margin-left:0;margin-top:34.2pt;width:451.3pt;height:242.85pt;z-index:25164492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3"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5B450AC3" w14:textId="77777777" w:rsidR="00404E7F" w:rsidRDefault="00404E7F" w:rsidP="00404E7F">
                        <w:pPr>
                          <w:pStyle w:val="Caption"/>
                        </w:pPr>
                        <w:bookmarkStart w:id="207" w:name="_Toc494553851"/>
                        <w:bookmarkStart w:id="208"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7"/>
                      </w:p>
                      <w:p w14:paraId="02BACADD" w14:textId="77777777" w:rsidR="00404E7F" w:rsidRPr="008A55E8" w:rsidRDefault="00404E7F" w:rsidP="00404E7F">
                        <w:pPr>
                          <w:pStyle w:val="Caption"/>
                        </w:pPr>
                      </w:p>
                    </w:txbxContent>
                  </v:textbox>
                </v:shape>
                <w10:wrap type="square"/>
              </v:group>
            </w:pict>
          </mc:Fallback>
        </mc:AlternateContent>
      </w:r>
      <w:r w:rsidRPr="00FB5275">
        <w:t>Electricity tariff structure</w:t>
      </w:r>
    </w:p>
    <w:p w14:paraId="2403AF76" w14:textId="77777777" w:rsidR="00211FC1" w:rsidRPr="00FB5275" w:rsidRDefault="00211FC1" w:rsidP="00404E7F"/>
    <w:p w14:paraId="3C6F15B6" w14:textId="77777777" w:rsidR="00211FC1" w:rsidRPr="00FB5275" w:rsidRDefault="00211FC1" w:rsidP="00404E7F"/>
    <w:p w14:paraId="0CA0CAC6" w14:textId="77777777" w:rsidR="00211FC1" w:rsidRPr="00FB5275" w:rsidRDefault="00211FC1" w:rsidP="00404E7F">
      <w:r w:rsidRPr="00FB5275">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0F8FD7BD" w14:textId="77777777" w:rsidR="00211FC1" w:rsidRPr="00FB5275" w:rsidRDefault="00211FC1" w:rsidP="00404E7F"/>
    <w:p w14:paraId="1C541DEB" w14:textId="77777777" w:rsidR="00211FC1" w:rsidRPr="00FB5275" w:rsidRDefault="00211FC1" w:rsidP="00404E7F"/>
    <w:p w14:paraId="620C72F2" w14:textId="77777777" w:rsidR="00211FC1" w:rsidRPr="00FB5275" w:rsidRDefault="00211FC1" w:rsidP="00211FC1">
      <w:pPr>
        <w:pStyle w:val="Heading2"/>
      </w:pPr>
      <w:bookmarkStart w:id="209" w:name="_Toc494568020"/>
      <w:r w:rsidRPr="00FB5275">
        <w:t>Market Software Competitors</w:t>
      </w:r>
      <w:bookmarkEnd w:id="209"/>
    </w:p>
    <w:p w14:paraId="12A29F0F" w14:textId="77777777" w:rsidR="00211FC1" w:rsidRPr="00FB5275" w:rsidRDefault="00211FC1" w:rsidP="00404E7F">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404E7F"/>
    <w:p w14:paraId="7B344467" w14:textId="77777777" w:rsidR="00211FC1" w:rsidRPr="00FB5275" w:rsidRDefault="00211FC1" w:rsidP="00404E7F">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1F31196F" w14:textId="77777777" w:rsidR="00211FC1" w:rsidRPr="00FB5275" w:rsidRDefault="00211FC1" w:rsidP="00404E7F"/>
    <w:p w14:paraId="39A96E19" w14:textId="77777777" w:rsidR="00211FC1" w:rsidRPr="00FB5275" w:rsidRDefault="00211FC1" w:rsidP="00211FC1">
      <w:pPr>
        <w:pStyle w:val="Heading3"/>
      </w:pPr>
      <w:bookmarkStart w:id="210" w:name="_Toc494568021"/>
      <w:r w:rsidRPr="00FB5275">
        <w:t>Solar Power Calculator</w:t>
      </w:r>
      <w:bookmarkEnd w:id="210"/>
    </w:p>
    <w:p w14:paraId="33F18675" w14:textId="77777777" w:rsidR="00211FC1" w:rsidRPr="00FB5275" w:rsidRDefault="00211FC1" w:rsidP="00404E7F">
      <w:r w:rsidRPr="00FB5275">
        <mc:AlternateContent>
          <mc:Choice Requires="wpg">
            <w:drawing>
              <wp:anchor distT="0" distB="0" distL="114300" distR="114300" simplePos="0" relativeHeight="251667456" behindDoc="0" locked="0" layoutInCell="1" allowOverlap="1" wp14:anchorId="4EDA88E9" wp14:editId="30C324C4">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070D4F22" w14:textId="77777777" w:rsidR="00404E7F" w:rsidRPr="00245DE0" w:rsidRDefault="00404E7F" w:rsidP="00404E7F">
                              <w:pPr>
                                <w:pStyle w:val="Caption"/>
                                <w:rPr>
                                  <w:szCs w:val="24"/>
                                </w:rPr>
                              </w:pPr>
                              <w:bookmarkStart w:id="211"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A88E9" id="Group 4" o:spid="_x0000_s1140" style="position:absolute;left:0;text-align:left;margin-left:-57pt;margin-top:40.55pt;width:551.85pt;height:260.5pt;z-index:251667456;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5"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070D4F22" w14:textId="77777777" w:rsidR="00404E7F" w:rsidRPr="00245DE0" w:rsidRDefault="00404E7F" w:rsidP="00404E7F">
                        <w:pPr>
                          <w:pStyle w:val="Caption"/>
                          <w:rPr>
                            <w:szCs w:val="24"/>
                          </w:rPr>
                        </w:pPr>
                        <w:bookmarkStart w:id="212"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2"/>
                        <w:r>
                          <w:t xml:space="preserve"> []</w:t>
                        </w:r>
                      </w:p>
                    </w:txbxContent>
                  </v:textbox>
                </v:shape>
                <w10:wrap type="square"/>
              </v:group>
            </w:pict>
          </mc:Fallback>
        </mc:AlternateContent>
      </w:r>
      <w:r w:rsidRPr="00FB5275">
        <w:t>This is the best of the three options, offering a visually appealing GUI with simple inputs. It gives the customer a graph and return on investment {Calculator, 2017 #195}.</w:t>
      </w:r>
    </w:p>
    <w:p w14:paraId="53BFF405" w14:textId="77777777" w:rsidR="00211FC1" w:rsidRPr="00FB5275" w:rsidRDefault="00211FC1" w:rsidP="00404E7F">
      <w:r w:rsidRPr="00FB5275">
        <w:t>.</w:t>
      </w:r>
    </w:p>
    <w:p w14:paraId="06014288" w14:textId="77777777" w:rsidR="00211FC1" w:rsidRPr="00FB5275" w:rsidRDefault="00211FC1" w:rsidP="00404E7F"/>
    <w:p w14:paraId="7961FF4B" w14:textId="77777777" w:rsidR="00211FC1" w:rsidRPr="00FB5275" w:rsidRDefault="00211FC1" w:rsidP="00404E7F">
      <w:r w:rsidRPr="00FB5275">
        <w:t xml:space="preserve"> </w:t>
      </w:r>
    </w:p>
    <w:p w14:paraId="3F8BE0AC" w14:textId="77777777" w:rsidR="00211FC1" w:rsidRPr="00FB5275" w:rsidRDefault="00211FC1" w:rsidP="00404E7F"/>
    <w:p w14:paraId="74370D35" w14:textId="77777777" w:rsidR="00211FC1" w:rsidRPr="00FB5275" w:rsidRDefault="00211FC1" w:rsidP="00404E7F"/>
    <w:p w14:paraId="7F02AB94" w14:textId="77777777" w:rsidR="00211FC1" w:rsidRPr="00FB5275" w:rsidRDefault="00211FC1" w:rsidP="00404E7F"/>
    <w:p w14:paraId="247D3A63" w14:textId="77777777" w:rsidR="00211FC1" w:rsidRPr="00FB5275" w:rsidRDefault="00211FC1" w:rsidP="00211FC1">
      <w:pPr>
        <w:pStyle w:val="Heading3"/>
      </w:pPr>
      <w:bookmarkStart w:id="213" w:name="_Toc494568022"/>
      <w:r w:rsidRPr="00FB5275">
        <w:lastRenderedPageBreak/>
        <w:t>Solar Choice Solar Battery Storage Sizing &amp; Payback Calculator</w:t>
      </w:r>
      <w:bookmarkEnd w:id="213"/>
    </w:p>
    <w:p w14:paraId="7335B7E9" w14:textId="77777777" w:rsidR="00211FC1" w:rsidRPr="00FB5275" w:rsidRDefault="00211FC1" w:rsidP="00404E7F">
      <w:r w:rsidRPr="00FB5275">
        <w:t xml:space="preserve">This calculator is perhaps one of the least appealing interfaces but gives the customer easy inputs for the system type and size. It allows the customer to visualise the impacts of battery </w:t>
      </w:r>
    </w:p>
    <w:p w14:paraId="6EDD5E94" w14:textId="77777777" w:rsidR="00211FC1" w:rsidRPr="00FB5275" w:rsidRDefault="00211FC1" w:rsidP="00404E7F">
      <w:r w:rsidRPr="00FB5275">
        <mc:AlternateContent>
          <mc:Choice Requires="wps">
            <w:drawing>
              <wp:anchor distT="0" distB="0" distL="114300" distR="114300" simplePos="0" relativeHeight="251670528" behindDoc="0" locked="0" layoutInCell="1" allowOverlap="1" wp14:anchorId="4966500A" wp14:editId="75196B7E">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639F5045" w14:textId="77777777" w:rsidR="00404E7F" w:rsidRPr="00542EC1" w:rsidRDefault="00404E7F" w:rsidP="00404E7F">
                            <w:pPr>
                              <w:pStyle w:val="Caption"/>
                              <w:rPr>
                                <w:szCs w:val="24"/>
                              </w:rPr>
                            </w:pPr>
                            <w:bookmarkStart w:id="214"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6500A" id="Text Box 7" o:spid="_x0000_s1143" type="#_x0000_t202" style="position:absolute;left:0;text-align:left;margin-left:-6.7pt;margin-top:259.8pt;width:467pt;height:17.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639F5045" w14:textId="77777777" w:rsidR="00404E7F" w:rsidRPr="00542EC1" w:rsidRDefault="00404E7F" w:rsidP="00404E7F">
                      <w:pPr>
                        <w:pStyle w:val="Caption"/>
                        <w:rPr>
                          <w:szCs w:val="24"/>
                        </w:rPr>
                      </w:pPr>
                      <w:bookmarkStart w:id="215"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r>
                        <w:t xml:space="preserve"> []</w:t>
                      </w:r>
                    </w:p>
                  </w:txbxContent>
                </v:textbox>
                <w10:wrap type="square"/>
              </v:shape>
            </w:pict>
          </mc:Fallback>
        </mc:AlternateContent>
      </w:r>
      <w:r w:rsidRPr="00FB5275">
        <w:drawing>
          <wp:anchor distT="0" distB="0" distL="114300" distR="114300" simplePos="0" relativeHeight="251669504" behindDoc="0" locked="0" layoutInCell="1" allowOverlap="1" wp14:anchorId="6B3DB523" wp14:editId="395ADD00">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B5275">
        <w:drawing>
          <wp:anchor distT="0" distB="0" distL="114300" distR="114300" simplePos="0" relativeHeight="251668480" behindDoc="0" locked="0" layoutInCell="1" allowOverlap="1" wp14:anchorId="6DDD2862" wp14:editId="58631A35">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Pr="00FB5275">
        <w:t>impacts {Choice, 2017 #110}.</w:t>
      </w:r>
    </w:p>
    <w:p w14:paraId="3D823433" w14:textId="77777777" w:rsidR="00211FC1" w:rsidRPr="00FB5275" w:rsidRDefault="00211FC1" w:rsidP="00211FC1">
      <w:pPr>
        <w:pStyle w:val="Heading3"/>
      </w:pPr>
      <w:bookmarkStart w:id="216" w:name="_Toc494568023"/>
      <w:r w:rsidRPr="00FB5275">
        <w:t>Solar Savings Calculator</w:t>
      </w:r>
      <w:bookmarkEnd w:id="216"/>
    </w:p>
    <w:p w14:paraId="471959AD" w14:textId="77777777" w:rsidR="00211FC1" w:rsidRPr="00FB5275" w:rsidRDefault="00211FC1" w:rsidP="00404E7F">
      <w:r w:rsidRPr="00FB5275">
        <mc:AlternateContent>
          <mc:Choice Requires="wpg">
            <w:drawing>
              <wp:anchor distT="0" distB="0" distL="114300" distR="114300" simplePos="0" relativeHeight="251671552" behindDoc="0" locked="0" layoutInCell="1" allowOverlap="1" wp14:anchorId="6CF13E97" wp14:editId="7DFB10CD">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8"/>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DC46934" w14:textId="77777777" w:rsidR="00404E7F" w:rsidRPr="00E7627B" w:rsidRDefault="00404E7F" w:rsidP="00404E7F">
                              <w:pPr>
                                <w:pStyle w:val="Caption"/>
                                <w:rPr>
                                  <w:szCs w:val="24"/>
                                </w:rPr>
                              </w:pPr>
                              <w:bookmarkStart w:id="217"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F13E97" id="Group 10" o:spid="_x0000_s1144" style="position:absolute;left:0;text-align:left;margin-left:4.7pt;margin-top:45.75pt;width:439.2pt;height:252pt;z-index:251671552;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9"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DC46934" w14:textId="77777777" w:rsidR="00404E7F" w:rsidRPr="00E7627B" w:rsidRDefault="00404E7F" w:rsidP="00404E7F">
                        <w:pPr>
                          <w:pStyle w:val="Caption"/>
                          <w:rPr>
                            <w:szCs w:val="24"/>
                          </w:rPr>
                        </w:pPr>
                        <w:bookmarkStart w:id="218"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r>
                          <w:t xml:space="preserve"> []</w:t>
                        </w:r>
                      </w:p>
                    </w:txbxContent>
                  </v:textbox>
                </v:shape>
                <w10:wrap type="square"/>
              </v:group>
            </w:pict>
          </mc:Fallback>
        </mc:AlternateContent>
      </w:r>
      <w:r w:rsidRPr="00FB5275">
        <w:t>This calculator has both simple and advanced options for the customer details. This feature allows a less experienced user to produce a reasonable estimate. The inputs are similar to the other previously analysed programs and has a good GUI {Company, 2017 #196}.</w:t>
      </w:r>
    </w:p>
    <w:p w14:paraId="329210D3" w14:textId="77777777" w:rsidR="00211FC1" w:rsidRPr="00FB5275" w:rsidRDefault="00211FC1" w:rsidP="00211FC1">
      <w:pPr>
        <w:pStyle w:val="Heading3"/>
      </w:pPr>
      <w:bookmarkStart w:id="219" w:name="_Toc494568024"/>
      <w:r w:rsidRPr="00FB5275">
        <w:lastRenderedPageBreak/>
        <w:t>Hybrid Optimisation Model for Multiple Energy Resources</w:t>
      </w:r>
      <w:bookmarkEnd w:id="219"/>
    </w:p>
    <w:p w14:paraId="289C335D" w14:textId="77777777" w:rsidR="00211FC1" w:rsidRPr="00FB5275" w:rsidRDefault="00211FC1" w:rsidP="00404E7F">
      <w:r w:rsidRPr="00FB5275">
        <w:t xml:space="preserve">The current market leader for modelling of renewable technology systems is a design tool called the Hybrid Optimisation Model for Multiple Energy Resources (HOMER) </w:t>
      </w:r>
      <w:r w:rsidRPr="00FB5275">
        <w:fldChar w:fldCharType="begin"/>
      </w:r>
      <w:r w:rsidRPr="00FB5275">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Pr="00FB5275">
        <w:t>[</w:t>
      </w:r>
      <w:hyperlink w:anchor="_ENREF_90" w:tooltip="Energy, 2017 #130" w:history="1">
        <w:r w:rsidRPr="00FB5275">
          <w:t>90</w:t>
        </w:r>
      </w:hyperlink>
      <w:r w:rsidRPr="00FB5275">
        <w:t>]</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404E7F"/>
    <w:p w14:paraId="2C7FD8A3" w14:textId="77777777" w:rsidR="00211FC1" w:rsidRPr="00FB5275" w:rsidRDefault="00211FC1" w:rsidP="00404E7F">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Pr="00FB5275">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Pr="00FB5275">
        <w:t>[</w:t>
      </w:r>
      <w:hyperlink w:anchor="_ENREF_91" w:tooltip="Yang, 2008 #102" w:history="1">
        <w:r w:rsidRPr="00FB5275">
          <w:t>91</w:t>
        </w:r>
      </w:hyperlink>
      <w:r w:rsidRPr="00FB5275">
        <w:t>]</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Pr="00FB5275">
        <w:t>Figure 2</w:t>
      </w:r>
      <w:r w:rsidRPr="00FB5275">
        <w:noBreakHyphen/>
        <w:t>35</w:t>
      </w:r>
      <w:r w:rsidRPr="00FB5275">
        <w:fldChar w:fldCharType="end"/>
      </w:r>
      <w:r w:rsidRPr="00FB5275">
        <w:t>.</w:t>
      </w:r>
    </w:p>
    <w:p w14:paraId="3FA6BCE2" w14:textId="77777777" w:rsidR="00211FC1" w:rsidRPr="00FB5275" w:rsidRDefault="00211FC1" w:rsidP="00404E7F"/>
    <w:p w14:paraId="7AA8F181" w14:textId="77777777" w:rsidR="00211FC1" w:rsidRPr="00FB5275" w:rsidRDefault="00211FC1" w:rsidP="00404E7F"/>
    <w:p w14:paraId="3E45E60A" w14:textId="77777777" w:rsidR="00211FC1" w:rsidRPr="00FB5275" w:rsidRDefault="00211FC1" w:rsidP="00404E7F">
      <w:r w:rsidRPr="00FB5275">
        <w:t>There are several modules which can be customised according to the simulation, these include:</w:t>
      </w:r>
    </w:p>
    <w:p w14:paraId="1A96D0FF" w14:textId="77777777" w:rsidR="00211FC1" w:rsidRPr="00FB5275" w:rsidRDefault="00211FC1" w:rsidP="00404E7F">
      <w:pPr>
        <w:pStyle w:val="Bullet"/>
        <w:sectPr w:rsidR="00211FC1" w:rsidRPr="00FB5275" w:rsidSect="00404E7F">
          <w:endnotePr>
            <w:numRestart w:val="eachSect"/>
          </w:endnotePr>
          <w:type w:val="continuous"/>
          <w:pgSz w:w="11906" w:h="16838"/>
          <w:pgMar w:top="1440" w:right="1440" w:bottom="1440" w:left="1440" w:header="709" w:footer="709" w:gutter="0"/>
          <w:cols w:space="708"/>
          <w:docGrid w:linePitch="360"/>
        </w:sectPr>
      </w:pPr>
    </w:p>
    <w:p w14:paraId="26DC856E" w14:textId="77777777" w:rsidR="00211FC1" w:rsidRPr="00FB5275" w:rsidRDefault="00211FC1" w:rsidP="00404E7F">
      <w:pPr>
        <w:pStyle w:val="Bullet"/>
        <w:numPr>
          <w:ilvl w:val="0"/>
          <w:numId w:val="13"/>
        </w:numPr>
      </w:pPr>
      <w:r w:rsidRPr="00FB5275">
        <w:t>Biomass</w:t>
      </w:r>
    </w:p>
    <w:p w14:paraId="74F788AD" w14:textId="77777777" w:rsidR="00211FC1" w:rsidRPr="00FB5275" w:rsidRDefault="00211FC1" w:rsidP="00404E7F">
      <w:pPr>
        <w:pStyle w:val="Bullet"/>
        <w:numPr>
          <w:ilvl w:val="0"/>
          <w:numId w:val="13"/>
        </w:numPr>
      </w:pPr>
      <w:r w:rsidRPr="00FB5275">
        <w:t>Hydro</w:t>
      </w:r>
    </w:p>
    <w:p w14:paraId="57434C22" w14:textId="77777777" w:rsidR="00211FC1" w:rsidRPr="00FB5275" w:rsidRDefault="00211FC1" w:rsidP="00404E7F">
      <w:pPr>
        <w:pStyle w:val="Bullet"/>
        <w:numPr>
          <w:ilvl w:val="0"/>
          <w:numId w:val="13"/>
        </w:numPr>
      </w:pPr>
      <w:r w:rsidRPr="00FB5275">
        <w:rPr>
          <w:rStyle w:val="Hyperlink"/>
          <w:lang w:val="en-AU"/>
        </w:rPr>
        <w:t>Combined Heat and Power</w:t>
      </w:r>
    </w:p>
    <w:p w14:paraId="4BCC94C9" w14:textId="77777777" w:rsidR="00211FC1" w:rsidRPr="00FB5275" w:rsidRDefault="00211FC1" w:rsidP="00404E7F">
      <w:pPr>
        <w:pStyle w:val="Bullet"/>
        <w:numPr>
          <w:ilvl w:val="0"/>
          <w:numId w:val="13"/>
        </w:numPr>
      </w:pPr>
      <w:r w:rsidRPr="00FB5275">
        <w:rPr>
          <w:rStyle w:val="Hyperlink"/>
          <w:lang w:val="en-AU"/>
        </w:rPr>
        <w:t>Advanced Load</w:t>
      </w:r>
    </w:p>
    <w:p w14:paraId="0274B419" w14:textId="77777777" w:rsidR="00211FC1" w:rsidRPr="00FB5275" w:rsidRDefault="00211FC1" w:rsidP="00404E7F">
      <w:pPr>
        <w:pStyle w:val="Bullet"/>
        <w:numPr>
          <w:ilvl w:val="0"/>
          <w:numId w:val="13"/>
        </w:numPr>
      </w:pPr>
      <w:r w:rsidRPr="00FB5275">
        <w:rPr>
          <w:rStyle w:val="Hyperlink"/>
          <w:lang w:val="en-AU"/>
        </w:rPr>
        <w:t>Advanced Grid</w:t>
      </w:r>
    </w:p>
    <w:p w14:paraId="522DC4B9" w14:textId="77777777" w:rsidR="00211FC1" w:rsidRPr="00FB5275" w:rsidRDefault="00211FC1" w:rsidP="00404E7F">
      <w:pPr>
        <w:pStyle w:val="Bullet"/>
        <w:numPr>
          <w:ilvl w:val="0"/>
          <w:numId w:val="13"/>
        </w:numPr>
      </w:pPr>
      <w:r w:rsidRPr="00FB5275">
        <w:rPr>
          <w:rStyle w:val="Hyperlink"/>
          <w:lang w:val="en-AU"/>
        </w:rPr>
        <w:t>Hydrogen</w:t>
      </w:r>
    </w:p>
    <w:p w14:paraId="40E0DC67" w14:textId="77777777" w:rsidR="00211FC1" w:rsidRPr="00FB5275" w:rsidRDefault="00211FC1" w:rsidP="00404E7F">
      <w:pPr>
        <w:pStyle w:val="Bullet"/>
        <w:numPr>
          <w:ilvl w:val="0"/>
          <w:numId w:val="13"/>
        </w:numPr>
      </w:pPr>
      <w:r w:rsidRPr="00FB5275">
        <w:rPr>
          <w:rStyle w:val="Hyperlink"/>
          <w:lang w:val="en-AU"/>
        </w:rPr>
        <w:t>Advanced Storage</w:t>
      </w:r>
    </w:p>
    <w:p w14:paraId="0D743B2E" w14:textId="77777777" w:rsidR="00211FC1" w:rsidRPr="00FB5275" w:rsidRDefault="00211FC1" w:rsidP="00404E7F">
      <w:pPr>
        <w:pStyle w:val="Bullet"/>
        <w:numPr>
          <w:ilvl w:val="0"/>
          <w:numId w:val="13"/>
        </w:numPr>
      </w:pPr>
      <w:r w:rsidRPr="00FB5275">
        <w:rPr>
          <w:rStyle w:val="Hyperlink"/>
          <w:lang w:val="en-AU"/>
        </w:rPr>
        <w:t>Multi-Year</w:t>
      </w:r>
    </w:p>
    <w:p w14:paraId="3F0F0C6F" w14:textId="77777777" w:rsidR="00211FC1" w:rsidRPr="00FB5275" w:rsidRDefault="00211FC1" w:rsidP="00404E7F">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404E7F">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77777777" w:rsidR="00211FC1" w:rsidRPr="00FB5275" w:rsidRDefault="00211FC1" w:rsidP="00404E7F">
      <w:p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lastRenderedPageBreak/>
        <mc:AlternateContent>
          <mc:Choice Requires="wpg">
            <w:drawing>
              <wp:anchor distT="0" distB="0" distL="114300" distR="114300" simplePos="0" relativeHeight="251672576" behindDoc="0" locked="0" layoutInCell="1" allowOverlap="1" wp14:anchorId="23C082AF" wp14:editId="2B6230F1">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0"/>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0E73265E" w14:textId="77777777" w:rsidR="00404E7F" w:rsidRPr="00536AD7" w:rsidRDefault="00404E7F" w:rsidP="00404E7F">
                              <w:pPr>
                                <w:pStyle w:val="Caption"/>
                                <w:rPr>
                                  <w:rFonts w:cs="Arial"/>
                                  <w:szCs w:val="20"/>
                                  <w:lang w:val="en-GB"/>
                                </w:rPr>
                              </w:pPr>
                              <w:bookmarkStart w:id="220" w:name="_Toc494553855"/>
                              <w:bookmarkStart w:id="221"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xml:space="preserve"> - HOMER GUI [77]</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C082AF" id="Group 13" o:spid="_x0000_s1147" style="position:absolute;left:0;text-align:left;margin-left:7.8pt;margin-top:18.65pt;width:437.75pt;height:326.25pt;z-index:25167257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1"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0E73265E" w14:textId="77777777" w:rsidR="00404E7F" w:rsidRPr="00536AD7" w:rsidRDefault="00404E7F" w:rsidP="00404E7F">
                        <w:pPr>
                          <w:pStyle w:val="Caption"/>
                          <w:rPr>
                            <w:rFonts w:cs="Arial"/>
                            <w:szCs w:val="20"/>
                            <w:lang w:val="en-GB"/>
                          </w:rPr>
                        </w:pPr>
                        <w:bookmarkStart w:id="222" w:name="_Toc494553855"/>
                        <w:bookmarkStart w:id="223"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xml:space="preserve"> - HOMER GUI [77]</w:t>
                        </w:r>
                        <w:bookmarkEnd w:id="222"/>
                      </w:p>
                    </w:txbxContent>
                  </v:textbox>
                </v:shape>
                <w10:wrap type="square"/>
              </v:group>
            </w:pict>
          </mc:Fallback>
        </mc:AlternateContent>
      </w:r>
    </w:p>
    <w:p w14:paraId="6283CDBB" w14:textId="77777777" w:rsidR="00211FC1" w:rsidRPr="00FB5275" w:rsidRDefault="00211FC1" w:rsidP="00211FC1">
      <w:pPr>
        <w:pStyle w:val="Heading2"/>
      </w:pPr>
      <w:bookmarkStart w:id="224" w:name="_Toc494568025"/>
      <w:r w:rsidRPr="00FB5275">
        <w:lastRenderedPageBreak/>
        <w:t>Summary of Findings</w:t>
      </w:r>
      <w:bookmarkEnd w:id="224"/>
    </w:p>
    <w:p w14:paraId="757860B6" w14:textId="77777777" w:rsidR="00211FC1" w:rsidRPr="00FB5275" w:rsidRDefault="00211FC1" w:rsidP="00404E7F">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404E7F"/>
    <w:p w14:paraId="2DBE46BF" w14:textId="77777777" w:rsidR="00211FC1" w:rsidRPr="00FB5275" w:rsidRDefault="00211FC1" w:rsidP="00404E7F"/>
    <w:p w14:paraId="77ACDCF5" w14:textId="77777777" w:rsidR="00211FC1" w:rsidRPr="00FB5275" w:rsidRDefault="00211FC1" w:rsidP="00404E7F">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Pr="00FB5275">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 xml:space="preserve">, </w:t>
      </w:r>
      <w:hyperlink w:anchor="_ENREF_71" w:tooltip="Bernhard, 1997 #80" w:history="1">
        <w:r w:rsidRPr="00FB5275">
          <w:t>71</w:t>
        </w:r>
      </w:hyperlink>
      <w:r w:rsidRPr="00FB5275">
        <w:t>]</w:t>
      </w:r>
      <w:r w:rsidRPr="00FB5275">
        <w:fldChar w:fldCharType="end"/>
      </w:r>
      <w:r w:rsidRPr="00FB5275">
        <w:t xml:space="preserve">. While Jardini, Tonkoski, and Paatero have each conducted studies </w:t>
      </w:r>
      <w:r w:rsidRPr="00FB5275">
        <w:lastRenderedPageBreak/>
        <w:t xml:space="preserve">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 </w:instrTex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DATA </w:instrText>
      </w:r>
      <w:r w:rsidRPr="00FB5275">
        <w:fldChar w:fldCharType="end"/>
      </w:r>
      <w:r w:rsidRPr="00FB5275">
        <w:fldChar w:fldCharType="separate"/>
      </w:r>
      <w:r w:rsidRPr="00FB5275">
        <w:t>[</w:t>
      </w:r>
      <w:hyperlink w:anchor="_ENREF_92" w:tooltip="Jardini, 2000 #85" w:history="1">
        <w:r w:rsidRPr="00FB5275">
          <w:t>92-94</w:t>
        </w:r>
      </w:hyperlink>
      <w:r w:rsidRPr="00FB5275">
        <w:t>]</w:t>
      </w:r>
      <w:r w:rsidRPr="00FB5275">
        <w:fldChar w:fldCharType="end"/>
      </w:r>
      <w:r w:rsidRPr="00FB5275">
        <w:t xml:space="preserve">. Individually Faxas and Riahi made models for priority load control algorithms optimising energy management systems </w: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DATA </w:instrText>
      </w:r>
      <w:r w:rsidRPr="00FB5275">
        <w:fldChar w:fldCharType="end"/>
      </w:r>
      <w:r w:rsidRPr="00FB5275">
        <w:fldChar w:fldCharType="separate"/>
      </w:r>
      <w:r w:rsidRPr="00FB5275">
        <w:t>[</w:t>
      </w:r>
      <w:hyperlink w:anchor="_ENREF_88" w:tooltip="Faxas-Guzmán, 2014 #94" w:history="1">
        <w:r w:rsidRPr="00FB5275">
          <w:t>88</w:t>
        </w:r>
      </w:hyperlink>
      <w:r w:rsidRPr="00FB5275">
        <w:t xml:space="preserve">, </w:t>
      </w:r>
      <w:hyperlink w:anchor="_ENREF_95" w:tooltip="Hazami, 2016 #22" w:history="1">
        <w:r w:rsidRPr="00FB5275">
          <w:t>95</w:t>
        </w:r>
      </w:hyperlink>
      <w:r w:rsidRPr="00FB5275">
        <w:t>]</w:t>
      </w:r>
      <w:r w:rsidRPr="00FB5275">
        <w:fldChar w:fldCharType="end"/>
      </w:r>
      <w:r w:rsidRPr="00FB5275">
        <w:t xml:space="preserve">. The efficiencies of different types of solar cells were explored by Edalati </w:t>
      </w:r>
      <w:r w:rsidRPr="00FB5275">
        <w:fldChar w:fldCharType="begin"/>
      </w:r>
      <w:r w:rsidRPr="00FB5275">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Pr="00FB5275">
        <w:t>[</w:t>
      </w:r>
      <w:hyperlink w:anchor="_ENREF_96" w:tooltip="Edalati, 2015 #53" w:history="1">
        <w:r w:rsidRPr="00FB5275">
          <w:t>96</w:t>
        </w:r>
      </w:hyperlink>
      <w:r w:rsidRPr="00FB5275">
        <w:t>]</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3DA59F76" w14:textId="77777777" w:rsidR="00211FC1" w:rsidRPr="00FB5275" w:rsidRDefault="00211FC1" w:rsidP="00404E7F"/>
    <w:p w14:paraId="15E34078" w14:textId="77777777" w:rsidR="00211FC1" w:rsidRPr="00FB5275" w:rsidRDefault="00211FC1" w:rsidP="00404E7F"/>
    <w:p w14:paraId="4A2D03D3" w14:textId="77777777" w:rsidR="00211FC1" w:rsidRPr="00FB5275" w:rsidRDefault="00211FC1" w:rsidP="00404E7F">
      <w:r w:rsidRPr="00FB5275">
        <w:t xml:space="preserve">The efficiencies of both inverter systems and BES systems have been modelled by Kandatsu </w:t>
      </w:r>
      <w:r w:rsidRPr="00FB5275">
        <w:fldChar w:fldCharType="begin"/>
      </w:r>
      <w:r w:rsidRPr="00FB5275">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Pr="00FB5275">
        <w:t>[</w:t>
      </w:r>
      <w:hyperlink w:anchor="_ENREF_97" w:tooltip="Kandatsu, 1993 #72" w:history="1">
        <w:r w:rsidRPr="00FB5275">
          <w:t>97</w:t>
        </w:r>
      </w:hyperlink>
      <w:r w:rsidRPr="00FB5275">
        <w:t>]</w:t>
      </w:r>
      <w:r w:rsidRPr="00FB5275">
        <w:fldChar w:fldCharType="end"/>
      </w:r>
      <w:r w:rsidRPr="00FB5275">
        <w:t xml:space="preserve">. Zahedi submitted an interesting paper on the effects of different tariff schemes in Australia </w:t>
      </w:r>
      <w:r w:rsidRPr="00FB5275">
        <w:fldChar w:fldCharType="begin"/>
      </w:r>
      <w:r w:rsidRPr="00FB5275">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Pr="00FB5275">
        <w:t>[</w:t>
      </w:r>
      <w:hyperlink w:anchor="_ENREF_98" w:tooltip="Zahedi, 2009 #37" w:history="1">
        <w:r w:rsidRPr="00FB5275">
          <w:t>98</w:t>
        </w:r>
      </w:hyperlink>
      <w:r w:rsidRPr="00FB5275">
        <w:t>]</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Pr="00FB5275">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Pr="00FB5275">
        <w:t>[</w:t>
      </w:r>
      <w:hyperlink w:anchor="_ENREF_99" w:tooltip="De Feo, 2016 #51" w:history="1">
        <w:r w:rsidRPr="00FB5275">
          <w:t>99</w:t>
        </w:r>
      </w:hyperlink>
      <w:r w:rsidRPr="00FB5275">
        <w:t>]</w:t>
      </w:r>
      <w:r w:rsidRPr="00FB5275">
        <w:fldChar w:fldCharType="end"/>
      </w:r>
      <w:r w:rsidRPr="00FB5275">
        <w:t xml:space="preserve">. </w:t>
      </w:r>
    </w:p>
    <w:p w14:paraId="3BF89363" w14:textId="77777777" w:rsidR="00211FC1" w:rsidRPr="00FB5275" w:rsidRDefault="00211FC1" w:rsidP="00404E7F"/>
    <w:p w14:paraId="4A3B1FB8" w14:textId="77777777" w:rsidR="00211FC1" w:rsidRPr="00FB5275" w:rsidRDefault="00211FC1" w:rsidP="00404E7F"/>
    <w:p w14:paraId="593CBF1E" w14:textId="77777777" w:rsidR="00211FC1" w:rsidRPr="00FB5275" w:rsidRDefault="00211FC1" w:rsidP="00404E7F">
      <w:r w:rsidRPr="00FB5275">
        <w:lastRenderedPageBreak/>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7CC39C" w14:textId="77777777" w:rsidR="00211FC1" w:rsidRPr="00FB5275" w:rsidRDefault="00211FC1" w:rsidP="00404E7F">
      <w:r w:rsidRPr="00FB5275">
        <w:t xml:space="preserve"> </w:t>
      </w:r>
    </w:p>
    <w:p w14:paraId="6F68E5C0" w14:textId="77777777" w:rsidR="00211FC1" w:rsidRPr="00FB5275" w:rsidRDefault="00211FC1" w:rsidP="00404E7F"/>
    <w:p w14:paraId="2642EBCA" w14:textId="77777777" w:rsidR="00211FC1" w:rsidRPr="00FB5275" w:rsidRDefault="00211FC1" w:rsidP="00404E7F">
      <w:r w:rsidRPr="00FB5275">
        <w:t xml:space="preserve">The disruptive voltage spikes that DER put to the grid during hours of peak production were shown to be an issue for the energy provider. The literature </w:t>
      </w:r>
      <w:r w:rsidRPr="00FB5275">
        <w:lastRenderedPageBreak/>
        <w:t>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404E7F"/>
    <w:p w14:paraId="25D0B47D" w14:textId="77777777" w:rsidR="00211FC1" w:rsidRPr="00FB5275" w:rsidRDefault="00211FC1" w:rsidP="00404E7F">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2050; one third from Australian solar energy, one third from indigenous solar energy, and one third from conventional energy sources </w:t>
      </w:r>
      <w:r w:rsidRPr="00FB5275">
        <w:rPr>
          <w:lang w:eastAsia="en-GB"/>
        </w:rPr>
        <w:fldChar w:fldCharType="begin"/>
      </w:r>
      <w:r w:rsidRPr="00FB5275">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Pr="00FB5275">
        <w:rPr>
          <w:lang w:eastAsia="en-GB"/>
        </w:rPr>
        <w:t>[</w:t>
      </w:r>
      <w:hyperlink w:anchor="_ENREF_100" w:tooltip="Andrew, 2012 #191" w:history="1">
        <w:r w:rsidRPr="00FB5275">
          <w:rPr>
            <w:lang w:eastAsia="en-GB"/>
          </w:rPr>
          <w:t>100</w:t>
        </w:r>
      </w:hyperlink>
      <w:r w:rsidRPr="00FB5275">
        <w:rPr>
          <w:lang w:eastAsia="en-GB"/>
        </w:rPr>
        <w:t>]</w:t>
      </w:r>
      <w:r w:rsidRPr="00FB5275">
        <w:rPr>
          <w:lang w:eastAsia="en-GB"/>
        </w:rPr>
        <w:fldChar w:fldCharType="end"/>
      </w:r>
      <w:r w:rsidRPr="00FB5275">
        <w:rPr>
          <w:lang w:eastAsia="en-GB"/>
        </w:rPr>
        <w:t>.</w:t>
      </w:r>
    </w:p>
    <w:p w14:paraId="52A8D415" w14:textId="77777777" w:rsidR="00211FC1" w:rsidRPr="00FB5275" w:rsidRDefault="00211FC1" w:rsidP="00404E7F"/>
    <w:p w14:paraId="31DD1E12" w14:textId="77777777" w:rsidR="00211FC1" w:rsidRPr="00FB5275" w:rsidRDefault="00211FC1" w:rsidP="00404E7F">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D7565C" w14:textId="77777777" w:rsidR="00211FC1" w:rsidRPr="00FB5275" w:rsidRDefault="00211FC1" w:rsidP="00404E7F"/>
    <w:p w14:paraId="0218B548" w14:textId="77777777" w:rsidR="00211FC1" w:rsidRPr="00FB5275" w:rsidRDefault="00211FC1" w:rsidP="00211FC1">
      <w:pPr>
        <w:pStyle w:val="Heading1"/>
      </w:pPr>
      <w:bookmarkStart w:id="225" w:name="_Toc494568026"/>
      <w:r w:rsidRPr="00FB5275">
        <w:lastRenderedPageBreak/>
        <w:t>METHODOLOGY</w:t>
      </w:r>
      <w:bookmarkEnd w:id="225"/>
    </w:p>
    <w:p w14:paraId="08EF44EE" w14:textId="77777777" w:rsidR="00211FC1" w:rsidRPr="00FB5275" w:rsidRDefault="00211FC1" w:rsidP="00404E7F">
      <w:r w:rsidRPr="00FB5275">
        <mc:AlternateContent>
          <mc:Choice Requires="wpg">
            <w:drawing>
              <wp:anchor distT="0" distB="0" distL="114300" distR="114300" simplePos="0" relativeHeight="251652096" behindDoc="0" locked="0" layoutInCell="1" allowOverlap="1" wp14:anchorId="70FC5E52" wp14:editId="1CBB68A7">
                <wp:simplePos x="0" y="0"/>
                <wp:positionH relativeFrom="column">
                  <wp:posOffset>0</wp:posOffset>
                </wp:positionH>
                <wp:positionV relativeFrom="paragraph">
                  <wp:posOffset>1331595</wp:posOffset>
                </wp:positionV>
                <wp:extent cx="5792470" cy="5797550"/>
                <wp:effectExtent l="0" t="0" r="0" b="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97550"/>
                          <a:chOff x="-60960" y="38100"/>
                          <a:chExt cx="5792470" cy="5797550"/>
                        </a:xfrm>
                      </wpg:grpSpPr>
                      <pic:pic xmlns:pic="http://schemas.openxmlformats.org/drawingml/2006/picture">
                        <pic:nvPicPr>
                          <pic:cNvPr id="7274" name="Picture 7274"/>
                          <pic:cNvPicPr>
                            <a:picLocks noChangeAspect="1"/>
                          </pic:cNvPicPr>
                        </pic:nvPicPr>
                        <pic:blipFill>
                          <a:blip r:embed="rId162"/>
                          <a:stretch>
                            <a:fillRect/>
                          </a:stretch>
                        </pic:blipFill>
                        <pic:spPr>
                          <a:xfrm>
                            <a:off x="0" y="38100"/>
                            <a:ext cx="5731510" cy="5299710"/>
                          </a:xfrm>
                          <a:prstGeom prst="rect">
                            <a:avLst/>
                          </a:prstGeom>
                        </pic:spPr>
                      </pic:pic>
                      <wps:wsp>
                        <wps:cNvPr id="7275" name="Text Box 7275"/>
                        <wps:cNvSpPr txBox="1"/>
                        <wps:spPr>
                          <a:xfrm>
                            <a:off x="-60960" y="5394960"/>
                            <a:ext cx="5731510" cy="440690"/>
                          </a:xfrm>
                          <a:prstGeom prst="rect">
                            <a:avLst/>
                          </a:prstGeom>
                          <a:solidFill>
                            <a:prstClr val="white"/>
                          </a:solidFill>
                          <a:ln>
                            <a:noFill/>
                          </a:ln>
                        </wps:spPr>
                        <wps:txbx>
                          <w:txbxContent>
                            <w:p w14:paraId="237A434F" w14:textId="77777777" w:rsidR="00404E7F" w:rsidRPr="00E62D6B" w:rsidRDefault="00404E7F" w:rsidP="00404E7F">
                              <w:pPr>
                                <w:pStyle w:val="Caption"/>
                                <w:rPr>
                                  <w:szCs w:val="24"/>
                                </w:rPr>
                              </w:pPr>
                              <w:bookmarkStart w:id="226" w:name="_Toc494553856"/>
                              <w:bookmarkStart w:id="227"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7"/>
                              <w:r>
                                <w:t xml:space="preserve"> - Illustrated Scope of Works for Program Design</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FC5E52" id="Group 7276" o:spid="_x0000_s1150" style="position:absolute;left:0;text-align:left;margin-left:0;margin-top:104.85pt;width:456.1pt;height:456.5pt;z-index:251652096;mso-width-relative:margin;mso-height-relative:margin" coordorigin="-609,381" coordsize="57924,57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3" o:title=""/>
                </v:shape>
                <v:shape id="Text Box 7275" o:spid="_x0000_s1152" type="#_x0000_t202" style="position:absolute;left:-609;top:53949;width:57314;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237A434F" w14:textId="77777777" w:rsidR="00404E7F" w:rsidRPr="00E62D6B" w:rsidRDefault="00404E7F" w:rsidP="00404E7F">
                        <w:pPr>
                          <w:pStyle w:val="Caption"/>
                          <w:rPr>
                            <w:szCs w:val="24"/>
                          </w:rPr>
                        </w:pPr>
                        <w:bookmarkStart w:id="228" w:name="_Toc494553856"/>
                        <w:bookmarkStart w:id="229"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t xml:space="preserve"> - Illustrated Scope of Works for Program Design</w:t>
                        </w:r>
                        <w:bookmarkEnd w:id="228"/>
                      </w:p>
                    </w:txbxContent>
                  </v:textbox>
                </v:shape>
                <w10:wrap type="square"/>
              </v:group>
            </w:pict>
          </mc:Fallback>
        </mc:AlternateContent>
      </w:r>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w:t>
      </w:r>
      <w:r w:rsidRPr="00FB5275">
        <w:lastRenderedPageBreak/>
        <w:t xml:space="preserve">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77777777" w:rsidR="00211FC1" w:rsidRPr="00FB5275" w:rsidRDefault="00211FC1" w:rsidP="00404E7F"/>
    <w:p w14:paraId="0EE329E2" w14:textId="77777777" w:rsidR="00211FC1" w:rsidRPr="00FB5275" w:rsidRDefault="00211FC1" w:rsidP="00404E7F">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Pr="00FB5275">
        <w:t>Figure 3</w:t>
      </w:r>
      <w:r w:rsidRPr="00FB5275">
        <w:noBreakHyphen/>
        <w:t>1</w:t>
      </w:r>
      <w:r w:rsidRPr="00FB5275">
        <w:fldChar w:fldCharType="end"/>
      </w:r>
      <w:r w:rsidRPr="00FB5275">
        <w:t xml:space="preserve">. </w:t>
      </w:r>
      <w:r w:rsidRPr="00FB5275">
        <w:lastRenderedPageBreak/>
        <w:t xml:space="preserve">The illustrated </w:t>
      </w:r>
      <w:r w:rsidRPr="00FB5275">
        <w:fldChar w:fldCharType="begin"/>
      </w:r>
      <w:r w:rsidRPr="00FB5275">
        <w:instrText xml:space="preserve"> REF _Ref480895893 \h </w:instrText>
      </w:r>
      <w:r w:rsidRPr="00FB5275">
        <w:fldChar w:fldCharType="separate"/>
      </w:r>
      <w:r w:rsidRPr="00FB5275">
        <w:t>Figure 3</w:t>
      </w:r>
      <w:r w:rsidRPr="00FB5275">
        <w:noBreakHyphen/>
        <w:t>1</w:t>
      </w:r>
      <w:r w:rsidRPr="00FB5275">
        <w:fldChar w:fldCharType="end"/>
      </w:r>
      <w:r w:rsidRPr="00FB5275">
        <w:t xml:space="preserve"> shows how each section can be developed individually and incorporated into the finished working program.</w:t>
      </w:r>
    </w:p>
    <w:p w14:paraId="3BCA7215" w14:textId="77777777" w:rsidR="00211FC1" w:rsidRPr="00FB5275" w:rsidRDefault="00211FC1" w:rsidP="00404E7F"/>
    <w:p w14:paraId="60876532" w14:textId="77777777" w:rsidR="00211FC1" w:rsidRPr="00FB5275" w:rsidRDefault="00211FC1" w:rsidP="00211FC1">
      <w:pPr>
        <w:pStyle w:val="Heading2"/>
      </w:pPr>
      <w:bookmarkStart w:id="230" w:name="_Toc494568027"/>
      <w:r w:rsidRPr="00FB5275">
        <w:t>Matrix Laboratory (MATLAB)</w:t>
      </w:r>
      <w:bookmarkEnd w:id="230"/>
    </w:p>
    <w:p w14:paraId="454219A3" w14:textId="77777777" w:rsidR="00211FC1" w:rsidRPr="00FB5275" w:rsidRDefault="00211FC1" w:rsidP="00404E7F"/>
    <w:p w14:paraId="13DE6054" w14:textId="77777777" w:rsidR="00211FC1" w:rsidRPr="00FB5275" w:rsidRDefault="00211FC1" w:rsidP="00404E7F">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404E7F"/>
    <w:p w14:paraId="1B80BDA3" w14:textId="77777777" w:rsidR="00211FC1" w:rsidRPr="00FB5275" w:rsidRDefault="00211FC1" w:rsidP="00404E7F">
      <w:r w:rsidRPr="00FB5275">
        <w:t>MATLAB also has the capabilities of:</w:t>
      </w:r>
    </w:p>
    <w:p w14:paraId="34F7D36F" w14:textId="77777777" w:rsidR="00211FC1" w:rsidRPr="00FB5275" w:rsidRDefault="00211FC1" w:rsidP="00404E7F">
      <w:pPr>
        <w:pStyle w:val="ListParagraph"/>
        <w:numPr>
          <w:ilvl w:val="0"/>
          <w:numId w:val="7"/>
        </w:numPr>
      </w:pPr>
      <w:r w:rsidRPr="00FB5275">
        <w:t>Scientific and engineering graphics</w:t>
      </w:r>
    </w:p>
    <w:p w14:paraId="22770C2A" w14:textId="77777777" w:rsidR="00211FC1" w:rsidRPr="00FB5275" w:rsidRDefault="00211FC1" w:rsidP="00404E7F">
      <w:pPr>
        <w:pStyle w:val="ListParagraph"/>
        <w:numPr>
          <w:ilvl w:val="0"/>
          <w:numId w:val="7"/>
        </w:numPr>
      </w:pPr>
      <w:r w:rsidRPr="00FB5275">
        <w:t>Graphical user interfaces</w:t>
      </w:r>
    </w:p>
    <w:p w14:paraId="4C1A5BA2" w14:textId="77777777" w:rsidR="00211FC1" w:rsidRPr="00FB5275" w:rsidRDefault="00211FC1" w:rsidP="00404E7F">
      <w:pPr>
        <w:pStyle w:val="ListParagraph"/>
        <w:numPr>
          <w:ilvl w:val="0"/>
          <w:numId w:val="7"/>
        </w:numPr>
      </w:pPr>
      <w:r w:rsidRPr="00FB5275">
        <w:lastRenderedPageBreak/>
        <w:t>Perform complex fast algorithms</w:t>
      </w:r>
    </w:p>
    <w:p w14:paraId="2A3A2E6B" w14:textId="77777777" w:rsidR="00211FC1" w:rsidRPr="00FB5275" w:rsidRDefault="00211FC1" w:rsidP="00404E7F">
      <w:pPr>
        <w:pStyle w:val="ListParagraph"/>
        <w:numPr>
          <w:ilvl w:val="0"/>
          <w:numId w:val="7"/>
        </w:numPr>
      </w:pPr>
      <w:r w:rsidRPr="00FB5275">
        <w:t>Prototyping, simulation and modelling</w:t>
      </w:r>
    </w:p>
    <w:p w14:paraId="15138D2D" w14:textId="77777777" w:rsidR="00211FC1" w:rsidRPr="00FB5275" w:rsidRDefault="00211FC1" w:rsidP="00404E7F">
      <w:pPr>
        <w:pStyle w:val="ListParagraph"/>
        <w:numPr>
          <w:ilvl w:val="0"/>
          <w:numId w:val="7"/>
        </w:numPr>
      </w:pPr>
      <w:r w:rsidRPr="00FB5275">
        <w:t>Standard math and computation</w:t>
      </w:r>
    </w:p>
    <w:p w14:paraId="2A1BA3B5" w14:textId="77777777" w:rsidR="00211FC1" w:rsidRPr="00FB5275" w:rsidRDefault="00211FC1" w:rsidP="00404E7F"/>
    <w:p w14:paraId="01641E9D" w14:textId="77777777" w:rsidR="00211FC1" w:rsidRPr="00FB5275" w:rsidRDefault="00211FC1" w:rsidP="00404E7F">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7777777" w:rsidR="00211FC1" w:rsidRPr="00FB5275" w:rsidRDefault="00211FC1" w:rsidP="00211FC1">
      <w:pPr>
        <w:pStyle w:val="Heading2"/>
      </w:pPr>
      <w:bookmarkStart w:id="231" w:name="_Toc494568028"/>
      <w:r w:rsidRPr="00FB5275">
        <w:t>Graphical User Interface</w:t>
      </w:r>
      <w:bookmarkEnd w:id="231"/>
      <w:r w:rsidRPr="00FB5275">
        <w:t xml:space="preserve"> </w:t>
      </w:r>
    </w:p>
    <w:p w14:paraId="3CC3A676" w14:textId="77777777" w:rsidR="00211FC1" w:rsidRPr="00FB5275" w:rsidRDefault="00211FC1" w:rsidP="00404E7F">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t>
      </w:r>
      <w:r w:rsidRPr="00FB5275">
        <w:lastRenderedPageBreak/>
        <w:t xml:space="preserve">Where possible there was scaling options. For the roof pitch, there was variable angle and for the orientation it was set to north. </w:t>
      </w:r>
    </w:p>
    <w:p w14:paraId="38D5C985" w14:textId="77777777" w:rsidR="00211FC1" w:rsidRPr="00FB5275" w:rsidRDefault="00211FC1" w:rsidP="00404E7F"/>
    <w:p w14:paraId="7CA0C62F" w14:textId="77777777" w:rsidR="00211FC1" w:rsidRPr="00FB5275" w:rsidRDefault="00211FC1" w:rsidP="00211FC1">
      <w:pPr>
        <w:pStyle w:val="Heading2"/>
      </w:pPr>
      <w:bookmarkStart w:id="232" w:name="_Toc494568029"/>
      <w:r w:rsidRPr="00FB5275">
        <w:t>Description of Functionality</w:t>
      </w:r>
      <w:bookmarkEnd w:id="232"/>
    </w:p>
    <w:p w14:paraId="3EDFF53B" w14:textId="77777777" w:rsidR="00211FC1" w:rsidRPr="00FB5275" w:rsidRDefault="00211FC1" w:rsidP="00404E7F">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0CFB186" w14:textId="77777777" w:rsidR="00211FC1" w:rsidRPr="00FB5275" w:rsidRDefault="00211FC1" w:rsidP="00404E7F"/>
    <w:p w14:paraId="2ADA3A65" w14:textId="77777777" w:rsidR="00211FC1" w:rsidRPr="00FB5275" w:rsidRDefault="00211FC1" w:rsidP="00404E7F">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Pr="00FB5275">
        <w:t>Figure 3</w:t>
      </w:r>
      <w:r w:rsidRPr="00FB5275">
        <w:noBreakHyphen/>
        <w:t>2</w:t>
      </w:r>
      <w:r w:rsidRPr="00FB5275">
        <w:fldChar w:fldCharType="end"/>
      </w:r>
      <w:r w:rsidRPr="00FB5275">
        <w:t xml:space="preserve"> </w:t>
      </w:r>
      <w:r w:rsidRPr="00FB5275">
        <w:lastRenderedPageBreak/>
        <w:t>shows the layout of functionality for the Solar Solution in its various phases: inputs, modelling, and outputs.</w:t>
      </w:r>
    </w:p>
    <w:p w14:paraId="10FF10EE" w14:textId="77777777" w:rsidR="00211FC1" w:rsidRPr="00FB5275" w:rsidRDefault="00211FC1" w:rsidP="00404E7F">
      <w:r w:rsidRPr="00FB5275">
        <mc:AlternateContent>
          <mc:Choice Requires="wpg">
            <w:drawing>
              <wp:anchor distT="0" distB="0" distL="114300" distR="114300" simplePos="0" relativeHeight="251653120" behindDoc="0" locked="0" layoutInCell="1" allowOverlap="1" wp14:anchorId="5CAA81B1" wp14:editId="143E57E4">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4"/>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33738712" w14:textId="77777777" w:rsidR="00404E7F" w:rsidRPr="00D7380A" w:rsidRDefault="00404E7F" w:rsidP="00404E7F">
                              <w:pPr>
                                <w:pStyle w:val="Caption"/>
                                <w:rPr>
                                  <w:szCs w:val="24"/>
                                </w:rPr>
                              </w:pPr>
                              <w:bookmarkStart w:id="233" w:name="_Ref480896040"/>
                              <w:bookmarkStart w:id="234"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AA81B1" id="Group 7278" o:spid="_x0000_s1153" style="position:absolute;left:0;text-align:left;margin-left:-21.4pt;margin-top:19.5pt;width:512.7pt;height:321.3pt;z-index:25165312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5"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33738712" w14:textId="77777777" w:rsidR="00404E7F" w:rsidRPr="00D7380A" w:rsidRDefault="00404E7F" w:rsidP="00404E7F">
                        <w:pPr>
                          <w:pStyle w:val="Caption"/>
                          <w:rPr>
                            <w:szCs w:val="24"/>
                          </w:rPr>
                        </w:pPr>
                        <w:bookmarkStart w:id="235" w:name="_Ref480896040"/>
                        <w:bookmarkStart w:id="236"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243944F1" w14:textId="77777777" w:rsidR="00211FC1" w:rsidRPr="00FB5275" w:rsidRDefault="00211FC1" w:rsidP="00404E7F"/>
    <w:p w14:paraId="44169A28" w14:textId="77777777" w:rsidR="00211FC1" w:rsidRPr="00FB5275" w:rsidRDefault="00211FC1" w:rsidP="00404E7F"/>
    <w:p w14:paraId="3224CABF" w14:textId="77777777" w:rsidR="00211FC1" w:rsidRPr="00FB5275" w:rsidRDefault="00211FC1" w:rsidP="00211FC1">
      <w:pPr>
        <w:pStyle w:val="Heading2"/>
      </w:pPr>
      <w:bookmarkStart w:id="237" w:name="_Toc494568030"/>
      <w:r w:rsidRPr="00FB5275">
        <w:t>Data Sourcing</w:t>
      </w:r>
      <w:bookmarkEnd w:id="237"/>
    </w:p>
    <w:p w14:paraId="4882CF89" w14:textId="77777777" w:rsidR="00211FC1" w:rsidRPr="00FB5275" w:rsidRDefault="00211FC1" w:rsidP="00404E7F">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Pr="00FB5275">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Pr="00FB5275">
        <w:rPr>
          <w:lang w:eastAsia="en-US"/>
        </w:rPr>
        <w:t>[</w:t>
      </w:r>
      <w:hyperlink w:anchor="_ENREF_101" w:tooltip="LatLong, 2017 #177" w:history="1">
        <w:r w:rsidRPr="00FB5275">
          <w:rPr>
            <w:lang w:eastAsia="en-US"/>
          </w:rPr>
          <w:t>101</w:t>
        </w:r>
      </w:hyperlink>
      <w:r w:rsidRPr="00FB5275">
        <w:rPr>
          <w:lang w:eastAsia="en-US"/>
        </w:rPr>
        <w:t>]</w:t>
      </w:r>
      <w:r w:rsidRPr="00FB5275">
        <w:rPr>
          <w:lang w:eastAsia="en-US"/>
        </w:rPr>
        <w:fldChar w:fldCharType="end"/>
      </w:r>
      <w:r w:rsidRPr="00FB5275">
        <w:rPr>
          <w:lang w:eastAsia="en-US"/>
        </w:rPr>
        <w:t xml:space="preserve">. </w:t>
      </w:r>
    </w:p>
    <w:p w14:paraId="5D60A5EA" w14:textId="77777777" w:rsidR="00211FC1" w:rsidRPr="00FB5275" w:rsidRDefault="00211FC1" w:rsidP="00404E7F">
      <w:pPr>
        <w:rPr>
          <w:lang w:eastAsia="en-US"/>
        </w:rPr>
      </w:pPr>
    </w:p>
    <w:p w14:paraId="5FC9F878" w14:textId="77777777" w:rsidR="00211FC1" w:rsidRPr="00FB5275" w:rsidRDefault="00211FC1" w:rsidP="00404E7F">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sidRPr="00FB5275">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Pr="00FB5275">
        <w:rPr>
          <w:lang w:eastAsia="en-US"/>
        </w:rPr>
        <w:t>[</w:t>
      </w:r>
      <w:hyperlink w:anchor="_ENREF_102" w:tooltip="Government, 2017 #178" w:history="1">
        <w:r w:rsidRPr="00FB5275">
          <w:rPr>
            <w:lang w:eastAsia="en-US"/>
          </w:rPr>
          <w:t>102</w:t>
        </w:r>
      </w:hyperlink>
      <w:r w:rsidRPr="00FB5275">
        <w:rPr>
          <w:lang w:eastAsia="en-US"/>
        </w:rPr>
        <w:t>]</w:t>
      </w:r>
      <w:r w:rsidRPr="00FB5275">
        <w:rPr>
          <w:lang w:eastAsia="en-US"/>
        </w:rPr>
        <w:fldChar w:fldCharType="end"/>
      </w:r>
      <w:r w:rsidRPr="00FB5275">
        <w:rPr>
          <w:lang w:eastAsia="en-US"/>
        </w:rPr>
        <w:t xml:space="preserve">. This data was particularly useful as </w:t>
      </w:r>
      <w:r w:rsidRPr="00FB5275">
        <w:rPr>
          <w:lang w:eastAsia="en-US"/>
        </w:rPr>
        <w:lastRenderedPageBreak/>
        <w:t xml:space="preserve">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404E7F">
      <w:pPr>
        <w:rPr>
          <w:lang w:eastAsia="en-US"/>
        </w:rPr>
      </w:pPr>
    </w:p>
    <w:p w14:paraId="639A617C" w14:textId="77777777" w:rsidR="00211FC1" w:rsidRPr="00FB5275" w:rsidRDefault="00211FC1" w:rsidP="00404E7F">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Pr="00FB5275">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Pr="00FB5275">
        <w:rPr>
          <w:lang w:eastAsia="en-US"/>
        </w:rPr>
        <w:t>[</w:t>
      </w:r>
      <w:hyperlink w:anchor="_ENREF_103" w:tooltip="NASA, 2017 #179" w:history="1">
        <w:r w:rsidRPr="00FB5275">
          <w:rPr>
            <w:lang w:eastAsia="en-US"/>
          </w:rPr>
          <w:t>103</w:t>
        </w:r>
      </w:hyperlink>
      <w:r w:rsidRPr="00FB5275">
        <w:rPr>
          <w:lang w:eastAsia="en-US"/>
        </w:rPr>
        <w:t>]</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Pr="00FB5275">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Pr="00FB5275">
        <w:rPr>
          <w:lang w:eastAsia="en-US"/>
        </w:rPr>
        <w:t>[</w:t>
      </w:r>
      <w:hyperlink w:anchor="_ENREF_104" w:tooltip="MathWorks, 2017 #180" w:history="1">
        <w:r w:rsidRPr="00FB5275">
          <w:rPr>
            <w:lang w:eastAsia="en-US"/>
          </w:rPr>
          <w:t>104</w:t>
        </w:r>
      </w:hyperlink>
      <w:r w:rsidRPr="00FB5275">
        <w:rPr>
          <w:lang w:eastAsia="en-US"/>
        </w:rPr>
        <w:t>]</w:t>
      </w:r>
      <w:r w:rsidRPr="00FB5275">
        <w:rPr>
          <w:lang w:eastAsia="en-US"/>
        </w:rPr>
        <w:fldChar w:fldCharType="end"/>
      </w:r>
      <w:r w:rsidRPr="00FB5275">
        <w:rPr>
          <w:lang w:eastAsia="en-US"/>
        </w:rPr>
        <w:t xml:space="preserve">. </w:t>
      </w:r>
    </w:p>
    <w:p w14:paraId="349ABC4C" w14:textId="77777777" w:rsidR="00211FC1" w:rsidRPr="00FB5275" w:rsidRDefault="00211FC1" w:rsidP="00404E7F">
      <w:pPr>
        <w:rPr>
          <w:lang w:eastAsia="en-GB"/>
        </w:rPr>
      </w:pPr>
    </w:p>
    <w:p w14:paraId="2F3678D1" w14:textId="77777777" w:rsidR="00211FC1" w:rsidRPr="00FB5275" w:rsidRDefault="00211FC1" w:rsidP="00211FC1">
      <w:pPr>
        <w:pStyle w:val="Heading2"/>
      </w:pPr>
      <w:bookmarkStart w:id="238" w:name="_Toc494568031"/>
      <w:r w:rsidRPr="00FB5275">
        <w:t>User Parameters</w:t>
      </w:r>
      <w:bookmarkEnd w:id="238"/>
    </w:p>
    <w:p w14:paraId="57C5AF29" w14:textId="77777777" w:rsidR="00211FC1" w:rsidRPr="00FB5275" w:rsidRDefault="00211FC1" w:rsidP="00211FC1">
      <w:pPr>
        <w:pStyle w:val="Heading3"/>
      </w:pPr>
      <w:bookmarkStart w:id="239" w:name="_Toc494568032"/>
      <w:r w:rsidRPr="00FB5275">
        <w:t>Input Parameters</w:t>
      </w:r>
      <w:bookmarkEnd w:id="239"/>
    </w:p>
    <w:p w14:paraId="55DD8B70" w14:textId="77777777" w:rsidR="00211FC1" w:rsidRPr="00FB5275" w:rsidRDefault="00211FC1" w:rsidP="00404E7F">
      <w:r w:rsidRPr="00FB5275">
        <w:t xml:space="preserve">The input parameters are values which are entered into the Solar Solution via the GUI. This allows an individualised assessment of every system to allow for unique differences. The input parameters are sub-divided into a </w:t>
      </w:r>
      <w:r w:rsidRPr="00FB5275">
        <w:lastRenderedPageBreak/>
        <w:t>basic and advanced option. This allows for a browsing user to check possibilities readily and for an evaluating customer to make serious decisions and commitments.</w:t>
      </w:r>
    </w:p>
    <w:p w14:paraId="2F3B35D5" w14:textId="77777777" w:rsidR="00211FC1" w:rsidRPr="00FB5275" w:rsidRDefault="00211FC1" w:rsidP="00404E7F"/>
    <w:p w14:paraId="0D8D06AC" w14:textId="77777777" w:rsidR="00211FC1" w:rsidRPr="00FB5275" w:rsidRDefault="00211FC1" w:rsidP="00404E7F">
      <w:r w:rsidRPr="00FB5275">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404E7F"/>
    <w:p w14:paraId="6894422F" w14:textId="77777777" w:rsidR="00211FC1" w:rsidRPr="00FB5275" w:rsidRDefault="00211FC1" w:rsidP="00404E7F">
      <w:r w:rsidRPr="00FB5275">
        <w:t>The advanced input parameters are comprised of several different additional inputs and are described below. There is provision to allow for dif</w:t>
      </w:r>
      <w:r w:rsidRPr="00FB5275">
        <w:lastRenderedPageBreak/>
        <w:t>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77777777" w:rsidR="00211FC1" w:rsidRPr="00FB5275" w:rsidRDefault="00211FC1" w:rsidP="00211FC1">
      <w:pPr>
        <w:pStyle w:val="Heading3"/>
      </w:pPr>
      <w:bookmarkStart w:id="240" w:name="_Toc494568033"/>
      <w:r w:rsidRPr="00FB5275">
        <w:t>Output Parameters</w:t>
      </w:r>
      <w:bookmarkEnd w:id="240"/>
    </w:p>
    <w:p w14:paraId="38BED681" w14:textId="77777777" w:rsidR="00211FC1" w:rsidRPr="00FB5275" w:rsidRDefault="00211FC1" w:rsidP="00404E7F">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404E7F"/>
    <w:p w14:paraId="5486F4D8" w14:textId="77777777" w:rsidR="00211FC1" w:rsidRPr="00FB5275" w:rsidRDefault="00211FC1" w:rsidP="00211FC1">
      <w:pPr>
        <w:pStyle w:val="Heading2"/>
      </w:pPr>
      <w:bookmarkStart w:id="241" w:name="_Toc494568034"/>
      <w:r w:rsidRPr="00FB5275">
        <w:lastRenderedPageBreak/>
        <w:t>Production Calculations</w:t>
      </w:r>
      <w:bookmarkEnd w:id="241"/>
    </w:p>
    <w:p w14:paraId="586BDCE8" w14:textId="77777777" w:rsidR="00211FC1" w:rsidRPr="00FB5275" w:rsidRDefault="00211FC1" w:rsidP="00404E7F">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77777777" w:rsidR="00211FC1" w:rsidRPr="00FB5275" w:rsidRDefault="00211FC1" w:rsidP="00211FC1">
      <w:pPr>
        <w:pStyle w:val="Heading3"/>
      </w:pPr>
      <w:bookmarkStart w:id="242" w:name="_Toc494568035"/>
      <w:r w:rsidRPr="00FB5275">
        <w:t>Linear Tilt Approximation</w:t>
      </w:r>
      <w:bookmarkEnd w:id="242"/>
    </w:p>
    <w:p w14:paraId="404F2907" w14:textId="77777777" w:rsidR="00211FC1" w:rsidRPr="00FB5275" w:rsidRDefault="00211FC1" w:rsidP="00404E7F">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77777777" w:rsidR="00211FC1" w:rsidRPr="00FB5275" w:rsidRDefault="00211FC1" w:rsidP="00211FC1">
      <w:pPr>
        <w:pStyle w:val="Heading3"/>
      </w:pPr>
      <w:bookmarkStart w:id="243" w:name="_Toc494568036"/>
      <w:r w:rsidRPr="00FB5275">
        <w:lastRenderedPageBreak/>
        <w:t>kWhr Production</w:t>
      </w:r>
      <w:bookmarkEnd w:id="243"/>
    </w:p>
    <w:p w14:paraId="046DAF26" w14:textId="77777777" w:rsidR="00211FC1" w:rsidRPr="00FB5275" w:rsidRDefault="00211FC1" w:rsidP="00404E7F">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404E7F">
      <w:pPr>
        <w:rPr>
          <w:lang w:eastAsia="en-US"/>
        </w:rPr>
      </w:pPr>
    </w:p>
    <w:p w14:paraId="330CBD32" w14:textId="77777777" w:rsidR="00211FC1" w:rsidRPr="00FB5275" w:rsidRDefault="00211FC1" w:rsidP="00211FC1">
      <w:pPr>
        <w:pStyle w:val="Heading2"/>
      </w:pPr>
      <w:bookmarkStart w:id="244" w:name="_Toc494568037"/>
      <w:r w:rsidRPr="00FB5275">
        <w:t>Risk Assessment</w:t>
      </w:r>
      <w:bookmarkEnd w:id="244"/>
    </w:p>
    <w:p w14:paraId="0AC3085A" w14:textId="77777777" w:rsidR="00211FC1" w:rsidRPr="00FB5275" w:rsidRDefault="00211FC1" w:rsidP="00404E7F">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404E7F"/>
    <w:p w14:paraId="3C619CF2" w14:textId="77777777" w:rsidR="00211FC1" w:rsidRPr="00FB5275" w:rsidRDefault="00211FC1" w:rsidP="00211FC1">
      <w:pPr>
        <w:pStyle w:val="Heading2"/>
      </w:pPr>
      <w:bookmarkStart w:id="245" w:name="_Toc494568038"/>
      <w:r w:rsidRPr="00FB5275">
        <w:t>Project Funding</w:t>
      </w:r>
      <w:bookmarkEnd w:id="245"/>
    </w:p>
    <w:p w14:paraId="07CEBC92" w14:textId="77777777" w:rsidR="00211FC1" w:rsidRPr="00FB5275" w:rsidRDefault="00211FC1" w:rsidP="00404E7F">
      <w:r w:rsidRPr="00FB5275">
        <w:t xml:space="preserve">The project is limited in its allowable budget and scope for the works of testing and were downgraded to comply with budget constraints. The primary costs of the project are with licenses for the computer software. The </w:t>
      </w:r>
      <w:r w:rsidRPr="00FB5275">
        <w:lastRenderedPageBreak/>
        <w:t>MATLAB Student Version was $115 AUD. Functions such as the “IRR” function were not included in the MATLAB Student Version. The cost of the added tool box was $35 AUD.</w:t>
      </w:r>
    </w:p>
    <w:p w14:paraId="2124D98C" w14:textId="77777777" w:rsidR="00211FC1" w:rsidRPr="00FB5275" w:rsidRDefault="00211FC1" w:rsidP="00404E7F"/>
    <w:p w14:paraId="1DBAA5A8" w14:textId="77777777" w:rsidR="00211FC1" w:rsidRPr="00FB5275" w:rsidRDefault="00211FC1" w:rsidP="00211FC1">
      <w:pPr>
        <w:pStyle w:val="Heading2"/>
      </w:pPr>
      <w:bookmarkStart w:id="246" w:name="_Toc494568039"/>
      <w:r w:rsidRPr="00FB5275">
        <w:t>Gantt Chart</w:t>
      </w:r>
      <w:bookmarkEnd w:id="246"/>
    </w:p>
    <w:p w14:paraId="1C71D0AF" w14:textId="77777777" w:rsidR="00211FC1" w:rsidRPr="00FB5275" w:rsidRDefault="00211FC1" w:rsidP="00404E7F">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77777777" w:rsidR="00211FC1" w:rsidRPr="00FB5275" w:rsidRDefault="00211FC1" w:rsidP="00404E7F">
      <w:pPr>
        <w:rPr>
          <w:lang w:eastAsia="en-US"/>
        </w:rPr>
      </w:pPr>
    </w:p>
    <w:p w14:paraId="4FD67925" w14:textId="77777777" w:rsidR="00211FC1" w:rsidRPr="00FB5275" w:rsidRDefault="00211FC1" w:rsidP="00211FC1">
      <w:pPr>
        <w:pStyle w:val="Heading2"/>
      </w:pPr>
      <w:bookmarkStart w:id="247" w:name="_Toc494568040"/>
      <w:r w:rsidRPr="00FB5275">
        <w:lastRenderedPageBreak/>
        <w:t>Economic Calculations</w:t>
      </w:r>
      <w:bookmarkEnd w:id="247"/>
    </w:p>
    <w:p w14:paraId="71F270E8" w14:textId="77777777" w:rsidR="00211FC1" w:rsidRPr="00FB5275" w:rsidRDefault="00211FC1" w:rsidP="00404E7F">
      <w:r w:rsidRPr="00FB5275">
        <mc:AlternateContent>
          <mc:Choice Requires="wpg">
            <w:drawing>
              <wp:anchor distT="0" distB="0" distL="114300" distR="114300" simplePos="0" relativeHeight="251649024" behindDoc="0" locked="0" layoutInCell="1" allowOverlap="1" wp14:anchorId="36BE9195" wp14:editId="47E3CD1B">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6"/>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282E32CF" w14:textId="77777777" w:rsidR="00404E7F" w:rsidRPr="00B300B9" w:rsidRDefault="00404E7F" w:rsidP="00643103">
                              <w:pPr>
                                <w:pStyle w:val="TablesCap"/>
                                <w:rPr>
                                  <w:szCs w:val="24"/>
                                </w:rPr>
                              </w:pPr>
                              <w:bookmarkStart w:id="248" w:name="_Toc494553814"/>
                              <w:bookmarkStart w:id="249"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9"/>
                              <w:r w:rsidRPr="00F20881">
                                <w:rPr>
                                  <w:highlight w:val="yellow"/>
                                </w:rPr>
                                <w:t xml:space="preserve"> - Me</w:t>
                              </w:r>
                              <w:r>
                                <w:t>rits and Limitations of Economic Tools for Calculation of LCC [76]</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E9195" id="Group 7259" o:spid="_x0000_s1156" style="position:absolute;left:0;text-align:left;margin-left:-14.4pt;margin-top:110.25pt;width:478.9pt;height:366.8pt;z-index:251649024;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7"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282E32CF" w14:textId="77777777" w:rsidR="00404E7F" w:rsidRPr="00B300B9" w:rsidRDefault="00404E7F" w:rsidP="00643103">
                        <w:pPr>
                          <w:pStyle w:val="TablesCap"/>
                          <w:rPr>
                            <w:szCs w:val="24"/>
                          </w:rPr>
                        </w:pPr>
                        <w:bookmarkStart w:id="250" w:name="_Toc494553814"/>
                        <w:bookmarkStart w:id="251"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1"/>
                        <w:r w:rsidRPr="00F20881">
                          <w:rPr>
                            <w:highlight w:val="yellow"/>
                          </w:rPr>
                          <w:t xml:space="preserve"> - Me</w:t>
                        </w:r>
                        <w:r>
                          <w:t>rits and Limitations of Economic Tools for Calculation of LCC [76]</w:t>
                        </w:r>
                        <w:bookmarkEnd w:id="250"/>
                      </w:p>
                    </w:txbxContent>
                  </v:textbox>
                </v:shape>
                <w10:wrap type="square"/>
              </v:group>
            </w:pict>
          </mc:Fallback>
        </mc:AlternateContent>
      </w:r>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 </w:instrTex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DATA </w:instrText>
      </w:r>
      <w:r w:rsidRPr="00FB5275">
        <w:fldChar w:fldCharType="end"/>
      </w:r>
      <w:r w:rsidRPr="00FB5275">
        <w:fldChar w:fldCharType="separate"/>
      </w:r>
      <w:r w:rsidRPr="00FB5275">
        <w:t>[</w:t>
      </w:r>
      <w:hyperlink w:anchor="_ENREF_89" w:tooltip="Castillo-Cagigal, 2011 #93" w:history="1">
        <w:r w:rsidRPr="00FB5275">
          <w:t>89</w:t>
        </w:r>
      </w:hyperlink>
      <w:r w:rsidRPr="00FB5275">
        <w:t xml:space="preserve">, </w:t>
      </w:r>
      <w:hyperlink w:anchor="_ENREF_105" w:tooltip="Rodrigues, 2016 #108" w:history="1">
        <w:r w:rsidRPr="00FB5275">
          <w:t>105</w:t>
        </w:r>
      </w:hyperlink>
      <w:r w:rsidRPr="00FB5275">
        <w:t>]</w:t>
      </w:r>
      <w:r w:rsidRPr="00FB5275">
        <w:fldChar w:fldCharType="end"/>
      </w:r>
      <w:r w:rsidRPr="00FB5275">
        <w:t xml:space="preserve">. Abdul summarised the merits and limitations of the economic tools in </w:t>
      </w:r>
      <w:r w:rsidRPr="00FB5275">
        <w:fldChar w:fldCharType="begin"/>
      </w:r>
      <w:r w:rsidRPr="00FB5275">
        <w:instrText xml:space="preserve"> REF _Ref494558402 \h </w:instrText>
      </w:r>
      <w:r w:rsidRPr="00FB5275">
        <w:instrText xml:space="preserve"> \* MERGEFORMAT </w:instrText>
      </w:r>
      <w:r w:rsidRPr="00FB5275">
        <w:fldChar w:fldCharType="separate"/>
      </w:r>
      <w:r w:rsidRPr="00FB5275">
        <w:t>Table 3</w:t>
      </w:r>
      <w:r w:rsidRPr="00FB5275">
        <w:noBreakHyphen/>
        <w:t>1</w:t>
      </w:r>
      <w:r w:rsidRPr="00FB5275">
        <w:fldChar w:fldCharType="end"/>
      </w:r>
      <w:r w:rsidRPr="00FB5275">
        <w:t>.</w:t>
      </w:r>
    </w:p>
    <w:p w14:paraId="7CE266C5" w14:textId="77777777" w:rsidR="00211FC1" w:rsidRPr="00FB5275" w:rsidRDefault="00211FC1" w:rsidP="00404E7F">
      <w:r w:rsidRPr="00FB5275">
        <w:t>.</w:t>
      </w:r>
    </w:p>
    <w:p w14:paraId="148D8263" w14:textId="77777777" w:rsidR="00211FC1" w:rsidRPr="00FB5275" w:rsidRDefault="00211FC1" w:rsidP="00404E7F"/>
    <w:p w14:paraId="13CFDC52" w14:textId="77777777" w:rsidR="00211FC1" w:rsidRPr="00FB5275" w:rsidRDefault="00211FC1" w:rsidP="00404E7F"/>
    <w:p w14:paraId="2843ECCA" w14:textId="77777777" w:rsidR="00211FC1" w:rsidRPr="00FB5275" w:rsidRDefault="00211FC1" w:rsidP="00404E7F"/>
    <w:p w14:paraId="50DFC14C" w14:textId="77777777" w:rsidR="00211FC1" w:rsidRPr="00FB5275" w:rsidRDefault="00211FC1" w:rsidP="00404E7F"/>
    <w:p w14:paraId="33075820" w14:textId="77777777" w:rsidR="00211FC1" w:rsidRPr="00FB5275" w:rsidRDefault="00211FC1" w:rsidP="00404E7F"/>
    <w:p w14:paraId="3BCCA375" w14:textId="77777777" w:rsidR="00211FC1" w:rsidRPr="00FB5275" w:rsidRDefault="00211FC1" w:rsidP="00404E7F"/>
    <w:p w14:paraId="34A7A58F" w14:textId="77777777" w:rsidR="00211FC1" w:rsidRPr="00FB5275" w:rsidRDefault="00211FC1" w:rsidP="00404E7F"/>
    <w:p w14:paraId="1E872190" w14:textId="77777777" w:rsidR="00211FC1" w:rsidRPr="00FB5275" w:rsidRDefault="00211FC1" w:rsidP="00404E7F"/>
    <w:p w14:paraId="411F5725" w14:textId="77777777" w:rsidR="00211FC1" w:rsidRPr="00FB5275" w:rsidRDefault="00211FC1" w:rsidP="00404E7F"/>
    <w:p w14:paraId="6A5F0B5E" w14:textId="77777777" w:rsidR="00211FC1" w:rsidRPr="00FB5275" w:rsidRDefault="00211FC1" w:rsidP="00404E7F"/>
    <w:p w14:paraId="5B4408B0" w14:textId="77777777" w:rsidR="00211FC1" w:rsidRPr="00FB5275" w:rsidRDefault="00211FC1" w:rsidP="00404E7F"/>
    <w:p w14:paraId="5C0E2539" w14:textId="77777777" w:rsidR="00211FC1" w:rsidRPr="00FB5275" w:rsidRDefault="00211FC1" w:rsidP="00211FC1">
      <w:pPr>
        <w:pStyle w:val="Heading3"/>
      </w:pPr>
      <w:bookmarkStart w:id="252" w:name="_Toc181583"/>
      <w:bookmarkStart w:id="253" w:name="_Toc494568041"/>
      <w:r w:rsidRPr="00FB5275">
        <w:t>Life Cycle Costing</w:t>
      </w:r>
      <w:bookmarkEnd w:id="253"/>
      <w:r w:rsidRPr="00FB5275">
        <w:t xml:space="preserve"> </w:t>
      </w:r>
      <w:bookmarkEnd w:id="252"/>
    </w:p>
    <w:p w14:paraId="25B6DB05" w14:textId="77777777" w:rsidR="00211FC1" w:rsidRPr="00FB5275" w:rsidRDefault="00211FC1" w:rsidP="00404E7F">
      <w:pPr>
        <w:rPr>
          <w:lang w:eastAsia="en-GB"/>
        </w:rPr>
      </w:pPr>
      <w:bookmarkStart w:id="254"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 </w:instrTex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106" w:tooltip="Jakhrani, 2012 #107" w:history="1">
        <w:r w:rsidRPr="00FB5275">
          <w:t>106</w:t>
        </w:r>
      </w:hyperlink>
      <w:r w:rsidRPr="00FB5275">
        <w:t xml:space="preserve">, </w:t>
      </w:r>
      <w:hyperlink w:anchor="_ENREF_107" w:tooltip="Jakhrani, 2012 #103" w:history="1">
        <w:r w:rsidRPr="00FB5275">
          <w:t>107</w:t>
        </w:r>
      </w:hyperlink>
      <w:r w:rsidRPr="00FB5275">
        <w:t>]</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 xml:space="preserve">of the system consists of the individual component prices such as PV panels, inverter, batteries, electronic control and battery charger, the </w:t>
      </w:r>
      <w:r w:rsidRPr="00FB5275">
        <w:lastRenderedPageBreak/>
        <w:t>cost of civil work, installation. Operation and maintenance cost includes taxes, insurance, maintenance, recurring costs, etc. The LCC is determined by:</w:t>
      </w:r>
    </w:p>
    <w:bookmarkEnd w:id="254"/>
    <w:p w14:paraId="72FD0416" w14:textId="77777777" w:rsidR="00211FC1" w:rsidRPr="00FB5275" w:rsidRDefault="00211FC1" w:rsidP="00404E7F"/>
    <w:p w14:paraId="6F92C5D0" w14:textId="77777777" w:rsidR="00211FC1" w:rsidRPr="00FB5275" w:rsidRDefault="00211FC1" w:rsidP="00404E7F">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404E7F"/>
    <w:p w14:paraId="75E723BF" w14:textId="77777777" w:rsidR="00211FC1" w:rsidRPr="00FB5275" w:rsidRDefault="00211FC1" w:rsidP="00404E7F">
      <w:r w:rsidRPr="00FB5275">
        <w:t>Where:</w:t>
      </w:r>
    </w:p>
    <w:p w14:paraId="3F533F83"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Pr="00FB5275">
        <w:t xml:space="preserve"> – initial purchasing cost of equipment</w:t>
      </w:r>
    </w:p>
    <w:p w14:paraId="77B8586E"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Pr="00FB5275">
        <w:t xml:space="preserve"> – installation cost</w:t>
      </w:r>
    </w:p>
    <w:p w14:paraId="76257DFA"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Pr="00FB5275">
        <w:t xml:space="preserve"> – operation and maintenance cost</w:t>
      </w:r>
    </w:p>
    <w:p w14:paraId="175ED024"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FB5275">
        <w:t xml:space="preserve"> – replacement of system components cost</w:t>
      </w:r>
    </w:p>
    <w:p w14:paraId="2B63B358"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Pr="00FB5275">
        <w:t xml:space="preserve"> – environment pollution mitigation and disposal cost of residues</w:t>
      </w:r>
    </w:p>
    <w:p w14:paraId="2AE40EA3" w14:textId="77777777" w:rsidR="00211FC1" w:rsidRPr="00FB5275" w:rsidRDefault="00211FC1" w:rsidP="00404E7F">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Pr="00FB5275">
        <w:t xml:space="preserve"> – salvage value of remaining materials</w:t>
      </w:r>
    </w:p>
    <w:p w14:paraId="0A124AA0" w14:textId="77777777" w:rsidR="00211FC1" w:rsidRPr="00FB5275" w:rsidRDefault="00211FC1" w:rsidP="00404E7F">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404E7F"/>
    <w:p w14:paraId="08BB31C4" w14:textId="77777777" w:rsidR="00211FC1" w:rsidRPr="00FB5275" w:rsidRDefault="00211FC1" w:rsidP="00404E7F">
      <w:pPr>
        <w:rPr>
          <w:lang w:eastAsia="en-GB"/>
        </w:rPr>
      </w:pPr>
      <w:r w:rsidRPr="00FB5275">
        <w:lastRenderedPageBreak/>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w:t>
      </w:r>
    </w:p>
    <w:p w14:paraId="1070EB12" w14:textId="77777777" w:rsidR="00211FC1" w:rsidRPr="00FB5275" w:rsidRDefault="00211FC1" w:rsidP="00404E7F">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404E7F">
      <w:r w:rsidRPr="00FB5275">
        <w:t>Where:</w:t>
      </w:r>
    </w:p>
    <w:p w14:paraId="563881DF" w14:textId="77777777" w:rsidR="00211FC1" w:rsidRPr="00FB5275" w:rsidRDefault="00211FC1" w:rsidP="00404E7F">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404E7F">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404E7F">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404E7F"/>
    <w:p w14:paraId="6E4E57B7" w14:textId="77777777" w:rsidR="00211FC1" w:rsidRPr="00FB5275" w:rsidRDefault="00211FC1" w:rsidP="00404E7F">
      <w:r w:rsidRPr="00FB5275">
        <w:t xml:space="preserve">We can now calculate the present worth for costs at the beginning of the year and at the end of the year. Costs at the end of the year are usually for </w:t>
      </w:r>
      <w:r w:rsidRPr="00FB5275">
        <w:lastRenderedPageBreak/>
        <w:t xml:space="preserve">maintenance and operation. There are two present worth factors which are used to help calculate the cost of a project. These are show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4E87FBFE" w14:textId="77777777" w:rsidR="00211FC1" w:rsidRPr="00FB5275" w:rsidRDefault="00211FC1" w:rsidP="00404E7F">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404E7F">
      <w:pPr>
        <w:pStyle w:val="EquaText"/>
      </w:pPr>
    </w:p>
    <w:p w14:paraId="5FFA2134" w14:textId="77777777" w:rsidR="00211FC1" w:rsidRPr="00FB5275" w:rsidRDefault="00211FC1" w:rsidP="00404E7F">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Pr="00FB5275">
        <w:tab/>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4</w:t>
      </w:r>
      <w:r w:rsidRPr="00FB5275">
        <w:rPr>
          <w:rStyle w:val="EquationsChar"/>
          <w:rFonts w:eastAsia="TimesNewRoman"/>
          <w:i w:val="0"/>
        </w:rPr>
        <w:fldChar w:fldCharType="end"/>
      </w:r>
      <w:r w:rsidRPr="00FB5275">
        <w:rPr>
          <w:rStyle w:val="EquationsChar"/>
          <w:rFonts w:eastAsia="TimesNewRoman"/>
          <w:i w:val="0"/>
        </w:rPr>
        <w:t>)</w:t>
      </w:r>
    </w:p>
    <w:p w14:paraId="19D8A448" w14:textId="77777777" w:rsidR="00211FC1" w:rsidRPr="00FB5275" w:rsidRDefault="00211FC1" w:rsidP="00404E7F">
      <w:r w:rsidRPr="00FB5275">
        <w:t>Where:</w:t>
      </w:r>
    </w:p>
    <w:p w14:paraId="27231036" w14:textId="77777777" w:rsidR="00211FC1" w:rsidRPr="00FB5275" w:rsidRDefault="00211FC1" w:rsidP="00404E7F">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Pr="00FB5275">
        <w:t xml:space="preserve">– cumulative present worth factor at the start of the year </w:t>
      </w:r>
    </w:p>
    <w:p w14:paraId="17062326"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Pr="00FB5275">
        <w:t xml:space="preserve"> – present worth factor at the end of the year </w:t>
      </w:r>
    </w:p>
    <w:p w14:paraId="617F2FE9" w14:textId="77777777" w:rsidR="00211FC1" w:rsidRPr="00FB5275" w:rsidRDefault="00211FC1" w:rsidP="00404E7F"/>
    <w:p w14:paraId="675DE5F1" w14:textId="77777777" w:rsidR="00211FC1" w:rsidRPr="00FB5275" w:rsidRDefault="00211FC1" w:rsidP="00404E7F">
      <w:r w:rsidRPr="00FB5275">
        <w:t xml:space="preserve">Using the two factors for present worth we can calculate the entire LCC for the project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184B48C3" w14:textId="77777777" w:rsidR="00211FC1" w:rsidRPr="00FB5275" w:rsidRDefault="00211FC1" w:rsidP="00404E7F">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404E7F">
      <w:r w:rsidRPr="00FB5275">
        <w:t>Where:</w:t>
      </w:r>
    </w:p>
    <w:p w14:paraId="1317C829"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expense occurred at the begginning of the year </w:t>
      </w:r>
    </w:p>
    <w:p w14:paraId="12667D27" w14:textId="77777777" w:rsidR="00211FC1" w:rsidRPr="00FB5275" w:rsidRDefault="00211FC1" w:rsidP="00404E7F">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FB5275">
        <w:t xml:space="preserve"> – expense occurred at the end of the year</w:t>
      </w:r>
    </w:p>
    <w:p w14:paraId="00DBF3C0" w14:textId="77777777" w:rsidR="00211FC1" w:rsidRPr="00FB5275" w:rsidRDefault="00211FC1" w:rsidP="00404E7F"/>
    <w:p w14:paraId="1122B12B" w14:textId="77777777" w:rsidR="00211FC1" w:rsidRPr="00FB5275" w:rsidRDefault="00211FC1" w:rsidP="00211FC1">
      <w:pPr>
        <w:pStyle w:val="Heading3"/>
      </w:pPr>
      <w:bookmarkStart w:id="255" w:name="_Toc494568042"/>
      <w:r w:rsidRPr="00FB5275">
        <w:t>Annualised Life Cycle Cost</w:t>
      </w:r>
      <w:bookmarkEnd w:id="255"/>
    </w:p>
    <w:p w14:paraId="7AF37CBC" w14:textId="77777777" w:rsidR="00211FC1" w:rsidRPr="00FB5275" w:rsidRDefault="00211FC1" w:rsidP="00404E7F">
      <w:bookmarkStart w:id="256"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6"/>
      <w:r w:rsidRPr="00FB5275">
        <w:t>y:</w:t>
      </w:r>
    </w:p>
    <w:p w14:paraId="6A0533E4" w14:textId="77777777" w:rsidR="00211FC1" w:rsidRPr="00FB5275" w:rsidRDefault="00211FC1" w:rsidP="00404E7F">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211FC1">
      <w:pPr>
        <w:pStyle w:val="Heading3"/>
      </w:pPr>
      <w:bookmarkStart w:id="257" w:name="_Hlk492806224"/>
      <w:bookmarkStart w:id="258" w:name="_Toc494568043"/>
      <w:r w:rsidRPr="00FB5275">
        <w:t>Annual Payment</w:t>
      </w:r>
      <w:bookmarkEnd w:id="258"/>
    </w:p>
    <w:p w14:paraId="183B6909" w14:textId="77777777" w:rsidR="00211FC1" w:rsidRPr="00FB5275" w:rsidRDefault="00211FC1" w:rsidP="00404E7F"/>
    <w:p w14:paraId="3A394693" w14:textId="77777777" w:rsidR="00211FC1" w:rsidRPr="00FB5275" w:rsidRDefault="00211FC1" w:rsidP="00404E7F">
      <w:r w:rsidRPr="00FB5275">
        <w:t xml:space="preserve">The ANN-PMT is how much is paid back yearly on loaned money. If the money for a project is borrowed then the mortgage rate will affect the </w:t>
      </w:r>
      <w:r w:rsidRPr="00FB5275">
        <w:lastRenderedPageBreak/>
        <w:t xml:space="preserve">amount to be repaid. The rate at which the money is borrowed from the bank has a significant effect on the annual cost. For the calculation of the ANN-PMT for a project </w:t>
      </w:r>
      <w:bookmarkEnd w:id="257"/>
      <w:r w:rsidRPr="00FB5275">
        <w:t xml:space="preserve">is determined by </w:t>
      </w:r>
      <w:r w:rsidRPr="00FB5275">
        <w:fldChar w:fldCharType="begin"/>
      </w:r>
      <w:r w:rsidRPr="00FB5275">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Pr="00FB5275">
        <w:t>[</w:t>
      </w:r>
      <w:hyperlink w:anchor="_ENREF_38" w:tooltip="Zahedi, 2013 #123" w:history="1">
        <w:r w:rsidRPr="00FB5275">
          <w:t>38</w:t>
        </w:r>
      </w:hyperlink>
      <w:r w:rsidRPr="00FB5275">
        <w:t xml:space="preserve">, </w:t>
      </w:r>
      <w:hyperlink w:anchor="_ENREF_108" w:tooltip="Zahedi,  #96" w:history="1">
        <w:r w:rsidRPr="00FB5275">
          <w:t>108</w:t>
        </w:r>
      </w:hyperlink>
      <w:r w:rsidRPr="00FB5275">
        <w:t>]</w:t>
      </w:r>
      <w:r w:rsidRPr="00FB5275">
        <w:fldChar w:fldCharType="end"/>
      </w:r>
      <w:r w:rsidRPr="00FB5275">
        <w:t xml:space="preserve">: </w:t>
      </w:r>
    </w:p>
    <w:p w14:paraId="42555A1B" w14:textId="77777777" w:rsidR="00211FC1" w:rsidRPr="00FB5275" w:rsidRDefault="00211FC1" w:rsidP="00404E7F"/>
    <w:p w14:paraId="5F6E9C71" w14:textId="77777777" w:rsidR="00211FC1" w:rsidRPr="00FB5275" w:rsidRDefault="00211FC1" w:rsidP="00404E7F">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404E7F">
      <w:r w:rsidRPr="00FB5275">
        <w:t>Where:</w:t>
      </w:r>
    </w:p>
    <w:p w14:paraId="5E13A536" w14:textId="77777777" w:rsidR="00211FC1" w:rsidRPr="00FB5275" w:rsidRDefault="00211FC1" w:rsidP="00404E7F">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404E7F">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404E7F"/>
    <w:p w14:paraId="4080FBB2" w14:textId="77777777" w:rsidR="00211FC1" w:rsidRPr="00FB5275" w:rsidRDefault="00211FC1" w:rsidP="00404E7F">
      <w:bookmarkStart w:id="259"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9"/>
      <w:r w:rsidRPr="00FB5275">
        <w:t xml:space="preserve">are used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2F44C158" w14:textId="77777777" w:rsidR="00211FC1" w:rsidRPr="00FB5275" w:rsidRDefault="00211FC1" w:rsidP="00404E7F"/>
    <w:p w14:paraId="7BBA1319" w14:textId="77777777" w:rsidR="00211FC1" w:rsidRPr="00FB5275" w:rsidRDefault="00211FC1" w:rsidP="00404E7F">
      <w:pPr>
        <w:pStyle w:val="EquaText"/>
      </w:pPr>
      <m:oMath>
        <m:r>
          <w:rPr>
            <w:rFonts w:cs="Cambria Math"/>
          </w:rPr>
          <w:lastRenderedPageBreak/>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404E7F"/>
    <w:p w14:paraId="1EBE0F3C" w14:textId="77777777" w:rsidR="00211FC1" w:rsidRPr="00FB5275" w:rsidRDefault="00211FC1" w:rsidP="00404E7F">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404E7F">
      <w:r w:rsidRPr="00FB5275">
        <w:t>Where:</w:t>
      </w:r>
    </w:p>
    <w:p w14:paraId="51546E8A" w14:textId="77777777" w:rsidR="00211FC1" w:rsidRPr="00FB5275" w:rsidRDefault="00211FC1" w:rsidP="00404E7F">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7777777" w:rsidR="00211FC1" w:rsidRPr="00FB5275" w:rsidRDefault="00211FC1" w:rsidP="00211FC1">
      <w:pPr>
        <w:pStyle w:val="Heading3"/>
      </w:pPr>
      <w:bookmarkStart w:id="260" w:name="_Toc494568044"/>
      <w:r w:rsidRPr="00FB5275">
        <w:t>Present Value</w:t>
      </w:r>
      <w:bookmarkEnd w:id="260"/>
    </w:p>
    <w:p w14:paraId="32665114" w14:textId="77777777" w:rsidR="00211FC1" w:rsidRPr="00FB5275" w:rsidRDefault="00211FC1" w:rsidP="00404E7F">
      <w:r w:rsidRPr="00FB5275">
        <w:t xml:space="preserve">The PV takes the present value of the money into consideration and is the most accepted standard of assessment for financial investment. 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1A414369" w14:textId="77777777" w:rsidR="00211FC1" w:rsidRPr="00FB5275" w:rsidRDefault="00211FC1" w:rsidP="00404E7F"/>
    <w:p w14:paraId="54C3D023" w14:textId="77777777" w:rsidR="00211FC1" w:rsidRPr="00FB5275" w:rsidRDefault="00211FC1" w:rsidP="00404E7F">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0</w:t>
      </w:r>
      <w:r w:rsidRPr="00FB5275">
        <w:rPr>
          <w:rStyle w:val="EquationsChar"/>
          <w:rFonts w:eastAsia="TimesNewRoman"/>
          <w:i w:val="0"/>
        </w:rPr>
        <w:fldChar w:fldCharType="end"/>
      </w:r>
      <w:r w:rsidRPr="00FB5275">
        <w:rPr>
          <w:rStyle w:val="EquationsChar"/>
          <w:rFonts w:eastAsia="TimesNewRoman"/>
          <w:i w:val="0"/>
        </w:rPr>
        <w:t>)</w:t>
      </w:r>
    </w:p>
    <w:p w14:paraId="7714A302" w14:textId="77777777" w:rsidR="00211FC1" w:rsidRPr="00FB5275" w:rsidRDefault="00211FC1" w:rsidP="00404E7F">
      <w:r w:rsidRPr="00FB5275">
        <w:t>Where:</w:t>
      </w:r>
    </w:p>
    <w:p w14:paraId="6DBE6AD3" w14:textId="77777777" w:rsidR="00211FC1" w:rsidRPr="00FB5275" w:rsidRDefault="00211FC1" w:rsidP="00404E7F">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211FC1" w:rsidP="00404E7F">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Pr="00FB5275">
        <w:t xml:space="preserve"> – present value</w:t>
      </w:r>
    </w:p>
    <w:p w14:paraId="6E3E4771" w14:textId="77777777" w:rsidR="00211FC1" w:rsidRPr="00FB5275" w:rsidRDefault="00211FC1" w:rsidP="00404E7F">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211FC1" w:rsidP="00404E7F">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Pr="00FB5275">
        <w:t xml:space="preserve"> – constant dollar cash flow </w:t>
      </w:r>
    </w:p>
    <w:p w14:paraId="667F5B6D" w14:textId="77777777" w:rsidR="00211FC1" w:rsidRPr="00FB5275" w:rsidRDefault="00211FC1" w:rsidP="00211FC1">
      <w:pPr>
        <w:pStyle w:val="Heading3"/>
      </w:pPr>
      <w:bookmarkStart w:id="261" w:name="_Toc494568045"/>
      <w:r w:rsidRPr="00FB5275">
        <w:t>Net Present Value</w:t>
      </w:r>
      <w:bookmarkEnd w:id="261"/>
    </w:p>
    <w:p w14:paraId="3EE362A1" w14:textId="77777777" w:rsidR="00211FC1" w:rsidRPr="00FB5275" w:rsidRDefault="00211FC1" w:rsidP="00404E7F">
      <w:r w:rsidRPr="00FB5275">
        <w:t xml:space="preserve">The NPV takes the present value of the money into consideration and is an extension of PV value by adding up several years of cashflows. The N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344B81E5" w14:textId="77777777" w:rsidR="00211FC1" w:rsidRPr="00FB5275" w:rsidRDefault="00211FC1" w:rsidP="00404E7F"/>
    <w:p w14:paraId="4FC30C00" w14:textId="77777777" w:rsidR="00211FC1" w:rsidRPr="00FB5275" w:rsidRDefault="00211FC1" w:rsidP="00404E7F">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404E7F">
      <w:r w:rsidRPr="00FB5275">
        <w:t>Where:</w:t>
      </w:r>
    </w:p>
    <w:p w14:paraId="6D6FAF5C" w14:textId="77777777" w:rsidR="00211FC1" w:rsidRPr="00FB5275" w:rsidRDefault="00211FC1" w:rsidP="00404E7F">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404E7F">
      <w:pPr>
        <w:pStyle w:val="ListParagraph"/>
        <w:numPr>
          <w:ilvl w:val="0"/>
          <w:numId w:val="10"/>
        </w:numPr>
      </w:pPr>
      <w:r w:rsidRPr="00FB5275">
        <w:t>NPV– Net Present Value</w:t>
      </w:r>
    </w:p>
    <w:p w14:paraId="5B15ABDC" w14:textId="77777777" w:rsidR="00211FC1" w:rsidRPr="00FB5275" w:rsidRDefault="00211FC1" w:rsidP="00404E7F">
      <w:pPr>
        <w:pStyle w:val="ListParagraph"/>
        <w:numPr>
          <w:ilvl w:val="0"/>
          <w:numId w:val="10"/>
        </w:numPr>
      </w:pPr>
      <m:oMath>
        <m:r>
          <w:rPr>
            <w:rFonts w:ascii="Cambria Math" w:hAnsi="Cambria Math" w:cs="Cambria Math"/>
          </w:rPr>
          <m:t>d</m:t>
        </m:r>
      </m:oMath>
      <w:r w:rsidRPr="00FB5275">
        <w:t xml:space="preserve"> – discount rate</w:t>
      </w:r>
    </w:p>
    <w:p w14:paraId="696EFE65" w14:textId="77777777" w:rsidR="00211FC1" w:rsidRPr="00FB5275" w:rsidRDefault="00211FC1" w:rsidP="00404E7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dollar cashflow for the nth year </w:t>
      </w:r>
    </w:p>
    <w:p w14:paraId="622262F9" w14:textId="77777777" w:rsidR="00211FC1" w:rsidRPr="00FB5275" w:rsidRDefault="00211FC1" w:rsidP="00211FC1">
      <w:pPr>
        <w:pStyle w:val="Heading3"/>
      </w:pPr>
      <w:bookmarkStart w:id="262" w:name="_Toc494568046"/>
      <w:r w:rsidRPr="00FB5275">
        <w:lastRenderedPageBreak/>
        <w:t>Internal Rate of Return</w:t>
      </w:r>
      <w:bookmarkEnd w:id="262"/>
    </w:p>
    <w:p w14:paraId="5C3BD514" w14:textId="77777777" w:rsidR="00211FC1" w:rsidRPr="00FB5275" w:rsidRDefault="00211FC1" w:rsidP="00404E7F">
      <w:r w:rsidRPr="00FB5275">
        <w:t xml:space="preserve">The IRR is mathematically defined as the interest rate that allows the NPV to be equal to zero with a series of cashflows and is common economic tool for assessment. It is used for accepting or rejecting projects and is often viewed as a measure of efficiency. The IRR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7E6A4C4F" w14:textId="77777777" w:rsidR="00211FC1" w:rsidRPr="00FB5275" w:rsidRDefault="00211FC1" w:rsidP="00404E7F"/>
    <w:p w14:paraId="4EFE700E" w14:textId="77777777" w:rsidR="00211FC1" w:rsidRPr="00FB5275" w:rsidRDefault="00211FC1" w:rsidP="00404E7F">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404E7F">
      <w:r w:rsidRPr="00FB5275">
        <w:t>Where:</w:t>
      </w:r>
    </w:p>
    <w:p w14:paraId="15597746" w14:textId="77777777" w:rsidR="00211FC1" w:rsidRPr="00FB5275" w:rsidRDefault="00211FC1" w:rsidP="00404E7F">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404E7F">
      <w:pPr>
        <w:pStyle w:val="ListParagraph"/>
        <w:numPr>
          <w:ilvl w:val="0"/>
          <w:numId w:val="10"/>
        </w:numPr>
      </w:pPr>
      <w:r w:rsidRPr="00FB5275">
        <w:t>NPV– Net Present Value</w:t>
      </w:r>
    </w:p>
    <w:p w14:paraId="7E176677" w14:textId="77777777" w:rsidR="00211FC1" w:rsidRPr="00FB5275" w:rsidRDefault="00211FC1" w:rsidP="00404E7F">
      <w:pPr>
        <w:pStyle w:val="ListParagraph"/>
        <w:numPr>
          <w:ilvl w:val="0"/>
          <w:numId w:val="10"/>
        </w:numPr>
      </w:pPr>
      <m:oMath>
        <m:r>
          <w:rPr>
            <w:rFonts w:ascii="Cambria Math" w:hAnsi="Cambria Math"/>
          </w:rPr>
          <m:t>IRR</m:t>
        </m:r>
      </m:oMath>
      <w:r w:rsidRPr="00FB5275">
        <w:t xml:space="preserve"> – internal rate of return</w:t>
      </w:r>
    </w:p>
    <w:p w14:paraId="62C2E1C8" w14:textId="77777777" w:rsidR="00211FC1" w:rsidRPr="00FB5275" w:rsidRDefault="00211FC1" w:rsidP="00404E7F">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B5275">
        <w:t xml:space="preserve"> – dollar cashflow for the nth year </w:t>
      </w:r>
    </w:p>
    <w:p w14:paraId="695CADEA" w14:textId="77777777" w:rsidR="00211FC1" w:rsidRPr="00FB5275" w:rsidRDefault="00211FC1" w:rsidP="00211FC1">
      <w:pPr>
        <w:pStyle w:val="Heading3"/>
      </w:pPr>
      <w:bookmarkStart w:id="263" w:name="_Toc494568047"/>
      <w:r w:rsidRPr="00FB5275">
        <w:t>Return on Investment</w:t>
      </w:r>
      <w:bookmarkEnd w:id="263"/>
    </w:p>
    <w:p w14:paraId="2388D84E" w14:textId="77777777" w:rsidR="00211FC1" w:rsidRPr="00FB5275" w:rsidRDefault="00211FC1" w:rsidP="00404E7F">
      <w:r w:rsidRPr="00FB5275">
        <w:t xml:space="preserve">The ROI is calculated as ratio of the earnings or profits of a project to the investment cost. There are different methods to calculate the profits of a </w:t>
      </w:r>
      <w:r w:rsidRPr="00FB5275">
        <w:lastRenderedPageBreak/>
        <w:t xml:space="preserve">project which are the total summed (Simple ROI) or the discounted present value (Discounted ROI). The Simple ROI does not take into account the assumed future discount rates. The simple ROI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53DEEA32" w14:textId="77777777" w:rsidR="00211FC1" w:rsidRPr="00FB5275" w:rsidRDefault="00211FC1" w:rsidP="00404E7F"/>
    <w:p w14:paraId="29CB7368" w14:textId="77777777" w:rsidR="00211FC1" w:rsidRPr="00FB5275" w:rsidRDefault="00211FC1" w:rsidP="00404E7F">
      <w:pPr>
        <w:pStyle w:val="EquaText"/>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3</w:t>
      </w:r>
      <w:r w:rsidRPr="00FB5275">
        <w:rPr>
          <w:rStyle w:val="EquationsChar"/>
          <w:rFonts w:eastAsia="TimesNewRoman"/>
          <w:i w:val="0"/>
        </w:rPr>
        <w:fldChar w:fldCharType="end"/>
      </w:r>
      <w:r w:rsidRPr="00FB5275">
        <w:rPr>
          <w:rStyle w:val="EquationsChar"/>
          <w:rFonts w:eastAsia="TimesNewRoman"/>
          <w:i w:val="0"/>
        </w:rPr>
        <w:t>)</w:t>
      </w:r>
    </w:p>
    <w:p w14:paraId="7D171E31" w14:textId="77777777" w:rsidR="00211FC1" w:rsidRPr="00FB5275" w:rsidRDefault="00211FC1" w:rsidP="00211FC1">
      <w:pPr>
        <w:pStyle w:val="Heading3"/>
      </w:pPr>
      <w:bookmarkStart w:id="264" w:name="_Toc494568048"/>
      <w:r w:rsidRPr="00FB5275">
        <w:t>Simple Payback Period</w:t>
      </w:r>
      <w:bookmarkEnd w:id="264"/>
    </w:p>
    <w:p w14:paraId="7AEE2D97" w14:textId="77777777" w:rsidR="00211FC1" w:rsidRPr="00FB5275" w:rsidRDefault="00211FC1" w:rsidP="00404E7F">
      <w:r w:rsidRPr="00FB5275">
        <w:t xml:space="preserve">The SPB period is determined by dividing the total investment cost by annual cashflow. The initial cashflow is extrapolated for every year. This fails to take into account the discount rate of money which is included in the Discounted Payback (DPB) period. The SPB period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1E57FA5C" w14:textId="77777777" w:rsidR="00211FC1" w:rsidRPr="00FB5275" w:rsidRDefault="00211FC1" w:rsidP="00404E7F">
      <w:pPr>
        <w:pStyle w:val="EquaText"/>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404E7F">
      <w:pPr>
        <w:rPr>
          <w:highlight w:val="yellow"/>
        </w:rPr>
      </w:pPr>
      <w:r w:rsidRPr="00FB5275">
        <w:br w:type="page"/>
      </w:r>
    </w:p>
    <w:p w14:paraId="31D27D16" w14:textId="77777777" w:rsidR="00211FC1" w:rsidRPr="00FB5275" w:rsidRDefault="00211FC1" w:rsidP="00211FC1">
      <w:pPr>
        <w:pStyle w:val="Heading1"/>
      </w:pPr>
      <w:bookmarkStart w:id="265" w:name="_Toc494568049"/>
      <w:r w:rsidRPr="00FB5275">
        <w:lastRenderedPageBreak/>
        <w:t>MATLAB GUI PROGRAM</w:t>
      </w:r>
      <w:bookmarkEnd w:id="265"/>
    </w:p>
    <w:p w14:paraId="73158098" w14:textId="77777777" w:rsidR="00211FC1" w:rsidRPr="00FB5275" w:rsidRDefault="00211FC1" w:rsidP="00404E7F">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404E7F"/>
    <w:p w14:paraId="7DDD5BE2" w14:textId="77777777" w:rsidR="00211FC1" w:rsidRPr="00FB5275" w:rsidRDefault="00211FC1" w:rsidP="00404E7F">
      <w:r w:rsidRPr="00FB5275">
        <w:t xml:space="preserve">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w:t>
      </w:r>
      <w:r w:rsidRPr="00FB5275">
        <w:lastRenderedPageBreak/>
        <w:t>explore the Solar Solution and provide snapshots of how the user could input data.</w:t>
      </w:r>
    </w:p>
    <w:p w14:paraId="301AE73C" w14:textId="77777777" w:rsidR="00211FC1" w:rsidRPr="00FB5275" w:rsidRDefault="00211FC1" w:rsidP="00404E7F"/>
    <w:p w14:paraId="1325C5A3" w14:textId="77777777" w:rsidR="00211FC1" w:rsidRPr="00FB5275" w:rsidRDefault="00211FC1" w:rsidP="00211FC1">
      <w:pPr>
        <w:pStyle w:val="Heading2"/>
        <w:numPr>
          <w:ilvl w:val="1"/>
          <w:numId w:val="16"/>
        </w:numPr>
      </w:pPr>
      <w:bookmarkStart w:id="266" w:name="_Toc494568050"/>
      <w:r w:rsidRPr="00FB5275">
        <w:t>Data Acquisition</w:t>
      </w:r>
      <w:bookmarkEnd w:id="266"/>
    </w:p>
    <w:p w14:paraId="2B1BB3B7" w14:textId="77777777" w:rsidR="00211FC1" w:rsidRPr="00FB5275" w:rsidRDefault="00211FC1" w:rsidP="00404E7F">
      <w:pPr>
        <w:rPr>
          <w:lang w:eastAsia="en-GB"/>
        </w:rPr>
      </w:pPr>
      <w:r w:rsidRPr="00FB5275">
        <mc:AlternateContent>
          <mc:Choice Requires="wpg">
            <w:drawing>
              <wp:anchor distT="0" distB="0" distL="114300" distR="114300" simplePos="0" relativeHeight="251676672" behindDoc="0" locked="0" layoutInCell="1" allowOverlap="1" wp14:anchorId="094065B2" wp14:editId="068A0BD3">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68"/>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6EE93D1A" w14:textId="77777777" w:rsidR="00404E7F" w:rsidRDefault="00404E7F" w:rsidP="00404E7F">
                              <w:pPr>
                                <w:pStyle w:val="Caption"/>
                                <w:rPr>
                                  <w:szCs w:val="24"/>
                                </w:rPr>
                              </w:pPr>
                              <w:bookmarkStart w:id="267" w:name="_Toc494553858"/>
                              <w:bookmarkStart w:id="268" w:name="_Ref49456015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8"/>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59" style="position:absolute;left:0;text-align:left;margin-left:4.4pt;margin-top:55.6pt;width:453.6pt;height:276.55pt;z-index:251676672;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0"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69" o:title="" croptop="2556f"/>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EE93D1A" w14:textId="77777777" w:rsidR="00404E7F" w:rsidRDefault="00404E7F" w:rsidP="00404E7F">
                        <w:pPr>
                          <w:pStyle w:val="Caption"/>
                          <w:rPr>
                            <w:szCs w:val="24"/>
                          </w:rPr>
                        </w:pPr>
                        <w:bookmarkStart w:id="269" w:name="_Toc494553858"/>
                        <w:bookmarkStart w:id="270" w:name="_Ref49456015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70"/>
                        <w:r>
                          <w:t xml:space="preserve"> - Entry Screen to GUI prompt</w:t>
                        </w:r>
                        <w:bookmarkEnd w:id="269"/>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Pr="00FB5275">
        <w:t>Figure 4</w:t>
      </w:r>
      <w:r w:rsidRPr="00FB5275">
        <w:noBreakHyphen/>
        <w:t>1</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60CA417B" w14:textId="77777777" w:rsidR="00211FC1" w:rsidRPr="00FB5275" w:rsidRDefault="00211FC1" w:rsidP="00404E7F">
      <w:pPr>
        <w:rPr>
          <w:lang w:eastAsia="en-GB"/>
        </w:rPr>
      </w:pPr>
    </w:p>
    <w:p w14:paraId="4A3EE8E5" w14:textId="77777777" w:rsidR="00211FC1" w:rsidRPr="00FB5275" w:rsidRDefault="00211FC1" w:rsidP="00404E7F">
      <w:pPr>
        <w:rPr>
          <w:lang w:eastAsia="en-GB"/>
        </w:rPr>
      </w:pPr>
      <w:r w:rsidRPr="00FB5275">
        <w:rPr>
          <w:lang w:eastAsia="en-GB"/>
        </w:rPr>
        <w:br w:type="page"/>
      </w:r>
    </w:p>
    <w:p w14:paraId="6A797188" w14:textId="77777777" w:rsidR="00211FC1" w:rsidRPr="00FB5275" w:rsidRDefault="00211FC1" w:rsidP="00404E7F">
      <w:pPr>
        <w:rPr>
          <w:lang w:eastAsia="en-GB"/>
        </w:rPr>
      </w:pPr>
      <w:r w:rsidRPr="00FB5275">
        <w:rPr>
          <w:lang w:eastAsia="en-GB"/>
        </w:rPr>
        <w:lastRenderedPageBreak/>
        <w:fldChar w:fldCharType="begin"/>
      </w:r>
      <w:r w:rsidRPr="00FB5275">
        <w:rPr>
          <w:lang w:eastAsia="en-GB"/>
        </w:rPr>
        <w:instrText xml:space="preserve"> REF _Ref492577787 \h </w:instrText>
      </w:r>
      <w:r w:rsidRPr="00FB5275">
        <w:rPr>
          <w:lang w:eastAsia="en-GB"/>
        </w:rPr>
      </w:r>
      <w:r w:rsidRPr="00FB5275">
        <w:rPr>
          <w:lang w:eastAsia="en-GB"/>
        </w:rPr>
        <w:fldChar w:fldCharType="separate"/>
      </w:r>
      <w:r w:rsidRPr="00FB5275">
        <w:t>Figure 4</w:t>
      </w:r>
      <w:r w:rsidRPr="00FB5275">
        <w:noBreakHyphen/>
        <w:t>2</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rsidRPr="00FB5275">
        <w:t>Figure 4</w:t>
      </w:r>
      <w:r w:rsidRPr="00FB5275">
        <w:noBreakHyphen/>
        <w:t>3</w:t>
      </w:r>
      <w:r w:rsidRPr="00FB5275">
        <w:rPr>
          <w:lang w:eastAsia="en-GB"/>
        </w:rPr>
        <w:fldChar w:fldCharType="end"/>
      </w:r>
      <w:r w:rsidRPr="00FB5275">
        <w:rPr>
          <w:lang w:eastAsia="en-GB"/>
        </w:rPr>
        <w:t xml:space="preserve"> show the succession of user prompts.</w:t>
      </w:r>
    </w:p>
    <w:p w14:paraId="50054E2A" w14:textId="77777777" w:rsidR="00211FC1" w:rsidRPr="00FB5275" w:rsidRDefault="00211FC1" w:rsidP="00404E7F">
      <w:pPr>
        <w:pStyle w:val="Caption"/>
        <w:rPr>
          <w:lang w:eastAsia="en-GB"/>
        </w:rPr>
      </w:pPr>
      <w:bookmarkStart w:id="271" w:name="_Toc494553859"/>
      <w:bookmarkStart w:id="272" w:name="_Ref492577787"/>
      <w:r w:rsidRPr="00FB5275">
        <w:t xml:space="preserve">Figure </w:t>
      </w:r>
      <w:r w:rsidRPr="00FB5275">
        <w:fldChar w:fldCharType="begin"/>
      </w:r>
      <w:r w:rsidRPr="00FB5275">
        <w:instrText xml:space="preserve"> STYLEREF 1 \s </w:instrText>
      </w:r>
      <w:r w:rsidRPr="00FB5275">
        <w:fldChar w:fldCharType="separate"/>
      </w:r>
      <w:r w:rsidRPr="00FB5275">
        <w:t>4</w:t>
      </w:r>
      <w:r w:rsidRPr="00FB5275">
        <w:fldChar w:fldCharType="end"/>
      </w:r>
      <w:r w:rsidRPr="00FB5275">
        <w:noBreakHyphen/>
      </w:r>
      <w:r w:rsidRPr="00FB5275">
        <w:fldChar w:fldCharType="begin"/>
      </w:r>
      <w:r w:rsidRPr="00FB5275">
        <w:instrText xml:space="preserve"> SEQ Figure \* ARABIC \s 1 </w:instrText>
      </w:r>
      <w:r w:rsidRPr="00FB5275">
        <w:fldChar w:fldCharType="separate"/>
      </w:r>
      <w:r w:rsidRPr="00FB5275">
        <w:t>2</w:t>
      </w:r>
      <w:r w:rsidRPr="00FB5275">
        <w:fldChar w:fldCharType="end"/>
      </w:r>
      <w:bookmarkEnd w:id="272"/>
      <w:r w:rsidRPr="00FB5275">
        <w:t xml:space="preserve"> - Data Acquisition phase of GUI</w:t>
      </w:r>
      <w:r w:rsidRPr="00FB5275">
        <mc:AlternateContent>
          <mc:Choice Requires="wpg">
            <w:drawing>
              <wp:anchor distT="0" distB="0" distL="114300" distR="114300" simplePos="0" relativeHeight="251677696" behindDoc="0" locked="0" layoutInCell="1" allowOverlap="1" wp14:anchorId="78F44CEE" wp14:editId="4F3837E7">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0"/>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1"/>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2"/>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3"/>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4"/>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5"/>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6"/>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7"/>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D5B6CF9" id="Group 7338" o:spid="_x0000_s1026" style="position:absolute;margin-left:-37.15pt;margin-top:12.5pt;width:534.6pt;height:639.65pt;z-index:25167769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8"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9"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0"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1"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2"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3"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4"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5" o:title=""/>
                </v:shape>
                <w10:wrap type="square"/>
              </v:group>
            </w:pict>
          </mc:Fallback>
        </mc:AlternateContent>
      </w:r>
      <w:r w:rsidRPr="00FB5275">
        <w:t xml:space="preserve"> prompting</w:t>
      </w:r>
      <w:bookmarkEnd w:id="271"/>
    </w:p>
    <w:p w14:paraId="76948057" w14:textId="77777777" w:rsidR="00211FC1" w:rsidRPr="00FB5275" w:rsidRDefault="00211FC1" w:rsidP="00404E7F">
      <w:pPr>
        <w:rPr>
          <w:lang w:eastAsia="en-GB"/>
        </w:rPr>
      </w:pPr>
    </w:p>
    <w:p w14:paraId="3A0C76B4" w14:textId="77777777" w:rsidR="00211FC1" w:rsidRPr="00FB5275" w:rsidRDefault="00211FC1" w:rsidP="00404E7F">
      <w:pPr>
        <w:rPr>
          <w:lang w:eastAsia="en-GB"/>
        </w:rPr>
      </w:pPr>
      <w:r w:rsidRPr="00FB5275">
        <mc:AlternateContent>
          <mc:Choice Requires="wpg">
            <w:drawing>
              <wp:anchor distT="0" distB="0" distL="114300" distR="114300" simplePos="0" relativeHeight="251678720" behindDoc="0" locked="0" layoutInCell="1" allowOverlap="1" wp14:anchorId="3AC5730F" wp14:editId="43DBCDA2">
                <wp:simplePos x="0" y="0"/>
                <wp:positionH relativeFrom="column">
                  <wp:posOffset>-412115</wp:posOffset>
                </wp:positionH>
                <wp:positionV relativeFrom="paragraph">
                  <wp:posOffset>177800</wp:posOffset>
                </wp:positionV>
                <wp:extent cx="6751955" cy="8723630"/>
                <wp:effectExtent l="0" t="0" r="0" b="1270"/>
                <wp:wrapNone/>
                <wp:docPr id="7337" name="Group 7337"/>
                <wp:cNvGraphicFramePr/>
                <a:graphic xmlns:a="http://schemas.openxmlformats.org/drawingml/2006/main">
                  <a:graphicData uri="http://schemas.microsoft.com/office/word/2010/wordprocessingGroup">
                    <wpg:wgp>
                      <wpg:cNvGrpSpPr/>
                      <wpg:grpSpPr>
                        <a:xfrm>
                          <a:off x="0" y="0"/>
                          <a:ext cx="6751955" cy="8723630"/>
                          <a:chOff x="0" y="0"/>
                          <a:chExt cx="6752217" cy="872363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6"/>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7"/>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8"/>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9"/>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0"/>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1"/>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2"/>
                              <a:stretch>
                                <a:fillRect/>
                              </a:stretch>
                            </pic:blipFill>
                            <pic:spPr>
                              <a:xfrm>
                                <a:off x="3460377" y="0"/>
                                <a:ext cx="3291205" cy="1925955"/>
                              </a:xfrm>
                              <a:prstGeom prst="rect">
                                <a:avLst/>
                              </a:prstGeom>
                            </pic:spPr>
                          </pic:pic>
                        </wpg:grpSp>
                      </wpg:grpSp>
                      <wps:wsp>
                        <wps:cNvPr id="227" name="Text Box 7291"/>
                        <wps:cNvSpPr txBox="1"/>
                        <wps:spPr>
                          <a:xfrm>
                            <a:off x="0" y="8282940"/>
                            <a:ext cx="6752217" cy="440690"/>
                          </a:xfrm>
                          <a:prstGeom prst="rect">
                            <a:avLst/>
                          </a:prstGeom>
                          <a:solidFill>
                            <a:prstClr val="white"/>
                          </a:solidFill>
                          <a:ln>
                            <a:noFill/>
                          </a:ln>
                        </wps:spPr>
                        <wps:txbx>
                          <w:txbxContent>
                            <w:p w14:paraId="37ED3C0B" w14:textId="77777777" w:rsidR="00404E7F" w:rsidRDefault="00404E7F" w:rsidP="00404E7F">
                              <w:pPr>
                                <w:pStyle w:val="Caption"/>
                                <w:rPr>
                                  <w:szCs w:val="24"/>
                                  <w:lang w:val="en-GB" w:eastAsia="en-GB"/>
                                </w:rPr>
                              </w:pPr>
                              <w:bookmarkStart w:id="273" w:name="_Toc494553860"/>
                              <w:bookmarkStart w:id="274"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4"/>
                              <w:r>
                                <w:t xml:space="preserve"> - Data Acquisition phase of GUI prompting</w:t>
                              </w:r>
                              <w:bookmarkEnd w:id="273"/>
                              <w:r>
                                <w:t xml:space="preserve"> (continued)</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AC5730F" id="Group 7337" o:spid="_x0000_s1162" style="position:absolute;left:0;text-align:left;margin-left:-32.45pt;margin-top:14pt;width:531.65pt;height:686.9pt;z-index:251678720" coordsize="67522,87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3"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4"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5"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6"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7"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8"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9" o:title=""/>
                    </v:shape>
                  </v:group>
                </v:group>
                <v:shape id="Text Box 7291" o:spid="_x0000_s1172" type="#_x0000_t202" style="position:absolute;top:82829;width:67522;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37ED3C0B" w14:textId="77777777" w:rsidR="00404E7F" w:rsidRDefault="00404E7F" w:rsidP="00404E7F">
                        <w:pPr>
                          <w:pStyle w:val="Caption"/>
                          <w:rPr>
                            <w:szCs w:val="24"/>
                            <w:lang w:val="en-GB" w:eastAsia="en-GB"/>
                          </w:rPr>
                        </w:pPr>
                        <w:bookmarkStart w:id="275" w:name="_Toc494553860"/>
                        <w:bookmarkStart w:id="276"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6"/>
                        <w:r>
                          <w:t xml:space="preserve"> - Data Acquisition phase of GUI prompting</w:t>
                        </w:r>
                        <w:bookmarkEnd w:id="275"/>
                        <w:r>
                          <w:t xml:space="preserve"> (continued)</w:t>
                        </w:r>
                      </w:p>
                    </w:txbxContent>
                  </v:textbox>
                </v:shape>
              </v:group>
            </w:pict>
          </mc:Fallback>
        </mc:AlternateContent>
      </w:r>
    </w:p>
    <w:p w14:paraId="0B329CDA" w14:textId="77777777" w:rsidR="00211FC1" w:rsidRPr="00FB5275" w:rsidRDefault="00211FC1" w:rsidP="00404E7F">
      <w:pPr>
        <w:rPr>
          <w:lang w:eastAsia="en-GB"/>
        </w:rPr>
      </w:pPr>
    </w:p>
    <w:p w14:paraId="2FB81949" w14:textId="77777777" w:rsidR="00211FC1" w:rsidRPr="00FB5275" w:rsidRDefault="00211FC1" w:rsidP="00404E7F">
      <w:pPr>
        <w:rPr>
          <w:lang w:eastAsia="en-GB"/>
        </w:rPr>
      </w:pPr>
    </w:p>
    <w:p w14:paraId="44AEC0F0" w14:textId="77777777" w:rsidR="00211FC1" w:rsidRPr="00FB5275" w:rsidRDefault="00211FC1" w:rsidP="00404E7F">
      <w:pPr>
        <w:rPr>
          <w:lang w:eastAsia="en-GB"/>
        </w:rPr>
      </w:pPr>
    </w:p>
    <w:p w14:paraId="7F2C9299" w14:textId="77777777" w:rsidR="00211FC1" w:rsidRPr="00FB5275" w:rsidRDefault="00211FC1" w:rsidP="00404E7F">
      <w:pPr>
        <w:rPr>
          <w:lang w:eastAsia="en-GB"/>
        </w:rPr>
      </w:pPr>
    </w:p>
    <w:p w14:paraId="6C00E87F" w14:textId="77777777" w:rsidR="00211FC1" w:rsidRPr="00FB5275" w:rsidRDefault="00211FC1" w:rsidP="00404E7F">
      <w:pPr>
        <w:rPr>
          <w:lang w:eastAsia="en-GB"/>
        </w:rPr>
      </w:pPr>
    </w:p>
    <w:p w14:paraId="79E44625" w14:textId="77777777" w:rsidR="00211FC1" w:rsidRPr="00FB5275" w:rsidRDefault="00211FC1" w:rsidP="00404E7F">
      <w:pPr>
        <w:rPr>
          <w:lang w:eastAsia="en-GB"/>
        </w:rPr>
      </w:pPr>
    </w:p>
    <w:p w14:paraId="4563FCF1" w14:textId="77777777" w:rsidR="00211FC1" w:rsidRPr="00FB5275" w:rsidRDefault="00211FC1" w:rsidP="00404E7F">
      <w:pPr>
        <w:rPr>
          <w:lang w:eastAsia="en-GB"/>
        </w:rPr>
      </w:pPr>
    </w:p>
    <w:p w14:paraId="27EB7B00" w14:textId="77777777" w:rsidR="00211FC1" w:rsidRPr="00FB5275" w:rsidRDefault="00211FC1" w:rsidP="00404E7F">
      <w:pPr>
        <w:rPr>
          <w:lang w:eastAsia="en-GB"/>
        </w:rPr>
      </w:pPr>
    </w:p>
    <w:p w14:paraId="0FDA737D" w14:textId="77777777" w:rsidR="00211FC1" w:rsidRPr="00FB5275" w:rsidRDefault="00211FC1" w:rsidP="00404E7F">
      <w:pPr>
        <w:rPr>
          <w:lang w:eastAsia="en-GB"/>
        </w:rPr>
      </w:pPr>
    </w:p>
    <w:p w14:paraId="4A8D36A3" w14:textId="77777777" w:rsidR="00211FC1" w:rsidRPr="00FB5275" w:rsidRDefault="00211FC1" w:rsidP="00404E7F">
      <w:pPr>
        <w:rPr>
          <w:lang w:eastAsia="en-GB"/>
        </w:rPr>
      </w:pPr>
    </w:p>
    <w:p w14:paraId="2675D5D8" w14:textId="77777777" w:rsidR="00211FC1" w:rsidRPr="00FB5275" w:rsidRDefault="00211FC1" w:rsidP="00404E7F">
      <w:pPr>
        <w:rPr>
          <w:lang w:eastAsia="en-GB"/>
        </w:rPr>
      </w:pPr>
    </w:p>
    <w:p w14:paraId="11999604" w14:textId="77777777" w:rsidR="00211FC1" w:rsidRPr="00FB5275" w:rsidRDefault="00211FC1" w:rsidP="00404E7F">
      <w:pPr>
        <w:rPr>
          <w:lang w:eastAsia="en-GB"/>
        </w:rPr>
      </w:pPr>
    </w:p>
    <w:p w14:paraId="4C1CC310" w14:textId="77777777" w:rsidR="00211FC1" w:rsidRPr="00FB5275" w:rsidRDefault="00211FC1" w:rsidP="00404E7F">
      <w:pPr>
        <w:rPr>
          <w:lang w:eastAsia="en-GB"/>
        </w:rPr>
      </w:pPr>
    </w:p>
    <w:p w14:paraId="06740BB7" w14:textId="77777777" w:rsidR="00211FC1" w:rsidRPr="00FB5275" w:rsidRDefault="00211FC1" w:rsidP="00404E7F">
      <w:pPr>
        <w:rPr>
          <w:lang w:eastAsia="en-GB"/>
        </w:rPr>
      </w:pPr>
    </w:p>
    <w:p w14:paraId="2CF22939" w14:textId="77777777" w:rsidR="00211FC1" w:rsidRPr="00FB5275" w:rsidRDefault="00211FC1" w:rsidP="00404E7F">
      <w:pPr>
        <w:rPr>
          <w:lang w:eastAsia="en-GB"/>
        </w:rPr>
      </w:pPr>
    </w:p>
    <w:p w14:paraId="61243CF5" w14:textId="77777777" w:rsidR="00211FC1" w:rsidRPr="00FB5275" w:rsidRDefault="00211FC1" w:rsidP="00404E7F">
      <w:pPr>
        <w:rPr>
          <w:lang w:eastAsia="en-GB"/>
        </w:rPr>
      </w:pPr>
    </w:p>
    <w:p w14:paraId="46436742" w14:textId="77777777" w:rsidR="00211FC1" w:rsidRPr="00FB5275" w:rsidRDefault="00211FC1" w:rsidP="00404E7F">
      <w:pPr>
        <w:rPr>
          <w:lang w:eastAsia="en-GB"/>
        </w:rPr>
      </w:pPr>
    </w:p>
    <w:p w14:paraId="22DD2A2B" w14:textId="77777777" w:rsidR="00211FC1" w:rsidRPr="00FB5275" w:rsidRDefault="00211FC1" w:rsidP="00404E7F">
      <w:pPr>
        <w:rPr>
          <w:lang w:eastAsia="en-GB"/>
        </w:rPr>
      </w:pPr>
    </w:p>
    <w:p w14:paraId="19A76946" w14:textId="77777777" w:rsidR="00211FC1" w:rsidRPr="00FB5275" w:rsidRDefault="00211FC1" w:rsidP="00404E7F">
      <w:pPr>
        <w:rPr>
          <w:lang w:eastAsia="en-GB"/>
        </w:rPr>
      </w:pPr>
    </w:p>
    <w:p w14:paraId="467E5801" w14:textId="77777777" w:rsidR="00211FC1" w:rsidRPr="00FB5275" w:rsidRDefault="00211FC1" w:rsidP="00404E7F">
      <w:pPr>
        <w:rPr>
          <w:lang w:eastAsia="en-GB"/>
        </w:rPr>
      </w:pPr>
    </w:p>
    <w:p w14:paraId="7802F354" w14:textId="77777777" w:rsidR="00211FC1" w:rsidRPr="00FB5275" w:rsidRDefault="00211FC1" w:rsidP="00404E7F">
      <w:pPr>
        <w:rPr>
          <w:lang w:eastAsia="en-GB"/>
        </w:rPr>
      </w:pPr>
    </w:p>
    <w:p w14:paraId="243DDCF8" w14:textId="77777777" w:rsidR="00211FC1" w:rsidRPr="00FB5275" w:rsidRDefault="00211FC1" w:rsidP="00404E7F">
      <w:pPr>
        <w:rPr>
          <w:lang w:eastAsia="en-GB"/>
        </w:rPr>
      </w:pPr>
    </w:p>
    <w:p w14:paraId="7452EEE2" w14:textId="77777777" w:rsidR="00211FC1" w:rsidRPr="00FB5275" w:rsidRDefault="00211FC1" w:rsidP="00404E7F">
      <w:pPr>
        <w:rPr>
          <w:lang w:eastAsia="en-GB"/>
        </w:rPr>
      </w:pPr>
    </w:p>
    <w:p w14:paraId="2CA3374F" w14:textId="77777777" w:rsidR="00211FC1" w:rsidRPr="00FB5275" w:rsidRDefault="00211FC1" w:rsidP="00404E7F">
      <w:pPr>
        <w:rPr>
          <w:lang w:eastAsia="en-GB"/>
        </w:rPr>
      </w:pPr>
    </w:p>
    <w:p w14:paraId="0C8D980F" w14:textId="77777777" w:rsidR="00211FC1" w:rsidRPr="00FB5275" w:rsidRDefault="00211FC1" w:rsidP="00404E7F">
      <w:pPr>
        <w:rPr>
          <w:lang w:eastAsia="en-GB"/>
        </w:rPr>
      </w:pPr>
    </w:p>
    <w:p w14:paraId="2F0F406E" w14:textId="77777777" w:rsidR="00211FC1" w:rsidRPr="00FB5275" w:rsidRDefault="00211FC1" w:rsidP="00404E7F">
      <w:pPr>
        <w:rPr>
          <w:lang w:eastAsia="en-GB"/>
        </w:rPr>
      </w:pPr>
    </w:p>
    <w:p w14:paraId="772792A6" w14:textId="77777777" w:rsidR="00211FC1" w:rsidRPr="00FB5275" w:rsidRDefault="00211FC1" w:rsidP="00404E7F">
      <w:pPr>
        <w:rPr>
          <w:lang w:eastAsia="en-GB"/>
        </w:rPr>
      </w:pPr>
    </w:p>
    <w:p w14:paraId="4431F094" w14:textId="77777777" w:rsidR="00211FC1" w:rsidRPr="00FB5275" w:rsidRDefault="00211FC1" w:rsidP="00404E7F">
      <w:pPr>
        <w:rPr>
          <w:lang w:eastAsia="en-GB"/>
        </w:rPr>
      </w:pPr>
    </w:p>
    <w:p w14:paraId="4AE7246C" w14:textId="77777777" w:rsidR="00211FC1" w:rsidRPr="00FB5275" w:rsidRDefault="00211FC1" w:rsidP="00404E7F">
      <w:pPr>
        <w:rPr>
          <w:lang w:eastAsia="en-GB"/>
        </w:rPr>
      </w:pPr>
    </w:p>
    <w:p w14:paraId="206D2817" w14:textId="77777777" w:rsidR="00211FC1" w:rsidRPr="00FB5275" w:rsidRDefault="00211FC1" w:rsidP="00404E7F">
      <w:pPr>
        <w:rPr>
          <w:lang w:eastAsia="en-GB"/>
        </w:rPr>
      </w:pPr>
    </w:p>
    <w:p w14:paraId="16A7C091" w14:textId="77777777" w:rsidR="00211FC1" w:rsidRPr="00FB5275" w:rsidRDefault="00211FC1" w:rsidP="00404E7F">
      <w:pPr>
        <w:rPr>
          <w:lang w:eastAsia="en-GB"/>
        </w:rPr>
      </w:pPr>
    </w:p>
    <w:p w14:paraId="3C9335B8" w14:textId="77777777" w:rsidR="00211FC1" w:rsidRPr="00FB5275" w:rsidRDefault="00211FC1" w:rsidP="00404E7F">
      <w:pPr>
        <w:rPr>
          <w:lang w:eastAsia="en-GB"/>
        </w:rPr>
      </w:pPr>
    </w:p>
    <w:p w14:paraId="7680B2C6" w14:textId="77777777" w:rsidR="00211FC1" w:rsidRPr="00FB5275" w:rsidRDefault="00211FC1" w:rsidP="00404E7F">
      <w:pPr>
        <w:rPr>
          <w:lang w:eastAsia="en-GB"/>
        </w:rPr>
      </w:pPr>
    </w:p>
    <w:p w14:paraId="42575B74" w14:textId="77777777" w:rsidR="00211FC1" w:rsidRPr="00FB5275" w:rsidRDefault="00211FC1" w:rsidP="00404E7F">
      <w:pPr>
        <w:rPr>
          <w:lang w:eastAsia="en-GB"/>
        </w:rPr>
      </w:pPr>
    </w:p>
    <w:p w14:paraId="2C5C3EFE" w14:textId="77777777" w:rsidR="00211FC1" w:rsidRPr="00FB5275" w:rsidRDefault="00211FC1" w:rsidP="00404E7F">
      <w:pPr>
        <w:rPr>
          <w:lang w:eastAsia="en-GB"/>
        </w:rPr>
      </w:pPr>
    </w:p>
    <w:p w14:paraId="69E9658C" w14:textId="77777777" w:rsidR="00211FC1" w:rsidRPr="00FB5275" w:rsidRDefault="00211FC1" w:rsidP="00404E7F">
      <w:pPr>
        <w:rPr>
          <w:lang w:eastAsia="en-GB"/>
        </w:rPr>
      </w:pPr>
    </w:p>
    <w:p w14:paraId="39E98C71" w14:textId="77777777" w:rsidR="00211FC1" w:rsidRPr="00FB5275" w:rsidRDefault="00211FC1" w:rsidP="00404E7F">
      <w:pPr>
        <w:rPr>
          <w:lang w:eastAsia="en-GB"/>
        </w:rPr>
      </w:pPr>
    </w:p>
    <w:p w14:paraId="4FBDAA0F" w14:textId="77777777" w:rsidR="00211FC1" w:rsidRPr="00FB5275" w:rsidRDefault="00211FC1" w:rsidP="00404E7F">
      <w:pPr>
        <w:rPr>
          <w:lang w:eastAsia="en-GB"/>
        </w:rPr>
      </w:pPr>
    </w:p>
    <w:p w14:paraId="3A31E794" w14:textId="77777777" w:rsidR="00211FC1" w:rsidRPr="00FB5275" w:rsidRDefault="00211FC1" w:rsidP="00404E7F">
      <w:pPr>
        <w:rPr>
          <w:lang w:eastAsia="en-GB"/>
        </w:rPr>
      </w:pPr>
    </w:p>
    <w:p w14:paraId="278DE259" w14:textId="77777777" w:rsidR="00211FC1" w:rsidRPr="00FB5275" w:rsidRDefault="00211FC1" w:rsidP="00404E7F">
      <w:pPr>
        <w:rPr>
          <w:lang w:eastAsia="en-GB"/>
        </w:rPr>
      </w:pPr>
    </w:p>
    <w:p w14:paraId="0931320C" w14:textId="77777777" w:rsidR="00211FC1" w:rsidRPr="00FB5275" w:rsidRDefault="00211FC1" w:rsidP="00404E7F">
      <w:pPr>
        <w:rPr>
          <w:lang w:eastAsia="en-GB"/>
        </w:rPr>
      </w:pPr>
    </w:p>
    <w:p w14:paraId="3F59B54D" w14:textId="77777777" w:rsidR="00211FC1" w:rsidRPr="00FB5275" w:rsidRDefault="00211FC1" w:rsidP="00404E7F">
      <w:pPr>
        <w:rPr>
          <w:lang w:eastAsia="en-GB"/>
        </w:rPr>
      </w:pPr>
    </w:p>
    <w:p w14:paraId="6F8D14A0" w14:textId="77777777" w:rsidR="00211FC1" w:rsidRPr="00FB5275" w:rsidRDefault="00211FC1" w:rsidP="00404E7F">
      <w:pPr>
        <w:rPr>
          <w:lang w:eastAsia="en-GB"/>
        </w:rPr>
      </w:pPr>
    </w:p>
    <w:p w14:paraId="125D2D2C" w14:textId="77777777" w:rsidR="00211FC1" w:rsidRPr="00FB5275" w:rsidRDefault="00211FC1" w:rsidP="00211FC1">
      <w:pPr>
        <w:pStyle w:val="Heading2"/>
        <w:numPr>
          <w:ilvl w:val="1"/>
          <w:numId w:val="16"/>
        </w:numPr>
      </w:pPr>
      <w:bookmarkStart w:id="277" w:name="_Toc494568051"/>
      <w:r w:rsidRPr="00FB5275">
        <w:lastRenderedPageBreak/>
        <w:t>Input Data</w:t>
      </w:r>
      <w:bookmarkEnd w:id="277"/>
    </w:p>
    <w:p w14:paraId="1B9AABF5" w14:textId="77777777" w:rsidR="00211FC1" w:rsidRPr="00FB5275" w:rsidRDefault="00211FC1" w:rsidP="00404E7F">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Pr="00FB5275">
        <w:t>Figure 4</w:t>
      </w:r>
      <w:r w:rsidRPr="00FB5275">
        <w:noBreakHyphen/>
        <w:t>4</w:t>
      </w:r>
      <w:r w:rsidRPr="00FB5275">
        <w:rPr>
          <w:lang w:eastAsia="en-GB"/>
        </w:rPr>
        <w:fldChar w:fldCharType="end"/>
      </w:r>
      <w:r w:rsidRPr="00FB5275">
        <w:rPr>
          <w:lang w:eastAsia="en-GB"/>
        </w:rPr>
        <w:t>.</w:t>
      </w:r>
    </w:p>
    <w:p w14:paraId="17C3879C" w14:textId="77777777" w:rsidR="00211FC1" w:rsidRPr="00FB5275" w:rsidRDefault="00211FC1" w:rsidP="00404E7F">
      <w:pPr>
        <w:rPr>
          <w:lang w:eastAsia="en-GB"/>
        </w:rPr>
      </w:pPr>
    </w:p>
    <w:p w14:paraId="43362897"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86912" behindDoc="0" locked="0" layoutInCell="1" allowOverlap="1" wp14:anchorId="626C88C1" wp14:editId="78C74A32">
                <wp:simplePos x="0" y="0"/>
                <wp:positionH relativeFrom="column">
                  <wp:posOffset>-416560</wp:posOffset>
                </wp:positionH>
                <wp:positionV relativeFrom="paragraph">
                  <wp:posOffset>431801</wp:posOffset>
                </wp:positionV>
                <wp:extent cx="6721475" cy="4500879"/>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500879"/>
                          <a:chOff x="0" y="150403"/>
                          <a:chExt cx="6226386" cy="3919312"/>
                        </a:xfrm>
                      </wpg:grpSpPr>
                      <pic:pic xmlns:pic="http://schemas.openxmlformats.org/drawingml/2006/picture">
                        <pic:nvPicPr>
                          <pic:cNvPr id="7336" name="Picture 7336"/>
                          <pic:cNvPicPr>
                            <a:picLocks noChangeAspect="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6523AD38" w14:textId="77777777" w:rsidR="00404E7F" w:rsidRPr="00BD4D22" w:rsidRDefault="00404E7F" w:rsidP="00404E7F">
                              <w:pPr>
                                <w:pStyle w:val="Caption"/>
                                <w:rPr>
                                  <w:szCs w:val="24"/>
                                </w:rPr>
                              </w:pPr>
                              <w:bookmarkStart w:id="278" w:name="_Toc494553861"/>
                              <w:bookmarkStart w:id="279"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9"/>
                              <w:r>
                                <w:t xml:space="preserve"> - </w:t>
                              </w:r>
                              <w:r w:rsidRPr="006F74D4">
                                <w:t>Input Data tab</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C88C1" id="Group 7341" o:spid="_x0000_s1173" style="position:absolute;left:0;text-align:left;margin-left:-32.8pt;margin-top:34pt;width:529.25pt;height:354.4pt;z-index:251686912;mso-width-relative:margin;mso-height-relative:margin"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pxFlB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mK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H7U/3/hf/wBlu8J/+nGOvYNf/wCQ/f8A/X9N/wChmvnb4jfEbxN8a/E3w58N&#10;eGv2dPixYvY/Fjw3qV5ea58ONQtbaG2g1CJpZHlaPagVcsWYhQqkk123iT9qeD/hI9QNj+zb8arq&#10;E30xhuofhNqipMm84dQ8SsARyNyg88gHigD0i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vKf2UuvxW/7LZrH/pu0ml/4anf/AKNe+N3/AIaj&#10;Uf8A4iuM+CPxb1z4cWnja6139m/4wSP4k+JupazY29r8K9VZ0s5bHTY43fMIUEvDMu0EkGMk4BUs&#10;AfRF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">
                <v:shape id="Picture 7336" o:spid="_x0000_s1174" type="#_x0000_t75" style="position:absolute;top:1504;width:62179;height:35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" stroked="t" strokecolor="black [3213]">
                  <v:imagedata r:id="rId201"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523AD38" w14:textId="77777777" w:rsidR="00404E7F" w:rsidRPr="00BD4D22" w:rsidRDefault="00404E7F" w:rsidP="00404E7F">
                        <w:pPr>
                          <w:pStyle w:val="Caption"/>
                          <w:rPr>
                            <w:szCs w:val="24"/>
                          </w:rPr>
                        </w:pPr>
                        <w:bookmarkStart w:id="280" w:name="_Toc494553861"/>
                        <w:bookmarkStart w:id="281"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81"/>
                        <w:r>
                          <w:t xml:space="preserve"> - </w:t>
                        </w:r>
                        <w:r w:rsidRPr="006F74D4">
                          <w:t>Input Data tab</w:t>
                        </w:r>
                        <w:bookmarkEnd w:id="280"/>
                      </w:p>
                    </w:txbxContent>
                  </v:textbox>
                </v:shape>
                <w10:wrap type="square"/>
              </v:group>
            </w:pict>
          </mc:Fallback>
        </mc:AlternateContent>
      </w:r>
    </w:p>
    <w:p w14:paraId="0FBFF62F" w14:textId="77777777" w:rsidR="00211FC1" w:rsidRPr="00FB5275" w:rsidRDefault="00211FC1" w:rsidP="00211FC1">
      <w:pPr>
        <w:pStyle w:val="Heading2"/>
        <w:numPr>
          <w:ilvl w:val="0"/>
          <w:numId w:val="0"/>
        </w:numPr>
      </w:pPr>
      <w:r w:rsidRPr="00FB5275">
        <w:br w:type="page"/>
      </w:r>
    </w:p>
    <w:p w14:paraId="52542DEF" w14:textId="77777777" w:rsidR="00211FC1" w:rsidRPr="00FB5275" w:rsidRDefault="00211FC1" w:rsidP="00211FC1">
      <w:pPr>
        <w:pStyle w:val="Heading2"/>
        <w:numPr>
          <w:ilvl w:val="1"/>
          <w:numId w:val="16"/>
        </w:numPr>
      </w:pPr>
      <w:bookmarkStart w:id="282" w:name="_Toc494568052"/>
      <w:r w:rsidRPr="00FB5275">
        <w:lastRenderedPageBreak/>
        <w:t>Estimated Production</w:t>
      </w:r>
      <w:bookmarkEnd w:id="282"/>
    </w:p>
    <w:p w14:paraId="027300E5" w14:textId="77777777" w:rsidR="00211FC1" w:rsidRPr="00FB5275" w:rsidRDefault="00211FC1" w:rsidP="00404E7F">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Pr="00FB5275">
        <w:t>Figure 4</w:t>
      </w:r>
      <w:r w:rsidRPr="00FB5275">
        <w:noBreakHyphen/>
        <w:t>5</w:t>
      </w:r>
      <w:r w:rsidRPr="00FB5275">
        <w:rPr>
          <w:lang w:eastAsia="en-GB"/>
        </w:rPr>
        <w:fldChar w:fldCharType="end"/>
      </w:r>
      <w:r w:rsidRPr="00FB5275">
        <w:rPr>
          <w:lang w:eastAsia="en-GB"/>
        </w:rPr>
        <w:t>.</w:t>
      </w:r>
    </w:p>
    <w:p w14:paraId="10F60738" w14:textId="77777777" w:rsidR="00211FC1" w:rsidRPr="00FB5275" w:rsidRDefault="00211FC1" w:rsidP="00404E7F">
      <w:pPr>
        <w:rPr>
          <w:lang w:eastAsia="en-GB"/>
        </w:rPr>
      </w:pPr>
    </w:p>
    <w:p w14:paraId="497FA166" w14:textId="77777777" w:rsidR="00211FC1" w:rsidRPr="00FB5275" w:rsidRDefault="00211FC1" w:rsidP="00404E7F">
      <w:pPr>
        <w:rPr>
          <w:lang w:eastAsia="en-GB"/>
        </w:rPr>
      </w:pPr>
    </w:p>
    <w:p w14:paraId="405F9D6C" w14:textId="77777777" w:rsidR="00211FC1" w:rsidRPr="00FB5275" w:rsidRDefault="00211FC1" w:rsidP="00404E7F">
      <w:pPr>
        <w:rPr>
          <w:lang w:eastAsia="en-GB"/>
        </w:rPr>
      </w:pPr>
    </w:p>
    <w:p w14:paraId="2F270A22" w14:textId="77777777" w:rsidR="00211FC1" w:rsidRPr="00FB5275" w:rsidRDefault="00211FC1" w:rsidP="00404E7F">
      <w:pPr>
        <w:rPr>
          <w:lang w:eastAsia="en-GB"/>
        </w:rPr>
      </w:pPr>
      <w:r w:rsidRPr="00FB5275">
        <w:lastRenderedPageBreak/>
        <mc:AlternateContent>
          <mc:Choice Requires="wpg">
            <w:drawing>
              <wp:anchor distT="0" distB="0" distL="114300" distR="114300" simplePos="0" relativeHeight="251680768" behindDoc="0" locked="0" layoutInCell="1" allowOverlap="1" wp14:anchorId="10766A8F" wp14:editId="29E2B64F">
                <wp:simplePos x="0" y="0"/>
                <wp:positionH relativeFrom="column">
                  <wp:posOffset>-355600</wp:posOffset>
                </wp:positionH>
                <wp:positionV relativeFrom="paragraph">
                  <wp:posOffset>358140</wp:posOffset>
                </wp:positionV>
                <wp:extent cx="6594475" cy="421894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2"/>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6EDD33A9" w14:textId="77777777" w:rsidR="00404E7F" w:rsidRDefault="00404E7F" w:rsidP="00404E7F">
                              <w:pPr>
                                <w:pStyle w:val="Caption"/>
                                <w:rPr>
                                  <w:szCs w:val="24"/>
                                </w:rPr>
                              </w:pPr>
                              <w:bookmarkStart w:id="283" w:name="_Toc494553862"/>
                              <w:bookmarkStart w:id="284"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4"/>
                              <w:r>
                                <w:t xml:space="preserve"> - Estimated Production tab</w:t>
                              </w:r>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76" style="position:absolute;left:0;text-align:left;margin-left:-28pt;margin-top:28.2pt;width:519.25pt;height:332.2pt;z-index:251680768;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">
                <v:shape id="Picture 222" o:spid="_x0000_s1177" type="#_x0000_t75" style="position:absolute;top:1499;width:60456;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" stroked="t" strokecolor="black [3213]">
                  <v:imagedata r:id="rId203" o:title="" croptop="2764f"/>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6EDD33A9" w14:textId="77777777" w:rsidR="00404E7F" w:rsidRDefault="00404E7F" w:rsidP="00404E7F">
                        <w:pPr>
                          <w:pStyle w:val="Caption"/>
                          <w:rPr>
                            <w:szCs w:val="24"/>
                          </w:rPr>
                        </w:pPr>
                        <w:bookmarkStart w:id="285" w:name="_Toc494553862"/>
                        <w:bookmarkStart w:id="286"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6"/>
                        <w:r>
                          <w:t xml:space="preserve"> - Estimated Production tab</w:t>
                        </w:r>
                        <w:bookmarkEnd w:id="285"/>
                      </w:p>
                    </w:txbxContent>
                  </v:textbox>
                </v:shape>
                <w10:wrap type="square"/>
              </v:group>
            </w:pict>
          </mc:Fallback>
        </mc:AlternateContent>
      </w:r>
    </w:p>
    <w:p w14:paraId="07BC8249" w14:textId="77777777" w:rsidR="00211FC1" w:rsidRPr="00FB5275" w:rsidRDefault="00211FC1" w:rsidP="00404E7F">
      <w:pPr>
        <w:rPr>
          <w:lang w:eastAsia="en-GB"/>
        </w:rPr>
      </w:pPr>
    </w:p>
    <w:p w14:paraId="65DEEC61" w14:textId="77777777" w:rsidR="00211FC1" w:rsidRPr="00FB5275" w:rsidRDefault="00211FC1" w:rsidP="00404E7F">
      <w:pPr>
        <w:rPr>
          <w:lang w:eastAsia="en-GB"/>
        </w:rPr>
      </w:pPr>
    </w:p>
    <w:p w14:paraId="341F387B" w14:textId="77777777" w:rsidR="00211FC1" w:rsidRPr="00FB5275" w:rsidRDefault="00211FC1" w:rsidP="00404E7F">
      <w:pPr>
        <w:rPr>
          <w:lang w:eastAsia="en-GB"/>
        </w:rPr>
      </w:pPr>
    </w:p>
    <w:p w14:paraId="2CC68819" w14:textId="77777777" w:rsidR="00211FC1" w:rsidRPr="00FB5275" w:rsidRDefault="00211FC1" w:rsidP="00404E7F">
      <w:pPr>
        <w:rPr>
          <w:lang w:eastAsia="en-GB"/>
        </w:rPr>
      </w:pPr>
    </w:p>
    <w:p w14:paraId="575FF083" w14:textId="77777777" w:rsidR="00211FC1" w:rsidRPr="00FB5275" w:rsidRDefault="00211FC1" w:rsidP="00404E7F">
      <w:pPr>
        <w:rPr>
          <w:lang w:eastAsia="en-GB"/>
        </w:rPr>
      </w:pPr>
    </w:p>
    <w:p w14:paraId="169AABBB" w14:textId="77777777" w:rsidR="00211FC1" w:rsidRPr="00FB5275" w:rsidRDefault="00211FC1" w:rsidP="00404E7F">
      <w:pPr>
        <w:rPr>
          <w:lang w:eastAsia="en-GB"/>
        </w:rPr>
      </w:pPr>
    </w:p>
    <w:p w14:paraId="46BAEC1E" w14:textId="77777777" w:rsidR="00211FC1" w:rsidRPr="00FB5275" w:rsidRDefault="00211FC1" w:rsidP="00404E7F">
      <w:pPr>
        <w:rPr>
          <w:lang w:eastAsia="en-GB"/>
        </w:rPr>
      </w:pPr>
    </w:p>
    <w:p w14:paraId="0C0103CF" w14:textId="77777777" w:rsidR="00211FC1" w:rsidRPr="00FB5275" w:rsidRDefault="00211FC1" w:rsidP="00404E7F">
      <w:pPr>
        <w:rPr>
          <w:lang w:eastAsia="en-GB"/>
        </w:rPr>
      </w:pPr>
      <w:r w:rsidRPr="00FB5275">
        <w:rPr>
          <w:lang w:eastAsia="en-GB"/>
        </w:rPr>
        <w:br w:type="page"/>
      </w:r>
    </w:p>
    <w:p w14:paraId="1DFBC590" w14:textId="77777777" w:rsidR="00211FC1" w:rsidRPr="00FB5275" w:rsidRDefault="00211FC1" w:rsidP="00211FC1">
      <w:pPr>
        <w:pStyle w:val="Heading2"/>
        <w:numPr>
          <w:ilvl w:val="1"/>
          <w:numId w:val="16"/>
        </w:numPr>
      </w:pPr>
      <w:bookmarkStart w:id="287" w:name="_Toc494568053"/>
      <w:r w:rsidRPr="00FB5275">
        <w:lastRenderedPageBreak/>
        <w:t>Finance Options</w:t>
      </w:r>
      <w:bookmarkEnd w:id="287"/>
    </w:p>
    <w:p w14:paraId="5ED6E2FA" w14:textId="77777777" w:rsidR="00211FC1" w:rsidRPr="00FB5275" w:rsidRDefault="00211FC1" w:rsidP="00404E7F">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Pr="00FB5275">
        <w:t>Figure 4</w:t>
      </w:r>
      <w:r w:rsidRPr="00FB5275">
        <w:noBreakHyphen/>
        <w:t>6</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404E7F">
      <w:pPr>
        <w:rPr>
          <w:lang w:eastAsia="en-GB"/>
        </w:rPr>
      </w:pPr>
    </w:p>
    <w:p w14:paraId="30B0269B" w14:textId="77777777" w:rsidR="00211FC1" w:rsidRPr="00FB5275" w:rsidRDefault="00211FC1" w:rsidP="00404E7F">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70C5E332" w14:textId="77777777" w:rsidR="00211FC1" w:rsidRPr="00FB5275" w:rsidRDefault="00211FC1" w:rsidP="00404E7F">
      <w:pPr>
        <w:rPr>
          <w:lang w:eastAsia="en-GB"/>
        </w:rPr>
      </w:pPr>
    </w:p>
    <w:p w14:paraId="72A9DBAA" w14:textId="77777777" w:rsidR="00211FC1" w:rsidRPr="00FB5275" w:rsidRDefault="00211FC1" w:rsidP="00404E7F">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Pr="00FB5275">
        <w:t>Figure 4</w:t>
      </w:r>
      <w:r w:rsidRPr="00FB5275">
        <w:noBreakHyphen/>
        <w:t>6</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77777777" w:rsidR="00211FC1" w:rsidRPr="00FB5275" w:rsidRDefault="00211FC1" w:rsidP="00404E7F">
      <w:pPr>
        <w:rPr>
          <w:lang w:eastAsia="en-GB"/>
        </w:rPr>
      </w:pPr>
      <w:r w:rsidRPr="00FB5275">
        <w:lastRenderedPageBreak/>
        <mc:AlternateContent>
          <mc:Choice Requires="wpg">
            <w:drawing>
              <wp:anchor distT="0" distB="0" distL="114300" distR="114300" simplePos="0" relativeHeight="251695104" behindDoc="0" locked="0" layoutInCell="1" allowOverlap="1" wp14:anchorId="7978BDAD" wp14:editId="281192E8">
                <wp:simplePos x="0" y="0"/>
                <wp:positionH relativeFrom="column">
                  <wp:posOffset>-457200</wp:posOffset>
                </wp:positionH>
                <wp:positionV relativeFrom="paragraph">
                  <wp:posOffset>477518</wp:posOffset>
                </wp:positionV>
                <wp:extent cx="6565900" cy="4051302"/>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051302"/>
                          <a:chOff x="0" y="1326"/>
                          <a:chExt cx="57607" cy="35250"/>
                        </a:xfrm>
                      </wpg:grpSpPr>
                      <pic:pic xmlns:pic="http://schemas.openxmlformats.org/drawingml/2006/picture">
                        <pic:nvPicPr>
                          <pic:cNvPr id="7331" name="Picture 7245"/>
                          <pic:cNvPicPr>
                            <a:picLocks noChangeAspect="1"/>
                          </pic:cNvPicPr>
                        </pic:nvPicPr>
                        <pic:blipFill rotWithShape="1">
                          <a:blip r:embed="rId204"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77777777" w:rsidR="00404E7F" w:rsidRDefault="00404E7F" w:rsidP="00404E7F">
                              <w:pPr>
                                <w:pStyle w:val="Caption"/>
                                <w:rPr>
                                  <w:szCs w:val="24"/>
                                </w:rPr>
                              </w:pPr>
                              <w:bookmarkStart w:id="288" w:name="_Toc494553863"/>
                              <w:bookmarkStart w:id="289"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9"/>
                              <w:r>
                                <w:t xml:space="preserve"> - Finance Options tab</w:t>
                              </w:r>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79" style="position:absolute;left:0;text-align:left;margin-left:-36pt;margin-top:37.6pt;width:517pt;height:319pt;z-index:251695104;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">
                <v:shape id="Picture 7245" o:spid="_x0000_s1180" type="#_x0000_t75" style="position:absolute;top:1326;width:57607;height:32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" stroked="t" strokecolor="black [3213]">
                  <v:imagedata r:id="rId205" o:title="" croptop="2564f"/>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0FCFD018" w14:textId="77777777" w:rsidR="00404E7F" w:rsidRDefault="00404E7F" w:rsidP="00404E7F">
                        <w:pPr>
                          <w:pStyle w:val="Caption"/>
                          <w:rPr>
                            <w:szCs w:val="24"/>
                          </w:rPr>
                        </w:pPr>
                        <w:bookmarkStart w:id="290" w:name="_Toc494553863"/>
                        <w:bookmarkStart w:id="291"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91"/>
                        <w:r>
                          <w:t xml:space="preserve"> - Finance Options tab</w:t>
                        </w:r>
                        <w:bookmarkEnd w:id="290"/>
                      </w:p>
                    </w:txbxContent>
                  </v:textbox>
                </v:shape>
                <w10:wrap type="square"/>
              </v:group>
            </w:pict>
          </mc:Fallback>
        </mc:AlternateContent>
      </w:r>
    </w:p>
    <w:p w14:paraId="7E36B941" w14:textId="77777777" w:rsidR="00211FC1" w:rsidRPr="00FB5275" w:rsidRDefault="00211FC1" w:rsidP="00404E7F">
      <w:pPr>
        <w:rPr>
          <w:lang w:eastAsia="en-GB"/>
        </w:rPr>
      </w:pPr>
    </w:p>
    <w:p w14:paraId="146DE0D6" w14:textId="77777777" w:rsidR="00211FC1" w:rsidRPr="00FB5275" w:rsidRDefault="00211FC1" w:rsidP="00404E7F">
      <w:pPr>
        <w:rPr>
          <w:lang w:eastAsia="en-GB"/>
        </w:rPr>
      </w:pPr>
    </w:p>
    <w:p w14:paraId="56572CB6" w14:textId="77777777" w:rsidR="00211FC1" w:rsidRPr="00FB5275" w:rsidRDefault="00211FC1" w:rsidP="00404E7F">
      <w:pPr>
        <w:rPr>
          <w:lang w:eastAsia="en-GB"/>
        </w:rPr>
      </w:pPr>
    </w:p>
    <w:p w14:paraId="695B1A15" w14:textId="77777777" w:rsidR="00211FC1" w:rsidRPr="00FB5275" w:rsidRDefault="00211FC1" w:rsidP="00404E7F">
      <w:pPr>
        <w:rPr>
          <w:lang w:eastAsia="en-GB"/>
        </w:rPr>
      </w:pPr>
    </w:p>
    <w:p w14:paraId="67047AE8" w14:textId="77777777" w:rsidR="00211FC1" w:rsidRPr="00FB5275" w:rsidRDefault="00211FC1" w:rsidP="00404E7F">
      <w:pPr>
        <w:rPr>
          <w:lang w:eastAsia="en-GB"/>
        </w:rPr>
      </w:pPr>
    </w:p>
    <w:p w14:paraId="31EC09F9" w14:textId="77777777" w:rsidR="00211FC1" w:rsidRPr="00FB5275" w:rsidRDefault="00211FC1" w:rsidP="00211FC1">
      <w:pPr>
        <w:pStyle w:val="Heading2"/>
        <w:numPr>
          <w:ilvl w:val="0"/>
          <w:numId w:val="0"/>
        </w:numPr>
      </w:pPr>
      <w:r w:rsidRPr="00FB5275">
        <w:br w:type="page"/>
      </w:r>
    </w:p>
    <w:p w14:paraId="47475A51" w14:textId="77777777" w:rsidR="00211FC1" w:rsidRPr="00FB5275" w:rsidRDefault="00211FC1" w:rsidP="00211FC1">
      <w:pPr>
        <w:pStyle w:val="Heading2"/>
        <w:numPr>
          <w:ilvl w:val="1"/>
          <w:numId w:val="16"/>
        </w:numPr>
      </w:pPr>
      <w:bookmarkStart w:id="292" w:name="_Toc494568054"/>
      <w:r w:rsidRPr="00FB5275">
        <w:lastRenderedPageBreak/>
        <w:t>Display</w:t>
      </w:r>
      <w:bookmarkEnd w:id="292"/>
    </w:p>
    <w:p w14:paraId="1760AC7F" w14:textId="77777777" w:rsidR="00211FC1" w:rsidRPr="00FB5275" w:rsidRDefault="00211FC1" w:rsidP="00404E7F">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Pr="00FB5275">
        <w:t>Figure 4</w:t>
      </w:r>
      <w:r w:rsidRPr="00FB5275">
        <w:noBreakHyphen/>
        <w:t>7</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77777777" w:rsidR="00211FC1" w:rsidRPr="00FB5275" w:rsidRDefault="00211FC1" w:rsidP="00404E7F">
      <w:pPr>
        <w:rPr>
          <w:lang w:eastAsia="en-GB"/>
        </w:rPr>
      </w:pPr>
    </w:p>
    <w:p w14:paraId="39B20F50"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84864" behindDoc="0" locked="0" layoutInCell="1" allowOverlap="1" wp14:anchorId="453D87E7" wp14:editId="6493768B">
                <wp:simplePos x="0" y="0"/>
                <wp:positionH relativeFrom="column">
                  <wp:posOffset>-467360</wp:posOffset>
                </wp:positionH>
                <wp:positionV relativeFrom="paragraph">
                  <wp:posOffset>302260</wp:posOffset>
                </wp:positionV>
                <wp:extent cx="6661150" cy="3845527"/>
                <wp:effectExtent l="0" t="19050" r="6350" b="3175"/>
                <wp:wrapSquare wrapText="bothSides"/>
                <wp:docPr id="30" name="Group 30"/>
                <wp:cNvGraphicFramePr/>
                <a:graphic xmlns:a="http://schemas.openxmlformats.org/drawingml/2006/main">
                  <a:graphicData uri="http://schemas.microsoft.com/office/word/2010/wordprocessingGroup">
                    <wpg:wgp>
                      <wpg:cNvGrpSpPr/>
                      <wpg:grpSpPr>
                        <a:xfrm>
                          <a:off x="0" y="0"/>
                          <a:ext cx="6661150" cy="3845527"/>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6221DA69" w14:textId="77777777" w:rsidR="00404E7F" w:rsidRDefault="00404E7F" w:rsidP="00404E7F">
                              <w:pPr>
                                <w:pStyle w:val="Caption"/>
                                <w:rPr>
                                  <w:szCs w:val="24"/>
                                </w:rPr>
                              </w:pPr>
                              <w:bookmarkStart w:id="293" w:name="_Toc494553864"/>
                              <w:bookmarkStart w:id="294"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4"/>
                              <w:r>
                                <w:t xml:space="preserve"> - Display tab</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06"/>
                          <a:srcRect t="3813"/>
                          <a:stretch/>
                        </pic:blipFill>
                        <pic:spPr>
                          <a:xfrm>
                            <a:off x="243840" y="0"/>
                            <a:ext cx="6119495" cy="3587115"/>
                          </a:xfrm>
                          <a:prstGeom prst="rect">
                            <a:avLst/>
                          </a:prstGeom>
                          <a:ln>
                            <a:solidFill>
                              <a:schemeClr val="tx1"/>
                            </a:solidFill>
                          </a:ln>
                        </pic:spPr>
                      </pic:pic>
                    </wpg:wgp>
                  </a:graphicData>
                </a:graphic>
              </wp:anchor>
            </w:drawing>
          </mc:Choice>
          <mc:Fallback>
            <w:pict>
              <v:group w14:anchorId="453D87E7" id="Group 30" o:spid="_x0000_s1182" style="position:absolute;left:0;text-align:left;margin-left:-36.8pt;margin-top:23.8pt;width:524.5pt;height:302.8pt;z-index:251684864"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">
                <v:shape id="Text Box 7316" o:spid="_x0000_s1183" type="#_x0000_t202" style="position:absolute;top:35966;width:6661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6221DA69" w14:textId="77777777" w:rsidR="00404E7F" w:rsidRDefault="00404E7F" w:rsidP="00404E7F">
                        <w:pPr>
                          <w:pStyle w:val="Caption"/>
                          <w:rPr>
                            <w:szCs w:val="24"/>
                          </w:rPr>
                        </w:pPr>
                        <w:bookmarkStart w:id="295" w:name="_Toc494553864"/>
                        <w:bookmarkStart w:id="296"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6"/>
                        <w:r>
                          <w:t xml:space="preserve"> - Display tab</w:t>
                        </w:r>
                        <w:bookmarkEnd w:id="295"/>
                      </w:p>
                    </w:txbxContent>
                  </v:textbox>
                </v:shape>
                <v:shape id="Picture 217" o:spid="_x0000_s1184" type="#_x0000_t75" style="position:absolute;left:2438;width:61195;height:35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" stroked="t" strokecolor="black [3213]">
                  <v:imagedata r:id="rId207" o:title="" croptop="2499f"/>
                  <v:path arrowok="t"/>
                </v:shape>
                <w10:wrap type="square"/>
              </v:group>
            </w:pict>
          </mc:Fallback>
        </mc:AlternateContent>
      </w:r>
    </w:p>
    <w:p w14:paraId="7F02306C" w14:textId="77777777" w:rsidR="00211FC1" w:rsidRPr="00FB5275" w:rsidRDefault="00211FC1" w:rsidP="00404E7F">
      <w:pPr>
        <w:rPr>
          <w:lang w:eastAsia="en-GB"/>
        </w:rPr>
      </w:pPr>
    </w:p>
    <w:p w14:paraId="1208A090" w14:textId="77777777" w:rsidR="00211FC1" w:rsidRPr="00FB5275" w:rsidRDefault="00211FC1" w:rsidP="00211FC1">
      <w:pPr>
        <w:pStyle w:val="Heading2"/>
        <w:numPr>
          <w:ilvl w:val="1"/>
          <w:numId w:val="16"/>
        </w:numPr>
      </w:pPr>
      <w:bookmarkStart w:id="297" w:name="_Toc494568055"/>
      <w:r w:rsidRPr="00FB5275">
        <w:t>Additional Features</w:t>
      </w:r>
      <w:bookmarkEnd w:id="297"/>
    </w:p>
    <w:p w14:paraId="70047B91" w14:textId="77777777" w:rsidR="00211FC1" w:rsidRPr="00FB5275" w:rsidRDefault="00211FC1" w:rsidP="00404E7F">
      <w:r w:rsidRPr="00FB5275">
        <w:t xml:space="preserve">Several additional features were added to the Solar Solution for aesthetics and to facilitate rapid operation. Firstly, a clock feature was added to the South-West corner. Secondly, a reset button was added to the South-East corner </w:t>
      </w:r>
      <w:r w:rsidRPr="00FB5275">
        <w:lastRenderedPageBreak/>
        <w:t xml:space="preserve">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404E7F"/>
    <w:p w14:paraId="243D5FC3" w14:textId="77777777" w:rsidR="00211FC1" w:rsidRPr="00FB5275" w:rsidRDefault="00211FC1" w:rsidP="00404E7F">
      <w:r w:rsidRPr="00FB5275">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404E7F">
      <w:r w:rsidRPr="00FB5275">
        <w:t xml:space="preserve"> </w:t>
      </w:r>
    </w:p>
    <w:p w14:paraId="5A5D1DAD" w14:textId="77777777" w:rsidR="00211FC1" w:rsidRPr="00FB5275" w:rsidRDefault="00211FC1" w:rsidP="00404E7F">
      <w:pPr>
        <w:sectPr w:rsidR="00211FC1" w:rsidRPr="00FB5275">
          <w:endnotePr>
            <w:numRestart w:val="eachSect"/>
          </w:endnotePr>
          <w:pgSz w:w="11906" w:h="16838"/>
          <w:pgMar w:top="1440" w:right="1440" w:bottom="1440" w:left="1440" w:header="709" w:footer="709" w:gutter="0"/>
          <w:cols w:space="720"/>
        </w:sectPr>
      </w:pPr>
    </w:p>
    <w:p w14:paraId="41486C9C" w14:textId="77777777" w:rsidR="00211FC1" w:rsidRPr="00FB5275" w:rsidRDefault="00211FC1" w:rsidP="00211FC1">
      <w:pPr>
        <w:pStyle w:val="Heading1"/>
        <w:numPr>
          <w:ilvl w:val="0"/>
          <w:numId w:val="16"/>
        </w:numPr>
      </w:pPr>
      <w:bookmarkStart w:id="298" w:name="_Toc494568056"/>
      <w:r w:rsidRPr="00FB5275">
        <w:lastRenderedPageBreak/>
        <w:t>RESULTS</w:t>
      </w:r>
      <w:bookmarkEnd w:id="298"/>
    </w:p>
    <w:p w14:paraId="127B72B1" w14:textId="77777777" w:rsidR="00211FC1" w:rsidRPr="00FB5275" w:rsidRDefault="00211FC1" w:rsidP="00404E7F">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Pr="00FB5275">
        <w:t>Figure 5</w:t>
      </w:r>
      <w:r w:rsidRPr="00FB5275">
        <w:noBreakHyphen/>
        <w:t>1</w:t>
      </w:r>
      <w:r w:rsidRPr="00FB5275">
        <w:fldChar w:fldCharType="end"/>
      </w:r>
      <w:r w:rsidRPr="00FB5275">
        <w:t xml:space="preserve"> illustrate the locations which were selected for testing.</w:t>
      </w:r>
    </w:p>
    <w:p w14:paraId="24EBB7DC" w14:textId="77777777" w:rsidR="00211FC1" w:rsidRPr="00FB5275" w:rsidRDefault="00211FC1" w:rsidP="00404E7F">
      <w:r w:rsidRPr="00FB5275">
        <mc:AlternateContent>
          <mc:Choice Requires="wpg">
            <w:drawing>
              <wp:anchor distT="0" distB="0" distL="114300" distR="114300" simplePos="0" relativeHeight="251682816" behindDoc="0" locked="0" layoutInCell="1" allowOverlap="1" wp14:anchorId="0837933B" wp14:editId="57180504">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67DC0ACE" w14:textId="77777777" w:rsidR="00404E7F" w:rsidRDefault="00404E7F" w:rsidP="00404E7F">
                              <w:pPr>
                                <w:pStyle w:val="Caption"/>
                                <w:rPr>
                                  <w:szCs w:val="24"/>
                                </w:rPr>
                              </w:pPr>
                              <w:bookmarkStart w:id="299" w:name="_Toc494553865"/>
                              <w:bookmarkStart w:id="300"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0"/>
                              <w:r>
                                <w:t xml:space="preserve"> - Locations selected for analysis (Gold star denotes location)</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5" style="position:absolute;left:0;text-align:left;margin-left:45pt;margin-top:4.8pt;width:399pt;height:273.6pt;z-index:2516828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9"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67DC0ACE" w14:textId="77777777" w:rsidR="00404E7F" w:rsidRDefault="00404E7F" w:rsidP="00404E7F">
                        <w:pPr>
                          <w:pStyle w:val="Caption"/>
                          <w:rPr>
                            <w:szCs w:val="24"/>
                          </w:rPr>
                        </w:pPr>
                        <w:bookmarkStart w:id="301" w:name="_Toc494553865"/>
                        <w:bookmarkStart w:id="302"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2"/>
                        <w:r>
                          <w:t xml:space="preserve"> - Locations selected for analysis (Gold star denotes location)</w:t>
                        </w:r>
                        <w:bookmarkEnd w:id="301"/>
                      </w:p>
                    </w:txbxContent>
                  </v:textbox>
                </v:shape>
                <w10:wrap type="square"/>
              </v:group>
            </w:pict>
          </mc:Fallback>
        </mc:AlternateContent>
      </w:r>
    </w:p>
    <w:p w14:paraId="01F9384F" w14:textId="77777777" w:rsidR="00211FC1" w:rsidRPr="00FB5275" w:rsidRDefault="00211FC1" w:rsidP="00404E7F"/>
    <w:p w14:paraId="50F1E9D1" w14:textId="77777777" w:rsidR="00211FC1" w:rsidRPr="00FB5275" w:rsidRDefault="00211FC1" w:rsidP="00404E7F"/>
    <w:p w14:paraId="6BA3DCD4" w14:textId="77777777" w:rsidR="00211FC1" w:rsidRPr="00FB5275" w:rsidRDefault="00211FC1" w:rsidP="00404E7F"/>
    <w:p w14:paraId="085BA30F" w14:textId="77777777" w:rsidR="00211FC1" w:rsidRPr="00FB5275" w:rsidRDefault="00211FC1" w:rsidP="00404E7F"/>
    <w:p w14:paraId="3E8B3B9C" w14:textId="77777777" w:rsidR="00211FC1" w:rsidRPr="00FB5275" w:rsidRDefault="00211FC1" w:rsidP="00404E7F"/>
    <w:p w14:paraId="7E7A9C3F" w14:textId="77777777" w:rsidR="00211FC1" w:rsidRPr="00FB5275" w:rsidRDefault="00211FC1" w:rsidP="00404E7F"/>
    <w:p w14:paraId="40C90F27" w14:textId="77777777" w:rsidR="00211FC1" w:rsidRPr="00FB5275" w:rsidRDefault="00211FC1" w:rsidP="00404E7F"/>
    <w:p w14:paraId="7C572527" w14:textId="77777777" w:rsidR="00211FC1" w:rsidRPr="00FB5275" w:rsidRDefault="00211FC1" w:rsidP="00404E7F"/>
    <w:p w14:paraId="36394F24" w14:textId="77777777" w:rsidR="00211FC1" w:rsidRPr="00FB5275" w:rsidRDefault="00211FC1" w:rsidP="00404E7F"/>
    <w:p w14:paraId="4F9DE93A" w14:textId="77777777" w:rsidR="00211FC1" w:rsidRPr="00FB5275" w:rsidRDefault="00211FC1" w:rsidP="00404E7F"/>
    <w:p w14:paraId="7809250B" w14:textId="77777777" w:rsidR="00211FC1" w:rsidRPr="00FB5275" w:rsidRDefault="00211FC1" w:rsidP="00404E7F"/>
    <w:p w14:paraId="11DF0212" w14:textId="77777777" w:rsidR="00211FC1" w:rsidRPr="00FB5275" w:rsidRDefault="00211FC1" w:rsidP="00404E7F"/>
    <w:p w14:paraId="335F35BF" w14:textId="77777777" w:rsidR="00211FC1" w:rsidRPr="00FB5275" w:rsidRDefault="00211FC1" w:rsidP="00404E7F"/>
    <w:p w14:paraId="669DA59E" w14:textId="77777777" w:rsidR="00211FC1" w:rsidRPr="00FB5275" w:rsidRDefault="00211FC1" w:rsidP="00404E7F"/>
    <w:p w14:paraId="48E7984E" w14:textId="77777777" w:rsidR="00211FC1" w:rsidRPr="00FB5275" w:rsidRDefault="00211FC1" w:rsidP="00404E7F"/>
    <w:p w14:paraId="77CAD67A" w14:textId="77777777" w:rsidR="00211FC1" w:rsidRPr="00FB5275" w:rsidRDefault="00211FC1" w:rsidP="00404E7F"/>
    <w:p w14:paraId="3B9306F9" w14:textId="77777777" w:rsidR="00211FC1" w:rsidRPr="00FB5275" w:rsidRDefault="00211FC1" w:rsidP="00404E7F"/>
    <w:p w14:paraId="127F53A7" w14:textId="77777777" w:rsidR="00211FC1" w:rsidRPr="00FB5275" w:rsidRDefault="00211FC1" w:rsidP="00404E7F"/>
    <w:p w14:paraId="39B8F54D" w14:textId="77777777" w:rsidR="00211FC1" w:rsidRPr="00FB5275" w:rsidRDefault="00211FC1" w:rsidP="00404E7F"/>
    <w:p w14:paraId="07A75754" w14:textId="77777777" w:rsidR="00211FC1" w:rsidRPr="00FB5275" w:rsidRDefault="00211FC1" w:rsidP="00404E7F"/>
    <w:p w14:paraId="39CDE884" w14:textId="77777777" w:rsidR="00211FC1" w:rsidRPr="00FB5275" w:rsidRDefault="00211FC1" w:rsidP="00404E7F">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3" w:name="_Ref492638212"/>
      <w:bookmarkStart w:id="304" w:name="_Toc492667083"/>
      <w:r w:rsidRPr="00FB5275">
        <w:fldChar w:fldCharType="begin"/>
      </w:r>
      <w:r w:rsidRPr="00FB5275">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Pr="00FB5275">
        <w:t>[</w:t>
      </w:r>
      <w:hyperlink w:anchor="_ENREF_101" w:tooltip="LatLong, 2017 #177" w:history="1">
        <w:r w:rsidRPr="00FB5275">
          <w:t>101</w:t>
        </w:r>
      </w:hyperlink>
      <w:r w:rsidRPr="00FB5275">
        <w:t>]</w:t>
      </w:r>
      <w:r w:rsidRPr="00FB5275">
        <w:fldChar w:fldCharType="end"/>
      </w:r>
      <w:r w:rsidRPr="00FB5275">
        <w:t>. The latitudes are negative due to being in the Southern Hemisphere.</w:t>
      </w:r>
    </w:p>
    <w:p w14:paraId="2B5DCFDE" w14:textId="77777777" w:rsidR="00211FC1" w:rsidRPr="00FB5275" w:rsidRDefault="00211FC1" w:rsidP="00404E7F">
      <w:pPr>
        <w:pStyle w:val="Caption"/>
      </w:pPr>
      <w:bookmarkStart w:id="305" w:name="_Ref492747618"/>
      <w:bookmarkStart w:id="306" w:name="_Toc494553815"/>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1</w:t>
      </w:r>
      <w:r w:rsidRPr="00FB5275">
        <w:fldChar w:fldCharType="end"/>
      </w:r>
      <w:bookmarkEnd w:id="303"/>
      <w:bookmarkEnd w:id="305"/>
      <w:r w:rsidRPr="00FB5275">
        <w:t xml:space="preserve"> - Locations Selected</w:t>
      </w:r>
      <w:bookmarkEnd w:id="304"/>
      <w:bookmarkEnd w:id="306"/>
    </w:p>
    <w:tbl>
      <w:tblPr>
        <w:tblStyle w:val="TableGrid"/>
        <w:tblW w:w="9067" w:type="dxa"/>
        <w:tblLook w:val="04A0" w:firstRow="1" w:lastRow="0" w:firstColumn="1" w:lastColumn="0" w:noHBand="0" w:noVBand="1"/>
      </w:tblPr>
      <w:tblGrid>
        <w:gridCol w:w="4327"/>
        <w:gridCol w:w="1580"/>
        <w:gridCol w:w="1580"/>
        <w:gridCol w:w="1580"/>
      </w:tblGrid>
      <w:tr w:rsidR="00211FC1" w:rsidRPr="00FB5275" w14:paraId="4ED5FE68"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48FC4F2A" w14:textId="77777777" w:rsidR="00211FC1" w:rsidRPr="00FB5275" w:rsidRDefault="00211FC1" w:rsidP="00404E7F">
            <w:pPr>
              <w:pStyle w:val="TableHeader"/>
              <w:rPr>
                <w:lang w:val="en-AU"/>
              </w:rPr>
            </w:pPr>
            <w:r w:rsidRPr="00FB5275">
              <w:rPr>
                <w:lang w:val="en-AU"/>
              </w:rPr>
              <w:lastRenderedPageBreak/>
              <w:t>Specifications</w:t>
            </w:r>
          </w:p>
        </w:tc>
        <w:tc>
          <w:tcPr>
            <w:tcW w:w="4740" w:type="dxa"/>
            <w:gridSpan w:val="3"/>
            <w:shd w:val="clear" w:color="auto" w:fill="BFBFBF" w:themeFill="background1" w:themeFillShade="BF"/>
            <w:noWrap/>
            <w:hideMark/>
          </w:tcPr>
          <w:p w14:paraId="1275DE18" w14:textId="77777777" w:rsidR="00211FC1" w:rsidRPr="00FB5275" w:rsidRDefault="00211FC1" w:rsidP="00404E7F">
            <w:pPr>
              <w:pStyle w:val="TableHeader"/>
              <w:rPr>
                <w:lang w:val="en-AU"/>
              </w:rPr>
            </w:pPr>
            <w:r w:rsidRPr="00FB5275">
              <w:rPr>
                <w:lang w:val="en-AU"/>
              </w:rPr>
              <w:t>Location</w:t>
            </w:r>
          </w:p>
        </w:tc>
      </w:tr>
      <w:tr w:rsidR="00211FC1" w:rsidRPr="00FB5275" w14:paraId="63D4F757" w14:textId="77777777" w:rsidTr="00404E7F">
        <w:trPr>
          <w:trHeight w:val="564"/>
        </w:trPr>
        <w:tc>
          <w:tcPr>
            <w:tcW w:w="4327" w:type="dxa"/>
            <w:hideMark/>
          </w:tcPr>
          <w:p w14:paraId="028DC4C3" w14:textId="77777777" w:rsidR="00211FC1" w:rsidRPr="00FB5275" w:rsidRDefault="00211FC1" w:rsidP="00404E7F">
            <w:pPr>
              <w:rPr>
                <w:lang w:val="en-AU"/>
              </w:rPr>
            </w:pPr>
            <w:r w:rsidRPr="00FB5275">
              <w:rPr>
                <w:lang w:val="en-AU"/>
              </w:rPr>
              <w:t>City</w:t>
            </w:r>
          </w:p>
        </w:tc>
        <w:tc>
          <w:tcPr>
            <w:tcW w:w="1580" w:type="dxa"/>
            <w:noWrap/>
            <w:hideMark/>
          </w:tcPr>
          <w:p w14:paraId="13C20C50" w14:textId="77777777" w:rsidR="00211FC1" w:rsidRPr="00FB5275" w:rsidRDefault="00211FC1" w:rsidP="00404E7F">
            <w:pPr>
              <w:rPr>
                <w:lang w:val="en-AU"/>
              </w:rPr>
            </w:pPr>
            <w:r w:rsidRPr="00FB5275">
              <w:rPr>
                <w:lang w:val="en-AU"/>
              </w:rPr>
              <w:t>Townsville</w:t>
            </w:r>
          </w:p>
        </w:tc>
        <w:tc>
          <w:tcPr>
            <w:tcW w:w="1580" w:type="dxa"/>
            <w:noWrap/>
            <w:hideMark/>
          </w:tcPr>
          <w:p w14:paraId="165F17A2" w14:textId="77777777" w:rsidR="00211FC1" w:rsidRPr="00FB5275" w:rsidRDefault="00211FC1" w:rsidP="00404E7F">
            <w:pPr>
              <w:rPr>
                <w:lang w:val="en-AU"/>
              </w:rPr>
            </w:pPr>
            <w:r w:rsidRPr="00FB5275">
              <w:rPr>
                <w:lang w:val="en-AU"/>
              </w:rPr>
              <w:t>Darwin</w:t>
            </w:r>
          </w:p>
        </w:tc>
        <w:tc>
          <w:tcPr>
            <w:tcW w:w="1580" w:type="dxa"/>
            <w:noWrap/>
            <w:hideMark/>
          </w:tcPr>
          <w:p w14:paraId="591A5FAB" w14:textId="77777777" w:rsidR="00211FC1" w:rsidRPr="00FB5275" w:rsidRDefault="00211FC1" w:rsidP="00404E7F">
            <w:pPr>
              <w:rPr>
                <w:lang w:val="en-AU"/>
              </w:rPr>
            </w:pPr>
            <w:r w:rsidRPr="00FB5275">
              <w:rPr>
                <w:lang w:val="en-AU"/>
              </w:rPr>
              <w:t>Hobart</w:t>
            </w:r>
          </w:p>
        </w:tc>
      </w:tr>
      <w:tr w:rsidR="00211FC1" w:rsidRPr="00FB5275" w14:paraId="3F1A068C" w14:textId="77777777" w:rsidTr="00404E7F">
        <w:trPr>
          <w:trHeight w:val="564"/>
        </w:trPr>
        <w:tc>
          <w:tcPr>
            <w:tcW w:w="4327" w:type="dxa"/>
            <w:hideMark/>
          </w:tcPr>
          <w:p w14:paraId="7C21A4BC" w14:textId="77777777" w:rsidR="00211FC1" w:rsidRPr="00FB5275" w:rsidRDefault="00211FC1" w:rsidP="00404E7F">
            <w:pPr>
              <w:rPr>
                <w:lang w:val="en-AU"/>
              </w:rPr>
            </w:pPr>
            <w:r w:rsidRPr="00FB5275">
              <w:rPr>
                <w:lang w:val="en-AU"/>
              </w:rPr>
              <w:t>Post Code</w:t>
            </w:r>
          </w:p>
        </w:tc>
        <w:tc>
          <w:tcPr>
            <w:tcW w:w="1580" w:type="dxa"/>
            <w:noWrap/>
            <w:hideMark/>
          </w:tcPr>
          <w:p w14:paraId="31B9C239" w14:textId="77777777" w:rsidR="00211FC1" w:rsidRPr="00FB5275" w:rsidRDefault="00211FC1" w:rsidP="00404E7F">
            <w:pPr>
              <w:rPr>
                <w:lang w:val="en-AU"/>
              </w:rPr>
            </w:pPr>
            <w:r w:rsidRPr="00FB5275">
              <w:rPr>
                <w:lang w:val="en-AU"/>
              </w:rPr>
              <w:t>4814</w:t>
            </w:r>
          </w:p>
        </w:tc>
        <w:tc>
          <w:tcPr>
            <w:tcW w:w="1580" w:type="dxa"/>
            <w:noWrap/>
            <w:hideMark/>
          </w:tcPr>
          <w:p w14:paraId="3E5CDD59" w14:textId="77777777" w:rsidR="00211FC1" w:rsidRPr="00FB5275" w:rsidRDefault="00211FC1" w:rsidP="00404E7F">
            <w:pPr>
              <w:rPr>
                <w:lang w:val="en-AU"/>
              </w:rPr>
            </w:pPr>
            <w:r w:rsidRPr="00FB5275">
              <w:rPr>
                <w:lang w:val="en-AU"/>
              </w:rPr>
              <w:t>800</w:t>
            </w:r>
          </w:p>
        </w:tc>
        <w:tc>
          <w:tcPr>
            <w:tcW w:w="1580" w:type="dxa"/>
            <w:noWrap/>
            <w:hideMark/>
          </w:tcPr>
          <w:p w14:paraId="0BA4749B" w14:textId="77777777" w:rsidR="00211FC1" w:rsidRPr="00FB5275" w:rsidRDefault="00211FC1" w:rsidP="00404E7F">
            <w:pPr>
              <w:rPr>
                <w:lang w:val="en-AU"/>
              </w:rPr>
            </w:pPr>
            <w:r w:rsidRPr="00FB5275">
              <w:rPr>
                <w:lang w:val="en-AU"/>
              </w:rPr>
              <w:t>7000</w:t>
            </w:r>
          </w:p>
        </w:tc>
      </w:tr>
      <w:tr w:rsidR="00211FC1" w:rsidRPr="00FB5275" w14:paraId="2140D41F" w14:textId="77777777" w:rsidTr="00404E7F">
        <w:trPr>
          <w:trHeight w:val="564"/>
        </w:trPr>
        <w:tc>
          <w:tcPr>
            <w:tcW w:w="4327" w:type="dxa"/>
            <w:hideMark/>
          </w:tcPr>
          <w:p w14:paraId="6479F117" w14:textId="77777777" w:rsidR="00211FC1" w:rsidRPr="00FB5275" w:rsidRDefault="00211FC1" w:rsidP="00404E7F">
            <w:pPr>
              <w:rPr>
                <w:lang w:val="en-AU"/>
              </w:rPr>
            </w:pPr>
            <w:r w:rsidRPr="00FB5275">
              <w:rPr>
                <w:lang w:val="en-AU"/>
              </w:rPr>
              <w:t>Latitude (</w:t>
            </w:r>
            <m:oMath>
              <m:r>
                <w:rPr>
                  <w:rFonts w:ascii="Cambria Math" w:hAnsi="Cambria Math"/>
                  <w:lang w:val="en-AU"/>
                </w:rPr>
                <m:t>°</m:t>
              </m:r>
            </m:oMath>
            <w:r w:rsidRPr="00FB5275">
              <w:rPr>
                <w:lang w:val="en-AU"/>
              </w:rPr>
              <w:t>)</w:t>
            </w:r>
          </w:p>
        </w:tc>
        <w:tc>
          <w:tcPr>
            <w:tcW w:w="1580" w:type="dxa"/>
            <w:noWrap/>
            <w:hideMark/>
          </w:tcPr>
          <w:p w14:paraId="3522DD17" w14:textId="77777777" w:rsidR="00211FC1" w:rsidRPr="00FB5275" w:rsidRDefault="00211FC1" w:rsidP="00404E7F">
            <w:pPr>
              <w:rPr>
                <w:lang w:val="en-AU"/>
              </w:rPr>
            </w:pPr>
            <w:r w:rsidRPr="00FB5275">
              <w:rPr>
                <w:lang w:val="en-AU"/>
              </w:rPr>
              <w:t>-19.259</w:t>
            </w:r>
          </w:p>
        </w:tc>
        <w:tc>
          <w:tcPr>
            <w:tcW w:w="1580" w:type="dxa"/>
            <w:noWrap/>
            <w:hideMark/>
          </w:tcPr>
          <w:p w14:paraId="15889E1D" w14:textId="77777777" w:rsidR="00211FC1" w:rsidRPr="00FB5275" w:rsidRDefault="00211FC1" w:rsidP="00404E7F">
            <w:pPr>
              <w:rPr>
                <w:lang w:val="en-AU"/>
              </w:rPr>
            </w:pPr>
            <w:r w:rsidRPr="00FB5275">
              <w:rPr>
                <w:lang w:val="en-AU"/>
              </w:rPr>
              <w:t>-12.463</w:t>
            </w:r>
          </w:p>
        </w:tc>
        <w:tc>
          <w:tcPr>
            <w:tcW w:w="1580" w:type="dxa"/>
            <w:noWrap/>
            <w:hideMark/>
          </w:tcPr>
          <w:p w14:paraId="35268172" w14:textId="77777777" w:rsidR="00211FC1" w:rsidRPr="00FB5275" w:rsidRDefault="00211FC1" w:rsidP="00404E7F">
            <w:pPr>
              <w:rPr>
                <w:lang w:val="en-AU"/>
              </w:rPr>
            </w:pPr>
            <w:r w:rsidRPr="00FB5275">
              <w:rPr>
                <w:lang w:val="en-AU"/>
              </w:rPr>
              <w:t>-42.882</w:t>
            </w:r>
          </w:p>
        </w:tc>
      </w:tr>
      <w:tr w:rsidR="00211FC1" w:rsidRPr="00FB5275" w14:paraId="43783A5B" w14:textId="77777777" w:rsidTr="00404E7F">
        <w:trPr>
          <w:trHeight w:val="564"/>
        </w:trPr>
        <w:tc>
          <w:tcPr>
            <w:tcW w:w="4327" w:type="dxa"/>
            <w:hideMark/>
          </w:tcPr>
          <w:p w14:paraId="4F167DB5" w14:textId="77777777" w:rsidR="00211FC1" w:rsidRPr="00FB5275" w:rsidRDefault="00211FC1" w:rsidP="00404E7F">
            <w:pPr>
              <w:rPr>
                <w:lang w:val="en-AU"/>
              </w:rPr>
            </w:pPr>
            <w:r w:rsidRPr="00FB5275">
              <w:rPr>
                <w:lang w:val="en-AU"/>
              </w:rPr>
              <w:t>Longitude (</w:t>
            </w:r>
            <m:oMath>
              <m:r>
                <w:rPr>
                  <w:rFonts w:ascii="Cambria Math" w:hAnsi="Cambria Math"/>
                  <w:lang w:val="en-AU"/>
                </w:rPr>
                <m:t>°</m:t>
              </m:r>
            </m:oMath>
            <w:r w:rsidRPr="00FB5275">
              <w:rPr>
                <w:lang w:val="en-AU"/>
              </w:rPr>
              <w:t>)</w:t>
            </w:r>
          </w:p>
        </w:tc>
        <w:tc>
          <w:tcPr>
            <w:tcW w:w="1580" w:type="dxa"/>
            <w:noWrap/>
            <w:hideMark/>
          </w:tcPr>
          <w:p w14:paraId="2CE1576E" w14:textId="77777777" w:rsidR="00211FC1" w:rsidRPr="00FB5275" w:rsidRDefault="00211FC1" w:rsidP="00404E7F">
            <w:pPr>
              <w:rPr>
                <w:lang w:val="en-AU"/>
              </w:rPr>
            </w:pPr>
            <w:r w:rsidRPr="00FB5275">
              <w:rPr>
                <w:lang w:val="en-AU"/>
              </w:rPr>
              <w:t>146.817</w:t>
            </w:r>
          </w:p>
        </w:tc>
        <w:tc>
          <w:tcPr>
            <w:tcW w:w="1580" w:type="dxa"/>
            <w:noWrap/>
            <w:hideMark/>
          </w:tcPr>
          <w:p w14:paraId="5BE3E629" w14:textId="77777777" w:rsidR="00211FC1" w:rsidRPr="00FB5275" w:rsidRDefault="00211FC1" w:rsidP="00404E7F">
            <w:pPr>
              <w:rPr>
                <w:lang w:val="en-AU"/>
              </w:rPr>
            </w:pPr>
            <w:r w:rsidRPr="00FB5275">
              <w:rPr>
                <w:lang w:val="en-AU"/>
              </w:rPr>
              <w:t>130.846</w:t>
            </w:r>
          </w:p>
        </w:tc>
        <w:tc>
          <w:tcPr>
            <w:tcW w:w="1580" w:type="dxa"/>
            <w:noWrap/>
            <w:hideMark/>
          </w:tcPr>
          <w:p w14:paraId="51018C82" w14:textId="77777777" w:rsidR="00211FC1" w:rsidRPr="00FB5275" w:rsidRDefault="00211FC1" w:rsidP="00404E7F">
            <w:pPr>
              <w:rPr>
                <w:lang w:val="en-AU"/>
              </w:rPr>
            </w:pPr>
            <w:r w:rsidRPr="00FB5275">
              <w:rPr>
                <w:lang w:val="en-AU"/>
              </w:rPr>
              <w:t>147.327</w:t>
            </w:r>
          </w:p>
        </w:tc>
      </w:tr>
      <w:tr w:rsidR="00211FC1" w:rsidRPr="00FB5275" w14:paraId="4206B008" w14:textId="77777777" w:rsidTr="00404E7F">
        <w:trPr>
          <w:trHeight w:val="564"/>
        </w:trPr>
        <w:tc>
          <w:tcPr>
            <w:tcW w:w="4327" w:type="dxa"/>
            <w:hideMark/>
          </w:tcPr>
          <w:p w14:paraId="76639ACF" w14:textId="77777777" w:rsidR="00211FC1" w:rsidRPr="00FB5275" w:rsidRDefault="00211FC1" w:rsidP="00404E7F">
            <w:pPr>
              <w:rPr>
                <w:lang w:val="en-AU"/>
              </w:rPr>
            </w:pPr>
            <w:r w:rsidRPr="00FB5275">
              <w:rPr>
                <w:lang w:val="en-AU"/>
              </w:rPr>
              <w:t>Equator Titled Panels (</w:t>
            </w:r>
            <m:oMath>
              <m:r>
                <w:rPr>
                  <w:rFonts w:ascii="Cambria Math" w:hAnsi="Cambria Math"/>
                  <w:lang w:val="en-AU"/>
                </w:rPr>
                <m:t>°</m:t>
              </m:r>
            </m:oMath>
            <w:r w:rsidRPr="00FB5275">
              <w:rPr>
                <w:lang w:val="en-AU"/>
              </w:rPr>
              <w:t>)</w:t>
            </w:r>
          </w:p>
        </w:tc>
        <w:tc>
          <w:tcPr>
            <w:tcW w:w="1580" w:type="dxa"/>
            <w:noWrap/>
            <w:hideMark/>
          </w:tcPr>
          <w:p w14:paraId="6636EAA9" w14:textId="77777777" w:rsidR="00211FC1" w:rsidRPr="00FB5275" w:rsidRDefault="00211FC1" w:rsidP="00404E7F">
            <w:pPr>
              <w:rPr>
                <w:lang w:val="en-AU"/>
              </w:rPr>
            </w:pPr>
            <w:r w:rsidRPr="00FB5275">
              <w:rPr>
                <w:lang w:val="en-AU"/>
              </w:rPr>
              <w:t>-19</w:t>
            </w:r>
          </w:p>
        </w:tc>
        <w:tc>
          <w:tcPr>
            <w:tcW w:w="1580" w:type="dxa"/>
            <w:noWrap/>
            <w:hideMark/>
          </w:tcPr>
          <w:p w14:paraId="63D55226" w14:textId="77777777" w:rsidR="00211FC1" w:rsidRPr="00FB5275" w:rsidRDefault="00211FC1" w:rsidP="00404E7F">
            <w:pPr>
              <w:rPr>
                <w:lang w:val="en-AU"/>
              </w:rPr>
            </w:pPr>
            <w:r w:rsidRPr="00FB5275">
              <w:rPr>
                <w:lang w:val="en-AU"/>
              </w:rPr>
              <w:t>-12</w:t>
            </w:r>
          </w:p>
        </w:tc>
        <w:tc>
          <w:tcPr>
            <w:tcW w:w="1580" w:type="dxa"/>
            <w:noWrap/>
            <w:hideMark/>
          </w:tcPr>
          <w:p w14:paraId="09BD6635" w14:textId="77777777" w:rsidR="00211FC1" w:rsidRPr="00FB5275" w:rsidRDefault="00211FC1" w:rsidP="00404E7F">
            <w:pPr>
              <w:rPr>
                <w:lang w:val="en-AU"/>
              </w:rPr>
            </w:pPr>
            <w:r w:rsidRPr="00FB5275">
              <w:rPr>
                <w:lang w:val="en-AU"/>
              </w:rPr>
              <w:t>-42</w:t>
            </w:r>
          </w:p>
        </w:tc>
      </w:tr>
    </w:tbl>
    <w:p w14:paraId="159C0644" w14:textId="77777777" w:rsidR="00211FC1" w:rsidRPr="00FB5275" w:rsidRDefault="00211FC1" w:rsidP="00211FC1">
      <w:pPr>
        <w:pStyle w:val="Heading2"/>
        <w:numPr>
          <w:ilvl w:val="1"/>
          <w:numId w:val="16"/>
        </w:numPr>
      </w:pPr>
      <w:bookmarkStart w:id="307" w:name="_Toc494568057"/>
      <w:r w:rsidRPr="00FB5275">
        <w:t>Constant Parameters</w:t>
      </w:r>
      <w:bookmarkEnd w:id="307"/>
    </w:p>
    <w:p w14:paraId="1DA90CA3" w14:textId="77777777" w:rsidR="00211FC1" w:rsidRPr="00FB5275" w:rsidRDefault="00211FC1" w:rsidP="00404E7F">
      <w:pPr>
        <w:rPr>
          <w:lang w:eastAsia="en-GB"/>
        </w:rPr>
      </w:pPr>
    </w:p>
    <w:p w14:paraId="795689F3" w14:textId="77777777" w:rsidR="00211FC1" w:rsidRPr="00FB5275" w:rsidRDefault="00211FC1" w:rsidP="00404E7F">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Pr="00FB5275">
        <w:t>Table 5</w:t>
      </w:r>
      <w:r w:rsidRPr="00FB5275">
        <w:noBreakHyphen/>
        <w:t>2</w:t>
      </w:r>
      <w:r w:rsidRPr="00FB5275">
        <w:rPr>
          <w:lang w:eastAsia="en-GB"/>
        </w:rPr>
        <w:fldChar w:fldCharType="end"/>
      </w:r>
      <w:r w:rsidRPr="00FB5275">
        <w:rPr>
          <w:lang w:eastAsia="en-GB"/>
        </w:rPr>
        <w:t>.</w:t>
      </w:r>
    </w:p>
    <w:p w14:paraId="07F72D16" w14:textId="77777777" w:rsidR="00211FC1" w:rsidRPr="00FB5275" w:rsidRDefault="00211FC1" w:rsidP="00404E7F">
      <w:pPr>
        <w:rPr>
          <w:lang w:eastAsia="en-GB"/>
        </w:rPr>
      </w:pPr>
    </w:p>
    <w:p w14:paraId="30895792" w14:textId="77777777" w:rsidR="00211FC1" w:rsidRPr="00FB5275" w:rsidRDefault="00211FC1" w:rsidP="00404E7F">
      <w:pPr>
        <w:pStyle w:val="Caption"/>
      </w:pPr>
      <w:bookmarkStart w:id="308" w:name="_Ref492637362"/>
      <w:bookmarkStart w:id="309" w:name="_Toc492667084"/>
      <w:bookmarkStart w:id="310" w:name="_Toc494553816"/>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2</w:t>
      </w:r>
      <w:r w:rsidRPr="00FB5275">
        <w:fldChar w:fldCharType="end"/>
      </w:r>
      <w:bookmarkEnd w:id="308"/>
      <w:r w:rsidRPr="00FB5275">
        <w:t xml:space="preserve"> - Constant Parameters</w:t>
      </w:r>
      <w:bookmarkEnd w:id="309"/>
      <w:bookmarkEnd w:id="310"/>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211FC1" w:rsidRPr="00FB5275" w14:paraId="794DF382"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F146D2" w14:textId="77777777" w:rsidR="00211FC1" w:rsidRPr="00FB5275" w:rsidRDefault="00211FC1" w:rsidP="00404E7F">
            <w:pPr>
              <w:pStyle w:val="TableHeader"/>
              <w:rPr>
                <w:lang w:val="en-AU"/>
              </w:rPr>
            </w:pPr>
            <w:r w:rsidRPr="00FB5275">
              <w:rPr>
                <w:lang w:val="en-AU"/>
              </w:rPr>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636A469" w14:textId="77777777" w:rsidR="00211FC1" w:rsidRPr="00FB5275" w:rsidRDefault="00211FC1" w:rsidP="00404E7F">
            <w:pPr>
              <w:pStyle w:val="TableHeader"/>
              <w:rPr>
                <w:lang w:val="en-AU"/>
              </w:rPr>
            </w:pPr>
            <w:r w:rsidRPr="00FB5275">
              <w:rPr>
                <w:lang w:val="en-AU"/>
              </w:rPr>
              <w:t>Value</w:t>
            </w:r>
          </w:p>
        </w:tc>
      </w:tr>
      <w:tr w:rsidR="00211FC1" w:rsidRPr="00FB5275" w14:paraId="528009FB"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E83B83D" w14:textId="77777777" w:rsidR="00211FC1" w:rsidRPr="00FB5275" w:rsidRDefault="00211FC1" w:rsidP="00404E7F">
            <w:pPr>
              <w:pStyle w:val="TableBody"/>
              <w:framePr w:hSpace="0" w:wrap="auto" w:vAnchor="margin" w:hAnchor="text" w:xAlign="left" w:yAlign="inline"/>
              <w:rPr>
                <w:lang w:val="en-AU"/>
              </w:rPr>
            </w:pPr>
            <w:r w:rsidRPr="00FB5275">
              <w:rPr>
                <w:lang w:val="en-AU"/>
              </w:rPr>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5E3FD94B" w14:textId="77777777" w:rsidR="00211FC1" w:rsidRPr="00FB5275" w:rsidRDefault="00211FC1" w:rsidP="00404E7F">
            <w:pPr>
              <w:pStyle w:val="TableBody"/>
              <w:framePr w:hSpace="0" w:wrap="auto" w:vAnchor="margin" w:hAnchor="text" w:xAlign="left" w:yAlign="inline"/>
              <w:rPr>
                <w:lang w:val="en-AU"/>
              </w:rPr>
            </w:pPr>
            <w:r w:rsidRPr="00FB5275">
              <w:rPr>
                <w:lang w:val="en-AU"/>
              </w:rPr>
              <w:t>No</w:t>
            </w:r>
          </w:p>
        </w:tc>
      </w:tr>
      <w:tr w:rsidR="00211FC1" w:rsidRPr="00FB5275" w14:paraId="253108F0"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50BC611" w14:textId="77777777" w:rsidR="00211FC1" w:rsidRPr="00FB5275" w:rsidRDefault="00211FC1" w:rsidP="00404E7F">
            <w:pPr>
              <w:pStyle w:val="TableBody"/>
              <w:framePr w:hSpace="0" w:wrap="auto" w:vAnchor="margin" w:hAnchor="text" w:xAlign="left" w:yAlign="inline"/>
              <w:rPr>
                <w:lang w:val="en-AU"/>
              </w:rPr>
            </w:pPr>
            <w:r w:rsidRPr="00FB5275">
              <w:rPr>
                <w:lang w:val="en-AU"/>
              </w:rPr>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FBA3285" w14:textId="77777777" w:rsidR="00211FC1" w:rsidRPr="00FB5275" w:rsidRDefault="00211FC1" w:rsidP="00404E7F">
            <w:pPr>
              <w:pStyle w:val="TableBody"/>
              <w:framePr w:hSpace="0" w:wrap="auto" w:vAnchor="margin" w:hAnchor="text" w:xAlign="left" w:yAlign="inline"/>
              <w:rPr>
                <w:lang w:val="en-AU"/>
              </w:rPr>
            </w:pPr>
            <w:r w:rsidRPr="00FB5275">
              <w:rPr>
                <w:lang w:val="en-AU"/>
              </w:rPr>
              <w:t>No</w:t>
            </w:r>
          </w:p>
        </w:tc>
      </w:tr>
      <w:tr w:rsidR="00211FC1" w:rsidRPr="00FB5275" w14:paraId="1D2EDDEA"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53092F6" w14:textId="77777777" w:rsidR="00211FC1" w:rsidRPr="00FB5275" w:rsidRDefault="00211FC1" w:rsidP="00404E7F">
            <w:pPr>
              <w:pStyle w:val="TableBody"/>
              <w:framePr w:hSpace="0" w:wrap="auto" w:vAnchor="margin" w:hAnchor="text" w:xAlign="left" w:yAlign="inline"/>
              <w:rPr>
                <w:lang w:val="en-AU"/>
              </w:rPr>
            </w:pPr>
            <w:r w:rsidRPr="00FB5275">
              <w:rPr>
                <w:lang w:val="en-AU"/>
              </w:rPr>
              <w:lastRenderedPageBreak/>
              <w:t>Electricity Load Profile (%)</w:t>
            </w:r>
          </w:p>
        </w:tc>
        <w:tc>
          <w:tcPr>
            <w:tcW w:w="2315" w:type="dxa"/>
            <w:tcBorders>
              <w:top w:val="single" w:sz="4" w:space="0" w:color="auto"/>
              <w:left w:val="single" w:sz="4" w:space="0" w:color="auto"/>
              <w:bottom w:val="single" w:sz="4" w:space="0" w:color="auto"/>
              <w:right w:val="single" w:sz="4" w:space="0" w:color="auto"/>
            </w:tcBorders>
            <w:noWrap/>
            <w:hideMark/>
          </w:tcPr>
          <w:p w14:paraId="1382D4EA" w14:textId="77777777" w:rsidR="00211FC1" w:rsidRPr="00FB5275" w:rsidRDefault="00211FC1" w:rsidP="00404E7F">
            <w:pPr>
              <w:pStyle w:val="TableBody"/>
              <w:framePr w:hSpace="0" w:wrap="auto" w:vAnchor="margin" w:hAnchor="text" w:xAlign="left" w:yAlign="inline"/>
              <w:rPr>
                <w:lang w:val="en-AU"/>
              </w:rPr>
            </w:pPr>
            <w:r w:rsidRPr="00FB5275">
              <w:rPr>
                <w:lang w:val="en-AU"/>
              </w:rPr>
              <w:t>30%</w:t>
            </w:r>
          </w:p>
        </w:tc>
      </w:tr>
      <w:tr w:rsidR="00211FC1" w:rsidRPr="00FB5275" w14:paraId="322DA004"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0429BC" w14:textId="77777777" w:rsidR="00211FC1" w:rsidRPr="00FB5275" w:rsidRDefault="00211FC1" w:rsidP="00404E7F">
            <w:pPr>
              <w:pStyle w:val="TableBody"/>
              <w:framePr w:hSpace="0" w:wrap="auto" w:vAnchor="margin" w:hAnchor="text" w:xAlign="left" w:yAlign="inline"/>
              <w:rPr>
                <w:lang w:val="en-AU"/>
              </w:rPr>
            </w:pPr>
            <w:r w:rsidRPr="00FB5275">
              <w:rPr>
                <w:lang w:val="en-AU"/>
              </w:rPr>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7CC1CEF6" w14:textId="77777777" w:rsidR="00211FC1" w:rsidRPr="00FB5275" w:rsidRDefault="00211FC1" w:rsidP="00404E7F">
            <w:pPr>
              <w:pStyle w:val="TableBody"/>
              <w:framePr w:hSpace="0" w:wrap="auto" w:vAnchor="margin" w:hAnchor="text" w:xAlign="left" w:yAlign="inline"/>
              <w:rPr>
                <w:lang w:val="en-AU"/>
              </w:rPr>
            </w:pPr>
            <w:r w:rsidRPr="00FB5275">
              <w:rPr>
                <w:lang w:val="en-AU"/>
              </w:rPr>
              <w:t>0.85</w:t>
            </w:r>
          </w:p>
        </w:tc>
      </w:tr>
      <w:tr w:rsidR="00211FC1" w:rsidRPr="00FB5275" w14:paraId="5E70DC4F"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B607B9E" w14:textId="77777777" w:rsidR="00211FC1" w:rsidRPr="00FB5275" w:rsidRDefault="00211FC1" w:rsidP="00404E7F">
            <w:pPr>
              <w:pStyle w:val="TableBody"/>
              <w:framePr w:hSpace="0" w:wrap="auto" w:vAnchor="margin" w:hAnchor="text" w:xAlign="left" w:yAlign="inline"/>
              <w:rPr>
                <w:lang w:val="en-AU"/>
              </w:rPr>
            </w:pPr>
            <w:r w:rsidRPr="00FB5275">
              <w:rPr>
                <w:lang w:val="en-AU"/>
              </w:rPr>
              <w:t>Solar Size (kW)</w:t>
            </w:r>
          </w:p>
        </w:tc>
        <w:tc>
          <w:tcPr>
            <w:tcW w:w="2315" w:type="dxa"/>
            <w:tcBorders>
              <w:top w:val="single" w:sz="4" w:space="0" w:color="auto"/>
              <w:left w:val="single" w:sz="4" w:space="0" w:color="auto"/>
              <w:bottom w:val="single" w:sz="4" w:space="0" w:color="auto"/>
              <w:right w:val="single" w:sz="4" w:space="0" w:color="auto"/>
            </w:tcBorders>
            <w:noWrap/>
            <w:hideMark/>
          </w:tcPr>
          <w:p w14:paraId="5F731EC9" w14:textId="77777777" w:rsidR="00211FC1" w:rsidRPr="00FB5275" w:rsidRDefault="00211FC1" w:rsidP="00404E7F">
            <w:pPr>
              <w:pStyle w:val="TableBody"/>
              <w:framePr w:hSpace="0" w:wrap="auto" w:vAnchor="margin" w:hAnchor="text" w:xAlign="left" w:yAlign="inline"/>
              <w:rPr>
                <w:lang w:val="en-AU"/>
              </w:rPr>
            </w:pPr>
            <w:r w:rsidRPr="00FB5275">
              <w:rPr>
                <w:lang w:val="en-AU"/>
              </w:rPr>
              <w:t xml:space="preserve">5 </w:t>
            </w:r>
          </w:p>
        </w:tc>
      </w:tr>
      <w:tr w:rsidR="00211FC1" w:rsidRPr="00FB5275" w14:paraId="6BAECF00"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C0B3FE" w14:textId="77777777" w:rsidR="00211FC1" w:rsidRPr="00FB5275" w:rsidRDefault="00211FC1" w:rsidP="00404E7F">
            <w:pPr>
              <w:pStyle w:val="TableBody"/>
              <w:framePr w:hSpace="0" w:wrap="auto" w:vAnchor="margin" w:hAnchor="text" w:xAlign="left" w:yAlign="inline"/>
              <w:rPr>
                <w:lang w:val="en-AU"/>
              </w:rPr>
            </w:pPr>
            <w:r w:rsidRPr="00FB5275">
              <w:rPr>
                <w:lang w:val="en-AU"/>
              </w:rPr>
              <w:t>Solar Cost ($)</w:t>
            </w:r>
          </w:p>
        </w:tc>
        <w:tc>
          <w:tcPr>
            <w:tcW w:w="2315" w:type="dxa"/>
            <w:tcBorders>
              <w:top w:val="single" w:sz="4" w:space="0" w:color="auto"/>
              <w:left w:val="single" w:sz="4" w:space="0" w:color="auto"/>
              <w:bottom w:val="single" w:sz="4" w:space="0" w:color="auto"/>
              <w:right w:val="single" w:sz="4" w:space="0" w:color="auto"/>
            </w:tcBorders>
            <w:noWrap/>
            <w:hideMark/>
          </w:tcPr>
          <w:p w14:paraId="3DC5E353" w14:textId="77777777" w:rsidR="00211FC1" w:rsidRPr="00FB5275" w:rsidRDefault="00211FC1" w:rsidP="00404E7F">
            <w:pPr>
              <w:pStyle w:val="TableBody"/>
              <w:framePr w:hSpace="0" w:wrap="auto" w:vAnchor="margin" w:hAnchor="text" w:xAlign="left" w:yAlign="inline"/>
              <w:rPr>
                <w:lang w:val="en-AU"/>
              </w:rPr>
            </w:pPr>
            <w:r w:rsidRPr="00FB5275">
              <w:rPr>
                <w:lang w:val="en-AU"/>
              </w:rPr>
              <w:t>7000</w:t>
            </w:r>
          </w:p>
        </w:tc>
      </w:tr>
      <w:tr w:rsidR="00211FC1" w:rsidRPr="00FB5275" w14:paraId="5978E659"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C4829C3" w14:textId="77777777" w:rsidR="00211FC1" w:rsidRPr="00FB5275" w:rsidRDefault="00211FC1" w:rsidP="00404E7F">
            <w:pPr>
              <w:pStyle w:val="TableBody"/>
              <w:framePr w:hSpace="0" w:wrap="auto" w:vAnchor="margin" w:hAnchor="text" w:xAlign="left" w:yAlign="inline"/>
              <w:rPr>
                <w:lang w:val="en-AU"/>
              </w:rPr>
            </w:pPr>
            <w:r w:rsidRPr="00FB5275">
              <w:rPr>
                <w:lang w:val="en-AU"/>
              </w:rPr>
              <w:t>Battery Size (kWhr)</w:t>
            </w:r>
          </w:p>
        </w:tc>
        <w:tc>
          <w:tcPr>
            <w:tcW w:w="2315" w:type="dxa"/>
            <w:tcBorders>
              <w:top w:val="single" w:sz="4" w:space="0" w:color="auto"/>
              <w:left w:val="single" w:sz="4" w:space="0" w:color="auto"/>
              <w:bottom w:val="single" w:sz="4" w:space="0" w:color="auto"/>
              <w:right w:val="single" w:sz="4" w:space="0" w:color="auto"/>
            </w:tcBorders>
            <w:noWrap/>
            <w:hideMark/>
          </w:tcPr>
          <w:p w14:paraId="6776F3EE" w14:textId="77777777" w:rsidR="00211FC1" w:rsidRPr="00FB5275" w:rsidRDefault="00211FC1" w:rsidP="00404E7F">
            <w:pPr>
              <w:pStyle w:val="TableBody"/>
              <w:framePr w:hSpace="0" w:wrap="auto" w:vAnchor="margin" w:hAnchor="text" w:xAlign="left" w:yAlign="inline"/>
              <w:rPr>
                <w:lang w:val="en-AU"/>
              </w:rPr>
            </w:pPr>
            <w:r w:rsidRPr="00FB5275">
              <w:rPr>
                <w:lang w:val="en-AU"/>
              </w:rPr>
              <w:t>10</w:t>
            </w:r>
          </w:p>
        </w:tc>
      </w:tr>
      <w:tr w:rsidR="00211FC1" w:rsidRPr="00FB5275" w14:paraId="4771754D"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29CBF6" w14:textId="77777777" w:rsidR="00211FC1" w:rsidRPr="00FB5275" w:rsidRDefault="00211FC1" w:rsidP="00404E7F">
            <w:pPr>
              <w:pStyle w:val="TableBody"/>
              <w:framePr w:hSpace="0" w:wrap="auto" w:vAnchor="margin" w:hAnchor="text" w:xAlign="left" w:yAlign="inline"/>
              <w:rPr>
                <w:lang w:val="en-AU"/>
              </w:rPr>
            </w:pPr>
            <w:r w:rsidRPr="00FB5275">
              <w:rPr>
                <w:lang w:val="en-AU"/>
              </w:rPr>
              <w:t>Battery Cost ($)</w:t>
            </w:r>
          </w:p>
        </w:tc>
        <w:tc>
          <w:tcPr>
            <w:tcW w:w="2315" w:type="dxa"/>
            <w:tcBorders>
              <w:top w:val="single" w:sz="4" w:space="0" w:color="auto"/>
              <w:left w:val="single" w:sz="4" w:space="0" w:color="auto"/>
              <w:bottom w:val="single" w:sz="4" w:space="0" w:color="auto"/>
              <w:right w:val="single" w:sz="4" w:space="0" w:color="auto"/>
            </w:tcBorders>
            <w:noWrap/>
            <w:hideMark/>
          </w:tcPr>
          <w:p w14:paraId="748257DB" w14:textId="77777777" w:rsidR="00211FC1" w:rsidRPr="00FB5275" w:rsidRDefault="00211FC1" w:rsidP="00404E7F">
            <w:pPr>
              <w:pStyle w:val="TableBody"/>
              <w:framePr w:hSpace="0" w:wrap="auto" w:vAnchor="margin" w:hAnchor="text" w:xAlign="left" w:yAlign="inline"/>
              <w:rPr>
                <w:lang w:val="en-AU"/>
              </w:rPr>
            </w:pPr>
            <w:r w:rsidRPr="00FB5275">
              <w:rPr>
                <w:lang w:val="en-AU"/>
              </w:rPr>
              <w:t>9700</w:t>
            </w:r>
          </w:p>
        </w:tc>
      </w:tr>
      <w:tr w:rsidR="00211FC1" w:rsidRPr="00FB5275" w14:paraId="0757D46B"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6ADF7D7" w14:textId="77777777" w:rsidR="00211FC1" w:rsidRPr="00FB5275" w:rsidRDefault="00211FC1" w:rsidP="00404E7F">
            <w:pPr>
              <w:pStyle w:val="TableBody"/>
              <w:framePr w:hSpace="0" w:wrap="auto" w:vAnchor="margin" w:hAnchor="text" w:xAlign="left" w:yAlign="inline"/>
              <w:rPr>
                <w:lang w:val="en-AU"/>
              </w:rPr>
            </w:pPr>
            <w:r w:rsidRPr="00FB5275">
              <w:rPr>
                <w:lang w:val="en-AU"/>
              </w:rPr>
              <w:t>Roof Tilt (</w:t>
            </w:r>
            <m:oMath>
              <m:r>
                <w:rPr>
                  <w:rFonts w:ascii="Cambria Math" w:hAnsi="Cambria Math"/>
                  <w:lang w:val="en-AU"/>
                </w:rPr>
                <m:t>°</m:t>
              </m:r>
            </m:oMath>
            <w:r w:rsidRPr="00FB5275">
              <w:rPr>
                <w:lang w:val="en-AU"/>
              </w:rPr>
              <w:t>)</w:t>
            </w:r>
          </w:p>
        </w:tc>
        <w:tc>
          <w:tcPr>
            <w:tcW w:w="2315" w:type="dxa"/>
            <w:tcBorders>
              <w:top w:val="single" w:sz="4" w:space="0" w:color="auto"/>
              <w:left w:val="single" w:sz="4" w:space="0" w:color="auto"/>
              <w:bottom w:val="single" w:sz="4" w:space="0" w:color="auto"/>
              <w:right w:val="single" w:sz="4" w:space="0" w:color="auto"/>
            </w:tcBorders>
            <w:noWrap/>
            <w:hideMark/>
          </w:tcPr>
          <w:p w14:paraId="3B09F063" w14:textId="77777777" w:rsidR="00211FC1" w:rsidRPr="00FB5275" w:rsidRDefault="00211FC1" w:rsidP="00404E7F">
            <w:pPr>
              <w:pStyle w:val="TableBody"/>
              <w:framePr w:hSpace="0" w:wrap="auto" w:vAnchor="margin" w:hAnchor="text" w:xAlign="left" w:yAlign="inline"/>
              <w:rPr>
                <w:lang w:val="en-AU"/>
              </w:rPr>
            </w:pPr>
            <w:r w:rsidRPr="00FB5275">
              <w:rPr>
                <w:lang w:val="en-AU"/>
              </w:rPr>
              <w:t>Equator tilted</w:t>
            </w:r>
          </w:p>
        </w:tc>
      </w:tr>
      <w:tr w:rsidR="00211FC1" w:rsidRPr="00FB5275" w14:paraId="4B37EBCD"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F7CC72A" w14:textId="77777777" w:rsidR="00211FC1" w:rsidRPr="00FB5275" w:rsidRDefault="00211FC1" w:rsidP="00404E7F">
            <w:pPr>
              <w:pStyle w:val="TableBody"/>
              <w:framePr w:hSpace="0" w:wrap="auto" w:vAnchor="margin" w:hAnchor="text" w:xAlign="left" w:yAlign="inline"/>
              <w:rPr>
                <w:lang w:val="en-AU"/>
              </w:rPr>
            </w:pPr>
            <w:r w:rsidRPr="00FB5275">
              <w:rPr>
                <w:lang w:val="en-AU"/>
              </w:rPr>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00F17C3D" w14:textId="77777777" w:rsidR="00211FC1" w:rsidRPr="00FB5275" w:rsidRDefault="00211FC1" w:rsidP="00404E7F">
            <w:pPr>
              <w:pStyle w:val="TableBody"/>
              <w:framePr w:hSpace="0" w:wrap="auto" w:vAnchor="margin" w:hAnchor="text" w:xAlign="left" w:yAlign="inline"/>
              <w:rPr>
                <w:lang w:val="en-AU"/>
              </w:rPr>
            </w:pPr>
            <w:r w:rsidRPr="00FB5275">
              <w:rPr>
                <w:lang w:val="en-AU"/>
              </w:rPr>
              <w:t>North</w:t>
            </w:r>
          </w:p>
        </w:tc>
      </w:tr>
      <w:tr w:rsidR="00211FC1" w:rsidRPr="00FB5275" w14:paraId="24AAF81A"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B5E07CB" w14:textId="77777777" w:rsidR="00211FC1" w:rsidRPr="00FB5275" w:rsidRDefault="00211FC1" w:rsidP="00404E7F">
            <w:pPr>
              <w:pStyle w:val="TableBody"/>
              <w:framePr w:hSpace="0" w:wrap="auto" w:vAnchor="margin" w:hAnchor="text" w:xAlign="left" w:yAlign="inline"/>
              <w:rPr>
                <w:lang w:val="en-AU"/>
              </w:rPr>
            </w:pPr>
            <w:r w:rsidRPr="00FB5275">
              <w:rPr>
                <w:lang w:val="en-AU"/>
              </w:rPr>
              <w:t>Bill Entry ($)</w:t>
            </w:r>
          </w:p>
        </w:tc>
        <w:tc>
          <w:tcPr>
            <w:tcW w:w="2315" w:type="dxa"/>
            <w:tcBorders>
              <w:top w:val="single" w:sz="4" w:space="0" w:color="auto"/>
              <w:left w:val="single" w:sz="4" w:space="0" w:color="auto"/>
              <w:bottom w:val="single" w:sz="4" w:space="0" w:color="auto"/>
              <w:right w:val="single" w:sz="4" w:space="0" w:color="auto"/>
            </w:tcBorders>
            <w:noWrap/>
            <w:hideMark/>
          </w:tcPr>
          <w:p w14:paraId="215DC067" w14:textId="77777777" w:rsidR="00211FC1" w:rsidRPr="00FB5275" w:rsidRDefault="00211FC1" w:rsidP="00404E7F">
            <w:pPr>
              <w:pStyle w:val="TableBody"/>
              <w:framePr w:hSpace="0" w:wrap="auto" w:vAnchor="margin" w:hAnchor="text" w:xAlign="left" w:yAlign="inline"/>
              <w:rPr>
                <w:lang w:val="en-AU"/>
              </w:rPr>
            </w:pPr>
            <w:r w:rsidRPr="00FB5275">
              <w:rPr>
                <w:lang w:val="en-AU"/>
              </w:rPr>
              <w:t>-</w:t>
            </w:r>
          </w:p>
        </w:tc>
      </w:tr>
      <w:tr w:rsidR="00211FC1" w:rsidRPr="00FB5275" w14:paraId="72E23B74"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CB843" w14:textId="77777777" w:rsidR="00211FC1" w:rsidRPr="00FB5275" w:rsidRDefault="00211FC1" w:rsidP="00404E7F">
            <w:pPr>
              <w:pStyle w:val="TableBody"/>
              <w:framePr w:hSpace="0" w:wrap="auto" w:vAnchor="margin" w:hAnchor="text" w:xAlign="left" w:yAlign="inline"/>
              <w:rPr>
                <w:lang w:val="en-AU"/>
              </w:rPr>
            </w:pPr>
            <w:r w:rsidRPr="00FB5275">
              <w:rPr>
                <w:lang w:val="en-AU"/>
              </w:rPr>
              <w:t>Number of Occupants (people)</w:t>
            </w:r>
          </w:p>
        </w:tc>
        <w:tc>
          <w:tcPr>
            <w:tcW w:w="2315" w:type="dxa"/>
            <w:tcBorders>
              <w:top w:val="single" w:sz="4" w:space="0" w:color="auto"/>
              <w:left w:val="single" w:sz="4" w:space="0" w:color="auto"/>
              <w:bottom w:val="single" w:sz="4" w:space="0" w:color="auto"/>
              <w:right w:val="single" w:sz="4" w:space="0" w:color="auto"/>
            </w:tcBorders>
            <w:noWrap/>
            <w:hideMark/>
          </w:tcPr>
          <w:p w14:paraId="7335D2BB" w14:textId="77777777" w:rsidR="00211FC1" w:rsidRPr="00FB5275" w:rsidRDefault="00211FC1" w:rsidP="00404E7F">
            <w:pPr>
              <w:pStyle w:val="TableBody"/>
              <w:framePr w:hSpace="0" w:wrap="auto" w:vAnchor="margin" w:hAnchor="text" w:xAlign="left" w:yAlign="inline"/>
              <w:rPr>
                <w:lang w:val="en-AU"/>
              </w:rPr>
            </w:pPr>
            <w:r w:rsidRPr="00FB5275">
              <w:rPr>
                <w:lang w:val="en-AU"/>
              </w:rPr>
              <w:t>3</w:t>
            </w:r>
          </w:p>
        </w:tc>
      </w:tr>
    </w:tbl>
    <w:p w14:paraId="6C0FC427" w14:textId="77777777" w:rsidR="00211FC1" w:rsidRPr="00FB5275" w:rsidRDefault="00211FC1" w:rsidP="00404E7F"/>
    <w:p w14:paraId="33E5057A" w14:textId="77777777" w:rsidR="00211FC1" w:rsidRPr="00FB5275" w:rsidRDefault="00211FC1" w:rsidP="00404E7F"/>
    <w:p w14:paraId="740FF627" w14:textId="77777777" w:rsidR="00211FC1" w:rsidRPr="00FB5275" w:rsidRDefault="00211FC1" w:rsidP="00404E7F"/>
    <w:p w14:paraId="23633865" w14:textId="77777777" w:rsidR="00211FC1" w:rsidRPr="00FB5275" w:rsidRDefault="00211FC1" w:rsidP="00404E7F"/>
    <w:p w14:paraId="307748D8" w14:textId="77777777" w:rsidR="00211FC1" w:rsidRPr="00FB5275" w:rsidRDefault="00211FC1" w:rsidP="00404E7F"/>
    <w:p w14:paraId="6B324B40" w14:textId="77777777" w:rsidR="00211FC1" w:rsidRPr="00FB5275" w:rsidRDefault="00211FC1" w:rsidP="00404E7F"/>
    <w:p w14:paraId="037DCCB7" w14:textId="77777777" w:rsidR="00211FC1" w:rsidRPr="00FB5275" w:rsidRDefault="00211FC1" w:rsidP="00404E7F"/>
    <w:p w14:paraId="0C2342B4" w14:textId="77777777" w:rsidR="00211FC1" w:rsidRPr="00FB5275" w:rsidRDefault="00211FC1" w:rsidP="00404E7F"/>
    <w:p w14:paraId="3FC2AC09" w14:textId="77777777" w:rsidR="00211FC1" w:rsidRPr="00FB5275" w:rsidRDefault="00211FC1" w:rsidP="00404E7F"/>
    <w:p w14:paraId="2A4EBB66" w14:textId="77777777" w:rsidR="00211FC1" w:rsidRPr="00FB5275" w:rsidRDefault="00211FC1" w:rsidP="00404E7F"/>
    <w:p w14:paraId="297801A3" w14:textId="77777777" w:rsidR="00211FC1" w:rsidRPr="00FB5275" w:rsidRDefault="00211FC1" w:rsidP="00404E7F"/>
    <w:p w14:paraId="7BE38BEC" w14:textId="77777777" w:rsidR="00211FC1" w:rsidRPr="00FB5275" w:rsidRDefault="00211FC1" w:rsidP="00404E7F"/>
    <w:p w14:paraId="637BE866" w14:textId="77777777" w:rsidR="00211FC1" w:rsidRPr="00FB5275" w:rsidRDefault="00211FC1" w:rsidP="00404E7F"/>
    <w:p w14:paraId="238F8113" w14:textId="77777777" w:rsidR="00211FC1" w:rsidRPr="00FB5275" w:rsidRDefault="00211FC1" w:rsidP="00404E7F"/>
    <w:p w14:paraId="53577E95" w14:textId="77777777" w:rsidR="00211FC1" w:rsidRPr="00FB5275" w:rsidRDefault="00211FC1" w:rsidP="00404E7F"/>
    <w:p w14:paraId="5E9FFB4F" w14:textId="77777777" w:rsidR="00211FC1" w:rsidRPr="00FB5275" w:rsidRDefault="00211FC1" w:rsidP="00404E7F"/>
    <w:p w14:paraId="3A78F618" w14:textId="77777777" w:rsidR="00211FC1" w:rsidRPr="00FB5275" w:rsidRDefault="00211FC1" w:rsidP="00404E7F"/>
    <w:p w14:paraId="4D85BBE1" w14:textId="77777777" w:rsidR="00211FC1" w:rsidRPr="00FB5275" w:rsidRDefault="00211FC1" w:rsidP="00404E7F"/>
    <w:p w14:paraId="1E857351" w14:textId="77777777" w:rsidR="00211FC1" w:rsidRPr="00FB5275" w:rsidRDefault="00211FC1" w:rsidP="00404E7F"/>
    <w:p w14:paraId="00A5B655" w14:textId="77777777" w:rsidR="00211FC1" w:rsidRPr="00FB5275" w:rsidRDefault="00211FC1" w:rsidP="00404E7F"/>
    <w:p w14:paraId="70508E6D" w14:textId="77777777" w:rsidR="00211FC1" w:rsidRPr="00FB5275" w:rsidRDefault="00211FC1" w:rsidP="00404E7F"/>
    <w:p w14:paraId="5D74EA9A" w14:textId="77777777" w:rsidR="00211FC1" w:rsidRPr="00FB5275" w:rsidRDefault="00211FC1" w:rsidP="00404E7F"/>
    <w:p w14:paraId="6958F6D3" w14:textId="77777777" w:rsidR="00211FC1" w:rsidRPr="00FB5275" w:rsidRDefault="00211FC1" w:rsidP="00404E7F"/>
    <w:p w14:paraId="1501F78A" w14:textId="77777777" w:rsidR="00211FC1" w:rsidRPr="00FB5275" w:rsidRDefault="00211FC1" w:rsidP="00404E7F"/>
    <w:p w14:paraId="0782186B" w14:textId="77777777" w:rsidR="00211FC1" w:rsidRPr="00FB5275" w:rsidRDefault="00211FC1" w:rsidP="00404E7F"/>
    <w:p w14:paraId="24EF6597" w14:textId="77777777" w:rsidR="00211FC1" w:rsidRPr="00FB5275" w:rsidRDefault="00211FC1" w:rsidP="00404E7F"/>
    <w:p w14:paraId="0F19057C" w14:textId="77777777" w:rsidR="00211FC1" w:rsidRPr="00FB5275" w:rsidRDefault="00211FC1" w:rsidP="00404E7F"/>
    <w:p w14:paraId="4DF41F4B" w14:textId="77777777" w:rsidR="00211FC1" w:rsidRPr="00FB5275" w:rsidRDefault="00211FC1" w:rsidP="00404E7F"/>
    <w:p w14:paraId="29615165" w14:textId="77777777" w:rsidR="00211FC1" w:rsidRPr="00FB5275" w:rsidRDefault="00211FC1" w:rsidP="00404E7F"/>
    <w:p w14:paraId="157C5EAB" w14:textId="77777777" w:rsidR="00211FC1" w:rsidRPr="00FB5275" w:rsidRDefault="00211FC1" w:rsidP="00404E7F">
      <w:pPr>
        <w:sectPr w:rsidR="00211FC1" w:rsidRPr="00FB5275">
          <w:endnotePr>
            <w:numRestart w:val="eachSect"/>
          </w:endnotePr>
          <w:type w:val="continuous"/>
          <w:pgSz w:w="11906" w:h="16838"/>
          <w:pgMar w:top="1440" w:right="1440" w:bottom="1440" w:left="1440" w:header="709" w:footer="709" w:gutter="0"/>
          <w:cols w:space="720"/>
        </w:sectPr>
      </w:pPr>
    </w:p>
    <w:p w14:paraId="5F488AD4" w14:textId="77777777" w:rsidR="00211FC1" w:rsidRPr="00FB5275" w:rsidRDefault="00211FC1" w:rsidP="00211FC1">
      <w:pPr>
        <w:pStyle w:val="Heading2"/>
        <w:numPr>
          <w:ilvl w:val="1"/>
          <w:numId w:val="16"/>
        </w:numPr>
      </w:pPr>
      <w:bookmarkStart w:id="311" w:name="_Toc494568058"/>
      <w:r w:rsidRPr="00FB5275">
        <w:lastRenderedPageBreak/>
        <w:t>Output Production Figures</w:t>
      </w:r>
      <w:bookmarkEnd w:id="311"/>
    </w:p>
    <w:p w14:paraId="7D02D681" w14:textId="77777777" w:rsidR="00211FC1" w:rsidRPr="00FB5275" w:rsidRDefault="00211FC1" w:rsidP="00404E7F">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404E7F"/>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211FC1" w:rsidRPr="00FB5275" w14:paraId="4FEAE1D7"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2D42324D" w14:textId="77777777" w:rsidR="00211FC1" w:rsidRPr="00FB5275" w:rsidRDefault="00211FC1" w:rsidP="00404E7F">
            <w:pPr>
              <w:pStyle w:val="TableHeader"/>
              <w:rPr>
                <w:lang w:val="en-AU"/>
              </w:rPr>
            </w:pPr>
            <w:bookmarkStart w:id="312" w:name="_Ref492743114"/>
            <w:r w:rsidRPr="00FB5275">
              <w:rPr>
                <w:lang w:val="en-AU"/>
              </w:rPr>
              <w:t>City</w:t>
            </w:r>
          </w:p>
        </w:tc>
        <w:tc>
          <w:tcPr>
            <w:tcW w:w="2360" w:type="dxa"/>
            <w:shd w:val="clear" w:color="auto" w:fill="BFBFBF" w:themeFill="background1" w:themeFillShade="BF"/>
            <w:noWrap/>
            <w:hideMark/>
          </w:tcPr>
          <w:p w14:paraId="5F90826C" w14:textId="77777777" w:rsidR="00211FC1" w:rsidRPr="00FB5275" w:rsidRDefault="00211FC1" w:rsidP="00404E7F">
            <w:pPr>
              <w:pStyle w:val="TableHeader"/>
              <w:rPr>
                <w:lang w:val="en-AU"/>
              </w:rPr>
            </w:pPr>
            <w:r w:rsidRPr="00FB5275">
              <w:rPr>
                <w:lang w:val="en-AU"/>
              </w:rPr>
              <w:t>Townsville</w:t>
            </w:r>
          </w:p>
        </w:tc>
        <w:tc>
          <w:tcPr>
            <w:tcW w:w="1862" w:type="dxa"/>
            <w:shd w:val="clear" w:color="auto" w:fill="BFBFBF" w:themeFill="background1" w:themeFillShade="BF"/>
            <w:noWrap/>
            <w:hideMark/>
          </w:tcPr>
          <w:p w14:paraId="45E849E4" w14:textId="77777777" w:rsidR="00211FC1" w:rsidRPr="00FB5275" w:rsidRDefault="00211FC1" w:rsidP="00404E7F">
            <w:pPr>
              <w:pStyle w:val="TableHeader"/>
              <w:rPr>
                <w:lang w:val="en-AU"/>
              </w:rPr>
            </w:pPr>
            <w:r w:rsidRPr="00FB5275">
              <w:rPr>
                <w:lang w:val="en-AU"/>
              </w:rPr>
              <w:t>Darwin</w:t>
            </w:r>
          </w:p>
        </w:tc>
        <w:tc>
          <w:tcPr>
            <w:tcW w:w="1831" w:type="dxa"/>
            <w:shd w:val="clear" w:color="auto" w:fill="BFBFBF" w:themeFill="background1" w:themeFillShade="BF"/>
            <w:noWrap/>
            <w:hideMark/>
          </w:tcPr>
          <w:p w14:paraId="7B6795CD" w14:textId="77777777" w:rsidR="00211FC1" w:rsidRPr="00FB5275" w:rsidRDefault="00211FC1" w:rsidP="00404E7F">
            <w:pPr>
              <w:pStyle w:val="TableHeader"/>
              <w:rPr>
                <w:lang w:val="en-AU"/>
              </w:rPr>
            </w:pPr>
            <w:r w:rsidRPr="00FB5275">
              <w:rPr>
                <w:lang w:val="en-AU"/>
              </w:rPr>
              <w:t>Hobart</w:t>
            </w:r>
          </w:p>
        </w:tc>
      </w:tr>
      <w:tr w:rsidR="00211FC1" w:rsidRPr="00FB5275" w14:paraId="077C3F15" w14:textId="77777777" w:rsidTr="00404E7F">
        <w:trPr>
          <w:trHeight w:val="564"/>
        </w:trPr>
        <w:tc>
          <w:tcPr>
            <w:tcW w:w="4382" w:type="dxa"/>
            <w:hideMark/>
          </w:tcPr>
          <w:p w14:paraId="00E6E56D"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Usage (kWhr)</w:t>
            </w:r>
          </w:p>
        </w:tc>
        <w:tc>
          <w:tcPr>
            <w:tcW w:w="2360" w:type="dxa"/>
            <w:noWrap/>
            <w:hideMark/>
          </w:tcPr>
          <w:p w14:paraId="34FC44CA" w14:textId="77777777" w:rsidR="00211FC1" w:rsidRPr="00FB5275" w:rsidRDefault="00211FC1" w:rsidP="00404E7F">
            <w:pPr>
              <w:pStyle w:val="TableBody"/>
              <w:framePr w:hSpace="0" w:wrap="auto" w:vAnchor="margin" w:hAnchor="text" w:xAlign="left" w:yAlign="inline"/>
              <w:rPr>
                <w:lang w:val="en-AU"/>
              </w:rPr>
            </w:pPr>
            <w:r w:rsidRPr="00FB5275">
              <w:rPr>
                <w:lang w:val="en-AU"/>
              </w:rPr>
              <w:t>19.2</w:t>
            </w:r>
          </w:p>
        </w:tc>
        <w:tc>
          <w:tcPr>
            <w:tcW w:w="1862" w:type="dxa"/>
            <w:noWrap/>
            <w:hideMark/>
          </w:tcPr>
          <w:p w14:paraId="4CE7CA15" w14:textId="77777777" w:rsidR="00211FC1" w:rsidRPr="00FB5275" w:rsidRDefault="00211FC1" w:rsidP="00404E7F">
            <w:pPr>
              <w:pStyle w:val="TableBody"/>
              <w:framePr w:hSpace="0" w:wrap="auto" w:vAnchor="margin" w:hAnchor="text" w:xAlign="left" w:yAlign="inline"/>
              <w:rPr>
                <w:lang w:val="en-AU"/>
              </w:rPr>
            </w:pPr>
            <w:r w:rsidRPr="00FB5275">
              <w:rPr>
                <w:lang w:val="en-AU"/>
              </w:rPr>
              <w:t>18.5</w:t>
            </w:r>
          </w:p>
        </w:tc>
        <w:tc>
          <w:tcPr>
            <w:tcW w:w="1831" w:type="dxa"/>
            <w:noWrap/>
            <w:hideMark/>
          </w:tcPr>
          <w:p w14:paraId="73405EA8" w14:textId="77777777" w:rsidR="00211FC1" w:rsidRPr="00FB5275" w:rsidRDefault="00211FC1" w:rsidP="00404E7F">
            <w:pPr>
              <w:pStyle w:val="TableBody"/>
              <w:framePr w:hSpace="0" w:wrap="auto" w:vAnchor="margin" w:hAnchor="text" w:xAlign="left" w:yAlign="inline"/>
              <w:rPr>
                <w:lang w:val="en-AU"/>
              </w:rPr>
            </w:pPr>
            <w:r w:rsidRPr="00FB5275">
              <w:rPr>
                <w:lang w:val="en-AU"/>
              </w:rPr>
              <w:t>27.2</w:t>
            </w:r>
          </w:p>
        </w:tc>
      </w:tr>
      <w:tr w:rsidR="00211FC1" w:rsidRPr="00FB5275" w14:paraId="612A7475" w14:textId="77777777" w:rsidTr="00404E7F">
        <w:trPr>
          <w:trHeight w:val="564"/>
        </w:trPr>
        <w:tc>
          <w:tcPr>
            <w:tcW w:w="4382" w:type="dxa"/>
            <w:hideMark/>
          </w:tcPr>
          <w:p w14:paraId="448CB968"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Production (kWhr)</w:t>
            </w:r>
          </w:p>
        </w:tc>
        <w:tc>
          <w:tcPr>
            <w:tcW w:w="2360" w:type="dxa"/>
            <w:noWrap/>
            <w:hideMark/>
          </w:tcPr>
          <w:p w14:paraId="65B1AE22" w14:textId="77777777" w:rsidR="00211FC1" w:rsidRPr="00FB5275" w:rsidRDefault="00211FC1" w:rsidP="00404E7F">
            <w:pPr>
              <w:pStyle w:val="TableBody"/>
              <w:framePr w:hSpace="0" w:wrap="auto" w:vAnchor="margin" w:hAnchor="text" w:xAlign="left" w:yAlign="inline"/>
              <w:rPr>
                <w:lang w:val="en-AU"/>
              </w:rPr>
            </w:pPr>
            <w:r w:rsidRPr="00FB5275">
              <w:rPr>
                <w:lang w:val="en-AU"/>
              </w:rPr>
              <w:t>24.692</w:t>
            </w:r>
          </w:p>
        </w:tc>
        <w:tc>
          <w:tcPr>
            <w:tcW w:w="1862" w:type="dxa"/>
            <w:noWrap/>
            <w:hideMark/>
          </w:tcPr>
          <w:p w14:paraId="6C724902" w14:textId="77777777" w:rsidR="00211FC1" w:rsidRPr="00FB5275" w:rsidRDefault="00211FC1" w:rsidP="00404E7F">
            <w:pPr>
              <w:pStyle w:val="TableBody"/>
              <w:framePr w:hSpace="0" w:wrap="auto" w:vAnchor="margin" w:hAnchor="text" w:xAlign="left" w:yAlign="inline"/>
              <w:rPr>
                <w:lang w:val="en-AU"/>
              </w:rPr>
            </w:pPr>
            <w:r w:rsidRPr="00FB5275">
              <w:rPr>
                <w:lang w:val="en-AU"/>
              </w:rPr>
              <w:t>26.945</w:t>
            </w:r>
          </w:p>
        </w:tc>
        <w:tc>
          <w:tcPr>
            <w:tcW w:w="1831" w:type="dxa"/>
            <w:noWrap/>
            <w:hideMark/>
          </w:tcPr>
          <w:p w14:paraId="7767B8D3" w14:textId="77777777" w:rsidR="00211FC1" w:rsidRPr="00FB5275" w:rsidRDefault="00211FC1" w:rsidP="00404E7F">
            <w:pPr>
              <w:pStyle w:val="TableBody"/>
              <w:framePr w:hSpace="0" w:wrap="auto" w:vAnchor="margin" w:hAnchor="text" w:xAlign="left" w:yAlign="inline"/>
              <w:rPr>
                <w:lang w:val="en-AU"/>
              </w:rPr>
            </w:pPr>
            <w:r w:rsidRPr="00FB5275">
              <w:rPr>
                <w:lang w:val="en-AU"/>
              </w:rPr>
              <w:t>17.722</w:t>
            </w:r>
          </w:p>
        </w:tc>
      </w:tr>
      <w:tr w:rsidR="00211FC1" w:rsidRPr="00FB5275" w14:paraId="5EA74C1D" w14:textId="77777777" w:rsidTr="00404E7F">
        <w:trPr>
          <w:trHeight w:val="564"/>
        </w:trPr>
        <w:tc>
          <w:tcPr>
            <w:tcW w:w="4382" w:type="dxa"/>
            <w:hideMark/>
          </w:tcPr>
          <w:p w14:paraId="34C28572"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Storage (kWhr)</w:t>
            </w:r>
          </w:p>
        </w:tc>
        <w:tc>
          <w:tcPr>
            <w:tcW w:w="2360" w:type="dxa"/>
            <w:noWrap/>
            <w:hideMark/>
          </w:tcPr>
          <w:p w14:paraId="25863132" w14:textId="77777777" w:rsidR="00211FC1" w:rsidRPr="00FB5275" w:rsidRDefault="00211FC1" w:rsidP="00404E7F">
            <w:pPr>
              <w:pStyle w:val="TableBody"/>
              <w:framePr w:hSpace="0" w:wrap="auto" w:vAnchor="margin" w:hAnchor="text" w:xAlign="left" w:yAlign="inline"/>
              <w:rPr>
                <w:lang w:val="en-AU"/>
              </w:rPr>
            </w:pPr>
            <w:r w:rsidRPr="00FB5275">
              <w:rPr>
                <w:lang w:val="en-AU"/>
              </w:rPr>
              <w:t>10</w:t>
            </w:r>
          </w:p>
        </w:tc>
        <w:tc>
          <w:tcPr>
            <w:tcW w:w="1862" w:type="dxa"/>
            <w:noWrap/>
            <w:hideMark/>
          </w:tcPr>
          <w:p w14:paraId="281A0948" w14:textId="77777777" w:rsidR="00211FC1" w:rsidRPr="00FB5275" w:rsidRDefault="00211FC1" w:rsidP="00404E7F">
            <w:pPr>
              <w:pStyle w:val="TableBody"/>
              <w:framePr w:hSpace="0" w:wrap="auto" w:vAnchor="margin" w:hAnchor="text" w:xAlign="left" w:yAlign="inline"/>
              <w:rPr>
                <w:lang w:val="en-AU"/>
              </w:rPr>
            </w:pPr>
            <w:r w:rsidRPr="00FB5275">
              <w:rPr>
                <w:lang w:val="en-AU"/>
              </w:rPr>
              <w:t>10</w:t>
            </w:r>
          </w:p>
        </w:tc>
        <w:tc>
          <w:tcPr>
            <w:tcW w:w="1831" w:type="dxa"/>
            <w:noWrap/>
            <w:hideMark/>
          </w:tcPr>
          <w:p w14:paraId="09E2D8E4" w14:textId="77777777" w:rsidR="00211FC1" w:rsidRPr="00FB5275" w:rsidRDefault="00211FC1" w:rsidP="00404E7F">
            <w:pPr>
              <w:pStyle w:val="TableBody"/>
              <w:framePr w:hSpace="0" w:wrap="auto" w:vAnchor="margin" w:hAnchor="text" w:xAlign="left" w:yAlign="inline"/>
              <w:rPr>
                <w:lang w:val="en-AU"/>
              </w:rPr>
            </w:pPr>
            <w:r w:rsidRPr="00FB5275">
              <w:rPr>
                <w:lang w:val="en-AU"/>
              </w:rPr>
              <w:t>10</w:t>
            </w:r>
          </w:p>
        </w:tc>
      </w:tr>
      <w:tr w:rsidR="00211FC1" w:rsidRPr="00FB5275" w14:paraId="62589803" w14:textId="77777777" w:rsidTr="00404E7F">
        <w:trPr>
          <w:trHeight w:val="564"/>
        </w:trPr>
        <w:tc>
          <w:tcPr>
            <w:tcW w:w="4382" w:type="dxa"/>
            <w:hideMark/>
          </w:tcPr>
          <w:p w14:paraId="531FD198" w14:textId="77777777" w:rsidR="00211FC1" w:rsidRPr="00FB5275" w:rsidRDefault="00211FC1" w:rsidP="00404E7F">
            <w:pPr>
              <w:pStyle w:val="TableBody"/>
              <w:framePr w:hSpace="0" w:wrap="auto" w:vAnchor="margin" w:hAnchor="text" w:xAlign="left" w:yAlign="inline"/>
              <w:rPr>
                <w:lang w:val="en-AU"/>
              </w:rPr>
            </w:pPr>
            <w:r w:rsidRPr="00FB5275">
              <w:rPr>
                <w:lang w:val="en-AU"/>
              </w:rPr>
              <w:t>Total Exported (kWhr)</w:t>
            </w:r>
          </w:p>
        </w:tc>
        <w:tc>
          <w:tcPr>
            <w:tcW w:w="2360" w:type="dxa"/>
            <w:noWrap/>
            <w:hideMark/>
          </w:tcPr>
          <w:p w14:paraId="06B8A4FD" w14:textId="77777777" w:rsidR="00211FC1" w:rsidRPr="00FB5275" w:rsidRDefault="00211FC1" w:rsidP="00404E7F">
            <w:pPr>
              <w:pStyle w:val="TableBody"/>
              <w:framePr w:hSpace="0" w:wrap="auto" w:vAnchor="margin" w:hAnchor="text" w:xAlign="left" w:yAlign="inline"/>
              <w:rPr>
                <w:lang w:val="en-AU"/>
              </w:rPr>
            </w:pPr>
            <w:r w:rsidRPr="00FB5275">
              <w:rPr>
                <w:lang w:val="en-AU"/>
              </w:rPr>
              <w:t>6.461</w:t>
            </w:r>
          </w:p>
        </w:tc>
        <w:tc>
          <w:tcPr>
            <w:tcW w:w="1862" w:type="dxa"/>
            <w:noWrap/>
            <w:hideMark/>
          </w:tcPr>
          <w:p w14:paraId="749E3F8B" w14:textId="77777777" w:rsidR="00211FC1" w:rsidRPr="00FB5275" w:rsidRDefault="00211FC1" w:rsidP="00404E7F">
            <w:pPr>
              <w:pStyle w:val="TableBody"/>
              <w:framePr w:hSpace="0" w:wrap="auto" w:vAnchor="margin" w:hAnchor="text" w:xAlign="left" w:yAlign="inline"/>
              <w:rPr>
                <w:lang w:val="en-AU"/>
              </w:rPr>
            </w:pPr>
            <w:r w:rsidRPr="00FB5275">
              <w:rPr>
                <w:lang w:val="en-AU"/>
              </w:rPr>
              <w:t>7.963</w:t>
            </w:r>
          </w:p>
        </w:tc>
        <w:tc>
          <w:tcPr>
            <w:tcW w:w="1831" w:type="dxa"/>
            <w:noWrap/>
            <w:hideMark/>
          </w:tcPr>
          <w:p w14:paraId="75F8BC31" w14:textId="77777777" w:rsidR="00211FC1" w:rsidRPr="00FB5275" w:rsidRDefault="00211FC1" w:rsidP="00404E7F">
            <w:pPr>
              <w:pStyle w:val="TableBody"/>
              <w:framePr w:hSpace="0" w:wrap="auto" w:vAnchor="margin" w:hAnchor="text" w:xAlign="left" w:yAlign="inline"/>
              <w:rPr>
                <w:lang w:val="en-AU"/>
              </w:rPr>
            </w:pPr>
            <w:r w:rsidRPr="00FB5275">
              <w:rPr>
                <w:lang w:val="en-AU"/>
              </w:rPr>
              <w:t>1.815</w:t>
            </w:r>
          </w:p>
        </w:tc>
      </w:tr>
      <w:tr w:rsidR="00211FC1" w:rsidRPr="00FB5275" w14:paraId="5ED13FEB" w14:textId="77777777" w:rsidTr="00404E7F">
        <w:trPr>
          <w:trHeight w:val="564"/>
        </w:trPr>
        <w:tc>
          <w:tcPr>
            <w:tcW w:w="4382" w:type="dxa"/>
            <w:hideMark/>
          </w:tcPr>
          <w:p w14:paraId="7BCCA0CD"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Cost – Standard ($)</w:t>
            </w:r>
          </w:p>
        </w:tc>
        <w:tc>
          <w:tcPr>
            <w:tcW w:w="2360" w:type="dxa"/>
            <w:noWrap/>
            <w:hideMark/>
          </w:tcPr>
          <w:p w14:paraId="7441C005" w14:textId="77777777" w:rsidR="00211FC1" w:rsidRPr="00FB5275" w:rsidRDefault="00211FC1" w:rsidP="00404E7F">
            <w:pPr>
              <w:pStyle w:val="TableBody"/>
              <w:framePr w:hSpace="0" w:wrap="auto" w:vAnchor="margin" w:hAnchor="text" w:xAlign="left" w:yAlign="inline"/>
              <w:rPr>
                <w:lang w:val="en-AU"/>
              </w:rPr>
            </w:pPr>
            <w:r w:rsidRPr="00FB5275">
              <w:rPr>
                <w:lang w:val="en-AU"/>
              </w:rPr>
              <w:t>5.326</w:t>
            </w:r>
          </w:p>
        </w:tc>
        <w:tc>
          <w:tcPr>
            <w:tcW w:w="1862" w:type="dxa"/>
            <w:noWrap/>
            <w:hideMark/>
          </w:tcPr>
          <w:p w14:paraId="19708138" w14:textId="77777777" w:rsidR="00211FC1" w:rsidRPr="00FB5275" w:rsidRDefault="00211FC1" w:rsidP="00404E7F">
            <w:pPr>
              <w:pStyle w:val="TableBody"/>
              <w:framePr w:hSpace="0" w:wrap="auto" w:vAnchor="margin" w:hAnchor="text" w:xAlign="left" w:yAlign="inline"/>
              <w:rPr>
                <w:lang w:val="en-AU"/>
              </w:rPr>
            </w:pPr>
            <w:r w:rsidRPr="00FB5275">
              <w:rPr>
                <w:lang w:val="en-AU"/>
              </w:rPr>
              <w:t>5.131</w:t>
            </w:r>
          </w:p>
        </w:tc>
        <w:tc>
          <w:tcPr>
            <w:tcW w:w="1831" w:type="dxa"/>
            <w:noWrap/>
            <w:hideMark/>
          </w:tcPr>
          <w:p w14:paraId="0C1A0F7F" w14:textId="77777777" w:rsidR="00211FC1" w:rsidRPr="00FB5275" w:rsidRDefault="00211FC1" w:rsidP="00404E7F">
            <w:pPr>
              <w:pStyle w:val="TableBody"/>
              <w:framePr w:hSpace="0" w:wrap="auto" w:vAnchor="margin" w:hAnchor="text" w:xAlign="left" w:yAlign="inline"/>
              <w:rPr>
                <w:lang w:val="en-AU"/>
              </w:rPr>
            </w:pPr>
            <w:r w:rsidRPr="00FB5275">
              <w:rPr>
                <w:lang w:val="en-AU"/>
              </w:rPr>
              <w:t>7.545</w:t>
            </w:r>
          </w:p>
        </w:tc>
      </w:tr>
      <w:tr w:rsidR="00211FC1" w:rsidRPr="00FB5275" w14:paraId="233BC7BE" w14:textId="77777777" w:rsidTr="00404E7F">
        <w:trPr>
          <w:trHeight w:val="564"/>
        </w:trPr>
        <w:tc>
          <w:tcPr>
            <w:tcW w:w="4382" w:type="dxa"/>
            <w:hideMark/>
          </w:tcPr>
          <w:p w14:paraId="1C8E10D6"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Cost – Import ($)</w:t>
            </w:r>
          </w:p>
        </w:tc>
        <w:tc>
          <w:tcPr>
            <w:tcW w:w="2360" w:type="dxa"/>
            <w:noWrap/>
            <w:hideMark/>
          </w:tcPr>
          <w:p w14:paraId="11289BE4" w14:textId="77777777" w:rsidR="00211FC1" w:rsidRPr="00FB5275" w:rsidRDefault="00211FC1" w:rsidP="00404E7F">
            <w:pPr>
              <w:pStyle w:val="TableBody"/>
              <w:framePr w:hSpace="0" w:wrap="auto" w:vAnchor="margin" w:hAnchor="text" w:xAlign="left" w:yAlign="inline"/>
              <w:rPr>
                <w:lang w:val="en-AU"/>
              </w:rPr>
            </w:pPr>
            <w:r w:rsidRPr="00FB5275">
              <w:rPr>
                <w:lang w:val="en-AU"/>
              </w:rPr>
              <w:t>0.268</w:t>
            </w:r>
          </w:p>
        </w:tc>
        <w:tc>
          <w:tcPr>
            <w:tcW w:w="1862" w:type="dxa"/>
            <w:noWrap/>
            <w:hideMark/>
          </w:tcPr>
          <w:p w14:paraId="5DF12B81" w14:textId="77777777" w:rsidR="00211FC1" w:rsidRPr="00FB5275" w:rsidRDefault="00211FC1" w:rsidP="00404E7F">
            <w:pPr>
              <w:pStyle w:val="TableBody"/>
              <w:framePr w:hSpace="0" w:wrap="auto" w:vAnchor="margin" w:hAnchor="text" w:xAlign="left" w:yAlign="inline"/>
              <w:rPr>
                <w:lang w:val="en-AU"/>
              </w:rPr>
            </w:pPr>
            <w:r w:rsidRPr="00FB5275">
              <w:rPr>
                <w:lang w:val="en-AU"/>
              </w:rPr>
              <w:t>-0.133</w:t>
            </w:r>
          </w:p>
        </w:tc>
        <w:tc>
          <w:tcPr>
            <w:tcW w:w="1831" w:type="dxa"/>
            <w:noWrap/>
            <w:hideMark/>
          </w:tcPr>
          <w:p w14:paraId="081EDE1E" w14:textId="77777777" w:rsidR="00211FC1" w:rsidRPr="00FB5275" w:rsidRDefault="00211FC1" w:rsidP="00404E7F">
            <w:pPr>
              <w:pStyle w:val="TableBody"/>
              <w:framePr w:hSpace="0" w:wrap="auto" w:vAnchor="margin" w:hAnchor="text" w:xAlign="left" w:yAlign="inline"/>
              <w:rPr>
                <w:lang w:val="en-AU"/>
              </w:rPr>
            </w:pPr>
            <w:r w:rsidRPr="00FB5275">
              <w:rPr>
                <w:lang w:val="en-AU"/>
              </w:rPr>
              <w:t>3.132</w:t>
            </w:r>
          </w:p>
        </w:tc>
      </w:tr>
      <w:tr w:rsidR="00211FC1" w:rsidRPr="00FB5275" w14:paraId="173BC0A7" w14:textId="77777777" w:rsidTr="00404E7F">
        <w:trPr>
          <w:trHeight w:val="564"/>
        </w:trPr>
        <w:tc>
          <w:tcPr>
            <w:tcW w:w="4382" w:type="dxa"/>
            <w:hideMark/>
          </w:tcPr>
          <w:p w14:paraId="476A8942"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Cost – Export ($)</w:t>
            </w:r>
          </w:p>
        </w:tc>
        <w:tc>
          <w:tcPr>
            <w:tcW w:w="2360" w:type="dxa"/>
            <w:noWrap/>
            <w:hideMark/>
          </w:tcPr>
          <w:p w14:paraId="5D207C85" w14:textId="77777777" w:rsidR="00211FC1" w:rsidRPr="00FB5275" w:rsidRDefault="00211FC1" w:rsidP="00404E7F">
            <w:pPr>
              <w:pStyle w:val="TableBody"/>
              <w:framePr w:hSpace="0" w:wrap="auto" w:vAnchor="margin" w:hAnchor="text" w:xAlign="left" w:yAlign="inline"/>
              <w:rPr>
                <w:lang w:val="en-AU"/>
              </w:rPr>
            </w:pPr>
            <w:r w:rsidRPr="00FB5275">
              <w:rPr>
                <w:lang w:val="en-AU"/>
              </w:rPr>
              <w:t>0.500</w:t>
            </w:r>
          </w:p>
        </w:tc>
        <w:tc>
          <w:tcPr>
            <w:tcW w:w="1862" w:type="dxa"/>
            <w:noWrap/>
            <w:hideMark/>
          </w:tcPr>
          <w:p w14:paraId="4255E876" w14:textId="77777777" w:rsidR="00211FC1" w:rsidRPr="00FB5275" w:rsidRDefault="00211FC1" w:rsidP="00404E7F">
            <w:pPr>
              <w:pStyle w:val="TableBody"/>
              <w:framePr w:hSpace="0" w:wrap="auto" w:vAnchor="margin" w:hAnchor="text" w:xAlign="left" w:yAlign="inline"/>
              <w:rPr>
                <w:lang w:val="en-AU"/>
              </w:rPr>
            </w:pPr>
            <w:r w:rsidRPr="00FB5275">
              <w:rPr>
                <w:lang w:val="en-AU"/>
              </w:rPr>
              <w:t>0.616</w:t>
            </w:r>
          </w:p>
        </w:tc>
        <w:tc>
          <w:tcPr>
            <w:tcW w:w="1831" w:type="dxa"/>
            <w:noWrap/>
            <w:hideMark/>
          </w:tcPr>
          <w:p w14:paraId="74C3D127" w14:textId="77777777" w:rsidR="00211FC1" w:rsidRPr="00FB5275" w:rsidRDefault="00211FC1" w:rsidP="00404E7F">
            <w:pPr>
              <w:pStyle w:val="TableBody"/>
              <w:framePr w:hSpace="0" w:wrap="auto" w:vAnchor="margin" w:hAnchor="text" w:xAlign="left" w:yAlign="inline"/>
              <w:rPr>
                <w:lang w:val="en-AU"/>
              </w:rPr>
            </w:pPr>
            <w:r w:rsidRPr="00FB5275">
              <w:rPr>
                <w:lang w:val="en-AU"/>
              </w:rPr>
              <w:t>0.140</w:t>
            </w:r>
          </w:p>
        </w:tc>
      </w:tr>
      <w:tr w:rsidR="00211FC1" w:rsidRPr="00FB5275" w14:paraId="390AFAD9" w14:textId="77777777" w:rsidTr="00404E7F">
        <w:trPr>
          <w:trHeight w:val="564"/>
        </w:trPr>
        <w:tc>
          <w:tcPr>
            <w:tcW w:w="4382" w:type="dxa"/>
            <w:hideMark/>
          </w:tcPr>
          <w:p w14:paraId="6A5A8754" w14:textId="77777777" w:rsidR="00211FC1" w:rsidRPr="00FB5275" w:rsidRDefault="00211FC1" w:rsidP="00404E7F">
            <w:pPr>
              <w:pStyle w:val="TableBody"/>
              <w:framePr w:hSpace="0" w:wrap="auto" w:vAnchor="margin" w:hAnchor="text" w:xAlign="left" w:yAlign="inline"/>
              <w:rPr>
                <w:lang w:val="en-AU"/>
              </w:rPr>
            </w:pPr>
            <w:r w:rsidRPr="00FB5275">
              <w:rPr>
                <w:lang w:val="en-AU"/>
              </w:rPr>
              <w:t>Daily Cost - Actual Savings ($)</w:t>
            </w:r>
          </w:p>
        </w:tc>
        <w:tc>
          <w:tcPr>
            <w:tcW w:w="2360" w:type="dxa"/>
            <w:noWrap/>
            <w:hideMark/>
          </w:tcPr>
          <w:p w14:paraId="2E06985A" w14:textId="77777777" w:rsidR="00211FC1" w:rsidRPr="00FB5275" w:rsidRDefault="00211FC1" w:rsidP="00404E7F">
            <w:pPr>
              <w:pStyle w:val="TableBody"/>
              <w:framePr w:hSpace="0" w:wrap="auto" w:vAnchor="margin" w:hAnchor="text" w:xAlign="left" w:yAlign="inline"/>
              <w:rPr>
                <w:lang w:val="en-AU"/>
              </w:rPr>
            </w:pPr>
            <w:r w:rsidRPr="00FB5275">
              <w:rPr>
                <w:lang w:val="en-AU"/>
              </w:rPr>
              <w:t>5.557</w:t>
            </w:r>
          </w:p>
        </w:tc>
        <w:tc>
          <w:tcPr>
            <w:tcW w:w="1862" w:type="dxa"/>
            <w:noWrap/>
            <w:hideMark/>
          </w:tcPr>
          <w:p w14:paraId="4E0F91AE" w14:textId="77777777" w:rsidR="00211FC1" w:rsidRPr="00FB5275" w:rsidRDefault="00211FC1" w:rsidP="00404E7F">
            <w:pPr>
              <w:pStyle w:val="TableBody"/>
              <w:framePr w:hSpace="0" w:wrap="auto" w:vAnchor="margin" w:hAnchor="text" w:xAlign="left" w:yAlign="inline"/>
              <w:rPr>
                <w:lang w:val="en-AU"/>
              </w:rPr>
            </w:pPr>
            <w:r w:rsidRPr="00FB5275">
              <w:rPr>
                <w:lang w:val="en-AU"/>
              </w:rPr>
              <w:t>5.881</w:t>
            </w:r>
          </w:p>
        </w:tc>
        <w:tc>
          <w:tcPr>
            <w:tcW w:w="1831" w:type="dxa"/>
            <w:noWrap/>
            <w:hideMark/>
          </w:tcPr>
          <w:p w14:paraId="4654AA02" w14:textId="77777777" w:rsidR="00211FC1" w:rsidRPr="00FB5275" w:rsidRDefault="00211FC1" w:rsidP="00404E7F">
            <w:pPr>
              <w:pStyle w:val="TableBody"/>
              <w:framePr w:hSpace="0" w:wrap="auto" w:vAnchor="margin" w:hAnchor="text" w:xAlign="left" w:yAlign="inline"/>
              <w:rPr>
                <w:lang w:val="en-AU"/>
              </w:rPr>
            </w:pPr>
            <w:r w:rsidRPr="00FB5275">
              <w:rPr>
                <w:lang w:val="en-AU"/>
              </w:rPr>
              <w:t>4.553</w:t>
            </w:r>
          </w:p>
        </w:tc>
      </w:tr>
      <w:tr w:rsidR="00211FC1" w:rsidRPr="00FB5275" w14:paraId="028BEE4F" w14:textId="77777777" w:rsidTr="00404E7F">
        <w:trPr>
          <w:trHeight w:val="564"/>
        </w:trPr>
        <w:tc>
          <w:tcPr>
            <w:tcW w:w="4382" w:type="dxa"/>
            <w:hideMark/>
          </w:tcPr>
          <w:p w14:paraId="754634CA" w14:textId="77777777" w:rsidR="00211FC1" w:rsidRPr="00FB5275" w:rsidRDefault="00211FC1" w:rsidP="00404E7F">
            <w:pPr>
              <w:pStyle w:val="TableBody"/>
              <w:framePr w:hSpace="0" w:wrap="auto" w:vAnchor="margin" w:hAnchor="text" w:xAlign="left" w:yAlign="inline"/>
              <w:rPr>
                <w:lang w:val="en-AU"/>
              </w:rPr>
            </w:pPr>
            <w:r w:rsidRPr="00FB5275">
              <w:rPr>
                <w:lang w:val="en-AU"/>
              </w:rPr>
              <w:t>ESA - Solar Offset (%)</w:t>
            </w:r>
          </w:p>
        </w:tc>
        <w:tc>
          <w:tcPr>
            <w:tcW w:w="2360" w:type="dxa"/>
            <w:noWrap/>
            <w:hideMark/>
          </w:tcPr>
          <w:p w14:paraId="2164210C" w14:textId="77777777" w:rsidR="00211FC1" w:rsidRPr="00FB5275" w:rsidRDefault="00211FC1" w:rsidP="00404E7F">
            <w:pPr>
              <w:pStyle w:val="TableBody"/>
              <w:framePr w:hSpace="0" w:wrap="auto" w:vAnchor="margin" w:hAnchor="text" w:xAlign="left" w:yAlign="inline"/>
              <w:rPr>
                <w:lang w:val="en-AU"/>
              </w:rPr>
            </w:pPr>
            <w:r w:rsidRPr="00FB5275">
              <w:rPr>
                <w:lang w:val="en-AU"/>
              </w:rPr>
              <w:t>42.9</w:t>
            </w:r>
          </w:p>
        </w:tc>
        <w:tc>
          <w:tcPr>
            <w:tcW w:w="1862" w:type="dxa"/>
            <w:noWrap/>
            <w:hideMark/>
          </w:tcPr>
          <w:p w14:paraId="19547FFC" w14:textId="77777777" w:rsidR="00211FC1" w:rsidRPr="00FB5275" w:rsidRDefault="00211FC1" w:rsidP="00404E7F">
            <w:pPr>
              <w:pStyle w:val="TableBody"/>
              <w:framePr w:hSpace="0" w:wrap="auto" w:vAnchor="margin" w:hAnchor="text" w:xAlign="left" w:yAlign="inline"/>
              <w:rPr>
                <w:lang w:val="en-AU"/>
              </w:rPr>
            </w:pPr>
            <w:r w:rsidRPr="00FB5275">
              <w:rPr>
                <w:lang w:val="en-AU"/>
              </w:rPr>
              <w:t>47.3</w:t>
            </w:r>
          </w:p>
        </w:tc>
        <w:tc>
          <w:tcPr>
            <w:tcW w:w="1831" w:type="dxa"/>
            <w:noWrap/>
            <w:hideMark/>
          </w:tcPr>
          <w:p w14:paraId="59BEA9FB" w14:textId="77777777" w:rsidR="00211FC1" w:rsidRPr="00FB5275" w:rsidRDefault="00211FC1" w:rsidP="00404E7F">
            <w:pPr>
              <w:pStyle w:val="TableBody"/>
              <w:framePr w:hSpace="0" w:wrap="auto" w:vAnchor="margin" w:hAnchor="text" w:xAlign="left" w:yAlign="inline"/>
              <w:rPr>
                <w:lang w:val="en-AU"/>
              </w:rPr>
            </w:pPr>
            <w:r w:rsidRPr="00FB5275">
              <w:rPr>
                <w:lang w:val="en-AU"/>
              </w:rPr>
              <w:t>21.7</w:t>
            </w:r>
          </w:p>
        </w:tc>
      </w:tr>
      <w:tr w:rsidR="00211FC1" w:rsidRPr="00FB5275" w14:paraId="406AB01C" w14:textId="77777777" w:rsidTr="00404E7F">
        <w:trPr>
          <w:trHeight w:val="564"/>
        </w:trPr>
        <w:tc>
          <w:tcPr>
            <w:tcW w:w="4382" w:type="dxa"/>
            <w:hideMark/>
          </w:tcPr>
          <w:p w14:paraId="4D42044C" w14:textId="77777777" w:rsidR="00211FC1" w:rsidRPr="00FB5275" w:rsidRDefault="00211FC1" w:rsidP="00404E7F">
            <w:pPr>
              <w:pStyle w:val="TableBody"/>
              <w:framePr w:hSpace="0" w:wrap="auto" w:vAnchor="margin" w:hAnchor="text" w:xAlign="left" w:yAlign="inline"/>
              <w:rPr>
                <w:lang w:val="en-AU"/>
              </w:rPr>
            </w:pPr>
            <w:r w:rsidRPr="00FB5275">
              <w:rPr>
                <w:lang w:val="en-AU"/>
              </w:rPr>
              <w:t>ESA - Battery Offset (%)</w:t>
            </w:r>
          </w:p>
        </w:tc>
        <w:tc>
          <w:tcPr>
            <w:tcW w:w="2360" w:type="dxa"/>
            <w:noWrap/>
            <w:hideMark/>
          </w:tcPr>
          <w:p w14:paraId="78ABA8E8" w14:textId="77777777" w:rsidR="00211FC1" w:rsidRPr="00FB5275" w:rsidRDefault="00211FC1" w:rsidP="00404E7F">
            <w:pPr>
              <w:pStyle w:val="TableBody"/>
              <w:framePr w:hSpace="0" w:wrap="auto" w:vAnchor="margin" w:hAnchor="text" w:xAlign="left" w:yAlign="inline"/>
              <w:rPr>
                <w:lang w:val="en-AU"/>
              </w:rPr>
            </w:pPr>
            <w:r w:rsidRPr="00FB5275">
              <w:rPr>
                <w:lang w:val="en-AU"/>
              </w:rPr>
              <w:t>52.1</w:t>
            </w:r>
          </w:p>
        </w:tc>
        <w:tc>
          <w:tcPr>
            <w:tcW w:w="1862" w:type="dxa"/>
            <w:noWrap/>
            <w:hideMark/>
          </w:tcPr>
          <w:p w14:paraId="6C7BC031" w14:textId="77777777" w:rsidR="00211FC1" w:rsidRPr="00FB5275" w:rsidRDefault="00211FC1" w:rsidP="00404E7F">
            <w:pPr>
              <w:pStyle w:val="TableBody"/>
              <w:framePr w:hSpace="0" w:wrap="auto" w:vAnchor="margin" w:hAnchor="text" w:xAlign="left" w:yAlign="inline"/>
              <w:rPr>
                <w:lang w:val="en-AU"/>
              </w:rPr>
            </w:pPr>
            <w:r w:rsidRPr="00FB5275">
              <w:rPr>
                <w:lang w:val="en-AU"/>
              </w:rPr>
              <w:t>52.7</w:t>
            </w:r>
          </w:p>
        </w:tc>
        <w:tc>
          <w:tcPr>
            <w:tcW w:w="1831" w:type="dxa"/>
            <w:noWrap/>
            <w:hideMark/>
          </w:tcPr>
          <w:p w14:paraId="62891800" w14:textId="77777777" w:rsidR="00211FC1" w:rsidRPr="00FB5275" w:rsidRDefault="00211FC1" w:rsidP="00404E7F">
            <w:pPr>
              <w:pStyle w:val="TableBody"/>
              <w:framePr w:hSpace="0" w:wrap="auto" w:vAnchor="margin" w:hAnchor="text" w:xAlign="left" w:yAlign="inline"/>
              <w:rPr>
                <w:lang w:val="en-AU"/>
              </w:rPr>
            </w:pPr>
            <w:r w:rsidRPr="00FB5275">
              <w:rPr>
                <w:lang w:val="en-AU"/>
              </w:rPr>
              <w:t>36.8</w:t>
            </w:r>
          </w:p>
        </w:tc>
      </w:tr>
      <w:tr w:rsidR="00211FC1" w:rsidRPr="00FB5275" w14:paraId="3BA27340" w14:textId="77777777" w:rsidTr="00404E7F">
        <w:trPr>
          <w:trHeight w:val="564"/>
        </w:trPr>
        <w:tc>
          <w:tcPr>
            <w:tcW w:w="4382" w:type="dxa"/>
            <w:hideMark/>
          </w:tcPr>
          <w:p w14:paraId="57F30287" w14:textId="77777777" w:rsidR="00211FC1" w:rsidRPr="00FB5275" w:rsidRDefault="00211FC1" w:rsidP="00404E7F">
            <w:pPr>
              <w:pStyle w:val="TableBody"/>
              <w:framePr w:hSpace="0" w:wrap="auto" w:vAnchor="margin" w:hAnchor="text" w:xAlign="left" w:yAlign="inline"/>
              <w:rPr>
                <w:lang w:val="en-AU"/>
              </w:rPr>
            </w:pPr>
            <w:r w:rsidRPr="00FB5275">
              <w:rPr>
                <w:lang w:val="en-AU"/>
              </w:rPr>
              <w:t>ESA - Grid Imports (%)</w:t>
            </w:r>
          </w:p>
        </w:tc>
        <w:tc>
          <w:tcPr>
            <w:tcW w:w="2360" w:type="dxa"/>
            <w:noWrap/>
            <w:hideMark/>
          </w:tcPr>
          <w:p w14:paraId="20B4E583" w14:textId="77777777" w:rsidR="00211FC1" w:rsidRPr="00FB5275" w:rsidRDefault="00211FC1" w:rsidP="00404E7F">
            <w:pPr>
              <w:pStyle w:val="TableBody"/>
              <w:framePr w:hSpace="0" w:wrap="auto" w:vAnchor="margin" w:hAnchor="text" w:xAlign="left" w:yAlign="inline"/>
              <w:rPr>
                <w:lang w:val="en-AU"/>
              </w:rPr>
            </w:pPr>
            <w:r w:rsidRPr="00FB5275">
              <w:rPr>
                <w:lang w:val="en-AU"/>
              </w:rPr>
              <w:t>5.1</w:t>
            </w:r>
          </w:p>
        </w:tc>
        <w:tc>
          <w:tcPr>
            <w:tcW w:w="1862" w:type="dxa"/>
            <w:noWrap/>
            <w:hideMark/>
          </w:tcPr>
          <w:p w14:paraId="56D59EB7" w14:textId="77777777" w:rsidR="00211FC1" w:rsidRPr="00FB5275" w:rsidRDefault="00211FC1" w:rsidP="00404E7F">
            <w:pPr>
              <w:pStyle w:val="TableBody"/>
              <w:framePr w:hSpace="0" w:wrap="auto" w:vAnchor="margin" w:hAnchor="text" w:xAlign="left" w:yAlign="inline"/>
              <w:rPr>
                <w:lang w:val="en-AU"/>
              </w:rPr>
            </w:pPr>
            <w:r w:rsidRPr="00FB5275">
              <w:rPr>
                <w:lang w:val="en-AU"/>
              </w:rPr>
              <w:t>0.0</w:t>
            </w:r>
          </w:p>
        </w:tc>
        <w:tc>
          <w:tcPr>
            <w:tcW w:w="1831" w:type="dxa"/>
            <w:noWrap/>
            <w:hideMark/>
          </w:tcPr>
          <w:p w14:paraId="5C36C14C" w14:textId="77777777" w:rsidR="00211FC1" w:rsidRPr="00FB5275" w:rsidRDefault="00211FC1" w:rsidP="00404E7F">
            <w:pPr>
              <w:pStyle w:val="TableBody"/>
              <w:framePr w:hSpace="0" w:wrap="auto" w:vAnchor="margin" w:hAnchor="text" w:xAlign="left" w:yAlign="inline"/>
              <w:rPr>
                <w:lang w:val="en-AU"/>
              </w:rPr>
            </w:pPr>
            <w:r w:rsidRPr="00FB5275">
              <w:rPr>
                <w:lang w:val="en-AU"/>
              </w:rPr>
              <w:t>41.5</w:t>
            </w:r>
          </w:p>
        </w:tc>
      </w:tr>
    </w:tbl>
    <w:p w14:paraId="622C34A4" w14:textId="77777777" w:rsidR="00211FC1" w:rsidRPr="00FB5275" w:rsidRDefault="00211FC1" w:rsidP="00404E7F">
      <w:pPr>
        <w:pStyle w:val="Caption"/>
      </w:pPr>
      <w:bookmarkStart w:id="313" w:name="_Ref493368795"/>
      <w:bookmarkStart w:id="314" w:name="_Toc494553817"/>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3</w:t>
      </w:r>
      <w:r w:rsidRPr="00FB5275">
        <w:fldChar w:fldCharType="end"/>
      </w:r>
      <w:bookmarkEnd w:id="312"/>
      <w:bookmarkEnd w:id="313"/>
      <w:r w:rsidRPr="00FB5275">
        <w:t xml:space="preserve"> - Output Production Figures</w:t>
      </w:r>
      <w:bookmarkEnd w:id="314"/>
    </w:p>
    <w:p w14:paraId="54EC61FA" w14:textId="77777777" w:rsidR="00211FC1" w:rsidRPr="00FB5275" w:rsidRDefault="00211FC1" w:rsidP="00404E7F"/>
    <w:p w14:paraId="0B778AF7" w14:textId="77777777" w:rsidR="00211FC1" w:rsidRPr="00FB5275" w:rsidRDefault="00211FC1" w:rsidP="00404E7F"/>
    <w:p w14:paraId="041AE2BA" w14:textId="77777777" w:rsidR="00211FC1" w:rsidRPr="00FB5275" w:rsidRDefault="00211FC1" w:rsidP="00404E7F"/>
    <w:p w14:paraId="1678A781" w14:textId="77777777" w:rsidR="00211FC1" w:rsidRPr="00FB5275" w:rsidRDefault="00211FC1" w:rsidP="00404E7F">
      <w:pPr>
        <w:sectPr w:rsidR="00211FC1" w:rsidRPr="00FB5275">
          <w:endnotePr>
            <w:numRestart w:val="eachSect"/>
          </w:endnotePr>
          <w:pgSz w:w="11906" w:h="16838"/>
          <w:pgMar w:top="1440" w:right="1440" w:bottom="1440" w:left="1440" w:header="709" w:footer="709" w:gutter="0"/>
          <w:cols w:space="720"/>
        </w:sectPr>
      </w:pPr>
    </w:p>
    <w:p w14:paraId="2DBEC09A" w14:textId="77777777" w:rsidR="00211FC1" w:rsidRPr="00FB5275" w:rsidRDefault="00211FC1" w:rsidP="00211FC1">
      <w:pPr>
        <w:pStyle w:val="Heading2"/>
        <w:numPr>
          <w:ilvl w:val="1"/>
          <w:numId w:val="16"/>
        </w:numPr>
      </w:pPr>
      <w:bookmarkStart w:id="315" w:name="_Toc494568059"/>
      <w:r w:rsidRPr="00FB5275">
        <w:lastRenderedPageBreak/>
        <w:t>Output Finance Figures</w:t>
      </w:r>
      <w:bookmarkEnd w:id="315"/>
    </w:p>
    <w:p w14:paraId="09EFAB64" w14:textId="77777777" w:rsidR="00211FC1" w:rsidRPr="00FB5275" w:rsidRDefault="00211FC1" w:rsidP="00404E7F">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Pr="00FB5275">
        <w:t>Table 5</w:t>
      </w:r>
      <w:r w:rsidRPr="00FB5275">
        <w:noBreakHyphen/>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404E7F"/>
    <w:p w14:paraId="637B2830" w14:textId="77777777" w:rsidR="00211FC1" w:rsidRPr="00FB5275" w:rsidRDefault="00211FC1" w:rsidP="00404E7F">
      <w:pPr>
        <w:pStyle w:val="Caption"/>
      </w:pPr>
      <w:bookmarkStart w:id="316" w:name="_Ref492743329"/>
      <w:bookmarkStart w:id="317" w:name="_Hlk492804246"/>
      <w:bookmarkStart w:id="318" w:name="_Toc494553818"/>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4</w:t>
      </w:r>
      <w:r w:rsidRPr="00FB5275">
        <w:fldChar w:fldCharType="end"/>
      </w:r>
      <w:bookmarkEnd w:id="316"/>
      <w:r w:rsidRPr="00FB5275">
        <w:t xml:space="preserve"> - Output Finance Figures</w:t>
      </w:r>
      <w:bookmarkEnd w:id="318"/>
    </w:p>
    <w:tbl>
      <w:tblPr>
        <w:tblStyle w:val="TableGrid"/>
        <w:tblW w:w="10080" w:type="dxa"/>
        <w:tblInd w:w="-365" w:type="dxa"/>
        <w:tblLook w:val="04A0" w:firstRow="1" w:lastRow="0" w:firstColumn="1" w:lastColumn="0" w:noHBand="0" w:noVBand="1"/>
      </w:tblPr>
      <w:tblGrid>
        <w:gridCol w:w="5040"/>
        <w:gridCol w:w="1710"/>
        <w:gridCol w:w="1620"/>
        <w:gridCol w:w="1710"/>
      </w:tblGrid>
      <w:tr w:rsidR="00211FC1" w:rsidRPr="00FB5275" w14:paraId="54C4D85B"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06C1A20B" w14:textId="77777777" w:rsidR="00211FC1" w:rsidRPr="00FB5275" w:rsidRDefault="00211FC1" w:rsidP="00404E7F">
            <w:pPr>
              <w:pStyle w:val="TableHeader"/>
              <w:rPr>
                <w:lang w:val="en-AU"/>
              </w:rPr>
            </w:pPr>
            <w:r w:rsidRPr="00FB5275">
              <w:rPr>
                <w:lang w:val="en-AU"/>
              </w:rPr>
              <w:t>City</w:t>
            </w:r>
          </w:p>
        </w:tc>
        <w:tc>
          <w:tcPr>
            <w:tcW w:w="1710" w:type="dxa"/>
            <w:shd w:val="clear" w:color="auto" w:fill="BFBFBF" w:themeFill="background1" w:themeFillShade="BF"/>
            <w:hideMark/>
          </w:tcPr>
          <w:p w14:paraId="4D7222FD" w14:textId="77777777" w:rsidR="00211FC1" w:rsidRPr="00FB5275" w:rsidRDefault="00211FC1" w:rsidP="00404E7F">
            <w:pPr>
              <w:pStyle w:val="TableHeader"/>
              <w:rPr>
                <w:lang w:val="en-AU"/>
              </w:rPr>
            </w:pPr>
            <w:r w:rsidRPr="00FB5275">
              <w:rPr>
                <w:lang w:val="en-AU"/>
              </w:rPr>
              <w:t>Townsville</w:t>
            </w:r>
          </w:p>
        </w:tc>
        <w:tc>
          <w:tcPr>
            <w:tcW w:w="1620" w:type="dxa"/>
            <w:shd w:val="clear" w:color="auto" w:fill="BFBFBF" w:themeFill="background1" w:themeFillShade="BF"/>
            <w:hideMark/>
          </w:tcPr>
          <w:p w14:paraId="2EB51715" w14:textId="77777777" w:rsidR="00211FC1" w:rsidRPr="00FB5275" w:rsidRDefault="00211FC1" w:rsidP="00404E7F">
            <w:pPr>
              <w:pStyle w:val="TableHeader"/>
              <w:rPr>
                <w:lang w:val="en-AU"/>
              </w:rPr>
            </w:pPr>
            <w:r w:rsidRPr="00FB5275">
              <w:rPr>
                <w:lang w:val="en-AU"/>
              </w:rPr>
              <w:t>Darwin</w:t>
            </w:r>
          </w:p>
        </w:tc>
        <w:tc>
          <w:tcPr>
            <w:tcW w:w="1710" w:type="dxa"/>
            <w:shd w:val="clear" w:color="auto" w:fill="BFBFBF" w:themeFill="background1" w:themeFillShade="BF"/>
            <w:hideMark/>
          </w:tcPr>
          <w:p w14:paraId="74434BEE" w14:textId="77777777" w:rsidR="00211FC1" w:rsidRPr="00FB5275" w:rsidRDefault="00211FC1" w:rsidP="00404E7F">
            <w:pPr>
              <w:pStyle w:val="TableHeader"/>
              <w:rPr>
                <w:lang w:val="en-AU"/>
              </w:rPr>
            </w:pPr>
            <w:r w:rsidRPr="00FB5275">
              <w:rPr>
                <w:lang w:val="en-AU"/>
              </w:rPr>
              <w:t>Hobart</w:t>
            </w:r>
          </w:p>
        </w:tc>
      </w:tr>
      <w:tr w:rsidR="00211FC1" w:rsidRPr="00FB5275" w14:paraId="1A899FDF" w14:textId="77777777" w:rsidTr="00404E7F">
        <w:trPr>
          <w:trHeight w:val="564"/>
        </w:trPr>
        <w:tc>
          <w:tcPr>
            <w:tcW w:w="5040" w:type="dxa"/>
            <w:hideMark/>
          </w:tcPr>
          <w:p w14:paraId="1EACEE4E" w14:textId="77777777" w:rsidR="00211FC1" w:rsidRPr="00FB5275" w:rsidRDefault="00211FC1" w:rsidP="00404E7F">
            <w:pPr>
              <w:rPr>
                <w:lang w:val="en-AU"/>
              </w:rPr>
            </w:pPr>
            <w:r w:rsidRPr="00FB5275">
              <w:rPr>
                <w:lang w:val="en-AU"/>
              </w:rPr>
              <w:t>Annualised Life Cycle Cost ($/kWhr)</w:t>
            </w:r>
          </w:p>
        </w:tc>
        <w:tc>
          <w:tcPr>
            <w:tcW w:w="1710" w:type="dxa"/>
            <w:noWrap/>
            <w:hideMark/>
          </w:tcPr>
          <w:p w14:paraId="6B3EF89B" w14:textId="77777777" w:rsidR="00211FC1" w:rsidRPr="00FB5275" w:rsidRDefault="00211FC1" w:rsidP="00404E7F">
            <w:pPr>
              <w:rPr>
                <w:lang w:val="en-AU"/>
              </w:rPr>
            </w:pPr>
            <w:r w:rsidRPr="00FB5275">
              <w:rPr>
                <w:lang w:val="en-AU"/>
              </w:rPr>
              <w:t>0.1603</w:t>
            </w:r>
          </w:p>
        </w:tc>
        <w:tc>
          <w:tcPr>
            <w:tcW w:w="1620" w:type="dxa"/>
            <w:noWrap/>
            <w:hideMark/>
          </w:tcPr>
          <w:p w14:paraId="69D43D14" w14:textId="77777777" w:rsidR="00211FC1" w:rsidRPr="00FB5275" w:rsidRDefault="00211FC1" w:rsidP="00404E7F">
            <w:pPr>
              <w:rPr>
                <w:lang w:val="en-AU"/>
              </w:rPr>
            </w:pPr>
            <w:r w:rsidRPr="00FB5275">
              <w:rPr>
                <w:lang w:val="en-AU"/>
              </w:rPr>
              <w:t>0.1469</w:t>
            </w:r>
          </w:p>
        </w:tc>
        <w:tc>
          <w:tcPr>
            <w:tcW w:w="1710" w:type="dxa"/>
            <w:noWrap/>
            <w:hideMark/>
          </w:tcPr>
          <w:p w14:paraId="0E382254" w14:textId="77777777" w:rsidR="00211FC1" w:rsidRPr="00FB5275" w:rsidRDefault="00211FC1" w:rsidP="00404E7F">
            <w:pPr>
              <w:rPr>
                <w:lang w:val="en-AU"/>
              </w:rPr>
            </w:pPr>
            <w:r w:rsidRPr="00FB5275">
              <w:rPr>
                <w:lang w:val="en-AU"/>
              </w:rPr>
              <w:t>0.2233</w:t>
            </w:r>
          </w:p>
        </w:tc>
      </w:tr>
      <w:tr w:rsidR="00211FC1" w:rsidRPr="00FB5275" w14:paraId="69E2EF4C" w14:textId="77777777" w:rsidTr="00404E7F">
        <w:trPr>
          <w:trHeight w:val="564"/>
        </w:trPr>
        <w:tc>
          <w:tcPr>
            <w:tcW w:w="5040" w:type="dxa"/>
            <w:hideMark/>
          </w:tcPr>
          <w:p w14:paraId="2CC7000F" w14:textId="77777777" w:rsidR="00211FC1" w:rsidRPr="00FB5275" w:rsidRDefault="00211FC1" w:rsidP="00404E7F">
            <w:pPr>
              <w:rPr>
                <w:lang w:val="en-AU"/>
              </w:rPr>
            </w:pPr>
            <w:r w:rsidRPr="00FB5275">
              <w:rPr>
                <w:lang w:val="en-AU"/>
              </w:rPr>
              <w:t>Annual Payment - Optimistic ($/kWhr)</w:t>
            </w:r>
          </w:p>
        </w:tc>
        <w:tc>
          <w:tcPr>
            <w:tcW w:w="1710" w:type="dxa"/>
            <w:noWrap/>
            <w:hideMark/>
          </w:tcPr>
          <w:p w14:paraId="695A1551" w14:textId="77777777" w:rsidR="00211FC1" w:rsidRPr="00FB5275" w:rsidRDefault="00211FC1" w:rsidP="00404E7F">
            <w:pPr>
              <w:rPr>
                <w:lang w:val="en-AU"/>
              </w:rPr>
            </w:pPr>
            <w:r w:rsidRPr="00FB5275">
              <w:rPr>
                <w:lang w:val="en-AU"/>
              </w:rPr>
              <w:t>0.1623</w:t>
            </w:r>
          </w:p>
        </w:tc>
        <w:tc>
          <w:tcPr>
            <w:tcW w:w="1620" w:type="dxa"/>
            <w:noWrap/>
            <w:hideMark/>
          </w:tcPr>
          <w:p w14:paraId="3FF0A469" w14:textId="77777777" w:rsidR="00211FC1" w:rsidRPr="00FB5275" w:rsidRDefault="00211FC1" w:rsidP="00404E7F">
            <w:pPr>
              <w:rPr>
                <w:lang w:val="en-AU"/>
              </w:rPr>
            </w:pPr>
            <w:r w:rsidRPr="00FB5275">
              <w:rPr>
                <w:lang w:val="en-AU"/>
              </w:rPr>
              <w:t>0.1488</w:t>
            </w:r>
          </w:p>
        </w:tc>
        <w:tc>
          <w:tcPr>
            <w:tcW w:w="1710" w:type="dxa"/>
            <w:noWrap/>
            <w:hideMark/>
          </w:tcPr>
          <w:p w14:paraId="0DE01DC6" w14:textId="77777777" w:rsidR="00211FC1" w:rsidRPr="00FB5275" w:rsidRDefault="00211FC1" w:rsidP="00404E7F">
            <w:pPr>
              <w:rPr>
                <w:lang w:val="en-AU"/>
              </w:rPr>
            </w:pPr>
            <w:r w:rsidRPr="00FB5275">
              <w:rPr>
                <w:lang w:val="en-AU"/>
              </w:rPr>
              <w:t>0.2262</w:t>
            </w:r>
          </w:p>
        </w:tc>
      </w:tr>
      <w:tr w:rsidR="00211FC1" w:rsidRPr="00FB5275" w14:paraId="6A8988AD" w14:textId="77777777" w:rsidTr="00404E7F">
        <w:trPr>
          <w:trHeight w:val="564"/>
        </w:trPr>
        <w:tc>
          <w:tcPr>
            <w:tcW w:w="5040" w:type="dxa"/>
            <w:hideMark/>
          </w:tcPr>
          <w:p w14:paraId="4203238E" w14:textId="77777777" w:rsidR="00211FC1" w:rsidRPr="00FB5275" w:rsidRDefault="00211FC1" w:rsidP="00404E7F">
            <w:pPr>
              <w:rPr>
                <w:lang w:val="en-AU"/>
              </w:rPr>
            </w:pPr>
            <w:r w:rsidRPr="00FB5275">
              <w:rPr>
                <w:lang w:val="en-AU"/>
              </w:rPr>
              <w:t>Annual Payment - Likely ($/kWhr)</w:t>
            </w:r>
          </w:p>
        </w:tc>
        <w:tc>
          <w:tcPr>
            <w:tcW w:w="1710" w:type="dxa"/>
            <w:noWrap/>
            <w:hideMark/>
          </w:tcPr>
          <w:p w14:paraId="0D77DC79" w14:textId="77777777" w:rsidR="00211FC1" w:rsidRPr="00FB5275" w:rsidRDefault="00211FC1" w:rsidP="00404E7F">
            <w:pPr>
              <w:rPr>
                <w:lang w:val="en-AU"/>
              </w:rPr>
            </w:pPr>
            <w:r w:rsidRPr="00FB5275">
              <w:rPr>
                <w:lang w:val="en-AU"/>
              </w:rPr>
              <w:t>0.2061</w:t>
            </w:r>
          </w:p>
        </w:tc>
        <w:tc>
          <w:tcPr>
            <w:tcW w:w="1620" w:type="dxa"/>
            <w:noWrap/>
            <w:hideMark/>
          </w:tcPr>
          <w:p w14:paraId="4A51D849" w14:textId="77777777" w:rsidR="00211FC1" w:rsidRPr="00FB5275" w:rsidRDefault="00211FC1" w:rsidP="00404E7F">
            <w:pPr>
              <w:rPr>
                <w:lang w:val="en-AU"/>
              </w:rPr>
            </w:pPr>
            <w:r w:rsidRPr="00FB5275">
              <w:rPr>
                <w:lang w:val="en-AU"/>
              </w:rPr>
              <w:t>0.1889</w:t>
            </w:r>
          </w:p>
        </w:tc>
        <w:tc>
          <w:tcPr>
            <w:tcW w:w="1710" w:type="dxa"/>
            <w:noWrap/>
            <w:hideMark/>
          </w:tcPr>
          <w:p w14:paraId="40E3498D" w14:textId="77777777" w:rsidR="00211FC1" w:rsidRPr="00FB5275" w:rsidRDefault="00211FC1" w:rsidP="00404E7F">
            <w:pPr>
              <w:rPr>
                <w:lang w:val="en-AU"/>
              </w:rPr>
            </w:pPr>
            <w:r w:rsidRPr="00FB5275">
              <w:rPr>
                <w:lang w:val="en-AU"/>
              </w:rPr>
              <w:t>0.2872</w:t>
            </w:r>
          </w:p>
        </w:tc>
      </w:tr>
      <w:tr w:rsidR="00211FC1" w:rsidRPr="00FB5275" w14:paraId="1983520F" w14:textId="77777777" w:rsidTr="00404E7F">
        <w:trPr>
          <w:trHeight w:val="564"/>
        </w:trPr>
        <w:tc>
          <w:tcPr>
            <w:tcW w:w="5040" w:type="dxa"/>
            <w:hideMark/>
          </w:tcPr>
          <w:p w14:paraId="394D489D" w14:textId="77777777" w:rsidR="00211FC1" w:rsidRPr="00FB5275" w:rsidRDefault="00211FC1" w:rsidP="00404E7F">
            <w:pPr>
              <w:rPr>
                <w:lang w:val="en-AU"/>
              </w:rPr>
            </w:pPr>
            <w:r w:rsidRPr="00FB5275">
              <w:rPr>
                <w:lang w:val="en-AU"/>
              </w:rPr>
              <w:t>Annual Payment - Pessimistic ($/kWhr)</w:t>
            </w:r>
          </w:p>
        </w:tc>
        <w:tc>
          <w:tcPr>
            <w:tcW w:w="1710" w:type="dxa"/>
            <w:noWrap/>
            <w:hideMark/>
          </w:tcPr>
          <w:p w14:paraId="64E77ADC" w14:textId="77777777" w:rsidR="00211FC1" w:rsidRPr="00FB5275" w:rsidRDefault="00211FC1" w:rsidP="00404E7F">
            <w:pPr>
              <w:rPr>
                <w:lang w:val="en-AU"/>
              </w:rPr>
            </w:pPr>
            <w:r w:rsidRPr="00FB5275">
              <w:rPr>
                <w:lang w:val="en-AU"/>
              </w:rPr>
              <w:t>0.2554</w:t>
            </w:r>
          </w:p>
        </w:tc>
        <w:tc>
          <w:tcPr>
            <w:tcW w:w="1620" w:type="dxa"/>
            <w:noWrap/>
            <w:hideMark/>
          </w:tcPr>
          <w:p w14:paraId="1F61433C" w14:textId="77777777" w:rsidR="00211FC1" w:rsidRPr="00FB5275" w:rsidRDefault="00211FC1" w:rsidP="00404E7F">
            <w:pPr>
              <w:rPr>
                <w:lang w:val="en-AU"/>
              </w:rPr>
            </w:pPr>
            <w:r w:rsidRPr="00FB5275">
              <w:rPr>
                <w:lang w:val="en-AU"/>
              </w:rPr>
              <w:t>0.234</w:t>
            </w:r>
          </w:p>
        </w:tc>
        <w:tc>
          <w:tcPr>
            <w:tcW w:w="1710" w:type="dxa"/>
            <w:noWrap/>
            <w:hideMark/>
          </w:tcPr>
          <w:p w14:paraId="715D0B31" w14:textId="77777777" w:rsidR="00211FC1" w:rsidRPr="00FB5275" w:rsidRDefault="00211FC1" w:rsidP="00404E7F">
            <w:pPr>
              <w:rPr>
                <w:lang w:val="en-AU"/>
              </w:rPr>
            </w:pPr>
            <w:r w:rsidRPr="00FB5275">
              <w:rPr>
                <w:lang w:val="en-AU"/>
              </w:rPr>
              <w:t>0.3558</w:t>
            </w:r>
          </w:p>
        </w:tc>
      </w:tr>
      <w:tr w:rsidR="00211FC1" w:rsidRPr="00FB5275" w14:paraId="2FC9D47A" w14:textId="77777777" w:rsidTr="00404E7F">
        <w:trPr>
          <w:trHeight w:val="564"/>
        </w:trPr>
        <w:tc>
          <w:tcPr>
            <w:tcW w:w="5040" w:type="dxa"/>
            <w:hideMark/>
          </w:tcPr>
          <w:p w14:paraId="5DEFDBA5" w14:textId="77777777" w:rsidR="00211FC1" w:rsidRPr="00FB5275" w:rsidRDefault="00211FC1" w:rsidP="00404E7F">
            <w:pPr>
              <w:rPr>
                <w:lang w:val="en-AU"/>
              </w:rPr>
            </w:pPr>
            <w:r w:rsidRPr="00FB5275">
              <w:rPr>
                <w:lang w:val="en-AU"/>
              </w:rPr>
              <w:t>Internal Rate of Return (%)</w:t>
            </w:r>
          </w:p>
        </w:tc>
        <w:tc>
          <w:tcPr>
            <w:tcW w:w="1710" w:type="dxa"/>
            <w:noWrap/>
            <w:hideMark/>
          </w:tcPr>
          <w:p w14:paraId="55CA2CBF" w14:textId="77777777" w:rsidR="00211FC1" w:rsidRPr="00FB5275" w:rsidRDefault="00211FC1" w:rsidP="00404E7F">
            <w:pPr>
              <w:rPr>
                <w:lang w:val="en-AU"/>
              </w:rPr>
            </w:pPr>
            <w:r w:rsidRPr="00FB5275">
              <w:rPr>
                <w:lang w:val="en-AU"/>
              </w:rPr>
              <w:t>4.5967</w:t>
            </w:r>
          </w:p>
        </w:tc>
        <w:tc>
          <w:tcPr>
            <w:tcW w:w="1620" w:type="dxa"/>
            <w:noWrap/>
            <w:hideMark/>
          </w:tcPr>
          <w:p w14:paraId="48237321" w14:textId="77777777" w:rsidR="00211FC1" w:rsidRPr="00FB5275" w:rsidRDefault="00211FC1" w:rsidP="00404E7F">
            <w:pPr>
              <w:rPr>
                <w:lang w:val="en-AU"/>
              </w:rPr>
            </w:pPr>
            <w:r w:rsidRPr="00FB5275">
              <w:rPr>
                <w:lang w:val="en-AU"/>
              </w:rPr>
              <w:t>5.3334</w:t>
            </w:r>
          </w:p>
        </w:tc>
        <w:tc>
          <w:tcPr>
            <w:tcW w:w="1710" w:type="dxa"/>
            <w:noWrap/>
            <w:hideMark/>
          </w:tcPr>
          <w:p w14:paraId="1304875E" w14:textId="77777777" w:rsidR="00211FC1" w:rsidRPr="00FB5275" w:rsidRDefault="00211FC1" w:rsidP="00404E7F">
            <w:pPr>
              <w:rPr>
                <w:lang w:val="en-AU"/>
              </w:rPr>
            </w:pPr>
            <w:r w:rsidRPr="00FB5275">
              <w:rPr>
                <w:lang w:val="en-AU"/>
              </w:rPr>
              <w:t>2.132</w:t>
            </w:r>
          </w:p>
        </w:tc>
      </w:tr>
      <w:tr w:rsidR="00211FC1" w:rsidRPr="00FB5275" w14:paraId="55953135" w14:textId="77777777" w:rsidTr="00404E7F">
        <w:trPr>
          <w:trHeight w:val="564"/>
        </w:trPr>
        <w:tc>
          <w:tcPr>
            <w:tcW w:w="5040" w:type="dxa"/>
            <w:hideMark/>
          </w:tcPr>
          <w:p w14:paraId="6CE9100E" w14:textId="77777777" w:rsidR="00211FC1" w:rsidRPr="00FB5275" w:rsidRDefault="00211FC1" w:rsidP="00404E7F">
            <w:pPr>
              <w:rPr>
                <w:lang w:val="en-AU"/>
              </w:rPr>
            </w:pPr>
            <w:r w:rsidRPr="00FB5275">
              <w:rPr>
                <w:lang w:val="en-AU"/>
              </w:rPr>
              <w:t>Return on Investment (%)</w:t>
            </w:r>
          </w:p>
        </w:tc>
        <w:tc>
          <w:tcPr>
            <w:tcW w:w="1710" w:type="dxa"/>
            <w:noWrap/>
            <w:hideMark/>
          </w:tcPr>
          <w:p w14:paraId="4419CAB8" w14:textId="77777777" w:rsidR="00211FC1" w:rsidRPr="00FB5275" w:rsidRDefault="00211FC1" w:rsidP="00404E7F">
            <w:pPr>
              <w:rPr>
                <w:lang w:val="en-AU"/>
              </w:rPr>
            </w:pPr>
            <w:r w:rsidRPr="00FB5275">
              <w:rPr>
                <w:lang w:val="en-AU"/>
              </w:rPr>
              <w:t>-1.8406</w:t>
            </w:r>
          </w:p>
        </w:tc>
        <w:tc>
          <w:tcPr>
            <w:tcW w:w="1620" w:type="dxa"/>
            <w:noWrap/>
            <w:hideMark/>
          </w:tcPr>
          <w:p w14:paraId="2C82C265" w14:textId="77777777" w:rsidR="00211FC1" w:rsidRPr="00FB5275" w:rsidRDefault="00211FC1" w:rsidP="00404E7F">
            <w:pPr>
              <w:rPr>
                <w:lang w:val="en-AU"/>
              </w:rPr>
            </w:pPr>
            <w:r w:rsidRPr="00FB5275">
              <w:rPr>
                <w:lang w:val="en-AU"/>
              </w:rPr>
              <w:t>-1.261</w:t>
            </w:r>
          </w:p>
        </w:tc>
        <w:tc>
          <w:tcPr>
            <w:tcW w:w="1710" w:type="dxa"/>
            <w:noWrap/>
            <w:hideMark/>
          </w:tcPr>
          <w:p w14:paraId="2F687675" w14:textId="77777777" w:rsidR="00211FC1" w:rsidRPr="00FB5275" w:rsidRDefault="00211FC1" w:rsidP="00404E7F">
            <w:pPr>
              <w:rPr>
                <w:lang w:val="en-AU"/>
              </w:rPr>
            </w:pPr>
            <w:r w:rsidRPr="00FB5275">
              <w:rPr>
                <w:lang w:val="en-AU"/>
              </w:rPr>
              <w:t>-3.6341</w:t>
            </w:r>
          </w:p>
        </w:tc>
      </w:tr>
      <w:tr w:rsidR="00211FC1" w:rsidRPr="00FB5275" w14:paraId="26EE1B1E" w14:textId="77777777" w:rsidTr="00404E7F">
        <w:trPr>
          <w:trHeight w:val="564"/>
        </w:trPr>
        <w:tc>
          <w:tcPr>
            <w:tcW w:w="5040" w:type="dxa"/>
            <w:hideMark/>
          </w:tcPr>
          <w:p w14:paraId="578D9BC3" w14:textId="77777777" w:rsidR="00211FC1" w:rsidRPr="00FB5275" w:rsidRDefault="00211FC1" w:rsidP="00404E7F">
            <w:pPr>
              <w:rPr>
                <w:lang w:val="en-AU"/>
              </w:rPr>
            </w:pPr>
            <w:r w:rsidRPr="00FB5275">
              <w:rPr>
                <w:lang w:val="en-AU"/>
              </w:rPr>
              <w:t>Expected Savings – Monthly ($)</w:t>
            </w:r>
          </w:p>
        </w:tc>
        <w:tc>
          <w:tcPr>
            <w:tcW w:w="1710" w:type="dxa"/>
            <w:noWrap/>
            <w:hideMark/>
          </w:tcPr>
          <w:p w14:paraId="6E9D7C0D" w14:textId="77777777" w:rsidR="00211FC1" w:rsidRPr="00FB5275" w:rsidRDefault="00211FC1" w:rsidP="00404E7F">
            <w:pPr>
              <w:rPr>
                <w:lang w:val="en-AU"/>
              </w:rPr>
            </w:pPr>
            <w:r w:rsidRPr="00FB5275">
              <w:rPr>
                <w:lang w:val="en-AU"/>
              </w:rPr>
              <w:t>166.721</w:t>
            </w:r>
          </w:p>
        </w:tc>
        <w:tc>
          <w:tcPr>
            <w:tcW w:w="1620" w:type="dxa"/>
            <w:noWrap/>
            <w:hideMark/>
          </w:tcPr>
          <w:p w14:paraId="2AACF45D" w14:textId="77777777" w:rsidR="00211FC1" w:rsidRPr="00FB5275" w:rsidRDefault="00211FC1" w:rsidP="00404E7F">
            <w:pPr>
              <w:rPr>
                <w:lang w:val="en-AU"/>
              </w:rPr>
            </w:pPr>
            <w:r w:rsidRPr="00FB5275">
              <w:rPr>
                <w:lang w:val="en-AU"/>
              </w:rPr>
              <w:t>176.456</w:t>
            </w:r>
          </w:p>
        </w:tc>
        <w:tc>
          <w:tcPr>
            <w:tcW w:w="1710" w:type="dxa"/>
            <w:noWrap/>
            <w:hideMark/>
          </w:tcPr>
          <w:p w14:paraId="48274E27" w14:textId="77777777" w:rsidR="00211FC1" w:rsidRPr="00FB5275" w:rsidRDefault="00211FC1" w:rsidP="00404E7F">
            <w:pPr>
              <w:rPr>
                <w:lang w:val="en-AU"/>
              </w:rPr>
            </w:pPr>
            <w:r w:rsidRPr="00FB5275">
              <w:rPr>
                <w:lang w:val="en-AU"/>
              </w:rPr>
              <w:t>136.596</w:t>
            </w:r>
          </w:p>
        </w:tc>
      </w:tr>
      <w:tr w:rsidR="00211FC1" w:rsidRPr="00FB5275" w14:paraId="46D65BDF" w14:textId="77777777" w:rsidTr="00404E7F">
        <w:trPr>
          <w:trHeight w:val="564"/>
        </w:trPr>
        <w:tc>
          <w:tcPr>
            <w:tcW w:w="5040" w:type="dxa"/>
            <w:hideMark/>
          </w:tcPr>
          <w:p w14:paraId="1793056C" w14:textId="77777777" w:rsidR="00211FC1" w:rsidRPr="00FB5275" w:rsidRDefault="00211FC1" w:rsidP="00404E7F">
            <w:pPr>
              <w:rPr>
                <w:lang w:val="en-AU"/>
              </w:rPr>
            </w:pPr>
            <w:r w:rsidRPr="00FB5275">
              <w:rPr>
                <w:lang w:val="en-AU"/>
              </w:rPr>
              <w:t>Expected Savings – Yearly ($)</w:t>
            </w:r>
          </w:p>
        </w:tc>
        <w:tc>
          <w:tcPr>
            <w:tcW w:w="1710" w:type="dxa"/>
            <w:noWrap/>
            <w:hideMark/>
          </w:tcPr>
          <w:p w14:paraId="7E43CA8F" w14:textId="77777777" w:rsidR="00211FC1" w:rsidRPr="00FB5275" w:rsidRDefault="00211FC1" w:rsidP="00404E7F">
            <w:pPr>
              <w:rPr>
                <w:lang w:val="en-AU"/>
              </w:rPr>
            </w:pPr>
            <w:r w:rsidRPr="00FB5275">
              <w:rPr>
                <w:lang w:val="en-AU"/>
              </w:rPr>
              <w:t>2028.4</w:t>
            </w:r>
          </w:p>
        </w:tc>
        <w:tc>
          <w:tcPr>
            <w:tcW w:w="1620" w:type="dxa"/>
            <w:noWrap/>
            <w:hideMark/>
          </w:tcPr>
          <w:p w14:paraId="09BED759" w14:textId="77777777" w:rsidR="00211FC1" w:rsidRPr="00FB5275" w:rsidRDefault="00211FC1" w:rsidP="00404E7F">
            <w:pPr>
              <w:rPr>
                <w:lang w:val="en-AU"/>
              </w:rPr>
            </w:pPr>
            <w:r w:rsidRPr="00FB5275">
              <w:rPr>
                <w:lang w:val="en-AU"/>
              </w:rPr>
              <w:t>2146.9</w:t>
            </w:r>
          </w:p>
        </w:tc>
        <w:tc>
          <w:tcPr>
            <w:tcW w:w="1710" w:type="dxa"/>
            <w:noWrap/>
            <w:hideMark/>
          </w:tcPr>
          <w:p w14:paraId="79582D7F" w14:textId="77777777" w:rsidR="00211FC1" w:rsidRPr="00FB5275" w:rsidRDefault="00211FC1" w:rsidP="00404E7F">
            <w:pPr>
              <w:rPr>
                <w:lang w:val="en-AU"/>
              </w:rPr>
            </w:pPr>
            <w:r w:rsidRPr="00FB5275">
              <w:rPr>
                <w:lang w:val="en-AU"/>
              </w:rPr>
              <w:t>1661.9</w:t>
            </w:r>
          </w:p>
        </w:tc>
      </w:tr>
      <w:tr w:rsidR="00211FC1" w:rsidRPr="00FB5275" w14:paraId="098A911E" w14:textId="77777777" w:rsidTr="00404E7F">
        <w:trPr>
          <w:trHeight w:val="564"/>
        </w:trPr>
        <w:tc>
          <w:tcPr>
            <w:tcW w:w="5040" w:type="dxa"/>
            <w:hideMark/>
          </w:tcPr>
          <w:p w14:paraId="288F41DF" w14:textId="77777777" w:rsidR="00211FC1" w:rsidRPr="00FB5275" w:rsidRDefault="00211FC1" w:rsidP="00404E7F">
            <w:pPr>
              <w:rPr>
                <w:lang w:val="en-AU"/>
              </w:rPr>
            </w:pPr>
            <w:r w:rsidRPr="00FB5275">
              <w:rPr>
                <w:lang w:val="en-AU"/>
              </w:rPr>
              <w:t>Expected Savings - 10 Year Period ($)</w:t>
            </w:r>
          </w:p>
        </w:tc>
        <w:tc>
          <w:tcPr>
            <w:tcW w:w="1710" w:type="dxa"/>
            <w:noWrap/>
            <w:hideMark/>
          </w:tcPr>
          <w:p w14:paraId="1ADEC2E8" w14:textId="77777777" w:rsidR="00211FC1" w:rsidRPr="00FB5275" w:rsidRDefault="00211FC1" w:rsidP="00404E7F">
            <w:pPr>
              <w:rPr>
                <w:lang w:val="en-AU"/>
              </w:rPr>
            </w:pPr>
            <w:r w:rsidRPr="00FB5275">
              <w:rPr>
                <w:lang w:val="en-AU"/>
              </w:rPr>
              <w:t>20284</w:t>
            </w:r>
          </w:p>
        </w:tc>
        <w:tc>
          <w:tcPr>
            <w:tcW w:w="1620" w:type="dxa"/>
            <w:noWrap/>
            <w:hideMark/>
          </w:tcPr>
          <w:p w14:paraId="6EE80F47" w14:textId="77777777" w:rsidR="00211FC1" w:rsidRPr="00FB5275" w:rsidRDefault="00211FC1" w:rsidP="00404E7F">
            <w:pPr>
              <w:rPr>
                <w:lang w:val="en-AU"/>
              </w:rPr>
            </w:pPr>
            <w:r w:rsidRPr="00FB5275">
              <w:rPr>
                <w:lang w:val="en-AU"/>
              </w:rPr>
              <w:t>21469</w:t>
            </w:r>
          </w:p>
        </w:tc>
        <w:tc>
          <w:tcPr>
            <w:tcW w:w="1710" w:type="dxa"/>
            <w:noWrap/>
            <w:hideMark/>
          </w:tcPr>
          <w:p w14:paraId="579EFE31" w14:textId="77777777" w:rsidR="00211FC1" w:rsidRPr="00FB5275" w:rsidRDefault="00211FC1" w:rsidP="00404E7F">
            <w:pPr>
              <w:rPr>
                <w:lang w:val="en-AU"/>
              </w:rPr>
            </w:pPr>
            <w:r w:rsidRPr="00FB5275">
              <w:rPr>
                <w:lang w:val="en-AU"/>
              </w:rPr>
              <w:t>16619</w:t>
            </w:r>
          </w:p>
        </w:tc>
      </w:tr>
      <w:tr w:rsidR="00211FC1" w:rsidRPr="00FB5275" w14:paraId="7FB20405" w14:textId="77777777" w:rsidTr="00404E7F">
        <w:trPr>
          <w:trHeight w:val="564"/>
        </w:trPr>
        <w:tc>
          <w:tcPr>
            <w:tcW w:w="5040" w:type="dxa"/>
            <w:hideMark/>
          </w:tcPr>
          <w:p w14:paraId="23EDF448" w14:textId="77777777" w:rsidR="00211FC1" w:rsidRPr="00FB5275" w:rsidRDefault="00211FC1" w:rsidP="00404E7F">
            <w:pPr>
              <w:rPr>
                <w:lang w:val="en-AU"/>
              </w:rPr>
            </w:pPr>
            <w:r w:rsidRPr="00FB5275">
              <w:rPr>
                <w:lang w:val="en-AU"/>
              </w:rPr>
              <w:t>Expected Savings - 20 Year Period ($)</w:t>
            </w:r>
          </w:p>
        </w:tc>
        <w:tc>
          <w:tcPr>
            <w:tcW w:w="1710" w:type="dxa"/>
            <w:noWrap/>
            <w:hideMark/>
          </w:tcPr>
          <w:p w14:paraId="7AC13376" w14:textId="77777777" w:rsidR="00211FC1" w:rsidRPr="00FB5275" w:rsidRDefault="00211FC1" w:rsidP="00404E7F">
            <w:pPr>
              <w:rPr>
                <w:lang w:val="en-AU"/>
              </w:rPr>
            </w:pPr>
            <w:r w:rsidRPr="00FB5275">
              <w:rPr>
                <w:lang w:val="en-AU"/>
              </w:rPr>
              <w:t>40569</w:t>
            </w:r>
          </w:p>
        </w:tc>
        <w:tc>
          <w:tcPr>
            <w:tcW w:w="1620" w:type="dxa"/>
            <w:noWrap/>
            <w:hideMark/>
          </w:tcPr>
          <w:p w14:paraId="60E036BE" w14:textId="77777777" w:rsidR="00211FC1" w:rsidRPr="00FB5275" w:rsidRDefault="00211FC1" w:rsidP="00404E7F">
            <w:pPr>
              <w:rPr>
                <w:lang w:val="en-AU"/>
              </w:rPr>
            </w:pPr>
            <w:r w:rsidRPr="00FB5275">
              <w:rPr>
                <w:lang w:val="en-AU"/>
              </w:rPr>
              <w:t>42938</w:t>
            </w:r>
          </w:p>
        </w:tc>
        <w:tc>
          <w:tcPr>
            <w:tcW w:w="1710" w:type="dxa"/>
            <w:noWrap/>
            <w:hideMark/>
          </w:tcPr>
          <w:p w14:paraId="14A1010D" w14:textId="77777777" w:rsidR="00211FC1" w:rsidRPr="00FB5275" w:rsidRDefault="00211FC1" w:rsidP="00404E7F">
            <w:pPr>
              <w:rPr>
                <w:lang w:val="en-AU"/>
              </w:rPr>
            </w:pPr>
            <w:r w:rsidRPr="00FB5275">
              <w:rPr>
                <w:lang w:val="en-AU"/>
              </w:rPr>
              <w:t>33239</w:t>
            </w:r>
          </w:p>
        </w:tc>
      </w:tr>
      <w:tr w:rsidR="00211FC1" w:rsidRPr="00FB5275" w14:paraId="7D23F948" w14:textId="77777777" w:rsidTr="00404E7F">
        <w:trPr>
          <w:trHeight w:val="564"/>
        </w:trPr>
        <w:tc>
          <w:tcPr>
            <w:tcW w:w="5040" w:type="dxa"/>
            <w:hideMark/>
          </w:tcPr>
          <w:p w14:paraId="6B512BC6" w14:textId="77777777" w:rsidR="00211FC1" w:rsidRPr="00FB5275" w:rsidRDefault="00211FC1" w:rsidP="00404E7F">
            <w:pPr>
              <w:rPr>
                <w:lang w:val="en-AU"/>
              </w:rPr>
            </w:pPr>
            <w:r w:rsidRPr="00FB5275">
              <w:rPr>
                <w:lang w:val="en-AU"/>
              </w:rPr>
              <w:t>Payback Period (years)</w:t>
            </w:r>
          </w:p>
        </w:tc>
        <w:tc>
          <w:tcPr>
            <w:tcW w:w="1710" w:type="dxa"/>
            <w:noWrap/>
            <w:hideMark/>
          </w:tcPr>
          <w:p w14:paraId="240943CB" w14:textId="77777777" w:rsidR="00211FC1" w:rsidRPr="00FB5275" w:rsidRDefault="00211FC1" w:rsidP="00404E7F">
            <w:pPr>
              <w:rPr>
                <w:lang w:val="en-AU"/>
              </w:rPr>
            </w:pPr>
            <w:r w:rsidRPr="00FB5275">
              <w:rPr>
                <w:lang w:val="en-AU"/>
              </w:rPr>
              <w:t>13.014</w:t>
            </w:r>
          </w:p>
        </w:tc>
        <w:tc>
          <w:tcPr>
            <w:tcW w:w="1620" w:type="dxa"/>
            <w:noWrap/>
            <w:hideMark/>
          </w:tcPr>
          <w:p w14:paraId="127A75C6" w14:textId="77777777" w:rsidR="00211FC1" w:rsidRPr="00FB5275" w:rsidRDefault="00211FC1" w:rsidP="00404E7F">
            <w:pPr>
              <w:rPr>
                <w:lang w:val="en-AU"/>
              </w:rPr>
            </w:pPr>
            <w:r w:rsidRPr="00FB5275">
              <w:rPr>
                <w:lang w:val="en-AU"/>
              </w:rPr>
              <w:t>12.296</w:t>
            </w:r>
          </w:p>
        </w:tc>
        <w:tc>
          <w:tcPr>
            <w:tcW w:w="1710" w:type="dxa"/>
            <w:noWrap/>
            <w:hideMark/>
          </w:tcPr>
          <w:p w14:paraId="7F04FB27" w14:textId="77777777" w:rsidR="00211FC1" w:rsidRPr="00FB5275" w:rsidRDefault="00211FC1" w:rsidP="00404E7F">
            <w:pPr>
              <w:rPr>
                <w:lang w:val="en-AU"/>
              </w:rPr>
            </w:pPr>
            <w:r w:rsidRPr="00FB5275">
              <w:rPr>
                <w:lang w:val="en-AU"/>
              </w:rPr>
              <w:t>15.885</w:t>
            </w:r>
          </w:p>
        </w:tc>
      </w:tr>
      <w:tr w:rsidR="00211FC1" w:rsidRPr="00FB5275" w14:paraId="2D869131" w14:textId="77777777" w:rsidTr="00404E7F">
        <w:trPr>
          <w:trHeight w:val="564"/>
        </w:trPr>
        <w:tc>
          <w:tcPr>
            <w:tcW w:w="5040" w:type="dxa"/>
            <w:hideMark/>
          </w:tcPr>
          <w:p w14:paraId="681F3192" w14:textId="77777777" w:rsidR="00211FC1" w:rsidRPr="00FB5275" w:rsidRDefault="00211FC1" w:rsidP="00404E7F">
            <w:pPr>
              <w:rPr>
                <w:lang w:val="en-AU"/>
              </w:rPr>
            </w:pPr>
            <w:r w:rsidRPr="00FB5275">
              <w:rPr>
                <w:lang w:val="en-AU"/>
              </w:rPr>
              <w:t>Net Present Value ($)</w:t>
            </w:r>
          </w:p>
        </w:tc>
        <w:tc>
          <w:tcPr>
            <w:tcW w:w="1710" w:type="dxa"/>
            <w:noWrap/>
            <w:hideMark/>
          </w:tcPr>
          <w:p w14:paraId="0FBD95F8" w14:textId="77777777" w:rsidR="00211FC1" w:rsidRPr="00FB5275" w:rsidRDefault="00211FC1" w:rsidP="00404E7F">
            <w:pPr>
              <w:rPr>
                <w:lang w:val="en-AU"/>
              </w:rPr>
            </w:pPr>
            <w:r w:rsidRPr="00FB5275">
              <w:rPr>
                <w:lang w:val="en-AU"/>
              </w:rPr>
              <w:t>16682</w:t>
            </w:r>
          </w:p>
        </w:tc>
        <w:tc>
          <w:tcPr>
            <w:tcW w:w="1620" w:type="dxa"/>
            <w:noWrap/>
            <w:hideMark/>
          </w:tcPr>
          <w:p w14:paraId="772EFC18" w14:textId="77777777" w:rsidR="00211FC1" w:rsidRPr="00FB5275" w:rsidRDefault="00211FC1" w:rsidP="00404E7F">
            <w:pPr>
              <w:rPr>
                <w:lang w:val="en-AU"/>
              </w:rPr>
            </w:pPr>
            <w:r w:rsidRPr="00FB5275">
              <w:rPr>
                <w:lang w:val="en-AU"/>
              </w:rPr>
              <w:t>19742</w:t>
            </w:r>
          </w:p>
        </w:tc>
        <w:tc>
          <w:tcPr>
            <w:tcW w:w="1710" w:type="dxa"/>
            <w:noWrap/>
            <w:hideMark/>
          </w:tcPr>
          <w:p w14:paraId="608A1CFA" w14:textId="77777777" w:rsidR="00211FC1" w:rsidRPr="00FB5275" w:rsidRDefault="00211FC1" w:rsidP="00404E7F">
            <w:pPr>
              <w:rPr>
                <w:lang w:val="en-AU"/>
              </w:rPr>
            </w:pPr>
            <w:r w:rsidRPr="00FB5275">
              <w:rPr>
                <w:lang w:val="en-AU"/>
              </w:rPr>
              <w:t>7212.1</w:t>
            </w:r>
          </w:p>
        </w:tc>
      </w:tr>
      <w:bookmarkEnd w:id="317"/>
    </w:tbl>
    <w:p w14:paraId="1E7CCDA2" w14:textId="77777777" w:rsidR="00211FC1" w:rsidRPr="00FB5275" w:rsidRDefault="00211FC1" w:rsidP="00404E7F"/>
    <w:p w14:paraId="34E9889C" w14:textId="77777777" w:rsidR="00211FC1" w:rsidRPr="00FB5275" w:rsidRDefault="00211FC1" w:rsidP="00404E7F"/>
    <w:p w14:paraId="7E2A8A75" w14:textId="77777777" w:rsidR="00211FC1" w:rsidRPr="00FB5275" w:rsidRDefault="00211FC1" w:rsidP="00404E7F"/>
    <w:p w14:paraId="410E96C7" w14:textId="77777777" w:rsidR="00211FC1" w:rsidRPr="00FB5275" w:rsidRDefault="00211FC1" w:rsidP="00404E7F"/>
    <w:p w14:paraId="67BB15E6" w14:textId="77777777" w:rsidR="00211FC1" w:rsidRPr="00FB5275" w:rsidRDefault="00211FC1" w:rsidP="00404E7F">
      <w:pPr>
        <w:sectPr w:rsidR="00211FC1" w:rsidRPr="00FB5275">
          <w:endnotePr>
            <w:numRestart w:val="eachSect"/>
          </w:endnotePr>
          <w:pgSz w:w="11906" w:h="16838"/>
          <w:pgMar w:top="1440" w:right="1440" w:bottom="1440" w:left="1440" w:header="709" w:footer="709" w:gutter="0"/>
          <w:cols w:space="720"/>
        </w:sectPr>
      </w:pPr>
    </w:p>
    <w:p w14:paraId="0F440EF2" w14:textId="77777777" w:rsidR="00211FC1" w:rsidRPr="00FB5275" w:rsidRDefault="00211FC1" w:rsidP="00211FC1">
      <w:pPr>
        <w:pStyle w:val="Heading2"/>
        <w:numPr>
          <w:ilvl w:val="1"/>
          <w:numId w:val="16"/>
        </w:numPr>
      </w:pPr>
      <w:bookmarkStart w:id="319" w:name="_Toc494568060"/>
      <w:r w:rsidRPr="00FB5275">
        <w:lastRenderedPageBreak/>
        <w:t>Monthly Power Production Graphs</w:t>
      </w:r>
      <w:bookmarkEnd w:id="319"/>
    </w:p>
    <w:p w14:paraId="40FE0D17" w14:textId="77777777" w:rsidR="00211FC1" w:rsidRPr="00FB5275" w:rsidRDefault="00211FC1" w:rsidP="00404E7F">
      <w:pPr>
        <w:rPr>
          <w:lang w:eastAsia="en-GB"/>
        </w:rPr>
      </w:pPr>
      <w:r w:rsidRPr="00FB5275">
        <w:rPr>
          <w:lang w:eastAsia="en-GB"/>
        </w:rPr>
        <w:t xml:space="preserve">The average monthly kWhr per day expected production for each location is shown in </w:t>
      </w:r>
    </w:p>
    <w:p w14:paraId="6D490784" w14:textId="77777777" w:rsidR="00211FC1" w:rsidRPr="00FB5275" w:rsidRDefault="00211FC1" w:rsidP="00404E7F">
      <w:pPr>
        <w:rPr>
          <w:lang w:eastAsia="en-GB"/>
        </w:rPr>
      </w:pPr>
      <w:r w:rsidRPr="00FB5275">
        <w:rPr>
          <w:lang w:eastAsia="en-GB"/>
        </w:rPr>
        <w:fldChar w:fldCharType="begin"/>
      </w:r>
      <w:r w:rsidRPr="00FB5275">
        <w:rPr>
          <w:lang w:eastAsia="en-GB"/>
        </w:rPr>
        <w:instrText xml:space="preserve"> REF _Ref492741391 \h </w:instrText>
      </w:r>
      <w:r w:rsidRPr="00FB5275">
        <w:rPr>
          <w:lang w:eastAsia="en-GB"/>
        </w:rPr>
      </w:r>
      <w:r w:rsidRPr="00FB5275">
        <w:rPr>
          <w:lang w:eastAsia="en-GB"/>
        </w:rPr>
        <w:fldChar w:fldCharType="separate"/>
      </w:r>
      <w:r w:rsidRPr="00FB5275">
        <w:t>Figure 5</w:t>
      </w:r>
      <w:r w:rsidRPr="00FB5275">
        <w:noBreakHyphen/>
        <w:t>2</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416 \h </w:instrText>
      </w:r>
      <w:r w:rsidRPr="00FB5275">
        <w:rPr>
          <w:lang w:eastAsia="en-GB"/>
        </w:rPr>
      </w:r>
      <w:r w:rsidRPr="00FB5275">
        <w:rPr>
          <w:lang w:eastAsia="en-GB"/>
        </w:rPr>
        <w:fldChar w:fldCharType="separate"/>
      </w:r>
      <w:r w:rsidRPr="00FB5275">
        <w:t>Figure 5</w:t>
      </w:r>
      <w:r w:rsidRPr="00FB5275">
        <w:noBreakHyphen/>
        <w:t>3</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418 \h </w:instrText>
      </w:r>
      <w:r w:rsidRPr="00FB5275">
        <w:rPr>
          <w:lang w:eastAsia="en-GB"/>
        </w:rPr>
      </w:r>
      <w:r w:rsidRPr="00FB5275">
        <w:rPr>
          <w:lang w:eastAsia="en-GB"/>
        </w:rPr>
        <w:fldChar w:fldCharType="separate"/>
      </w:r>
      <w:r w:rsidRPr="00FB5275">
        <w:t>Figure 5</w:t>
      </w:r>
      <w:r w:rsidRPr="00FB5275">
        <w:noBreakHyphen/>
        <w:t>4</w:t>
      </w:r>
      <w:r w:rsidRPr="00FB5275">
        <w:rPr>
          <w:lang w:eastAsia="en-GB"/>
        </w:rPr>
        <w:fldChar w:fldCharType="end"/>
      </w:r>
      <w:r w:rsidRPr="00FB5275">
        <w:rPr>
          <w:lang w:eastAsia="en-GB"/>
        </w:rPr>
        <w:t xml:space="preserve">. </w:t>
      </w:r>
    </w:p>
    <w:p w14:paraId="25B23CD4" w14:textId="77777777" w:rsidR="00211FC1" w:rsidRPr="00FB5275" w:rsidRDefault="00211FC1" w:rsidP="00404E7F">
      <w:pPr>
        <w:rPr>
          <w:lang w:eastAsia="en-GB"/>
        </w:rPr>
      </w:pPr>
    </w:p>
    <w:p w14:paraId="41D45DD1"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97152" behindDoc="0" locked="0" layoutInCell="1" allowOverlap="1" wp14:anchorId="4F854856" wp14:editId="4734FBEF">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210"/>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70136743" w14:textId="77777777" w:rsidR="00404E7F" w:rsidRDefault="00404E7F" w:rsidP="00404E7F">
                                <w:pPr>
                                  <w:pStyle w:val="Caption"/>
                                  <w:rPr>
                                    <w:szCs w:val="24"/>
                                  </w:rPr>
                                </w:pPr>
                                <w:bookmarkStart w:id="320" w:name="_Toc494553866"/>
                                <w:bookmarkStart w:id="321"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1"/>
                                <w:r>
                                  <w:t xml:space="preserve"> - Monthly kWhr Production - Townsville</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07AAF99C"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54856" id="Group 224" o:spid="_x0000_s1188" style="position:absolute;left:0;text-align:left;margin-left:45.6pt;margin-top:2.3pt;width:374.4pt;height:195.2pt;z-index:251697152"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89" style="position:absolute;top:533;width:47548;height:24257" coordorigin=",1004" coordsize="51361,2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5Oy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0NJ/B6E56AXDwBAAD//wMAUEsBAi0AFAAGAAgAAAAhANvh9svuAAAAhQEAABMAAAAAAAAA&#10;AAAAAAAAAAAAAFtDb250ZW50X1R5cGVzXS54bWxQSwECLQAUAAYACAAAACEAWvQsW78AAAAVAQAA&#10;CwAAAAAAAAAAAAAAAAAfAQAAX3JlbHMvLnJlbHNQSwECLQAUAAYACAAAACEA7XuTssYAAADdAAAA&#10;DwAAAAAAAAAAAAAAAAAHAgAAZHJzL2Rvd25yZXYueG1sUEsFBgAAAAADAAMAtwAAAPoCAAAAAA==&#10;">
                  <v:shape id="Picture 210" o:spid="_x0000_s1190" type="#_x0000_t75" style="position:absolute;top:1004;width:51361;height:24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1" o:title="" croptop="2602f"/>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70136743" w14:textId="77777777" w:rsidR="00404E7F" w:rsidRDefault="00404E7F" w:rsidP="00404E7F">
                          <w:pPr>
                            <w:pStyle w:val="Caption"/>
                            <w:rPr>
                              <w:szCs w:val="24"/>
                            </w:rPr>
                          </w:pPr>
                          <w:bookmarkStart w:id="322" w:name="_Toc494553866"/>
                          <w:bookmarkStart w:id="323"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3"/>
                          <w:r>
                            <w:t xml:space="preserve"> - Monthly kWhr Production - Townsville</w:t>
                          </w:r>
                          <w:bookmarkEnd w:id="322"/>
                        </w:p>
                      </w:txbxContent>
                    </v:textbox>
                  </v:shape>
                </v:group>
                <v:shape id="Text Box 31" o:spid="_x0000_s1192" type="#_x0000_t202" style="position:absolute;left:17868;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07AAF99C" w14:textId="77777777" w:rsidR="00404E7F" w:rsidRDefault="00404E7F" w:rsidP="00404E7F"/>
                    </w:txbxContent>
                  </v:textbox>
                </v:shape>
              </v:group>
            </w:pict>
          </mc:Fallback>
        </mc:AlternateContent>
      </w:r>
    </w:p>
    <w:p w14:paraId="0B1FFBBD" w14:textId="77777777" w:rsidR="00211FC1" w:rsidRPr="00FB5275" w:rsidRDefault="00211FC1" w:rsidP="00404E7F">
      <w:pPr>
        <w:rPr>
          <w:lang w:eastAsia="en-GB"/>
        </w:rPr>
      </w:pPr>
    </w:p>
    <w:p w14:paraId="650928D9" w14:textId="77777777" w:rsidR="00211FC1" w:rsidRPr="00FB5275" w:rsidRDefault="00211FC1" w:rsidP="00404E7F">
      <w:pPr>
        <w:rPr>
          <w:lang w:eastAsia="en-GB"/>
        </w:rPr>
      </w:pPr>
    </w:p>
    <w:p w14:paraId="2B70E699" w14:textId="77777777" w:rsidR="00211FC1" w:rsidRPr="00FB5275" w:rsidRDefault="00211FC1" w:rsidP="00404E7F">
      <w:pPr>
        <w:rPr>
          <w:lang w:eastAsia="en-GB"/>
        </w:rPr>
      </w:pPr>
    </w:p>
    <w:p w14:paraId="254B464A" w14:textId="77777777" w:rsidR="00211FC1" w:rsidRPr="00FB5275" w:rsidRDefault="00211FC1" w:rsidP="00404E7F">
      <w:pPr>
        <w:rPr>
          <w:lang w:eastAsia="en-GB"/>
        </w:rPr>
      </w:pPr>
    </w:p>
    <w:p w14:paraId="53D43C07" w14:textId="77777777" w:rsidR="00211FC1" w:rsidRPr="00FB5275" w:rsidRDefault="00211FC1" w:rsidP="00404E7F">
      <w:pPr>
        <w:rPr>
          <w:lang w:eastAsia="en-GB"/>
        </w:rPr>
      </w:pPr>
    </w:p>
    <w:p w14:paraId="100FCCC3" w14:textId="77777777" w:rsidR="00211FC1" w:rsidRPr="00FB5275" w:rsidRDefault="00211FC1" w:rsidP="00404E7F">
      <w:pPr>
        <w:rPr>
          <w:lang w:eastAsia="en-GB"/>
        </w:rPr>
      </w:pPr>
    </w:p>
    <w:p w14:paraId="492EFDC0" w14:textId="77777777" w:rsidR="00211FC1" w:rsidRPr="00FB5275" w:rsidRDefault="00211FC1" w:rsidP="00404E7F">
      <w:pPr>
        <w:rPr>
          <w:lang w:eastAsia="en-GB"/>
        </w:rPr>
      </w:pPr>
    </w:p>
    <w:p w14:paraId="2AC98F56" w14:textId="77777777" w:rsidR="00211FC1" w:rsidRPr="00FB5275" w:rsidRDefault="00211FC1" w:rsidP="00404E7F">
      <w:pPr>
        <w:rPr>
          <w:lang w:eastAsia="en-GB"/>
        </w:rPr>
      </w:pPr>
    </w:p>
    <w:p w14:paraId="118C8EE4" w14:textId="77777777" w:rsidR="00211FC1" w:rsidRPr="00FB5275" w:rsidRDefault="00211FC1" w:rsidP="00404E7F">
      <w:pPr>
        <w:rPr>
          <w:lang w:eastAsia="en-GB"/>
        </w:rPr>
      </w:pPr>
    </w:p>
    <w:p w14:paraId="58528097" w14:textId="77777777" w:rsidR="00211FC1" w:rsidRPr="00FB5275" w:rsidRDefault="00211FC1" w:rsidP="00404E7F">
      <w:pPr>
        <w:rPr>
          <w:lang w:eastAsia="en-GB"/>
        </w:rPr>
      </w:pPr>
    </w:p>
    <w:p w14:paraId="701C10CC" w14:textId="77777777" w:rsidR="00211FC1" w:rsidRPr="00FB5275" w:rsidRDefault="00211FC1" w:rsidP="00404E7F">
      <w:pPr>
        <w:rPr>
          <w:lang w:eastAsia="en-GB"/>
        </w:rPr>
      </w:pPr>
    </w:p>
    <w:p w14:paraId="7FBD4A2E" w14:textId="77777777" w:rsidR="00211FC1" w:rsidRPr="00FB5275" w:rsidRDefault="00211FC1" w:rsidP="00404E7F">
      <w:pPr>
        <w:rPr>
          <w:lang w:eastAsia="en-GB"/>
        </w:rPr>
      </w:pPr>
    </w:p>
    <w:p w14:paraId="1BD3D274" w14:textId="77777777" w:rsidR="00211FC1" w:rsidRPr="00FB5275" w:rsidRDefault="00211FC1" w:rsidP="00404E7F">
      <w:pPr>
        <w:rPr>
          <w:lang w:eastAsia="en-GB"/>
        </w:rPr>
      </w:pPr>
    </w:p>
    <w:p w14:paraId="283D7CD7"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98176" behindDoc="0" locked="0" layoutInCell="1" allowOverlap="1" wp14:anchorId="56B1E0DB" wp14:editId="010C1405">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12"/>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5AA80C69" w14:textId="77777777" w:rsidR="00404E7F" w:rsidRDefault="00404E7F" w:rsidP="00404E7F">
                                <w:pPr>
                                  <w:pStyle w:val="Caption"/>
                                  <w:rPr>
                                    <w:szCs w:val="24"/>
                                  </w:rPr>
                                </w:pPr>
                                <w:bookmarkStart w:id="324" w:name="_Toc494553867"/>
                                <w:bookmarkStart w:id="325"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5"/>
                                <w:r>
                                  <w:t xml:space="preserve"> -</w:t>
                                </w:r>
                                <w:r w:rsidRPr="005078CC">
                                  <w:t xml:space="preserve"> </w:t>
                                </w:r>
                                <w:r>
                                  <w:t>Monthly kWhr Production - Darwin</w:t>
                                </w:r>
                                <w:bookmarkEnd w:id="324"/>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69659557"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B1E0DB" id="Group 252" o:spid="_x0000_s1193" style="position:absolute;left:0;text-align:left;margin-left:45.55pt;margin-top:10.65pt;width:374.4pt;height:201.75pt;z-index:251698176"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4" style="position:absolute;top:627;width:47548;height:24994" coordorigin=",1371" coordsize="47548,24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">
                  <v:shape id="Picture 207" o:spid="_x0000_s1195" type="#_x0000_t75" style="position:absolute;top:1371;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3" o:title="" croptop="3777f"/>
                  </v:shape>
                  <v:shape id="Text Box 7180" o:spid="_x0000_s1196"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5AA80C69" w14:textId="77777777" w:rsidR="00404E7F" w:rsidRDefault="00404E7F" w:rsidP="00404E7F">
                          <w:pPr>
                            <w:pStyle w:val="Caption"/>
                            <w:rPr>
                              <w:szCs w:val="24"/>
                            </w:rPr>
                          </w:pPr>
                          <w:bookmarkStart w:id="326" w:name="_Toc494553867"/>
                          <w:bookmarkStart w:id="327"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7"/>
                          <w:r>
                            <w:t xml:space="preserve"> -</w:t>
                          </w:r>
                          <w:r w:rsidRPr="005078CC">
                            <w:t xml:space="preserve"> </w:t>
                          </w:r>
                          <w:r>
                            <w:t>Monthly kWhr Production - Darwin</w:t>
                          </w:r>
                          <w:bookmarkEnd w:id="326"/>
                        </w:p>
                      </w:txbxContent>
                    </v:textbox>
                  </v:shape>
                </v:group>
                <v:shape id="Text Box 251" o:spid="_x0000_s1197" type="#_x0000_t202" style="position:absolute;left:16405;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69659557" w14:textId="77777777" w:rsidR="00404E7F" w:rsidRDefault="00404E7F" w:rsidP="00404E7F"/>
                    </w:txbxContent>
                  </v:textbox>
                </v:shape>
              </v:group>
            </w:pict>
          </mc:Fallback>
        </mc:AlternateContent>
      </w:r>
    </w:p>
    <w:p w14:paraId="59EB0FA2" w14:textId="77777777" w:rsidR="00211FC1" w:rsidRPr="00FB5275" w:rsidRDefault="00211FC1" w:rsidP="00404E7F">
      <w:pPr>
        <w:rPr>
          <w:lang w:eastAsia="en-GB"/>
        </w:rPr>
      </w:pPr>
    </w:p>
    <w:p w14:paraId="29C3974A" w14:textId="77777777" w:rsidR="00211FC1" w:rsidRPr="00FB5275" w:rsidRDefault="00211FC1" w:rsidP="00404E7F">
      <w:pPr>
        <w:rPr>
          <w:lang w:eastAsia="en-GB"/>
        </w:rPr>
      </w:pPr>
    </w:p>
    <w:p w14:paraId="4F8FB8C4" w14:textId="77777777" w:rsidR="00211FC1" w:rsidRPr="00FB5275" w:rsidRDefault="00211FC1" w:rsidP="00404E7F">
      <w:pPr>
        <w:rPr>
          <w:lang w:eastAsia="en-GB"/>
        </w:rPr>
      </w:pPr>
    </w:p>
    <w:p w14:paraId="57B00A99" w14:textId="77777777" w:rsidR="00211FC1" w:rsidRPr="00FB5275" w:rsidRDefault="00211FC1" w:rsidP="00404E7F">
      <w:pPr>
        <w:rPr>
          <w:lang w:eastAsia="en-GB"/>
        </w:rPr>
      </w:pPr>
    </w:p>
    <w:p w14:paraId="17936FCB" w14:textId="77777777" w:rsidR="00211FC1" w:rsidRPr="00FB5275" w:rsidRDefault="00211FC1" w:rsidP="00404E7F">
      <w:pPr>
        <w:rPr>
          <w:lang w:eastAsia="en-GB"/>
        </w:rPr>
      </w:pPr>
    </w:p>
    <w:p w14:paraId="0E347AEB" w14:textId="77777777" w:rsidR="00211FC1" w:rsidRPr="00FB5275" w:rsidRDefault="00211FC1" w:rsidP="00404E7F">
      <w:pPr>
        <w:rPr>
          <w:lang w:eastAsia="en-GB"/>
        </w:rPr>
      </w:pPr>
    </w:p>
    <w:p w14:paraId="0E5C3761" w14:textId="77777777" w:rsidR="00211FC1" w:rsidRPr="00FB5275" w:rsidRDefault="00211FC1" w:rsidP="00404E7F">
      <w:pPr>
        <w:rPr>
          <w:lang w:eastAsia="en-GB"/>
        </w:rPr>
      </w:pPr>
    </w:p>
    <w:p w14:paraId="02C54BF3" w14:textId="77777777" w:rsidR="00211FC1" w:rsidRPr="00FB5275" w:rsidRDefault="00211FC1" w:rsidP="00404E7F">
      <w:pPr>
        <w:rPr>
          <w:lang w:eastAsia="en-GB"/>
        </w:rPr>
      </w:pPr>
    </w:p>
    <w:p w14:paraId="65FF563B" w14:textId="77777777" w:rsidR="00211FC1" w:rsidRPr="00FB5275" w:rsidRDefault="00211FC1" w:rsidP="00404E7F">
      <w:pPr>
        <w:rPr>
          <w:lang w:eastAsia="en-GB"/>
        </w:rPr>
      </w:pPr>
    </w:p>
    <w:p w14:paraId="0F9C150B" w14:textId="77777777" w:rsidR="00211FC1" w:rsidRPr="00FB5275" w:rsidRDefault="00211FC1" w:rsidP="00404E7F">
      <w:pPr>
        <w:rPr>
          <w:lang w:eastAsia="en-GB"/>
        </w:rPr>
      </w:pPr>
    </w:p>
    <w:p w14:paraId="71DFF7EC" w14:textId="77777777" w:rsidR="00211FC1" w:rsidRPr="00FB5275" w:rsidRDefault="00211FC1" w:rsidP="00404E7F">
      <w:pPr>
        <w:rPr>
          <w:lang w:eastAsia="en-GB"/>
        </w:rPr>
      </w:pPr>
    </w:p>
    <w:p w14:paraId="38370A07" w14:textId="77777777" w:rsidR="00211FC1" w:rsidRPr="00FB5275" w:rsidRDefault="00211FC1" w:rsidP="00404E7F">
      <w:pPr>
        <w:rPr>
          <w:lang w:eastAsia="en-GB"/>
        </w:rPr>
      </w:pPr>
    </w:p>
    <w:p w14:paraId="32887A99" w14:textId="77777777" w:rsidR="00211FC1" w:rsidRPr="00FB5275" w:rsidRDefault="00211FC1" w:rsidP="00404E7F">
      <w:pPr>
        <w:rPr>
          <w:lang w:eastAsia="en-GB"/>
        </w:rPr>
      </w:pPr>
    </w:p>
    <w:p w14:paraId="38D40112" w14:textId="77777777" w:rsidR="00211FC1" w:rsidRPr="00FB5275" w:rsidRDefault="00211FC1" w:rsidP="00404E7F">
      <w:pPr>
        <w:rPr>
          <w:lang w:eastAsia="en-GB"/>
        </w:rPr>
      </w:pPr>
    </w:p>
    <w:p w14:paraId="3839DFF0" w14:textId="77777777" w:rsidR="00211FC1" w:rsidRPr="00FB5275" w:rsidRDefault="00211FC1" w:rsidP="00404E7F">
      <w:pPr>
        <w:rPr>
          <w:lang w:eastAsia="en-GB"/>
        </w:rPr>
      </w:pPr>
    </w:p>
    <w:p w14:paraId="1F50D035" w14:textId="77777777" w:rsidR="00211FC1" w:rsidRPr="00FB5275" w:rsidRDefault="00211FC1" w:rsidP="00404E7F">
      <w:pPr>
        <w:rPr>
          <w:lang w:eastAsia="en-GB"/>
        </w:rPr>
      </w:pPr>
    </w:p>
    <w:p w14:paraId="7A5048CF" w14:textId="77777777" w:rsidR="00211FC1" w:rsidRPr="00FB5275" w:rsidRDefault="00211FC1" w:rsidP="00404E7F">
      <w:pPr>
        <w:rPr>
          <w:lang w:eastAsia="en-GB"/>
        </w:rPr>
      </w:pPr>
    </w:p>
    <w:p w14:paraId="750618F1" w14:textId="77777777" w:rsidR="00211FC1" w:rsidRPr="00FB5275" w:rsidRDefault="00211FC1" w:rsidP="00404E7F">
      <w:pPr>
        <w:rPr>
          <w:lang w:eastAsia="en-GB"/>
        </w:rPr>
      </w:pPr>
    </w:p>
    <w:p w14:paraId="05F7DD8D" w14:textId="77777777" w:rsidR="00211FC1" w:rsidRPr="00FB5275" w:rsidRDefault="00211FC1" w:rsidP="00404E7F">
      <w:pPr>
        <w:rPr>
          <w:lang w:eastAsia="en-GB"/>
        </w:rPr>
      </w:pPr>
    </w:p>
    <w:p w14:paraId="10FB116A" w14:textId="77777777" w:rsidR="00211FC1" w:rsidRPr="00FB5275" w:rsidRDefault="00211FC1" w:rsidP="00404E7F">
      <w:pPr>
        <w:rPr>
          <w:lang w:eastAsia="en-GB"/>
        </w:rPr>
      </w:pPr>
    </w:p>
    <w:p w14:paraId="0AD7C2EA" w14:textId="77777777" w:rsidR="00211FC1" w:rsidRPr="00FB5275" w:rsidRDefault="00211FC1" w:rsidP="00404E7F">
      <w:pPr>
        <w:rPr>
          <w:lang w:eastAsia="en-GB"/>
        </w:rPr>
      </w:pPr>
    </w:p>
    <w:p w14:paraId="125D2F5A" w14:textId="77777777" w:rsidR="00211FC1" w:rsidRPr="00FB5275" w:rsidRDefault="00211FC1" w:rsidP="00404E7F">
      <w:pPr>
        <w:rPr>
          <w:lang w:eastAsia="en-GB"/>
        </w:rPr>
      </w:pPr>
    </w:p>
    <w:p w14:paraId="1BEE46D8" w14:textId="77777777" w:rsidR="00211FC1" w:rsidRPr="00FB5275" w:rsidRDefault="00211FC1" w:rsidP="00404E7F">
      <w:pPr>
        <w:rPr>
          <w:lang w:eastAsia="en-GB"/>
        </w:rPr>
      </w:pPr>
    </w:p>
    <w:p w14:paraId="1F209A52" w14:textId="77777777" w:rsidR="00211FC1" w:rsidRPr="00FB5275" w:rsidRDefault="00211FC1" w:rsidP="00404E7F">
      <w:pPr>
        <w:rPr>
          <w:lang w:eastAsia="en-GB"/>
        </w:rPr>
      </w:pPr>
    </w:p>
    <w:p w14:paraId="40CD0B10" w14:textId="77777777" w:rsidR="00211FC1" w:rsidRPr="00FB5275" w:rsidRDefault="00211FC1" w:rsidP="00404E7F">
      <w:pPr>
        <w:rPr>
          <w:lang w:eastAsia="en-GB"/>
        </w:rPr>
      </w:pPr>
    </w:p>
    <w:p w14:paraId="152E4566" w14:textId="77777777" w:rsidR="00211FC1" w:rsidRPr="00FB5275" w:rsidRDefault="00211FC1" w:rsidP="00404E7F">
      <w:pPr>
        <w:rPr>
          <w:lang w:eastAsia="en-GB"/>
        </w:rPr>
      </w:pPr>
    </w:p>
    <w:p w14:paraId="2B2912B4" w14:textId="77777777" w:rsidR="00211FC1" w:rsidRPr="00FB5275" w:rsidRDefault="00211FC1" w:rsidP="00404E7F">
      <w:pPr>
        <w:rPr>
          <w:lang w:eastAsia="en-GB"/>
        </w:rPr>
      </w:pPr>
    </w:p>
    <w:p w14:paraId="61BF4327"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99200" behindDoc="0" locked="0" layoutInCell="1" allowOverlap="1" wp14:anchorId="4768AADB" wp14:editId="156F5F64">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14"/>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3A166BC1" w14:textId="77777777" w:rsidR="00404E7F" w:rsidRDefault="00404E7F" w:rsidP="00404E7F">
                                <w:pPr>
                                  <w:pStyle w:val="Caption"/>
                                  <w:rPr>
                                    <w:szCs w:val="24"/>
                                  </w:rPr>
                                </w:pPr>
                                <w:bookmarkStart w:id="328" w:name="_Toc494553868"/>
                                <w:bookmarkStart w:id="329"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9"/>
                                <w:r>
                                  <w:t xml:space="preserve"> -</w:t>
                                </w:r>
                                <w:r w:rsidRPr="005078CC">
                                  <w:t xml:space="preserve"> </w:t>
                                </w:r>
                                <w:r>
                                  <w:t>Monthly kWhr Production - Hobart</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28520C0A"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68AADB" id="Group 254" o:spid="_x0000_s1198" style="position:absolute;left:0;text-align:left;margin-left:45.65pt;margin-top:88.4pt;width:374.4pt;height:200.35pt;z-index:251699200"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199" style="position:absolute;top:635;width:47548;height:24807" coordorigin=",1100" coordsize="47548,24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">
                  <v:shape id="Picture 204" o:spid="_x0000_s1200" type="#_x0000_t75" style="position:absolute;top:1100;width:47548;height:22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15" o:title="" croptop="3068f"/>
                  </v:shape>
                  <v:shape id="Text Box 7184" o:spid="_x0000_s1201"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3A166BC1" w14:textId="77777777" w:rsidR="00404E7F" w:rsidRDefault="00404E7F" w:rsidP="00404E7F">
                          <w:pPr>
                            <w:pStyle w:val="Caption"/>
                            <w:rPr>
                              <w:szCs w:val="24"/>
                            </w:rPr>
                          </w:pPr>
                          <w:bookmarkStart w:id="330" w:name="_Toc494553868"/>
                          <w:bookmarkStart w:id="331"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31"/>
                          <w:r>
                            <w:t xml:space="preserve"> -</w:t>
                          </w:r>
                          <w:r w:rsidRPr="005078CC">
                            <w:t xml:space="preserve"> </w:t>
                          </w:r>
                          <w:r>
                            <w:t>Monthly kWhr Production - Hobart</w:t>
                          </w:r>
                          <w:bookmarkEnd w:id="330"/>
                        </w:p>
                      </w:txbxContent>
                    </v:textbox>
                  </v:shape>
                </v:group>
                <v:shape id="Text Box 253" o:spid="_x0000_s1202" type="#_x0000_t202" style="position:absolute;left:17864;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28520C0A" w14:textId="77777777" w:rsidR="00404E7F" w:rsidRDefault="00404E7F" w:rsidP="00404E7F"/>
                    </w:txbxContent>
                  </v:textbox>
                </v:shape>
              </v:group>
            </w:pict>
          </mc:Fallback>
        </mc:AlternateContent>
      </w:r>
    </w:p>
    <w:p w14:paraId="01801F1D" w14:textId="77777777" w:rsidR="00211FC1" w:rsidRPr="00FB5275" w:rsidRDefault="00211FC1" w:rsidP="00211FC1">
      <w:pPr>
        <w:pStyle w:val="Heading2"/>
        <w:numPr>
          <w:ilvl w:val="1"/>
          <w:numId w:val="16"/>
        </w:numPr>
      </w:pPr>
      <w:bookmarkStart w:id="332" w:name="_Toc494568061"/>
      <w:r w:rsidRPr="00FB5275">
        <w:t>Yearly Saving Plots</w:t>
      </w:r>
      <w:bookmarkEnd w:id="332"/>
    </w:p>
    <w:p w14:paraId="2B365D40" w14:textId="77777777" w:rsidR="00211FC1" w:rsidRPr="00FB5275" w:rsidRDefault="00211FC1" w:rsidP="00404E7F">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r w:rsidRPr="00FB5275">
        <w:rPr>
          <w:lang w:eastAsia="en-GB"/>
        </w:rPr>
        <w:fldChar w:fldCharType="begin"/>
      </w:r>
      <w:r w:rsidRPr="00FB5275">
        <w:rPr>
          <w:lang w:eastAsia="en-GB"/>
        </w:rPr>
        <w:instrText xml:space="preserve"> REF _Ref492741509 \h </w:instrText>
      </w:r>
      <w:r w:rsidRPr="00FB5275">
        <w:rPr>
          <w:lang w:eastAsia="en-GB"/>
        </w:rPr>
      </w:r>
      <w:r w:rsidRPr="00FB5275">
        <w:rPr>
          <w:lang w:eastAsia="en-GB"/>
        </w:rPr>
        <w:fldChar w:fldCharType="separate"/>
      </w:r>
      <w:r w:rsidRPr="00FB5275">
        <w:t>Figure 5</w:t>
      </w:r>
      <w:r w:rsidRPr="00FB5275">
        <w:noBreakHyphen/>
        <w:t>5</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392 \h </w:instrText>
      </w:r>
      <w:r w:rsidRPr="00FB5275">
        <w:rPr>
          <w:lang w:eastAsia="en-GB"/>
        </w:rPr>
      </w:r>
      <w:r w:rsidRPr="00FB5275">
        <w:rPr>
          <w:lang w:eastAsia="en-GB"/>
        </w:rPr>
        <w:fldChar w:fldCharType="separate"/>
      </w:r>
      <w:r w:rsidRPr="00FB5275">
        <w:t>Figure 5</w:t>
      </w:r>
      <w:r w:rsidRPr="00FB5275">
        <w:noBreakHyphen/>
        <w:t>6</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513 \h </w:instrText>
      </w:r>
      <w:r w:rsidRPr="00FB5275">
        <w:rPr>
          <w:lang w:eastAsia="en-GB"/>
        </w:rPr>
      </w:r>
      <w:r w:rsidRPr="00FB5275">
        <w:rPr>
          <w:lang w:eastAsia="en-GB"/>
        </w:rPr>
        <w:fldChar w:fldCharType="separate"/>
      </w:r>
      <w:r w:rsidRPr="00FB5275">
        <w:t>Figure 5</w:t>
      </w:r>
      <w:r w:rsidRPr="00FB5275">
        <w:noBreakHyphen/>
        <w:t>7</w:t>
      </w:r>
      <w:r w:rsidRPr="00FB5275">
        <w:rPr>
          <w:lang w:eastAsia="en-GB"/>
        </w:rPr>
        <w:fldChar w:fldCharType="end"/>
      </w:r>
      <w:r w:rsidRPr="00FB5275">
        <w:rPr>
          <w:lang w:eastAsia="en-GB"/>
        </w:rPr>
        <w:t xml:space="preserve">. </w:t>
      </w:r>
    </w:p>
    <w:p w14:paraId="5FA41F30"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700224" behindDoc="0" locked="0" layoutInCell="1" allowOverlap="1" wp14:anchorId="6CAB375F" wp14:editId="7F78329E">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16"/>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4006724D" w14:textId="77777777" w:rsidR="00404E7F" w:rsidRDefault="00404E7F" w:rsidP="00404E7F">
                                <w:pPr>
                                  <w:pStyle w:val="Caption"/>
                                  <w:rPr>
                                    <w:szCs w:val="24"/>
                                  </w:rPr>
                                </w:pPr>
                                <w:bookmarkStart w:id="333" w:name="_Toc494553870"/>
                                <w:bookmarkStart w:id="334"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4"/>
                                <w:r>
                                  <w:t xml:space="preserve"> - Yearly Savings with Solar Vs. Normal Rate - Townsville</w:t>
                                </w:r>
                                <w:bookmarkEnd w:id="33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2743F29D"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B375F" id="Group 7168" o:spid="_x0000_s1203" style="position:absolute;left:0;text-align:left;margin-left:12pt;margin-top:1.3pt;width:434.4pt;height:201.6pt;z-index:251700224"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4" style="position:absolute;top:635;width:55168;height:24968" coordorigin=",997" coordsize="57428,2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">
                  <v:shape id="Picture 198" o:spid="_x0000_s1205" type="#_x0000_t75" style="position:absolute;top:997;width:53302;height:24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17" o:title="" croptop="2552f"/>
                  </v:shape>
                  <v:shape id="Text Box 10" o:spid="_x0000_s1206"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4006724D" w14:textId="77777777" w:rsidR="00404E7F" w:rsidRDefault="00404E7F" w:rsidP="00404E7F">
                          <w:pPr>
                            <w:pStyle w:val="Caption"/>
                            <w:rPr>
                              <w:szCs w:val="24"/>
                            </w:rPr>
                          </w:pPr>
                          <w:bookmarkStart w:id="335" w:name="_Toc494553870"/>
                          <w:bookmarkStart w:id="336"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Rate - Townsville</w:t>
                          </w:r>
                          <w:bookmarkEnd w:id="335"/>
                        </w:p>
                      </w:txbxContent>
                    </v:textbox>
                  </v:shape>
                </v:group>
                <v:shape id="Text Box 255" o:spid="_x0000_s1207" type="#_x0000_t202" style="position:absolute;left:14393;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743F29D" w14:textId="77777777" w:rsidR="00404E7F" w:rsidRDefault="00404E7F" w:rsidP="00404E7F"/>
                    </w:txbxContent>
                  </v:textbox>
                </v:shape>
              </v:group>
            </w:pict>
          </mc:Fallback>
        </mc:AlternateContent>
      </w:r>
    </w:p>
    <w:p w14:paraId="364D6FF5" w14:textId="77777777" w:rsidR="00211FC1" w:rsidRPr="00FB5275" w:rsidRDefault="00211FC1" w:rsidP="00404E7F">
      <w:pPr>
        <w:rPr>
          <w:lang w:eastAsia="en-GB"/>
        </w:rPr>
      </w:pPr>
    </w:p>
    <w:p w14:paraId="53CCE15F" w14:textId="77777777" w:rsidR="00211FC1" w:rsidRPr="00FB5275" w:rsidRDefault="00211FC1" w:rsidP="00404E7F">
      <w:pPr>
        <w:rPr>
          <w:lang w:eastAsia="en-GB"/>
        </w:rPr>
      </w:pPr>
    </w:p>
    <w:p w14:paraId="75EECB68" w14:textId="77777777" w:rsidR="00211FC1" w:rsidRPr="00FB5275" w:rsidRDefault="00211FC1" w:rsidP="00404E7F">
      <w:pPr>
        <w:rPr>
          <w:lang w:eastAsia="en-GB"/>
        </w:rPr>
      </w:pPr>
    </w:p>
    <w:p w14:paraId="64FE4313" w14:textId="77777777" w:rsidR="00211FC1" w:rsidRPr="00FB5275" w:rsidRDefault="00211FC1" w:rsidP="00404E7F">
      <w:pPr>
        <w:rPr>
          <w:lang w:eastAsia="en-GB"/>
        </w:rPr>
      </w:pPr>
    </w:p>
    <w:p w14:paraId="09601822" w14:textId="77777777" w:rsidR="00211FC1" w:rsidRPr="00FB5275" w:rsidRDefault="00211FC1" w:rsidP="00404E7F">
      <w:pPr>
        <w:rPr>
          <w:lang w:eastAsia="en-GB"/>
        </w:rPr>
      </w:pPr>
    </w:p>
    <w:p w14:paraId="468A76DD" w14:textId="77777777" w:rsidR="00211FC1" w:rsidRPr="00FB5275" w:rsidRDefault="00211FC1" w:rsidP="00404E7F">
      <w:pPr>
        <w:rPr>
          <w:lang w:eastAsia="en-GB"/>
        </w:rPr>
      </w:pPr>
    </w:p>
    <w:p w14:paraId="48FEE410" w14:textId="77777777" w:rsidR="00211FC1" w:rsidRPr="00FB5275" w:rsidRDefault="00211FC1" w:rsidP="00404E7F">
      <w:pPr>
        <w:rPr>
          <w:lang w:eastAsia="en-GB"/>
        </w:rPr>
      </w:pPr>
    </w:p>
    <w:p w14:paraId="7580033D" w14:textId="77777777" w:rsidR="00211FC1" w:rsidRPr="00FB5275" w:rsidRDefault="00211FC1" w:rsidP="00404E7F">
      <w:pPr>
        <w:rPr>
          <w:lang w:eastAsia="en-GB"/>
        </w:rPr>
      </w:pPr>
    </w:p>
    <w:p w14:paraId="4B093BA9" w14:textId="77777777" w:rsidR="00211FC1" w:rsidRPr="00FB5275" w:rsidRDefault="00211FC1" w:rsidP="00404E7F">
      <w:pPr>
        <w:rPr>
          <w:lang w:eastAsia="en-GB"/>
        </w:rPr>
      </w:pPr>
    </w:p>
    <w:p w14:paraId="3C42B004" w14:textId="77777777" w:rsidR="00211FC1" w:rsidRPr="00FB5275" w:rsidRDefault="00211FC1" w:rsidP="00404E7F">
      <w:pPr>
        <w:rPr>
          <w:lang w:eastAsia="en-GB"/>
        </w:rPr>
      </w:pPr>
    </w:p>
    <w:p w14:paraId="65675953" w14:textId="77777777" w:rsidR="00211FC1" w:rsidRPr="00FB5275" w:rsidRDefault="00211FC1" w:rsidP="00404E7F">
      <w:pPr>
        <w:rPr>
          <w:lang w:eastAsia="en-GB"/>
        </w:rPr>
      </w:pPr>
    </w:p>
    <w:p w14:paraId="48DAB71E" w14:textId="77777777" w:rsidR="00211FC1" w:rsidRPr="00FB5275" w:rsidRDefault="00211FC1" w:rsidP="00404E7F">
      <w:pPr>
        <w:rPr>
          <w:lang w:eastAsia="en-GB"/>
        </w:rPr>
      </w:pPr>
    </w:p>
    <w:p w14:paraId="09AFDE4E" w14:textId="77777777" w:rsidR="00211FC1" w:rsidRPr="00FB5275" w:rsidRDefault="00211FC1" w:rsidP="00404E7F">
      <w:pPr>
        <w:rPr>
          <w:lang w:eastAsia="en-GB"/>
        </w:rPr>
      </w:pPr>
    </w:p>
    <w:p w14:paraId="3AF01919"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701248" behindDoc="0" locked="0" layoutInCell="1" allowOverlap="1" wp14:anchorId="413AC206" wp14:editId="063225F1">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18"/>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8B8656" w14:textId="77777777" w:rsidR="00404E7F" w:rsidRDefault="00404E7F" w:rsidP="00404E7F">
                                <w:pPr>
                                  <w:pStyle w:val="Caption"/>
                                  <w:rPr>
                                    <w:szCs w:val="24"/>
                                  </w:rPr>
                                </w:pPr>
                                <w:bookmarkStart w:id="337" w:name="_Ref493337790"/>
                                <w:bookmarkStart w:id="338" w:name="_Toc494553869"/>
                                <w:bookmarkStart w:id="339"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9"/>
                                <w:r>
                                  <w:t xml:space="preserve"> - Yearly Savings with Solar Vs. Normal Rate - Darwin</w:t>
                                </w:r>
                                <w:bookmarkEnd w:id="337"/>
                                <w:bookmarkEnd w:id="33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60D8FF3"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8" style="position:absolute;left:0;text-align:left;margin-left:39.85pt;margin-top:12.95pt;width:403.2pt;height:204.3pt;z-index:251701248;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09" style="position:absolute;top:544;width:51206;height:25622" coordorigin=",1143" coordsize="51207,25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">
                  <v:shape id="Picture 201" o:spid="_x0000_s1210" type="#_x0000_t75" style="position:absolute;top:1143;width:51207;height:2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19" o:title="" croptop="3006f"/>
                  </v:shape>
                  <v:shape id="Text Box 7186" o:spid="_x0000_s1211"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8B8656" w14:textId="77777777" w:rsidR="00404E7F" w:rsidRDefault="00404E7F" w:rsidP="00404E7F">
                          <w:pPr>
                            <w:pStyle w:val="Caption"/>
                            <w:rPr>
                              <w:szCs w:val="24"/>
                            </w:rPr>
                          </w:pPr>
                          <w:bookmarkStart w:id="340" w:name="_Ref493337790"/>
                          <w:bookmarkStart w:id="341" w:name="_Toc494553869"/>
                          <w:bookmarkStart w:id="342"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42"/>
                          <w:r>
                            <w:t xml:space="preserve"> - Yearly Savings with Solar Vs. Normal Rate - Darwin</w:t>
                          </w:r>
                          <w:bookmarkEnd w:id="340"/>
                          <w:bookmarkEnd w:id="341"/>
                        </w:p>
                      </w:txbxContent>
                    </v:textbox>
                  </v:shape>
                </v:group>
                <v:shape id="Text Box 7169" o:spid="_x0000_s1212" type="#_x0000_t202" style="position:absolute;left:13280;top:217;width:27887;height: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260D8FF3" w14:textId="77777777" w:rsidR="00404E7F" w:rsidRDefault="00404E7F" w:rsidP="00404E7F"/>
                    </w:txbxContent>
                  </v:textbox>
                </v:shape>
              </v:group>
            </w:pict>
          </mc:Fallback>
        </mc:AlternateContent>
      </w:r>
    </w:p>
    <w:p w14:paraId="27FFA7DB" w14:textId="77777777" w:rsidR="00211FC1" w:rsidRPr="00FB5275" w:rsidRDefault="00211FC1" w:rsidP="00404E7F">
      <w:pPr>
        <w:rPr>
          <w:lang w:eastAsia="en-GB"/>
        </w:rPr>
      </w:pPr>
    </w:p>
    <w:p w14:paraId="15D732E2" w14:textId="77777777" w:rsidR="00211FC1" w:rsidRPr="00FB5275" w:rsidRDefault="00211FC1" w:rsidP="00404E7F">
      <w:pPr>
        <w:rPr>
          <w:lang w:eastAsia="en-GB"/>
        </w:rPr>
      </w:pPr>
    </w:p>
    <w:p w14:paraId="7BC7D606" w14:textId="77777777" w:rsidR="00211FC1" w:rsidRPr="00FB5275" w:rsidRDefault="00211FC1" w:rsidP="00404E7F">
      <w:pPr>
        <w:rPr>
          <w:lang w:eastAsia="en-GB"/>
        </w:rPr>
      </w:pPr>
    </w:p>
    <w:p w14:paraId="3C6AA0C9" w14:textId="77777777" w:rsidR="00211FC1" w:rsidRPr="00FB5275" w:rsidRDefault="00211FC1" w:rsidP="00404E7F">
      <w:pPr>
        <w:rPr>
          <w:lang w:eastAsia="en-GB"/>
        </w:rPr>
      </w:pPr>
    </w:p>
    <w:p w14:paraId="61A71B8E" w14:textId="77777777" w:rsidR="00211FC1" w:rsidRPr="00FB5275" w:rsidRDefault="00211FC1" w:rsidP="00404E7F">
      <w:pPr>
        <w:rPr>
          <w:lang w:eastAsia="en-GB"/>
        </w:rPr>
      </w:pPr>
    </w:p>
    <w:p w14:paraId="62D8FCF0" w14:textId="77777777" w:rsidR="00211FC1" w:rsidRPr="00FB5275" w:rsidRDefault="00211FC1" w:rsidP="00404E7F">
      <w:pPr>
        <w:rPr>
          <w:lang w:eastAsia="en-GB"/>
        </w:rPr>
      </w:pPr>
    </w:p>
    <w:p w14:paraId="396C61AC" w14:textId="77777777" w:rsidR="00211FC1" w:rsidRPr="00FB5275" w:rsidRDefault="00211FC1" w:rsidP="00404E7F">
      <w:pPr>
        <w:rPr>
          <w:lang w:eastAsia="en-GB"/>
        </w:rPr>
      </w:pPr>
    </w:p>
    <w:p w14:paraId="0DEBDF33" w14:textId="77777777" w:rsidR="00211FC1" w:rsidRPr="00FB5275" w:rsidRDefault="00211FC1" w:rsidP="00404E7F">
      <w:pPr>
        <w:rPr>
          <w:lang w:eastAsia="en-GB"/>
        </w:rPr>
      </w:pPr>
    </w:p>
    <w:p w14:paraId="2CDE6798" w14:textId="77777777" w:rsidR="00211FC1" w:rsidRPr="00FB5275" w:rsidRDefault="00211FC1" w:rsidP="00404E7F">
      <w:pPr>
        <w:rPr>
          <w:lang w:eastAsia="en-GB"/>
        </w:rPr>
      </w:pPr>
    </w:p>
    <w:p w14:paraId="6B38F14E" w14:textId="77777777" w:rsidR="00211FC1" w:rsidRPr="00FB5275" w:rsidRDefault="00211FC1" w:rsidP="00404E7F">
      <w:pPr>
        <w:rPr>
          <w:lang w:eastAsia="en-GB"/>
        </w:rPr>
      </w:pPr>
    </w:p>
    <w:p w14:paraId="028E3B4B" w14:textId="77777777" w:rsidR="00211FC1" w:rsidRPr="00FB5275" w:rsidRDefault="00211FC1" w:rsidP="00404E7F">
      <w:pPr>
        <w:rPr>
          <w:lang w:eastAsia="en-GB"/>
        </w:rPr>
      </w:pPr>
    </w:p>
    <w:p w14:paraId="25856CC3" w14:textId="77777777" w:rsidR="00211FC1" w:rsidRPr="00FB5275" w:rsidRDefault="00211FC1" w:rsidP="00404E7F">
      <w:pPr>
        <w:rPr>
          <w:lang w:eastAsia="en-GB"/>
        </w:rPr>
      </w:pPr>
    </w:p>
    <w:p w14:paraId="0AAA3762" w14:textId="77777777" w:rsidR="00211FC1" w:rsidRPr="00FB5275" w:rsidRDefault="00211FC1" w:rsidP="00404E7F">
      <w:pPr>
        <w:rPr>
          <w:lang w:eastAsia="en-GB"/>
        </w:rPr>
      </w:pPr>
    </w:p>
    <w:p w14:paraId="3F1B5A1B" w14:textId="77777777" w:rsidR="00211FC1" w:rsidRPr="00FB5275" w:rsidRDefault="00211FC1" w:rsidP="00404E7F">
      <w:pPr>
        <w:rPr>
          <w:lang w:eastAsia="en-GB"/>
        </w:rPr>
      </w:pPr>
    </w:p>
    <w:p w14:paraId="175C9DCB"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94080" behindDoc="0" locked="0" layoutInCell="1" allowOverlap="1" wp14:anchorId="4CE64626" wp14:editId="391DF11A">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20"/>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5DB22950" w14:textId="77777777" w:rsidR="00404E7F" w:rsidRDefault="00404E7F" w:rsidP="00404E7F">
                                <w:pPr>
                                  <w:pStyle w:val="Caption"/>
                                  <w:rPr>
                                    <w:szCs w:val="24"/>
                                  </w:rPr>
                                </w:pPr>
                                <w:bookmarkStart w:id="343" w:name="_Toc494553871"/>
                                <w:bookmarkStart w:id="344"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4"/>
                                <w:r>
                                  <w:t xml:space="preserve"> - Yearly Savings with Solar Vs. Normal Rate - </w:t>
                                </w:r>
                                <w:bookmarkEnd w:id="343"/>
                                <w:r>
                                  <w:t>Hobart</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571FB08C"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E64626" id="Group 7181" o:spid="_x0000_s1213" style="position:absolute;left:0;text-align:left;margin-left:37.3pt;margin-top:13.85pt;width:416.05pt;height:210.85pt;z-index:251694080"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4" style="position:absolute;top:544;width:52838;height:26232" coordorigin=",1306" coordsize="52839,26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">
                  <v:shape id="Picture 195" o:spid="_x0000_s1215" type="#_x0000_t75" style="position:absolute;top:1306;width:51206;height:2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1" o:title="" croptop="3428f"/>
                  </v:shape>
                  <v:shape id="Text Box 7188" o:spid="_x0000_s121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5DB22950" w14:textId="77777777" w:rsidR="00404E7F" w:rsidRDefault="00404E7F" w:rsidP="00404E7F">
                          <w:pPr>
                            <w:pStyle w:val="Caption"/>
                            <w:rPr>
                              <w:szCs w:val="24"/>
                            </w:rPr>
                          </w:pPr>
                          <w:bookmarkStart w:id="345" w:name="_Toc494553871"/>
                          <w:bookmarkStart w:id="346"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6"/>
                          <w:r>
                            <w:t xml:space="preserve"> - Yearly Savings with Solar Vs. Normal Rate - </w:t>
                          </w:r>
                          <w:bookmarkEnd w:id="345"/>
                          <w:r>
                            <w:t>Hobart</w:t>
                          </w:r>
                        </w:p>
                      </w:txbxContent>
                    </v:textbox>
                  </v:shape>
                </v:group>
                <v:shape id="Text Box 7172" o:spid="_x0000_s1217" type="#_x0000_t202" style="position:absolute;left:14641;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571FB08C" w14:textId="77777777" w:rsidR="00404E7F" w:rsidRDefault="00404E7F" w:rsidP="00404E7F"/>
                    </w:txbxContent>
                  </v:textbox>
                </v:shape>
              </v:group>
            </w:pict>
          </mc:Fallback>
        </mc:AlternateContent>
      </w:r>
    </w:p>
    <w:p w14:paraId="571E425F" w14:textId="77777777" w:rsidR="00211FC1" w:rsidRPr="00FB5275" w:rsidRDefault="00211FC1" w:rsidP="00404E7F">
      <w:pPr>
        <w:rPr>
          <w:lang w:eastAsia="en-GB"/>
        </w:rPr>
      </w:pPr>
    </w:p>
    <w:p w14:paraId="3EE5173F" w14:textId="77777777" w:rsidR="00211FC1" w:rsidRPr="00FB5275" w:rsidRDefault="00211FC1" w:rsidP="00404E7F">
      <w:pPr>
        <w:rPr>
          <w:lang w:eastAsia="en-GB"/>
        </w:rPr>
      </w:pPr>
    </w:p>
    <w:p w14:paraId="75B99277" w14:textId="77777777" w:rsidR="00211FC1" w:rsidRPr="00FB5275" w:rsidRDefault="00211FC1" w:rsidP="00404E7F">
      <w:pPr>
        <w:rPr>
          <w:lang w:eastAsia="en-GB"/>
        </w:rPr>
      </w:pPr>
    </w:p>
    <w:p w14:paraId="6B34E37A" w14:textId="77777777" w:rsidR="00211FC1" w:rsidRPr="00FB5275" w:rsidRDefault="00211FC1" w:rsidP="00404E7F">
      <w:pPr>
        <w:rPr>
          <w:lang w:eastAsia="en-GB"/>
        </w:rPr>
      </w:pPr>
    </w:p>
    <w:p w14:paraId="6707B016" w14:textId="77777777" w:rsidR="00211FC1" w:rsidRPr="00FB5275" w:rsidRDefault="00211FC1" w:rsidP="00404E7F">
      <w:pPr>
        <w:rPr>
          <w:lang w:eastAsia="en-GB"/>
        </w:rPr>
      </w:pPr>
    </w:p>
    <w:p w14:paraId="2CFB2412" w14:textId="77777777" w:rsidR="00211FC1" w:rsidRPr="00FB5275" w:rsidRDefault="00211FC1" w:rsidP="00404E7F">
      <w:pPr>
        <w:rPr>
          <w:lang w:eastAsia="en-GB"/>
        </w:rPr>
      </w:pPr>
    </w:p>
    <w:p w14:paraId="39A3857B" w14:textId="77777777" w:rsidR="00211FC1" w:rsidRPr="00FB5275" w:rsidRDefault="00211FC1" w:rsidP="00404E7F">
      <w:pPr>
        <w:rPr>
          <w:lang w:eastAsia="en-GB"/>
        </w:rPr>
      </w:pPr>
    </w:p>
    <w:p w14:paraId="51448956" w14:textId="77777777" w:rsidR="00211FC1" w:rsidRPr="00FB5275" w:rsidRDefault="00211FC1" w:rsidP="00404E7F">
      <w:pPr>
        <w:rPr>
          <w:lang w:eastAsia="en-GB"/>
        </w:rPr>
      </w:pPr>
    </w:p>
    <w:p w14:paraId="4D559749" w14:textId="77777777" w:rsidR="00211FC1" w:rsidRPr="00FB5275" w:rsidRDefault="00211FC1" w:rsidP="00404E7F">
      <w:pPr>
        <w:rPr>
          <w:lang w:eastAsia="en-GB"/>
        </w:rPr>
      </w:pPr>
    </w:p>
    <w:p w14:paraId="6799ACB3" w14:textId="77777777" w:rsidR="00211FC1" w:rsidRPr="00FB5275" w:rsidRDefault="00211FC1" w:rsidP="00404E7F">
      <w:pPr>
        <w:rPr>
          <w:lang w:eastAsia="en-GB"/>
        </w:rPr>
      </w:pPr>
    </w:p>
    <w:p w14:paraId="0D833F6C" w14:textId="77777777" w:rsidR="00211FC1" w:rsidRPr="00FB5275" w:rsidRDefault="00211FC1" w:rsidP="00404E7F">
      <w:pPr>
        <w:rPr>
          <w:lang w:eastAsia="en-GB"/>
        </w:rPr>
      </w:pPr>
    </w:p>
    <w:p w14:paraId="7F24D764" w14:textId="77777777" w:rsidR="00211FC1" w:rsidRPr="00FB5275" w:rsidRDefault="00211FC1" w:rsidP="00404E7F">
      <w:pPr>
        <w:rPr>
          <w:lang w:eastAsia="en-GB"/>
        </w:rPr>
      </w:pPr>
    </w:p>
    <w:p w14:paraId="43680A45" w14:textId="77777777" w:rsidR="00211FC1" w:rsidRPr="00FB5275" w:rsidRDefault="00211FC1" w:rsidP="00211FC1">
      <w:pPr>
        <w:pStyle w:val="Heading2"/>
        <w:numPr>
          <w:ilvl w:val="1"/>
          <w:numId w:val="16"/>
        </w:numPr>
      </w:pPr>
      <w:bookmarkStart w:id="347" w:name="_Toc494568062"/>
      <w:r w:rsidRPr="00FB5275">
        <w:t>Daily Energy Sources Charts</w:t>
      </w:r>
      <w:bookmarkEnd w:id="347"/>
    </w:p>
    <w:p w14:paraId="095EC51F" w14:textId="77777777" w:rsidR="00211FC1" w:rsidRPr="00FB5275" w:rsidRDefault="00211FC1" w:rsidP="00404E7F">
      <w:r w:rsidRPr="00FB5275">
        <w:rPr>
          <w:lang w:eastAsia="en-GB"/>
        </w:rPr>
        <w:t xml:space="preserve">The daily energy sources for each location are shown in </w:t>
      </w: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Pr="00FB5275">
        <w:t>Figure 5</w:t>
      </w:r>
      <w:r w:rsidRPr="00FB5275">
        <w:noBreakHyphen/>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Pr="00FB5275">
        <w:t>Figure 5</w:t>
      </w:r>
      <w:r w:rsidRPr="00FB5275">
        <w:noBreakHyphen/>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Pr="00FB5275">
        <w:t>Figure 5</w:t>
      </w:r>
      <w:r w:rsidRPr="00FB5275">
        <w:noBreakHyphen/>
        <w:t>10</w:t>
      </w:r>
      <w:r w:rsidRPr="00FB5275">
        <w:rPr>
          <w:lang w:eastAsia="en-GB"/>
        </w:rPr>
        <w:fldChar w:fldCharType="end"/>
      </w:r>
      <w:r w:rsidRPr="00FB5275">
        <w:rPr>
          <w:lang w:eastAsia="en-GB"/>
        </w:rPr>
        <w:t xml:space="preserve">. </w:t>
      </w:r>
    </w:p>
    <w:p w14:paraId="13BCF7C1" w14:textId="77777777" w:rsidR="00211FC1" w:rsidRPr="00FB5275" w:rsidRDefault="00211FC1" w:rsidP="00404E7F">
      <w:pPr>
        <w:rPr>
          <w:lang w:eastAsia="en-GB"/>
        </w:rPr>
      </w:pPr>
    </w:p>
    <w:p w14:paraId="53795126" w14:textId="77777777" w:rsidR="00211FC1" w:rsidRPr="00FB5275" w:rsidRDefault="00211FC1" w:rsidP="00404E7F">
      <w:pPr>
        <w:rPr>
          <w:lang w:eastAsia="en-GB"/>
        </w:rPr>
      </w:pPr>
      <w:r w:rsidRPr="00FB5275">
        <mc:AlternateContent>
          <mc:Choice Requires="wpg">
            <w:drawing>
              <wp:anchor distT="0" distB="0" distL="114300" distR="114300" simplePos="0" relativeHeight="251683840" behindDoc="0" locked="0" layoutInCell="1" allowOverlap="1" wp14:anchorId="4CB74F5B" wp14:editId="2F6C38E4">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22"/>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1D04E74D" w14:textId="77777777" w:rsidR="00404E7F" w:rsidRDefault="00404E7F" w:rsidP="00404E7F">
                              <w:pPr>
                                <w:pStyle w:val="Caption"/>
                                <w:rPr>
                                  <w:szCs w:val="24"/>
                                </w:rPr>
                              </w:pPr>
                              <w:bookmarkStart w:id="348" w:name="_Toc494553872"/>
                              <w:bookmarkStart w:id="349"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9"/>
                              <w:r>
                                <w:t xml:space="preserve"> - Household Energy Sources Chart - Townsville</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B74F5B" id="Group 7260" o:spid="_x0000_s1218" style="position:absolute;left:0;text-align:left;margin-left:72.5pt;margin-top:5pt;width:309.55pt;height:185.75pt;z-index:251683840;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19" type="#_x0000_t75" style="position:absolute;left:62;top:2529;width:44200;height:26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3" o:title="" croptop="5765f"/>
                </v:shape>
                <v:shape id="Text Box 14" o:spid="_x0000_s1220"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D04E74D" w14:textId="77777777" w:rsidR="00404E7F" w:rsidRDefault="00404E7F" w:rsidP="00404E7F">
                        <w:pPr>
                          <w:pStyle w:val="Caption"/>
                          <w:rPr>
                            <w:szCs w:val="24"/>
                          </w:rPr>
                        </w:pPr>
                        <w:bookmarkStart w:id="350" w:name="_Toc494553872"/>
                        <w:bookmarkStart w:id="351"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51"/>
                        <w:r>
                          <w:t xml:space="preserve"> - Household Energy Sources Chart - Townsville</w:t>
                        </w:r>
                        <w:bookmarkEnd w:id="350"/>
                      </w:p>
                    </w:txbxContent>
                  </v:textbox>
                </v:shape>
                <w10:wrap type="square"/>
              </v:group>
            </w:pict>
          </mc:Fallback>
        </mc:AlternateContent>
      </w:r>
    </w:p>
    <w:p w14:paraId="702AF4D2" w14:textId="77777777" w:rsidR="00211FC1" w:rsidRPr="00FB5275" w:rsidRDefault="00211FC1" w:rsidP="00404E7F">
      <w:pPr>
        <w:rPr>
          <w:lang w:eastAsia="en-GB"/>
        </w:rPr>
      </w:pPr>
    </w:p>
    <w:p w14:paraId="3AFF0A36" w14:textId="77777777" w:rsidR="00211FC1" w:rsidRPr="00FB5275" w:rsidRDefault="00211FC1" w:rsidP="00404E7F">
      <w:pPr>
        <w:rPr>
          <w:lang w:eastAsia="en-GB"/>
        </w:rPr>
      </w:pPr>
    </w:p>
    <w:p w14:paraId="65377F13" w14:textId="77777777" w:rsidR="00211FC1" w:rsidRPr="00FB5275" w:rsidRDefault="00211FC1" w:rsidP="00404E7F">
      <w:pPr>
        <w:rPr>
          <w:lang w:eastAsia="en-GB"/>
        </w:rPr>
      </w:pPr>
    </w:p>
    <w:p w14:paraId="1D12E45B" w14:textId="77777777" w:rsidR="00211FC1" w:rsidRPr="00FB5275" w:rsidRDefault="00211FC1" w:rsidP="00404E7F">
      <w:pPr>
        <w:rPr>
          <w:lang w:eastAsia="en-GB"/>
        </w:rPr>
      </w:pPr>
    </w:p>
    <w:p w14:paraId="78CF3279" w14:textId="77777777" w:rsidR="00211FC1" w:rsidRPr="00FB5275" w:rsidRDefault="00211FC1" w:rsidP="00404E7F">
      <w:pPr>
        <w:rPr>
          <w:lang w:eastAsia="en-GB"/>
        </w:rPr>
      </w:pPr>
    </w:p>
    <w:p w14:paraId="3FD04DBC" w14:textId="77777777" w:rsidR="00211FC1" w:rsidRPr="00FB5275" w:rsidRDefault="00211FC1" w:rsidP="00404E7F">
      <w:pPr>
        <w:rPr>
          <w:lang w:eastAsia="en-GB"/>
        </w:rPr>
      </w:pPr>
    </w:p>
    <w:p w14:paraId="3542EFDA" w14:textId="77777777" w:rsidR="00211FC1" w:rsidRPr="00FB5275" w:rsidRDefault="00211FC1" w:rsidP="00404E7F">
      <w:pPr>
        <w:rPr>
          <w:lang w:eastAsia="en-GB"/>
        </w:rPr>
      </w:pPr>
    </w:p>
    <w:p w14:paraId="63F84DC4" w14:textId="77777777" w:rsidR="00211FC1" w:rsidRPr="00FB5275" w:rsidRDefault="00211FC1" w:rsidP="00404E7F">
      <w:pPr>
        <w:rPr>
          <w:lang w:eastAsia="en-GB"/>
        </w:rPr>
      </w:pPr>
    </w:p>
    <w:p w14:paraId="47CC54A9" w14:textId="77777777" w:rsidR="00211FC1" w:rsidRPr="00FB5275" w:rsidRDefault="00211FC1" w:rsidP="00404E7F">
      <w:pPr>
        <w:rPr>
          <w:lang w:eastAsia="en-GB"/>
        </w:rPr>
      </w:pPr>
    </w:p>
    <w:p w14:paraId="04D8A5EC" w14:textId="77777777" w:rsidR="00211FC1" w:rsidRPr="00FB5275" w:rsidRDefault="00211FC1" w:rsidP="00404E7F">
      <w:pPr>
        <w:rPr>
          <w:lang w:eastAsia="en-GB"/>
        </w:rPr>
      </w:pPr>
    </w:p>
    <w:p w14:paraId="06621000" w14:textId="77777777" w:rsidR="00211FC1" w:rsidRPr="00FB5275" w:rsidRDefault="00211FC1" w:rsidP="00404E7F">
      <w:pPr>
        <w:rPr>
          <w:lang w:eastAsia="en-GB"/>
        </w:rPr>
      </w:pPr>
    </w:p>
    <w:p w14:paraId="7B0C8B7D" w14:textId="77777777" w:rsidR="00211FC1" w:rsidRPr="00FB5275" w:rsidRDefault="00211FC1" w:rsidP="00404E7F">
      <w:pPr>
        <w:rPr>
          <w:lang w:eastAsia="en-GB"/>
        </w:rPr>
      </w:pPr>
    </w:p>
    <w:p w14:paraId="2B504328" w14:textId="77777777" w:rsidR="00211FC1" w:rsidRPr="00FB5275" w:rsidRDefault="00211FC1" w:rsidP="00404E7F">
      <w:pPr>
        <w:rPr>
          <w:lang w:eastAsia="en-GB"/>
        </w:rPr>
      </w:pPr>
    </w:p>
    <w:p w14:paraId="412D1C0A" w14:textId="77777777" w:rsidR="00211FC1" w:rsidRPr="00FB5275" w:rsidRDefault="00211FC1" w:rsidP="00404E7F">
      <w:pPr>
        <w:rPr>
          <w:lang w:eastAsia="en-GB"/>
        </w:rPr>
      </w:pPr>
      <w:r w:rsidRPr="00FB5275">
        <w:rPr>
          <w:lang w:eastAsia="en-GB"/>
        </w:rPr>
        <mc:AlternateContent>
          <mc:Choice Requires="wpg">
            <w:drawing>
              <wp:anchor distT="0" distB="0" distL="114300" distR="114300" simplePos="0" relativeHeight="251696128" behindDoc="0" locked="0" layoutInCell="1" allowOverlap="1" wp14:anchorId="65CF4CB5" wp14:editId="5CBE9957">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24"/>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4C19988D" w14:textId="77777777" w:rsidR="00404E7F" w:rsidRDefault="00404E7F" w:rsidP="00404E7F">
                                <w:pPr>
                                  <w:pStyle w:val="Caption"/>
                                  <w:rPr>
                                    <w:szCs w:val="24"/>
                                  </w:rPr>
                                </w:pPr>
                                <w:bookmarkStart w:id="352" w:name="_Toc494553873"/>
                                <w:bookmarkStart w:id="353"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3"/>
                                <w:r>
                                  <w:t xml:space="preserve"> -</w:t>
                                </w:r>
                                <w:r w:rsidRPr="005078CC">
                                  <w:t xml:space="preserve"> </w:t>
                                </w:r>
                                <w:r>
                                  <w:t>Household Energy Sources Chart - Darwin</w:t>
                                </w:r>
                                <w:bookmarkEnd w:id="35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123B58FC" w14:textId="77777777" w:rsidR="00404E7F" w:rsidRDefault="00404E7F" w:rsidP="00404E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CF4CB5" id="Group 7192" o:spid="_x0000_s1221" style="position:absolute;left:0;text-align:left;margin-left:84.4pt;margin-top:9.7pt;width:311.1pt;height:210pt;z-index:251696128"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2" style="position:absolute;top:935;width:39509;height:25781" coordorigin=",1670" coordsize="40233,26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">
                  <v:shape id="Picture 189" o:spid="_x0000_s1223" type="#_x0000_t75" style="position:absolute;top:1670;width:40233;height:23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25" o:title="" croptop="4364f"/>
                  </v:shape>
                  <v:shape id="Text Box 7190" o:spid="_x0000_s1224"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4C19988D" w14:textId="77777777" w:rsidR="00404E7F" w:rsidRDefault="00404E7F" w:rsidP="00404E7F">
                          <w:pPr>
                            <w:pStyle w:val="Caption"/>
                            <w:rPr>
                              <w:szCs w:val="24"/>
                            </w:rPr>
                          </w:pPr>
                          <w:bookmarkStart w:id="354" w:name="_Toc494553873"/>
                          <w:bookmarkStart w:id="355"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5"/>
                          <w:r>
                            <w:t xml:space="preserve"> -</w:t>
                          </w:r>
                          <w:r w:rsidRPr="005078CC">
                            <w:t xml:space="preserve"> </w:t>
                          </w:r>
                          <w:r>
                            <w:t>Household Energy Sources Chart - Darwin</w:t>
                          </w:r>
                          <w:bookmarkEnd w:id="354"/>
                        </w:p>
                      </w:txbxContent>
                    </v:textbox>
                  </v:shape>
                </v:group>
                <v:shape id="Text Box 7182" o:spid="_x0000_s1225" type="#_x0000_t202" style="position:absolute;left:14339;top:47;width:8105;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23B58FC" w14:textId="77777777" w:rsidR="00404E7F" w:rsidRDefault="00404E7F" w:rsidP="00404E7F"/>
                    </w:txbxContent>
                  </v:textbox>
                </v:shape>
              </v:group>
            </w:pict>
          </mc:Fallback>
        </mc:AlternateContent>
      </w:r>
    </w:p>
    <w:p w14:paraId="7A99828C" w14:textId="77777777" w:rsidR="00211FC1" w:rsidRPr="00FB5275" w:rsidRDefault="00211FC1" w:rsidP="00404E7F">
      <w:pPr>
        <w:rPr>
          <w:lang w:eastAsia="en-GB"/>
        </w:rPr>
      </w:pPr>
    </w:p>
    <w:p w14:paraId="6E3229AC" w14:textId="77777777" w:rsidR="00211FC1" w:rsidRPr="00FB5275" w:rsidRDefault="00211FC1" w:rsidP="00404E7F">
      <w:pPr>
        <w:rPr>
          <w:lang w:eastAsia="en-GB"/>
        </w:rPr>
      </w:pPr>
    </w:p>
    <w:p w14:paraId="15758C38" w14:textId="77777777" w:rsidR="00211FC1" w:rsidRPr="00FB5275" w:rsidRDefault="00211FC1" w:rsidP="00404E7F">
      <w:pPr>
        <w:rPr>
          <w:lang w:eastAsia="en-GB"/>
        </w:rPr>
      </w:pPr>
    </w:p>
    <w:p w14:paraId="59910700" w14:textId="77777777" w:rsidR="00211FC1" w:rsidRPr="00FB5275" w:rsidRDefault="00211FC1" w:rsidP="00404E7F">
      <w:pPr>
        <w:rPr>
          <w:lang w:eastAsia="en-GB"/>
        </w:rPr>
      </w:pPr>
    </w:p>
    <w:p w14:paraId="2BC66FDB" w14:textId="77777777" w:rsidR="00211FC1" w:rsidRPr="00FB5275" w:rsidRDefault="00211FC1" w:rsidP="00404E7F">
      <w:pPr>
        <w:rPr>
          <w:lang w:eastAsia="en-GB"/>
        </w:rPr>
      </w:pPr>
    </w:p>
    <w:p w14:paraId="76BDEAC3" w14:textId="77777777" w:rsidR="00211FC1" w:rsidRPr="00FB5275" w:rsidRDefault="00211FC1" w:rsidP="00404E7F">
      <w:pPr>
        <w:rPr>
          <w:lang w:eastAsia="en-GB"/>
        </w:rPr>
      </w:pPr>
    </w:p>
    <w:p w14:paraId="6EE4429B" w14:textId="77777777" w:rsidR="00211FC1" w:rsidRPr="00FB5275" w:rsidRDefault="00211FC1" w:rsidP="00404E7F">
      <w:pPr>
        <w:rPr>
          <w:lang w:eastAsia="en-GB"/>
        </w:rPr>
      </w:pPr>
    </w:p>
    <w:p w14:paraId="45DC399B" w14:textId="77777777" w:rsidR="00211FC1" w:rsidRPr="00FB5275" w:rsidRDefault="00211FC1" w:rsidP="00404E7F">
      <w:pPr>
        <w:rPr>
          <w:lang w:eastAsia="en-GB"/>
        </w:rPr>
      </w:pPr>
    </w:p>
    <w:p w14:paraId="2C9ACE8B" w14:textId="77777777" w:rsidR="00211FC1" w:rsidRPr="00FB5275" w:rsidRDefault="00211FC1" w:rsidP="00404E7F">
      <w:pPr>
        <w:rPr>
          <w:lang w:eastAsia="en-GB"/>
        </w:rPr>
      </w:pPr>
    </w:p>
    <w:p w14:paraId="49F27F2A" w14:textId="77777777" w:rsidR="00211FC1" w:rsidRPr="00FB5275" w:rsidRDefault="00211FC1" w:rsidP="00404E7F">
      <w:pPr>
        <w:rPr>
          <w:lang w:eastAsia="en-GB"/>
        </w:rPr>
      </w:pPr>
    </w:p>
    <w:p w14:paraId="770551D6" w14:textId="77777777" w:rsidR="00211FC1" w:rsidRPr="00FB5275" w:rsidRDefault="00211FC1" w:rsidP="00404E7F">
      <w:pPr>
        <w:rPr>
          <w:lang w:eastAsia="en-GB"/>
        </w:rPr>
      </w:pPr>
    </w:p>
    <w:p w14:paraId="222167F2" w14:textId="77777777" w:rsidR="00211FC1" w:rsidRPr="00FB5275" w:rsidRDefault="00211FC1" w:rsidP="00404E7F">
      <w:pPr>
        <w:rPr>
          <w:lang w:eastAsia="en-GB"/>
        </w:rPr>
      </w:pPr>
    </w:p>
    <w:p w14:paraId="769D6349" w14:textId="77777777" w:rsidR="00211FC1" w:rsidRPr="00FB5275" w:rsidRDefault="00211FC1" w:rsidP="00404E7F">
      <w:pPr>
        <w:rPr>
          <w:lang w:eastAsia="en-GB"/>
        </w:rPr>
      </w:pPr>
    </w:p>
    <w:p w14:paraId="0EF6E674" w14:textId="77777777" w:rsidR="00211FC1" w:rsidRPr="00FB5275" w:rsidRDefault="00211FC1" w:rsidP="00404E7F">
      <w:pPr>
        <w:rPr>
          <w:lang w:eastAsia="en-GB"/>
        </w:rPr>
      </w:pPr>
    </w:p>
    <w:p w14:paraId="30F3983A" w14:textId="77777777" w:rsidR="00211FC1" w:rsidRPr="00FB5275" w:rsidRDefault="00211FC1" w:rsidP="00404E7F">
      <w:pPr>
        <w:rPr>
          <w:lang w:eastAsia="en-GB"/>
        </w:rPr>
      </w:pPr>
    </w:p>
    <w:p w14:paraId="0C23C9BB" w14:textId="77777777" w:rsidR="00211FC1" w:rsidRPr="00FB5275" w:rsidRDefault="00211FC1" w:rsidP="00404E7F">
      <w:pPr>
        <w:rPr>
          <w:lang w:eastAsia="en-GB"/>
        </w:rPr>
      </w:pPr>
      <w:r w:rsidRPr="00FB5275">
        <mc:AlternateContent>
          <mc:Choice Requires="wpg">
            <w:drawing>
              <wp:anchor distT="0" distB="0" distL="114300" distR="114300" simplePos="0" relativeHeight="251685888" behindDoc="0" locked="0" layoutInCell="1" allowOverlap="1" wp14:anchorId="170D736D" wp14:editId="7A11E7BF">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26"/>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41AB95B7" w14:textId="77777777" w:rsidR="00404E7F" w:rsidRDefault="00404E7F" w:rsidP="00404E7F">
                              <w:pPr>
                                <w:pStyle w:val="Caption"/>
                                <w:rPr>
                                  <w:szCs w:val="24"/>
                                </w:rPr>
                              </w:pPr>
                              <w:bookmarkStart w:id="356" w:name="_Toc494553874"/>
                              <w:bookmarkStart w:id="357"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7"/>
                              <w:r>
                                <w:t xml:space="preserve"> -</w:t>
                              </w:r>
                              <w:r w:rsidRPr="005078CC">
                                <w:t xml:space="preserve"> </w:t>
                              </w:r>
                              <w:r>
                                <w:t>Household Energy Sources Chart - Hobart</w:t>
                              </w:r>
                              <w:bookmarkEnd w:id="3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D736D" id="Group 29" o:spid="_x0000_s1226" style="position:absolute;left:0;text-align:left;margin-left:76.5pt;margin-top:29.05pt;width:349.2pt;height:182.6pt;z-index:251685888;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27" type="#_x0000_t75" style="position:absolute;top:3030;width:36849;height:2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27" o:title="" croptop="7490f"/>
                </v:shape>
                <v:shape id="Text Box 7193" o:spid="_x0000_s1228"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41AB95B7" w14:textId="77777777" w:rsidR="00404E7F" w:rsidRDefault="00404E7F" w:rsidP="00404E7F">
                        <w:pPr>
                          <w:pStyle w:val="Caption"/>
                          <w:rPr>
                            <w:szCs w:val="24"/>
                          </w:rPr>
                        </w:pPr>
                        <w:bookmarkStart w:id="358" w:name="_Toc494553874"/>
                        <w:bookmarkStart w:id="359"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9"/>
                        <w:r>
                          <w:t xml:space="preserve"> -</w:t>
                        </w:r>
                        <w:r w:rsidRPr="005078CC">
                          <w:t xml:space="preserve"> </w:t>
                        </w:r>
                        <w:r>
                          <w:t>Household Energy Sources Chart - Hobart</w:t>
                        </w:r>
                        <w:bookmarkEnd w:id="358"/>
                      </w:p>
                    </w:txbxContent>
                  </v:textbox>
                </v:shape>
                <w10:wrap type="square"/>
              </v:group>
            </w:pict>
          </mc:Fallback>
        </mc:AlternateContent>
      </w:r>
    </w:p>
    <w:p w14:paraId="53FECA8C" w14:textId="77777777" w:rsidR="00211FC1" w:rsidRPr="00FB5275" w:rsidRDefault="00211FC1" w:rsidP="00211FC1">
      <w:pPr>
        <w:pStyle w:val="Heading1"/>
        <w:numPr>
          <w:ilvl w:val="0"/>
          <w:numId w:val="16"/>
        </w:numPr>
      </w:pPr>
      <w:bookmarkStart w:id="360" w:name="_Toc494568063"/>
      <w:r w:rsidRPr="00FB5275">
        <w:lastRenderedPageBreak/>
        <w:t>DISCUSSION</w:t>
      </w:r>
      <w:bookmarkEnd w:id="360"/>
    </w:p>
    <w:p w14:paraId="70AD3EDD" w14:textId="77777777" w:rsidR="00211FC1" w:rsidRPr="00FB5275" w:rsidRDefault="00211FC1" w:rsidP="00404E7F">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61" w:name="_Hlk492804496"/>
      <w:r w:rsidRPr="00FB5275">
        <w:t xml:space="preserve"> All the monetary values stated in this discussion are based in Australian Dollars (AUD) and the indication for currency will be omitted henceforth.</w:t>
      </w:r>
      <w:bookmarkEnd w:id="361"/>
    </w:p>
    <w:p w14:paraId="4151949A" w14:textId="77777777" w:rsidR="00211FC1" w:rsidRPr="00FB5275" w:rsidRDefault="00211FC1" w:rsidP="00211FC1">
      <w:pPr>
        <w:pStyle w:val="Heading2"/>
      </w:pPr>
      <w:bookmarkStart w:id="362" w:name="_Toc494568064"/>
      <w:r w:rsidRPr="00FB5275">
        <w:t>Effects of Location &amp; Parameters</w:t>
      </w:r>
      <w:bookmarkEnd w:id="362"/>
    </w:p>
    <w:p w14:paraId="71BEBC92" w14:textId="77777777" w:rsidR="00211FC1" w:rsidRPr="00FB5275" w:rsidRDefault="00211FC1" w:rsidP="00404E7F">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Pr="00FB5275">
        <w:t>Table 5</w:t>
      </w:r>
      <w:r w:rsidRPr="00FB5275">
        <w:noBreakHyphen/>
        <w:t>1</w:t>
      </w:r>
      <w:r w:rsidRPr="00FB5275">
        <w:rPr>
          <w:lang w:eastAsia="en-GB"/>
        </w:rPr>
        <w:fldChar w:fldCharType="end"/>
      </w:r>
      <w:r w:rsidRPr="00FB5275">
        <w:rPr>
          <w:lang w:eastAsia="en-GB"/>
        </w:rPr>
        <w:t xml:space="preserve">. These locations were selected due to their </w:t>
      </w:r>
      <w:r w:rsidRPr="00FB5275">
        <w:rPr>
          <w:lang w:eastAsia="en-GB"/>
        </w:rPr>
        <w:lastRenderedPageBreak/>
        <w:t>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404E7F">
      <w:pPr>
        <w:rPr>
          <w:lang w:eastAsia="en-GB"/>
        </w:rPr>
      </w:pPr>
    </w:p>
    <w:p w14:paraId="07621919" w14:textId="77777777" w:rsidR="00211FC1" w:rsidRPr="00FB5275" w:rsidRDefault="00211FC1" w:rsidP="00404E7F">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404E7F">
      <w:pPr>
        <w:rPr>
          <w:lang w:eastAsia="en-GB"/>
        </w:rPr>
      </w:pPr>
    </w:p>
    <w:p w14:paraId="43314BB6" w14:textId="77777777" w:rsidR="00211FC1" w:rsidRPr="00FB5275" w:rsidRDefault="00211FC1" w:rsidP="00404E7F">
      <w:pPr>
        <w:rPr>
          <w:lang w:eastAsia="en-GB"/>
        </w:rPr>
      </w:pPr>
      <w:r w:rsidRPr="00FB5275">
        <w:rPr>
          <w:lang w:eastAsia="en-GB"/>
        </w:rPr>
        <w:lastRenderedPageBreak/>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Pr="00FB5275">
        <w:t>Table 2</w:t>
      </w:r>
      <w:r w:rsidRPr="00FB5275">
        <w:noBreakHyphen/>
        <w:t>2</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404E7F"/>
    <w:p w14:paraId="0A4079DC" w14:textId="77777777" w:rsidR="00211FC1" w:rsidRPr="00FB5275" w:rsidRDefault="00211FC1" w:rsidP="00404E7F">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w:t>
      </w:r>
      <w:r w:rsidRPr="00FB5275">
        <w:lastRenderedPageBreak/>
        <w:t xml:space="preserve">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Pr="00FB5275">
        <w:t>Table 2</w:t>
      </w:r>
      <w:r w:rsidRPr="00FB5275">
        <w:noBreakHyphen/>
        <w:t>4</w:t>
      </w:r>
      <w:r w:rsidRPr="00FB5275">
        <w:fldChar w:fldCharType="end"/>
      </w:r>
      <w:r w:rsidRPr="00FB5275">
        <w:t>.</w:t>
      </w:r>
    </w:p>
    <w:p w14:paraId="668F94A2" w14:textId="77777777" w:rsidR="00211FC1" w:rsidRPr="00FB5275" w:rsidRDefault="00211FC1" w:rsidP="00211FC1">
      <w:pPr>
        <w:pStyle w:val="Heading2"/>
      </w:pPr>
      <w:bookmarkStart w:id="363" w:name="_Toc494568065"/>
      <w:r w:rsidRPr="00FB5275">
        <w:t>Energy Production Feasibility Calculations</w:t>
      </w:r>
      <w:bookmarkEnd w:id="363"/>
    </w:p>
    <w:p w14:paraId="2D45EF08" w14:textId="77777777" w:rsidR="00211FC1" w:rsidRPr="00FB5275" w:rsidRDefault="00211FC1" w:rsidP="00404E7F">
      <w:bookmarkStart w:id="364"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Pr="00FB5275">
        <w:t>Table 5</w:t>
      </w:r>
      <w:r w:rsidRPr="00FB5275">
        <w:noBreakHyphen/>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404E7F"/>
    <w:p w14:paraId="028FDDC3" w14:textId="77777777" w:rsidR="00211FC1" w:rsidRPr="00FB5275" w:rsidRDefault="00211FC1" w:rsidP="00404E7F">
      <w:r w:rsidRPr="00FB5275">
        <w:t>The PSHs were calculated from data supplied by NASA for monthly averaged radiation incident on an equator-pointed tilted surface (kWh/m</w:t>
      </w:r>
      <w:r w:rsidRPr="00FB5275">
        <w:rPr>
          <w:vertAlign w:val="superscript"/>
        </w:rPr>
        <w:t>2</w:t>
      </w:r>
      <w:r w:rsidRPr="00FB5275">
        <w:t xml:space="preserve">/day) </w:t>
      </w:r>
      <w:r w:rsidRPr="00FB5275">
        <w:lastRenderedPageBreak/>
        <w:t xml:space="preserve">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404E7F"/>
    <w:p w14:paraId="4EBE32FF" w14:textId="77777777" w:rsidR="00211FC1" w:rsidRPr="00FB5275" w:rsidRDefault="00211FC1" w:rsidP="00404E7F">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month for Townsville, Darwin and Hobart is shown in </w:t>
      </w:r>
      <w:r w:rsidRPr="00FB5275">
        <w:fldChar w:fldCharType="begin"/>
      </w:r>
      <w:r w:rsidRPr="00FB5275">
        <w:instrText xml:space="preserve"> REF _Ref492741391 \h </w:instrText>
      </w:r>
      <w:r w:rsidRPr="00FB5275">
        <w:fldChar w:fldCharType="separate"/>
      </w:r>
      <w:r w:rsidRPr="00FB5275">
        <w:t>Figure 5</w:t>
      </w:r>
      <w:r w:rsidRPr="00FB5275">
        <w:noBreakHyphen/>
        <w:t>2</w:t>
      </w:r>
      <w:r w:rsidRPr="00FB5275">
        <w:fldChar w:fldCharType="end"/>
      </w:r>
      <w:r w:rsidRPr="00FB5275">
        <w:t xml:space="preserve">, </w:t>
      </w:r>
      <w:r w:rsidRPr="00FB5275">
        <w:fldChar w:fldCharType="begin"/>
      </w:r>
      <w:r w:rsidRPr="00FB5275">
        <w:instrText xml:space="preserve"> REF _Ref492741416 \h </w:instrText>
      </w:r>
      <w:r w:rsidRPr="00FB5275">
        <w:fldChar w:fldCharType="separate"/>
      </w:r>
      <w:r w:rsidRPr="00FB5275">
        <w:t>Figure 5</w:t>
      </w:r>
      <w:r w:rsidRPr="00FB5275">
        <w:noBreakHyphen/>
        <w:t>3</w:t>
      </w:r>
      <w:r w:rsidRPr="00FB5275">
        <w:fldChar w:fldCharType="end"/>
      </w:r>
      <w:r w:rsidRPr="00FB5275">
        <w:t xml:space="preserve">, and </w:t>
      </w:r>
      <w:r w:rsidRPr="00FB5275">
        <w:fldChar w:fldCharType="begin"/>
      </w:r>
      <w:r w:rsidRPr="00FB5275">
        <w:instrText xml:space="preserve"> REF _Ref492741418 \h </w:instrText>
      </w:r>
      <w:r w:rsidRPr="00FB5275">
        <w:fldChar w:fldCharType="separate"/>
      </w:r>
      <w:r w:rsidRPr="00FB5275">
        <w:t>Figure 5</w:t>
      </w:r>
      <w:r w:rsidRPr="00FB5275">
        <w:noBreakHyphen/>
        <w:t>4</w:t>
      </w:r>
      <w:r w:rsidRPr="00FB5275">
        <w:fldChar w:fldCharType="end"/>
      </w:r>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71B73AD9" w14:textId="77777777" w:rsidR="00211FC1" w:rsidRPr="00FB5275" w:rsidRDefault="00211FC1" w:rsidP="00404E7F"/>
    <w:p w14:paraId="1D598B59" w14:textId="77777777" w:rsidR="00211FC1" w:rsidRPr="00FB5275" w:rsidRDefault="00211FC1" w:rsidP="00404E7F">
      <w:r w:rsidRPr="00FB5275">
        <w:lastRenderedPageBreak/>
        <w:fldChar w:fldCharType="begin"/>
      </w:r>
      <w:r w:rsidRPr="00FB5275">
        <w:instrText xml:space="preserve"> REF _Ref492741418 \h </w:instrText>
      </w:r>
      <w:r w:rsidRPr="00FB5275">
        <w:fldChar w:fldCharType="separate"/>
      </w:r>
      <w:r w:rsidRPr="00FB5275">
        <w:t>Figure 5</w:t>
      </w:r>
      <w:r w:rsidRPr="00FB5275">
        <w:noBreakHyphen/>
        <w:t>4</w:t>
      </w:r>
      <w:r w:rsidRPr="00FB5275">
        <w:fldChar w:fldCharType="end"/>
      </w:r>
      <w:r w:rsidRPr="00FB5275">
        <w:t xml:space="preserve"> for Hobart displays the best example of the trend hypothesised, with a clear increase and decrease through the solstice-equinox-solstice-equinox; here this progression is quite apparent. The Townsville production graph (</w:t>
      </w:r>
      <w:r w:rsidRPr="00FB5275">
        <w:fldChar w:fldCharType="begin"/>
      </w:r>
      <w:r w:rsidRPr="00FB5275">
        <w:instrText xml:space="preserve"> REF _Ref492741391 \h </w:instrText>
      </w:r>
      <w:r w:rsidRPr="00FB5275">
        <w:fldChar w:fldCharType="separate"/>
      </w:r>
      <w:r w:rsidRPr="00FB5275">
        <w:t>Figure 5</w:t>
      </w:r>
      <w:r w:rsidRPr="00FB5275">
        <w:noBreakHyphen/>
        <w:t>2</w:t>
      </w:r>
      <w:r w:rsidRPr="00FB5275">
        <w:fldChar w:fldCharType="end"/>
      </w:r>
      <w:r w:rsidRPr="00FB5275">
        <w:t>) shows a dip during the winter season but has lower than expected production months for November and March. This nonuniformity is again observed in the production graph (</w:t>
      </w:r>
      <w:r w:rsidRPr="00FB5275">
        <w:fldChar w:fldCharType="begin"/>
      </w:r>
      <w:r w:rsidRPr="00FB5275">
        <w:instrText xml:space="preserve"> REF _Ref492741416 \h </w:instrText>
      </w:r>
      <w:r w:rsidRPr="00FB5275">
        <w:fldChar w:fldCharType="separate"/>
      </w:r>
      <w:r w:rsidRPr="00FB5275">
        <w:t>Figure 5</w:t>
      </w:r>
      <w:r w:rsidRPr="00FB5275">
        <w:noBreakHyphen/>
        <w:t>3</w:t>
      </w:r>
      <w:r w:rsidRPr="00FB5275">
        <w:fldChar w:fldCharType="end"/>
      </w:r>
      <w:r w:rsidRPr="00FB5275">
        <w:t>) of Darwin for the months of February and December.</w:t>
      </w:r>
    </w:p>
    <w:p w14:paraId="0F439A32" w14:textId="77777777" w:rsidR="00211FC1" w:rsidRPr="00FB5275" w:rsidRDefault="00211FC1" w:rsidP="00404E7F"/>
    <w:p w14:paraId="2F7F20DE" w14:textId="77777777" w:rsidR="00211FC1" w:rsidRPr="00FB5275" w:rsidRDefault="00211FC1" w:rsidP="00404E7F">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404E7F"/>
    <w:p w14:paraId="59264EAF" w14:textId="77777777" w:rsidR="00211FC1" w:rsidRPr="00FB5275" w:rsidRDefault="00211FC1" w:rsidP="00404E7F">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w:t>
      </w:r>
      <w:r w:rsidRPr="00FB5275">
        <w:lastRenderedPageBreak/>
        <w:t xml:space="preserve">to 30%. Therefore, the total exported in kWhr for Townsville, Darwin and Hobart was 6.461, 7.963 and 1.815 respectively. </w:t>
      </w:r>
    </w:p>
    <w:p w14:paraId="2DA5764D" w14:textId="77777777" w:rsidR="00211FC1" w:rsidRPr="00FB5275" w:rsidRDefault="00211FC1" w:rsidP="00404E7F"/>
    <w:p w14:paraId="3FB842F0" w14:textId="77777777" w:rsidR="00211FC1" w:rsidRPr="00FB5275" w:rsidRDefault="00211FC1" w:rsidP="00404E7F">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404E7F"/>
    <w:p w14:paraId="0666FD8D" w14:textId="77777777" w:rsidR="00211FC1" w:rsidRPr="00FB5275" w:rsidRDefault="00211FC1" w:rsidP="00404E7F">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404E7F"/>
    <w:p w14:paraId="4DA9580B" w14:textId="77777777" w:rsidR="00211FC1" w:rsidRPr="00FB5275" w:rsidRDefault="00211FC1" w:rsidP="00404E7F">
      <w:r w:rsidRPr="00FB5275">
        <w:lastRenderedPageBreak/>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404E7F"/>
    <w:p w14:paraId="4191B7E0" w14:textId="77777777" w:rsidR="00211FC1" w:rsidRPr="00FB5275" w:rsidRDefault="00211FC1" w:rsidP="00404E7F">
      <w:r w:rsidRPr="00FB5275">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404E7F"/>
    <w:p w14:paraId="77351F34" w14:textId="77777777" w:rsidR="00211FC1" w:rsidRPr="00FB5275" w:rsidRDefault="00211FC1" w:rsidP="00404E7F">
      <w:r w:rsidRPr="00FB5275">
        <w:lastRenderedPageBreak/>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4"/>
    <w:p w14:paraId="4BFAF25E" w14:textId="77777777" w:rsidR="00211FC1" w:rsidRPr="00FB5275" w:rsidRDefault="00211FC1" w:rsidP="00404E7F"/>
    <w:p w14:paraId="7530F050" w14:textId="77777777" w:rsidR="00211FC1" w:rsidRPr="00FB5275" w:rsidRDefault="00211FC1" w:rsidP="00404E7F">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Pr="00FB5275">
        <w:t>Figure 5</w:t>
      </w:r>
      <w:r w:rsidRPr="00FB5275">
        <w:noBreakHyphen/>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Pr="00FB5275">
        <w:t>Figure 5</w:t>
      </w:r>
      <w:r w:rsidRPr="00FB5275">
        <w:noBreakHyphen/>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Pr="00FB5275">
        <w:t>Figure 5</w:t>
      </w:r>
      <w:r w:rsidRPr="00FB5275">
        <w:noBreakHyphen/>
        <w:t>10</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404E7F">
      <w:pPr>
        <w:rPr>
          <w:lang w:eastAsia="en-GB"/>
        </w:rPr>
      </w:pPr>
    </w:p>
    <w:p w14:paraId="5CD9C0EF" w14:textId="77777777" w:rsidR="00211FC1" w:rsidRPr="00FB5275" w:rsidRDefault="00211FC1" w:rsidP="00404E7F">
      <w:pPr>
        <w:rPr>
          <w:lang w:eastAsia="en-GB"/>
        </w:rPr>
      </w:pPr>
      <w:r w:rsidRPr="00FB5275">
        <w:rPr>
          <w:lang w:eastAsia="en-GB"/>
        </w:rPr>
        <w:lastRenderedPageBreak/>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404E7F">
      <w:pPr>
        <w:rPr>
          <w:lang w:eastAsia="en-GB"/>
        </w:rPr>
      </w:pPr>
    </w:p>
    <w:p w14:paraId="2248A515" w14:textId="77777777" w:rsidR="00211FC1" w:rsidRPr="00FB5275" w:rsidRDefault="00211FC1" w:rsidP="00404E7F">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404E7F">
      <w:pPr>
        <w:rPr>
          <w:lang w:eastAsia="en-GB"/>
        </w:rPr>
      </w:pPr>
    </w:p>
    <w:p w14:paraId="749AE02E" w14:textId="77777777" w:rsidR="00211FC1" w:rsidRPr="00FB5275" w:rsidRDefault="00211FC1" w:rsidP="00211FC1">
      <w:pPr>
        <w:pStyle w:val="Heading2"/>
      </w:pPr>
      <w:bookmarkStart w:id="365" w:name="_Ref492832841"/>
      <w:bookmarkStart w:id="366" w:name="_Toc494568066"/>
      <w:r w:rsidRPr="00FB5275">
        <w:lastRenderedPageBreak/>
        <w:t>Economic Payback Potential</w:t>
      </w:r>
      <w:bookmarkEnd w:id="365"/>
      <w:bookmarkEnd w:id="366"/>
    </w:p>
    <w:p w14:paraId="7497449C" w14:textId="77777777" w:rsidR="00211FC1" w:rsidRPr="00FB5275" w:rsidRDefault="00211FC1" w:rsidP="00404E7F">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Pr="00FB5275">
        <w:t>Table 5</w:t>
      </w:r>
      <w:r w:rsidRPr="00FB5275">
        <w:noBreakHyphen/>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404E7F"/>
    <w:p w14:paraId="51F9A2FC" w14:textId="77777777" w:rsidR="00211FC1" w:rsidRPr="00FB5275" w:rsidRDefault="00211FC1" w:rsidP="00404E7F">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404E7F"/>
    <w:p w14:paraId="05DD145C" w14:textId="77777777" w:rsidR="00211FC1" w:rsidRPr="00FB5275" w:rsidRDefault="00211FC1" w:rsidP="00404E7F">
      <w:r w:rsidRPr="00FB5275">
        <w:t xml:space="preserve">The ANN-PMT was selected as an output for financial analysis and incorporated three different mortgage rates of 1%, 3.5% and 6%. The ANN-PMT was calculated using the formula (3.7) and each rate. The rates were split </w:t>
      </w:r>
      <w:r w:rsidRPr="00FB5275">
        <w:lastRenderedPageBreak/>
        <w:t>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404E7F"/>
    <w:p w14:paraId="1EDFDCA1" w14:textId="77777777" w:rsidR="00211FC1" w:rsidRPr="00FB5275" w:rsidRDefault="00211FC1" w:rsidP="00404E7F">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404E7F"/>
    <w:p w14:paraId="16A9B1AE" w14:textId="77777777" w:rsidR="00211FC1" w:rsidRPr="00FB5275" w:rsidRDefault="00211FC1" w:rsidP="00404E7F">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404E7F"/>
    <w:p w14:paraId="5DDA3DF7" w14:textId="77777777" w:rsidR="00211FC1" w:rsidRPr="00FB5275" w:rsidRDefault="00211FC1" w:rsidP="00404E7F">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FB5275" w:rsidRDefault="00211FC1" w:rsidP="00404E7F"/>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211FC1" w:rsidRPr="00FB5275" w14:paraId="037745AC" w14:textId="77777777" w:rsidTr="00404E7F">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3A61A7CF" w14:textId="77777777" w:rsidR="00211FC1" w:rsidRPr="00FB5275" w:rsidRDefault="00211FC1" w:rsidP="00404E7F">
            <w:pPr>
              <w:pStyle w:val="TableHeader"/>
            </w:pPr>
            <w:r w:rsidRPr="00FB5275">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4F6F7F66" w14:textId="77777777" w:rsidR="00211FC1" w:rsidRPr="00FB5275" w:rsidRDefault="00211FC1" w:rsidP="00404E7F">
            <w:pPr>
              <w:pStyle w:val="TableHeader"/>
            </w:pPr>
            <w:r w:rsidRPr="00FB5275">
              <w:t xml:space="preserve">Average </w:t>
            </w:r>
          </w:p>
        </w:tc>
      </w:tr>
      <w:tr w:rsidR="00211FC1" w:rsidRPr="00FB5275" w14:paraId="63F69076"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11B89441" w14:textId="77777777" w:rsidR="00211FC1" w:rsidRPr="00FB5275" w:rsidRDefault="00211FC1" w:rsidP="00404E7F">
            <w:pPr>
              <w:pStyle w:val="TableBody"/>
              <w:framePr w:hSpace="0" w:wrap="auto" w:vAnchor="margin" w:hAnchor="text" w:xAlign="left" w:yAlign="inline"/>
            </w:pPr>
            <w:r w:rsidRPr="00FB5275">
              <w:t>Annualis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11C4100" w14:textId="77777777" w:rsidR="00211FC1" w:rsidRPr="00FB5275" w:rsidRDefault="00211FC1" w:rsidP="00404E7F">
            <w:pPr>
              <w:pStyle w:val="TableBody"/>
              <w:framePr w:hSpace="0" w:wrap="auto" w:vAnchor="margin" w:hAnchor="text" w:xAlign="left" w:yAlign="inline"/>
            </w:pPr>
            <w:r w:rsidRPr="00FB5275">
              <w:t>0.1768</w:t>
            </w:r>
          </w:p>
        </w:tc>
      </w:tr>
      <w:tr w:rsidR="00211FC1" w:rsidRPr="00FB5275" w14:paraId="3444150A"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0510FBA0" w14:textId="77777777" w:rsidR="00211FC1" w:rsidRPr="00FB5275" w:rsidRDefault="00211FC1" w:rsidP="00404E7F">
            <w:pPr>
              <w:pStyle w:val="TableBody"/>
              <w:framePr w:hSpace="0" w:wrap="auto" w:vAnchor="margin" w:hAnchor="text" w:xAlign="left" w:yAlign="inline"/>
            </w:pPr>
            <w:r w:rsidRPr="00FB5275">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91ED28" w14:textId="77777777" w:rsidR="00211FC1" w:rsidRPr="00FB5275" w:rsidRDefault="00211FC1" w:rsidP="00404E7F">
            <w:pPr>
              <w:pStyle w:val="TableBody"/>
              <w:framePr w:hSpace="0" w:wrap="auto" w:vAnchor="margin" w:hAnchor="text" w:xAlign="left" w:yAlign="inline"/>
            </w:pPr>
            <w:r w:rsidRPr="00FB5275">
              <w:t>0.1791</w:t>
            </w:r>
          </w:p>
        </w:tc>
      </w:tr>
      <w:tr w:rsidR="00211FC1" w:rsidRPr="00FB5275" w14:paraId="658BB4DC"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E7DDB3" w14:textId="77777777" w:rsidR="00211FC1" w:rsidRPr="00FB5275" w:rsidRDefault="00211FC1" w:rsidP="00404E7F">
            <w:pPr>
              <w:pStyle w:val="TableBody"/>
              <w:framePr w:hSpace="0" w:wrap="auto" w:vAnchor="margin" w:hAnchor="text" w:xAlign="left" w:yAlign="inline"/>
            </w:pPr>
            <w:r w:rsidRPr="00FB5275">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0430F74B" w14:textId="77777777" w:rsidR="00211FC1" w:rsidRPr="00FB5275" w:rsidRDefault="00211FC1" w:rsidP="00404E7F">
            <w:pPr>
              <w:pStyle w:val="TableBody"/>
              <w:framePr w:hSpace="0" w:wrap="auto" w:vAnchor="margin" w:hAnchor="text" w:xAlign="left" w:yAlign="inline"/>
            </w:pPr>
            <w:r w:rsidRPr="00FB5275">
              <w:t>0.2274</w:t>
            </w:r>
          </w:p>
        </w:tc>
      </w:tr>
      <w:tr w:rsidR="00211FC1" w:rsidRPr="00FB5275" w14:paraId="37E956F4"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BA65A1A" w14:textId="77777777" w:rsidR="00211FC1" w:rsidRPr="00FB5275" w:rsidRDefault="00211FC1" w:rsidP="00404E7F">
            <w:pPr>
              <w:pStyle w:val="TableBody"/>
              <w:framePr w:hSpace="0" w:wrap="auto" w:vAnchor="margin" w:hAnchor="text" w:xAlign="left" w:yAlign="inline"/>
            </w:pPr>
            <w:r w:rsidRPr="00FB5275">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DB6CC9" w14:textId="77777777" w:rsidR="00211FC1" w:rsidRPr="00FB5275" w:rsidRDefault="00211FC1" w:rsidP="00404E7F">
            <w:pPr>
              <w:pStyle w:val="TableBody"/>
              <w:framePr w:hSpace="0" w:wrap="auto" w:vAnchor="margin" w:hAnchor="text" w:xAlign="left" w:yAlign="inline"/>
            </w:pPr>
            <w:r w:rsidRPr="00FB5275">
              <w:t>0.2817</w:t>
            </w:r>
          </w:p>
        </w:tc>
      </w:tr>
    </w:tbl>
    <w:p w14:paraId="0DB992E7" w14:textId="77777777" w:rsidR="00211FC1" w:rsidRPr="00FB5275" w:rsidRDefault="00211FC1" w:rsidP="00404E7F"/>
    <w:p w14:paraId="23456D9A" w14:textId="77777777" w:rsidR="00211FC1" w:rsidRPr="00FB5275" w:rsidRDefault="00211FC1" w:rsidP="00404E7F"/>
    <w:p w14:paraId="398A83F0" w14:textId="77777777" w:rsidR="00211FC1" w:rsidRPr="00FB5275" w:rsidRDefault="00211FC1" w:rsidP="00404E7F"/>
    <w:p w14:paraId="11F4639C" w14:textId="77777777" w:rsidR="00211FC1" w:rsidRPr="00FB5275" w:rsidRDefault="00211FC1" w:rsidP="00404E7F"/>
    <w:p w14:paraId="679E0DD8" w14:textId="77777777" w:rsidR="00211FC1" w:rsidRPr="00FB5275" w:rsidRDefault="00211FC1" w:rsidP="00404E7F"/>
    <w:p w14:paraId="3585FDD2" w14:textId="77777777" w:rsidR="00211FC1" w:rsidRPr="00FB5275" w:rsidRDefault="00211FC1" w:rsidP="00404E7F"/>
    <w:p w14:paraId="70673FC5" w14:textId="77777777" w:rsidR="00211FC1" w:rsidRPr="00FB5275" w:rsidRDefault="00211FC1" w:rsidP="00404E7F"/>
    <w:p w14:paraId="44066AA4" w14:textId="77777777" w:rsidR="00211FC1" w:rsidRPr="00FB5275" w:rsidRDefault="00211FC1" w:rsidP="00404E7F"/>
    <w:p w14:paraId="4535FC01" w14:textId="77777777" w:rsidR="00211FC1" w:rsidRPr="00FB5275" w:rsidRDefault="00211FC1" w:rsidP="00404E7F"/>
    <w:p w14:paraId="431197D1" w14:textId="77777777" w:rsidR="00211FC1" w:rsidRPr="00FB5275" w:rsidRDefault="00211FC1" w:rsidP="00404E7F"/>
    <w:p w14:paraId="14FA0485" w14:textId="77777777" w:rsidR="00211FC1" w:rsidRPr="00FB5275" w:rsidRDefault="00211FC1" w:rsidP="00404E7F"/>
    <w:p w14:paraId="568C22C1" w14:textId="77777777" w:rsidR="00211FC1" w:rsidRPr="00FB5275" w:rsidRDefault="00211FC1" w:rsidP="00404E7F"/>
    <w:p w14:paraId="591E280B" w14:textId="77777777" w:rsidR="00211FC1" w:rsidRPr="00FB5275" w:rsidRDefault="00211FC1" w:rsidP="00404E7F">
      <w:r w:rsidRPr="00FB5275">
        <w:fldChar w:fldCharType="begin"/>
      </w:r>
      <w:r w:rsidRPr="00FB5275">
        <w:instrText xml:space="preserve"> REF _Ref492743329 \h </w:instrText>
      </w:r>
      <w:r w:rsidRPr="00FB5275">
        <w:fldChar w:fldCharType="separate"/>
      </w:r>
      <w:r w:rsidRPr="00FB5275">
        <w:t>Table 5</w:t>
      </w:r>
      <w:r w:rsidRPr="00FB5275">
        <w:noBreakHyphen/>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404E7F"/>
    <w:p w14:paraId="2CD373A5" w14:textId="77777777" w:rsidR="00211FC1" w:rsidRPr="00FB5275" w:rsidRDefault="00211FC1" w:rsidP="00404E7F">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Pr="00FB5275">
        <w:t>Table 5</w:t>
      </w:r>
      <w:r w:rsidRPr="00FB5275">
        <w:noBreakHyphen/>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404E7F"/>
    <w:p w14:paraId="25254CA0" w14:textId="77777777" w:rsidR="00211FC1" w:rsidRPr="00FB5275" w:rsidRDefault="00211FC1" w:rsidP="00404E7F">
      <w:r w:rsidRPr="00FB5275">
        <w:t xml:space="preserve">The expected savings or Net Savings (NS) were calculated using the daily savings figure and extrapolated to one month, year, 10 years and 20 years </w:t>
      </w:r>
      <w:r w:rsidRPr="00FB5275">
        <w:lastRenderedPageBreak/>
        <w:t xml:space="preserve">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7" w:name="_Hlk493358601"/>
      <w:r w:rsidRPr="00FB5275">
        <w:t xml:space="preserve">PV/BES </w:t>
      </w:r>
      <w:bookmarkEnd w:id="367"/>
      <w:r w:rsidRPr="00FB5275">
        <w:t xml:space="preserve">system. These values do not take into account the cost of the investment or replacement costs. </w:t>
      </w:r>
    </w:p>
    <w:p w14:paraId="22F95DAF" w14:textId="77777777" w:rsidR="00211FC1" w:rsidRPr="00FB5275" w:rsidRDefault="00211FC1" w:rsidP="00404E7F"/>
    <w:p w14:paraId="538BC7F5" w14:textId="77777777" w:rsidR="00211FC1" w:rsidRPr="00FB5275" w:rsidRDefault="00211FC1" w:rsidP="00404E7F">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404E7F"/>
    <w:p w14:paraId="1C5DF1F4" w14:textId="77777777" w:rsidR="00211FC1" w:rsidRPr="00FB5275" w:rsidRDefault="00211FC1" w:rsidP="00404E7F">
      <w:r w:rsidRPr="00FB5275">
        <w:t xml:space="preserve">The </w:t>
      </w:r>
      <w:r w:rsidRPr="00FB5275">
        <w:fldChar w:fldCharType="begin"/>
      </w:r>
      <w:r w:rsidRPr="00FB5275">
        <w:instrText xml:space="preserve"> REF _Ref492741509 \h </w:instrText>
      </w:r>
      <w:r w:rsidRPr="00FB5275">
        <w:fldChar w:fldCharType="separate"/>
      </w:r>
      <w:r w:rsidRPr="00FB5275">
        <w:t>Figure 5</w:t>
      </w:r>
      <w:r w:rsidRPr="00FB5275">
        <w:noBreakHyphen/>
        <w:t>5</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Pr="00FB5275">
        <w:t>Figure 5</w:t>
      </w:r>
      <w:r w:rsidRPr="00FB5275">
        <w:noBreakHyphen/>
        <w:t>6</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Pr="00FB5275">
        <w:t>Figure 5</w:t>
      </w:r>
      <w:r w:rsidRPr="00FB5275">
        <w:noBreakHyphen/>
        <w:t>7</w:t>
      </w:r>
      <w:r w:rsidRPr="00FB5275">
        <w:fldChar w:fldCharType="end"/>
      </w:r>
      <w:r w:rsidRPr="00FB5275">
        <w:t xml:space="preserve"> in the results show the plots of the yearly savings for Townsville, Darwin and Hobart. All three figures </w:t>
      </w:r>
      <w:r w:rsidRPr="00FB5275">
        <w:lastRenderedPageBreak/>
        <w:t xml:space="preserve">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Pr="00FB5275">
        <w:t>Figure 5</w:t>
      </w:r>
      <w:r w:rsidRPr="00FB5275">
        <w:noBreakHyphen/>
        <w:t>5</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Pr="00FB5275">
        <w:t>Figure 5</w:t>
      </w:r>
      <w:r w:rsidRPr="00FB5275">
        <w:noBreakHyphen/>
        <w:t>6</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Pr="00FB5275">
        <w:t>Figure 5</w:t>
      </w:r>
      <w:r w:rsidRPr="00FB5275">
        <w:noBreakHyphen/>
        <w:t>7</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404E7F"/>
    <w:p w14:paraId="3BEC3B80" w14:textId="77777777" w:rsidR="00211FC1" w:rsidRPr="00FB5275" w:rsidRDefault="00211FC1" w:rsidP="00404E7F">
      <w:bookmarkStart w:id="368"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404E7F"/>
    <w:p w14:paraId="3182C46E" w14:textId="77777777" w:rsidR="00211FC1" w:rsidRPr="00FB5275" w:rsidRDefault="00211FC1" w:rsidP="00404E7F">
      <w:r w:rsidRPr="00FB5275">
        <w:lastRenderedPageBreak/>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404E7F"/>
    <w:p w14:paraId="76C2C447" w14:textId="77777777" w:rsidR="00211FC1" w:rsidRPr="00FB5275" w:rsidRDefault="00211FC1" w:rsidP="00404E7F">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w:t>
      </w:r>
      <w:r w:rsidRPr="00FB5275">
        <w:lastRenderedPageBreak/>
        <w:t xml:space="preserve">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404E7F"/>
    <w:p w14:paraId="3A677140" w14:textId="77777777" w:rsidR="00211FC1" w:rsidRPr="00FB5275" w:rsidRDefault="00211FC1" w:rsidP="00404E7F">
      <w:r w:rsidRPr="00FB5275">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404E7F"/>
    <w:p w14:paraId="501224FC" w14:textId="77777777" w:rsidR="00211FC1" w:rsidRPr="00FB5275" w:rsidRDefault="00211FC1" w:rsidP="00404E7F">
      <w:r w:rsidRPr="00FB5275">
        <w:t xml:space="preserve">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w:t>
      </w:r>
      <w:r w:rsidRPr="00FB5275">
        <w:lastRenderedPageBreak/>
        <w:t>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6321A9AB" w14:textId="77777777" w:rsidR="00211FC1" w:rsidRPr="00FB5275" w:rsidRDefault="00211FC1" w:rsidP="00404E7F"/>
    <w:p w14:paraId="1D76E1F6" w14:textId="77777777" w:rsidR="00211FC1" w:rsidRPr="00FB5275" w:rsidRDefault="00211FC1" w:rsidP="00211FC1">
      <w:pPr>
        <w:pStyle w:val="Heading2"/>
        <w:numPr>
          <w:ilvl w:val="1"/>
          <w:numId w:val="16"/>
        </w:numPr>
      </w:pPr>
      <w:bookmarkStart w:id="369" w:name="_Toc494568067"/>
      <w:bookmarkEnd w:id="368"/>
      <w:r w:rsidRPr="00FB5275">
        <w:t>Assumptions</w:t>
      </w:r>
      <w:bookmarkEnd w:id="369"/>
      <w:r w:rsidRPr="00FB5275">
        <w:t xml:space="preserve"> </w:t>
      </w:r>
    </w:p>
    <w:p w14:paraId="74C74FDD" w14:textId="77777777" w:rsidR="00211FC1" w:rsidRPr="00FB5275" w:rsidRDefault="00211FC1" w:rsidP="00404E7F">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Pr="00FB5275">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404E7F"/>
    <w:p w14:paraId="185E4E98" w14:textId="77777777" w:rsidR="00211FC1" w:rsidRPr="00FB5275" w:rsidRDefault="00211FC1" w:rsidP="00404E7F">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404E7F"/>
    <w:p w14:paraId="2F99E4E5" w14:textId="77777777" w:rsidR="00211FC1" w:rsidRPr="00FB5275" w:rsidRDefault="00211FC1" w:rsidP="00404E7F">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Pr="00FB5275">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404E7F"/>
    <w:p w14:paraId="15951DC1" w14:textId="77777777" w:rsidR="00211FC1" w:rsidRPr="00FB5275" w:rsidRDefault="00211FC1" w:rsidP="00404E7F">
      <w:r w:rsidRPr="00FB5275">
        <w:t>The tariff rate was arbitrarily assigned the value of 27.74 c/</w:t>
      </w:r>
      <w:bookmarkStart w:id="370" w:name="_Hlk493359006"/>
      <w:r w:rsidRPr="00FB5275">
        <w:t>kWhr</w:t>
      </w:r>
      <w:bookmarkEnd w:id="370"/>
      <w:r w:rsidRPr="00FB5275">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14A321D9" w14:textId="77777777" w:rsidR="00211FC1" w:rsidRPr="00FB5275" w:rsidRDefault="00211FC1" w:rsidP="00404E7F"/>
    <w:p w14:paraId="5156462A" w14:textId="77777777" w:rsidR="00211FC1" w:rsidRPr="00FB5275" w:rsidRDefault="00211FC1" w:rsidP="00404E7F">
      <w:r w:rsidRPr="00FB5275">
        <w:t xml:space="preserve">The assumption of the battery being replaced at 10 years was founded in the data sheet for the Telsa Powerwall 2 and the 10-year guarantee. This </w:t>
      </w:r>
      <w:r w:rsidRPr="00FB5275">
        <w:lastRenderedPageBreak/>
        <w:t>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404E7F"/>
    <w:p w14:paraId="14B3CC4E" w14:textId="77777777" w:rsidR="00211FC1" w:rsidRPr="00FB5275" w:rsidRDefault="00211FC1" w:rsidP="00404E7F">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FB5275" w:rsidRDefault="00211FC1" w:rsidP="00404E7F"/>
    <w:p w14:paraId="43EBA6F6" w14:textId="77777777" w:rsidR="00211FC1" w:rsidRPr="00FB5275" w:rsidRDefault="00211FC1" w:rsidP="00404E7F">
      <w:r w:rsidRPr="00FB5275">
        <w:t xml:space="preserve">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w:t>
      </w:r>
      <w:r w:rsidRPr="00FB5275">
        <w:lastRenderedPageBreak/>
        <w:t>for the salvage costs and recyclability costs are hard to estimate, which is why the trade-offs were opted over unreliable data. The degradation of the PV/BES system was factored into the unadjusted cost of the second battery, as a precautionary measure.</w:t>
      </w:r>
    </w:p>
    <w:p w14:paraId="4270F4DF" w14:textId="77777777" w:rsidR="00211FC1" w:rsidRPr="00FB5275" w:rsidRDefault="00211FC1" w:rsidP="00404E7F"/>
    <w:p w14:paraId="026EF01F" w14:textId="77777777" w:rsidR="00211FC1" w:rsidRPr="00FB5275" w:rsidRDefault="00211FC1" w:rsidP="00211FC1">
      <w:pPr>
        <w:pStyle w:val="Heading2"/>
        <w:numPr>
          <w:ilvl w:val="1"/>
          <w:numId w:val="16"/>
        </w:numPr>
      </w:pPr>
      <w:bookmarkStart w:id="371" w:name="_Toc494568068"/>
      <w:r w:rsidRPr="00FB5275">
        <w:t>Limitations in MATLAB Modelling</w:t>
      </w:r>
      <w:bookmarkEnd w:id="371"/>
    </w:p>
    <w:p w14:paraId="74FE9852" w14:textId="77777777" w:rsidR="00211FC1" w:rsidRPr="00FB5275" w:rsidRDefault="00211FC1" w:rsidP="00404E7F">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626716F" w14:textId="77777777" w:rsidR="00211FC1" w:rsidRPr="00FB5275" w:rsidRDefault="00211FC1" w:rsidP="00404E7F">
      <w:pPr>
        <w:pStyle w:val="NormalWeb"/>
      </w:pPr>
    </w:p>
    <w:p w14:paraId="6BDA929A" w14:textId="77777777" w:rsidR="00211FC1" w:rsidRPr="00FB5275" w:rsidRDefault="00211FC1" w:rsidP="00404E7F">
      <w:pPr>
        <w:pStyle w:val="NormalWeb"/>
      </w:pPr>
      <w:r w:rsidRPr="00FB5275">
        <w:t xml:space="preserve">The data which was used from NASA </w:t>
      </w:r>
      <w:r w:rsidRPr="00FB5275">
        <w:fldChar w:fldCharType="begin"/>
      </w:r>
      <w:r w:rsidRPr="00FB5275">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Pr="00FB5275">
        <w:t>[</w:t>
      </w:r>
      <w:hyperlink w:anchor="_ENREF_103" w:tooltip="NASA, 2017 #179" w:history="1">
        <w:r w:rsidRPr="00FB5275">
          <w:t>103</w:t>
        </w:r>
      </w:hyperlink>
      <w:r w:rsidRPr="00FB5275">
        <w:t>]</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404E7F">
      <w:pPr>
        <w:pStyle w:val="NormalWeb"/>
      </w:pPr>
    </w:p>
    <w:p w14:paraId="4AAC5F13" w14:textId="77777777" w:rsidR="00211FC1" w:rsidRPr="00FB5275" w:rsidRDefault="00211FC1" w:rsidP="00404E7F">
      <w:pPr>
        <w:pStyle w:val="NormalWeb"/>
        <w:rPr>
          <w:lang w:eastAsia="en-GB"/>
        </w:rPr>
      </w:pPr>
      <w:r w:rsidRPr="00FB5275">
        <w:t xml:space="preserve">Th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404E7F">
      <w:pPr>
        <w:pStyle w:val="NormalWeb"/>
      </w:pPr>
    </w:p>
    <w:p w14:paraId="0858307C" w14:textId="77777777" w:rsidR="00211FC1" w:rsidRPr="00FB5275" w:rsidRDefault="00211FC1" w:rsidP="00404E7F">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404E7F">
      <w:pPr>
        <w:pStyle w:val="NormalWeb"/>
      </w:pPr>
    </w:p>
    <w:p w14:paraId="12A520D0" w14:textId="77777777" w:rsidR="00211FC1" w:rsidRPr="00FB5275" w:rsidRDefault="00211FC1" w:rsidP="00404E7F">
      <w:pPr>
        <w:pStyle w:val="NormalWeb"/>
      </w:pPr>
      <w:r w:rsidRPr="00FB5275">
        <w:t xml:space="preserve">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w:t>
      </w:r>
      <w:r w:rsidRPr="00FB5275">
        <w:lastRenderedPageBreak/>
        <w:t>time’ and ‘direct debit’ discounts) then the Solar Solution would have a reduced margin of error.</w:t>
      </w:r>
    </w:p>
    <w:p w14:paraId="63E88029" w14:textId="77777777" w:rsidR="00211FC1" w:rsidRPr="00FB5275" w:rsidRDefault="00211FC1" w:rsidP="00404E7F">
      <w:pPr>
        <w:pStyle w:val="NormalWeb"/>
      </w:pPr>
    </w:p>
    <w:p w14:paraId="6989925D" w14:textId="77777777" w:rsidR="00211FC1" w:rsidRPr="00FB5275" w:rsidRDefault="00211FC1" w:rsidP="00404E7F">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404E7F">
      <w:pPr>
        <w:pStyle w:val="NormalWeb"/>
      </w:pPr>
    </w:p>
    <w:p w14:paraId="4BAE39D6" w14:textId="77777777" w:rsidR="00211FC1" w:rsidRPr="00FB5275" w:rsidRDefault="00211FC1" w:rsidP="00404E7F">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404E7F">
      <w:pPr>
        <w:pStyle w:val="NormalWeb"/>
      </w:pPr>
    </w:p>
    <w:p w14:paraId="39AED4DC" w14:textId="77777777" w:rsidR="00211FC1" w:rsidRPr="00FB5275" w:rsidRDefault="00211FC1" w:rsidP="00404E7F">
      <w:pPr>
        <w:pStyle w:val="NormalWeb"/>
      </w:pPr>
      <w:r w:rsidRPr="00FB5275">
        <w:t xml:space="preserve">Dual arrays were capable of being entered into the Solar Solution, but as mentioned above the ability to have different orientations was not possible; </w:t>
      </w:r>
      <w:r w:rsidRPr="00FB5275">
        <w:lastRenderedPageBreak/>
        <w:t>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FB5275" w:rsidRDefault="00211FC1" w:rsidP="00404E7F">
      <w:pPr>
        <w:pStyle w:val="NormalWeb"/>
      </w:pPr>
    </w:p>
    <w:p w14:paraId="5024B0F1" w14:textId="77777777" w:rsidR="00211FC1" w:rsidRPr="00FB5275" w:rsidRDefault="00211FC1" w:rsidP="00404E7F">
      <w:pPr>
        <w:pStyle w:val="NormalWeb"/>
      </w:pPr>
      <w:r w:rsidRPr="00FB5275">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AA4FA93" w14:textId="77777777" w:rsidR="00211FC1" w:rsidRPr="00FB5275" w:rsidRDefault="00211FC1" w:rsidP="00404E7F">
      <w:pPr>
        <w:pStyle w:val="NormalWeb"/>
      </w:pPr>
      <w:r w:rsidRPr="00FB5275">
        <w:br w:type="page"/>
      </w:r>
    </w:p>
    <w:p w14:paraId="162DAEE6" w14:textId="77777777" w:rsidR="00211FC1" w:rsidRPr="00FB5275" w:rsidRDefault="00211FC1" w:rsidP="00211FC1">
      <w:pPr>
        <w:pStyle w:val="Heading2"/>
        <w:numPr>
          <w:ilvl w:val="1"/>
          <w:numId w:val="16"/>
        </w:numPr>
      </w:pPr>
      <w:bookmarkStart w:id="372" w:name="_Toc494568069"/>
      <w:r w:rsidRPr="00FB5275">
        <w:lastRenderedPageBreak/>
        <w:t>Solar Solution Comparison Table</w:t>
      </w:r>
      <w:bookmarkEnd w:id="372"/>
    </w:p>
    <w:p w14:paraId="719B6AB2" w14:textId="77777777" w:rsidR="00211FC1" w:rsidRPr="00FB5275" w:rsidRDefault="00211FC1" w:rsidP="00404E7F">
      <w:pPr>
        <w:rPr>
          <w:lang w:eastAsia="en-GB"/>
        </w:rPr>
      </w:pPr>
    </w:p>
    <w:p w14:paraId="725910E4" w14:textId="77777777" w:rsidR="00211FC1" w:rsidRPr="00FB5275" w:rsidRDefault="00211FC1" w:rsidP="00404E7F">
      <w:pPr>
        <w:rPr>
          <w:lang w:eastAsia="en-GB"/>
        </w:rPr>
      </w:pPr>
      <w:r w:rsidRPr="00FB5275">
        <w:rPr>
          <w:lang w:eastAsia="en-GB"/>
        </w:rPr>
        <w:fldChar w:fldCharType="begin"/>
      </w:r>
      <w:r w:rsidRPr="00FB5275">
        <w:rPr>
          <w:lang w:eastAsia="en-GB"/>
        </w:rPr>
        <w:instrText xml:space="preserve"> REF _Ref493342435 \h </w:instrText>
      </w:r>
      <w:r w:rsidRPr="00FB5275">
        <w:rPr>
          <w:lang w:eastAsia="en-GB"/>
        </w:rPr>
      </w:r>
      <w:r w:rsidRPr="00FB5275">
        <w:rPr>
          <w:lang w:eastAsia="en-GB"/>
        </w:rPr>
        <w:fldChar w:fldCharType="separate"/>
      </w:r>
      <w:r w:rsidRPr="00FB5275">
        <w:t>Table 6</w:t>
      </w:r>
      <w:r w:rsidRPr="00FB5275">
        <w:noBreakHyphen/>
        <w:t>1</w:t>
      </w:r>
      <w:r w:rsidRPr="00FB5275">
        <w:rPr>
          <w:lang w:eastAsia="en-GB"/>
        </w:rPr>
        <w:fldChar w:fldCharType="end"/>
      </w:r>
      <w:r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5DEA0020" w14:textId="77777777" w:rsidR="00211FC1" w:rsidRPr="00FB5275" w:rsidRDefault="00211FC1" w:rsidP="00404E7F">
      <w:pPr>
        <w:rPr>
          <w:lang w:eastAsia="en-GB"/>
        </w:rPr>
      </w:pPr>
      <w:r w:rsidRPr="00FB5275">
        <w:rPr>
          <w:lang w:eastAsia="en-GB"/>
        </w:rPr>
        <w:lastRenderedPageBreak/>
        <mc:AlternateContent>
          <mc:Choice Requires="wpg">
            <w:drawing>
              <wp:anchor distT="0" distB="0" distL="114300" distR="114300" simplePos="0" relativeHeight="251687936" behindDoc="0" locked="0" layoutInCell="1" allowOverlap="1" wp14:anchorId="1BF491B6" wp14:editId="1086A865">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5AE8C5AF" w14:textId="77777777" w:rsidR="00404E7F" w:rsidRPr="008260C5" w:rsidRDefault="00404E7F" w:rsidP="00643103">
                              <w:pPr>
                                <w:pStyle w:val="TablesCap"/>
                                <w:rPr>
                                  <w:noProof/>
                                  <w:szCs w:val="24"/>
                                </w:rPr>
                              </w:pPr>
                              <w:bookmarkStart w:id="373" w:name="_Ref493342435"/>
                              <w:bookmarkStart w:id="374" w:name="_Toc494553819"/>
                              <w:r>
                                <w:t xml:space="preserve">Table </w:t>
                              </w:r>
                              <w:fldSimple w:instr=" STYLEREF 1 \s ">
                                <w:r>
                                  <w:rPr>
                                    <w:noProof/>
                                  </w:rPr>
                                  <w:t>6</w:t>
                                </w:r>
                              </w:fldSimple>
                              <w:r>
                                <w:noBreakHyphen/>
                              </w:r>
                              <w:fldSimple w:instr=" SEQ Table \* ARABIC \s 1 ">
                                <w:r>
                                  <w:rPr>
                                    <w:noProof/>
                                  </w:rPr>
                                  <w:t>1</w:t>
                                </w:r>
                              </w:fldSimple>
                              <w:bookmarkEnd w:id="373"/>
                              <w:r>
                                <w:t xml:space="preserve"> - Solar Solution Compariso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F491B6" id="Group 18" o:spid="_x0000_s1229" style="position:absolute;left:0;text-align:left;margin-left:-35.35pt;margin-top:35pt;width:514pt;height:430.65pt;z-index:251687936;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">
                <v:shape id="Picture 5" o:spid="_x0000_s1230"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29" o:title=""/>
                </v:shape>
                <v:shape id="Text Box 6" o:spid="_x0000_s1231"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5AE8C5AF" w14:textId="77777777" w:rsidR="00404E7F" w:rsidRPr="008260C5" w:rsidRDefault="00404E7F" w:rsidP="00643103">
                        <w:pPr>
                          <w:pStyle w:val="TablesCap"/>
                          <w:rPr>
                            <w:noProof/>
                            <w:szCs w:val="24"/>
                          </w:rPr>
                        </w:pPr>
                        <w:bookmarkStart w:id="375" w:name="_Ref493342435"/>
                        <w:bookmarkStart w:id="376" w:name="_Toc494553819"/>
                        <w:r>
                          <w:t xml:space="preserve">Table </w:t>
                        </w:r>
                        <w:fldSimple w:instr=" STYLEREF 1 \s ">
                          <w:r>
                            <w:rPr>
                              <w:noProof/>
                            </w:rPr>
                            <w:t>6</w:t>
                          </w:r>
                        </w:fldSimple>
                        <w:r>
                          <w:noBreakHyphen/>
                        </w:r>
                        <w:fldSimple w:instr=" SEQ Table \* ARABIC \s 1 ">
                          <w:r>
                            <w:rPr>
                              <w:noProof/>
                            </w:rPr>
                            <w:t>1</w:t>
                          </w:r>
                        </w:fldSimple>
                        <w:bookmarkEnd w:id="375"/>
                        <w:r>
                          <w:t xml:space="preserve"> - Solar Solution Comparison</w:t>
                        </w:r>
                        <w:bookmarkEnd w:id="376"/>
                      </w:p>
                    </w:txbxContent>
                  </v:textbox>
                </v:shape>
                <w10:wrap type="square"/>
              </v:group>
            </w:pict>
          </mc:Fallback>
        </mc:AlternateContent>
      </w:r>
    </w:p>
    <w:p w14:paraId="7513AADB" w14:textId="716778E3" w:rsidR="00211FC1" w:rsidRPr="00FB5275" w:rsidRDefault="00FB5275" w:rsidP="00FB5275">
      <w:pPr>
        <w:pStyle w:val="Heading1"/>
        <w:numPr>
          <w:ilvl w:val="0"/>
          <w:numId w:val="0"/>
        </w:numPr>
        <w:ind w:left="-340"/>
      </w:pPr>
      <w:bookmarkStart w:id="377" w:name="_Toc494568070"/>
      <w:r>
        <w:lastRenderedPageBreak/>
        <w:t xml:space="preserve">CHAPTER 7: </w:t>
      </w:r>
      <w:r w:rsidR="00211FC1" w:rsidRPr="00FB5275">
        <w:t>CONCLUSIONS &amp; RECOMMENDATIONS</w:t>
      </w:r>
      <w:bookmarkEnd w:id="377"/>
      <w:r w:rsidR="00211FC1" w:rsidRPr="00FB5275">
        <w:t xml:space="preserve"> </w:t>
      </w:r>
    </w:p>
    <w:p w14:paraId="0E8E8E98" w14:textId="77777777" w:rsidR="00211FC1" w:rsidRPr="00FB5275" w:rsidRDefault="00211FC1" w:rsidP="00211FC1">
      <w:pPr>
        <w:pStyle w:val="Heading2"/>
      </w:pPr>
      <w:bookmarkStart w:id="378" w:name="_Toc494568071"/>
      <w:r w:rsidRPr="00FB5275">
        <w:t>Conclusions</w:t>
      </w:r>
      <w:bookmarkEnd w:id="378"/>
    </w:p>
    <w:p w14:paraId="0E011A97" w14:textId="77777777" w:rsidR="00211FC1" w:rsidRPr="00FB5275" w:rsidRDefault="00211FC1" w:rsidP="00404E7F">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404E7F"/>
    <w:p w14:paraId="691AAC32" w14:textId="77777777" w:rsidR="00211FC1" w:rsidRPr="00FB5275" w:rsidRDefault="00211FC1" w:rsidP="00404E7F">
      <w:r w:rsidRPr="00FB5275">
        <w:t xml:space="preserve">The primary focus of this work was on creating a model which compiles recent data, existing theories, trends, and methods, and incorporating them </w:t>
      </w:r>
      <w:r w:rsidRPr="00FB5275">
        <w:lastRenderedPageBreak/>
        <w:t xml:space="preserve">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404E7F"/>
    <w:p w14:paraId="07199ABB" w14:textId="77777777" w:rsidR="00211FC1" w:rsidRPr="00FB5275" w:rsidRDefault="00211FC1" w:rsidP="00404E7F">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404E7F">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404E7F">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404E7F">
      <w:pPr>
        <w:pStyle w:val="ListParagraph"/>
        <w:numPr>
          <w:ilvl w:val="0"/>
          <w:numId w:val="22"/>
        </w:numPr>
      </w:pPr>
      <w:r w:rsidRPr="00FB5275">
        <w:lastRenderedPageBreak/>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404E7F">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404E7F">
      <w:pPr>
        <w:pStyle w:val="ListParagraph"/>
        <w:numPr>
          <w:ilvl w:val="0"/>
          <w:numId w:val="22"/>
        </w:numPr>
      </w:pPr>
      <w:r w:rsidRPr="00FB5275">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404E7F">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404E7F">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404E7F">
      <w:pPr>
        <w:pStyle w:val="ListParagraph"/>
        <w:numPr>
          <w:ilvl w:val="0"/>
          <w:numId w:val="22"/>
        </w:numPr>
      </w:pPr>
      <w:r w:rsidRPr="00FB5275">
        <w:t xml:space="preserve">Whilst syntax and programming capability in the MATLAB workspace allows mathematical freedom, it was found aesthetics and time </w:t>
      </w:r>
      <w:r w:rsidRPr="00FB5275">
        <w:lastRenderedPageBreak/>
        <w:t>consumption were a disadvantage of using this style of coding language.</w:t>
      </w:r>
    </w:p>
    <w:p w14:paraId="03EA3A3C" w14:textId="77777777" w:rsidR="00211FC1" w:rsidRPr="00FB5275" w:rsidRDefault="00211FC1" w:rsidP="00404E7F">
      <w:pPr>
        <w:rPr>
          <w:lang w:eastAsia="en-GB"/>
        </w:rPr>
      </w:pPr>
    </w:p>
    <w:p w14:paraId="4BC8BACE" w14:textId="77777777" w:rsidR="00211FC1" w:rsidRPr="00FB5275" w:rsidRDefault="00211FC1" w:rsidP="00404E7F">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77777777" w:rsidR="00211FC1" w:rsidRPr="00FB5275" w:rsidRDefault="00211FC1" w:rsidP="00211FC1">
      <w:pPr>
        <w:pStyle w:val="Heading2"/>
      </w:pPr>
      <w:bookmarkStart w:id="379" w:name="_Toc494568072"/>
      <w:r w:rsidRPr="00FB5275">
        <w:t>Recommendations for Further Research</w:t>
      </w:r>
      <w:bookmarkEnd w:id="379"/>
    </w:p>
    <w:p w14:paraId="70C5CF30" w14:textId="77777777" w:rsidR="00211FC1" w:rsidRPr="00FB5275" w:rsidRDefault="00211FC1" w:rsidP="00404E7F">
      <w:r w:rsidRPr="00FB5275">
        <w:t xml:space="preserve">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w:t>
      </w:r>
      <w:r w:rsidRPr="00FB5275">
        <w:lastRenderedPageBreak/>
        <w:t>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404E7F"/>
    <w:p w14:paraId="748DD439" w14:textId="77777777" w:rsidR="00211FC1" w:rsidRPr="00FB5275" w:rsidRDefault="00211FC1" w:rsidP="00404E7F">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404E7F">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404E7F">
      <w:pPr>
        <w:pStyle w:val="Bullet"/>
      </w:pPr>
      <w:r w:rsidRPr="00FB5275">
        <w:t>Studies on salvage, maintenance and recycle costs in QLD need to be established.</w:t>
      </w:r>
    </w:p>
    <w:p w14:paraId="2E5511CE" w14:textId="77777777" w:rsidR="00211FC1" w:rsidRPr="00FB5275" w:rsidRDefault="00211FC1" w:rsidP="00404E7F">
      <w:pPr>
        <w:pStyle w:val="Bullet"/>
      </w:pPr>
      <w:r w:rsidRPr="00FB5275">
        <w:t>Benchmark data for households throughout Australia is not well known and needs to be accrued.</w:t>
      </w:r>
    </w:p>
    <w:p w14:paraId="1098D36A" w14:textId="77777777" w:rsidR="00211FC1" w:rsidRPr="00FB5275" w:rsidRDefault="00211FC1" w:rsidP="00404E7F">
      <w:pPr>
        <w:pStyle w:val="Bullet"/>
      </w:pPr>
      <w:r w:rsidRPr="00FB5275">
        <w:t>Carbon offset calculations and indication.</w:t>
      </w:r>
    </w:p>
    <w:p w14:paraId="51F34706" w14:textId="77777777" w:rsidR="00211FC1" w:rsidRPr="00FB5275" w:rsidRDefault="00211FC1" w:rsidP="00404E7F">
      <w:pPr>
        <w:pStyle w:val="Bullet"/>
      </w:pPr>
      <w:r w:rsidRPr="00FB5275">
        <w:t>Creation of three modes or options for the user is recommended to be included in the Solar Solution:</w:t>
      </w:r>
    </w:p>
    <w:p w14:paraId="7CF88FE3" w14:textId="77777777" w:rsidR="00211FC1" w:rsidRPr="00FB5275" w:rsidRDefault="00211FC1" w:rsidP="00404E7F">
      <w:pPr>
        <w:pStyle w:val="BulletRecommend"/>
      </w:pPr>
      <w:r w:rsidRPr="00FB5275">
        <w:t xml:space="preserve">Market Entry – Maximum Return </w:t>
      </w:r>
    </w:p>
    <w:p w14:paraId="66B4E814" w14:textId="77777777" w:rsidR="00211FC1" w:rsidRPr="00FB5275" w:rsidRDefault="00211FC1" w:rsidP="00404E7F">
      <w:pPr>
        <w:pStyle w:val="Bulletno"/>
      </w:pPr>
      <w:r w:rsidRPr="00FB5275">
        <w:lastRenderedPageBreak/>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404E7F">
      <w:pPr>
        <w:pStyle w:val="BulletRecommend"/>
      </w:pPr>
      <w:r w:rsidRPr="00FB5275">
        <w:t xml:space="preserve">Incentivised Grid Stabilisation Scheme </w:t>
      </w:r>
    </w:p>
    <w:p w14:paraId="1B2617C0" w14:textId="77777777" w:rsidR="00211FC1" w:rsidRPr="00FB5275" w:rsidRDefault="00211FC1" w:rsidP="00404E7F">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1F69E9A8" w14:textId="77777777" w:rsidR="00211FC1" w:rsidRPr="00FB5275" w:rsidRDefault="00211FC1" w:rsidP="00404E7F">
      <w:pPr>
        <w:pStyle w:val="BulletRecommend"/>
      </w:pPr>
      <w:r w:rsidRPr="00FB5275">
        <w:t>Three Day – Standalone Grid Autonomy</w:t>
      </w:r>
    </w:p>
    <w:p w14:paraId="3D35A1C1" w14:textId="77777777" w:rsidR="00211FC1" w:rsidRPr="00FB5275" w:rsidRDefault="00211FC1" w:rsidP="00404E7F">
      <w:pPr>
        <w:pStyle w:val="Bulletno"/>
      </w:pPr>
      <w:r w:rsidRPr="00FB5275">
        <w:t xml:space="preserve">The third option will be for the user to completely disconnect from the electricity network. This is for people who wish to </w:t>
      </w:r>
      <w:r w:rsidRPr="00FB5275">
        <w:lastRenderedPageBreak/>
        <w:t>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4D8B4D24" w14:textId="77777777" w:rsidR="00211FC1" w:rsidRPr="00FB5275" w:rsidRDefault="00211FC1" w:rsidP="00404E7F"/>
    <w:p w14:paraId="741B4AB9" w14:textId="77777777" w:rsidR="00211FC1" w:rsidRPr="00FB5275" w:rsidRDefault="00211FC1" w:rsidP="00211FC1">
      <w:pPr>
        <w:pStyle w:val="Heading1"/>
        <w:numPr>
          <w:ilvl w:val="0"/>
          <w:numId w:val="0"/>
        </w:numPr>
        <w:ind w:left="284" w:hanging="284"/>
      </w:pPr>
      <w:bookmarkStart w:id="380" w:name="_Toc201479955"/>
      <w:bookmarkStart w:id="381" w:name="_Toc209836639"/>
      <w:bookmarkStart w:id="382" w:name="_Toc209836865"/>
      <w:bookmarkStart w:id="383" w:name="_Toc209873188"/>
      <w:bookmarkStart w:id="384" w:name="_Toc366746158"/>
      <w:bookmarkStart w:id="385" w:name="_Toc382474430"/>
      <w:bookmarkStart w:id="386" w:name="_Toc494568073"/>
      <w:r w:rsidRPr="00FB5275">
        <w:lastRenderedPageBreak/>
        <w:t>REFERENCES</w:t>
      </w:r>
      <w:bookmarkEnd w:id="380"/>
      <w:bookmarkEnd w:id="381"/>
      <w:bookmarkEnd w:id="382"/>
      <w:bookmarkEnd w:id="383"/>
      <w:bookmarkEnd w:id="386"/>
    </w:p>
    <w:p w14:paraId="560E8395" w14:textId="77777777" w:rsidR="00211FC1" w:rsidRPr="00FB5275" w:rsidRDefault="00211FC1" w:rsidP="00404E7F">
      <w:pPr>
        <w:pStyle w:val="EndNoteBibliography"/>
      </w:pPr>
      <w:r w:rsidRPr="00FB5275">
        <w:fldChar w:fldCharType="begin"/>
      </w:r>
      <w:r w:rsidRPr="00FB5275">
        <w:instrText xml:space="preserve"> ADDIN EN.REFLIST </w:instrText>
      </w:r>
      <w:r w:rsidRPr="00FB5275">
        <w:fldChar w:fldCharType="separate"/>
      </w:r>
      <w:bookmarkStart w:id="387" w:name="_ENREF_1"/>
      <w:r w:rsidRPr="00FB5275">
        <w:t>[1]</w:t>
      </w:r>
      <w:r w:rsidRPr="00FB5275">
        <w:tab/>
        <w:t xml:space="preserve">L. Rekha, M. M. Vijayalakshmi, and E. Natarajan, "Photovoltaic thermal hybrid solar system for residential applications," </w:t>
      </w:r>
      <w:r w:rsidRPr="00FB5275">
        <w:rPr>
          <w:i/>
        </w:rPr>
        <w:t xml:space="preserve">Energy Sources, Part A: Recovery, Utilization, and Environmental Effects, </w:t>
      </w:r>
      <w:r w:rsidRPr="00FB5275">
        <w:t>vol. 38, no. 7, pp. 951-959, 2016/04/02 2016.</w:t>
      </w:r>
      <w:bookmarkEnd w:id="387"/>
    </w:p>
    <w:p w14:paraId="05DAC605" w14:textId="77777777" w:rsidR="00211FC1" w:rsidRPr="00FB5275" w:rsidRDefault="00211FC1" w:rsidP="00404E7F">
      <w:pPr>
        <w:pStyle w:val="EndNoteBibliography"/>
      </w:pPr>
      <w:bookmarkStart w:id="388" w:name="_ENREF_2"/>
      <w:r w:rsidRPr="00FB5275">
        <w:t>[2]</w:t>
      </w:r>
      <w:r w:rsidRPr="00FB5275">
        <w:tab/>
        <w:t xml:space="preserve">S. Shafiee and E. Topal, "When will fossil fuel reserves be diminished?," </w:t>
      </w:r>
      <w:r w:rsidRPr="00FB5275">
        <w:rPr>
          <w:i/>
        </w:rPr>
        <w:t xml:space="preserve">Energy Policy, </w:t>
      </w:r>
      <w:r w:rsidRPr="00FB5275">
        <w:t>vol. 37, no. 1, pp. 181-189, 1// 2009.</w:t>
      </w:r>
      <w:bookmarkEnd w:id="388"/>
    </w:p>
    <w:p w14:paraId="34EB6DF5" w14:textId="77777777" w:rsidR="00211FC1" w:rsidRPr="00FB5275" w:rsidRDefault="00211FC1" w:rsidP="00404E7F">
      <w:pPr>
        <w:pStyle w:val="EndNoteBibliography"/>
      </w:pPr>
      <w:bookmarkStart w:id="389" w:name="_ENREF_3"/>
      <w:r w:rsidRPr="00FB5275">
        <w:t>[3]</w:t>
      </w:r>
      <w:r w:rsidRPr="00FB5275">
        <w:tab/>
        <w:t xml:space="preserve">J. E. Cohen, "Human Population: The Next Half Century," </w:t>
      </w:r>
      <w:r w:rsidRPr="00FB5275">
        <w:rPr>
          <w:i/>
        </w:rPr>
        <w:t xml:space="preserve">Science, </w:t>
      </w:r>
      <w:r w:rsidRPr="00FB5275">
        <w:t>vol. 302, no. 5648, pp. 1172-1175, 2003.</w:t>
      </w:r>
      <w:bookmarkEnd w:id="389"/>
    </w:p>
    <w:p w14:paraId="46E61610" w14:textId="77777777" w:rsidR="00211FC1" w:rsidRPr="00FB5275" w:rsidRDefault="00211FC1" w:rsidP="00404E7F">
      <w:pPr>
        <w:pStyle w:val="EndNoteBibliography"/>
      </w:pPr>
      <w:bookmarkStart w:id="390" w:name="_ENREF_4"/>
      <w:r w:rsidRPr="00FB5275">
        <w:t>[4]</w:t>
      </w:r>
      <w:r w:rsidRPr="00FB5275">
        <w:tab/>
        <w:t xml:space="preserve">G. J. Abel, B. Barakat, K. Samir, and W. Lutz, "Meeting the Sustainable Development Goals leads to lower world population growth," </w:t>
      </w:r>
      <w:r w:rsidRPr="00FB5275">
        <w:rPr>
          <w:i/>
        </w:rPr>
        <w:t xml:space="preserve">Proceedings of the National Academy of Sciences, </w:t>
      </w:r>
      <w:r w:rsidRPr="00FB5275">
        <w:t>vol. 113, no. 50, pp. 14294-14299, 2016.</w:t>
      </w:r>
      <w:bookmarkEnd w:id="390"/>
    </w:p>
    <w:p w14:paraId="03E93749" w14:textId="77777777" w:rsidR="00211FC1" w:rsidRPr="00FB5275" w:rsidRDefault="00211FC1" w:rsidP="00404E7F">
      <w:pPr>
        <w:pStyle w:val="EndNoteBibliography"/>
      </w:pPr>
      <w:bookmarkStart w:id="391" w:name="_ENREF_5"/>
      <w:r w:rsidRPr="00FB5275">
        <w:t>[5]</w:t>
      </w:r>
      <w:r w:rsidRPr="00FB5275">
        <w:tab/>
        <w:t xml:space="preserve">T. M. Razykov, C. S. Ferekides, D. Morel, E. Stefanakos, H. S. Ullal, and H. M. Upadhyaya, "Solar photovoltaic electricity: Current status </w:t>
      </w:r>
      <w:r w:rsidRPr="00FB5275">
        <w:lastRenderedPageBreak/>
        <w:t xml:space="preserve">and future prospects," </w:t>
      </w:r>
      <w:r w:rsidRPr="00FB5275">
        <w:rPr>
          <w:i/>
        </w:rPr>
        <w:t xml:space="preserve">Solar Energy, </w:t>
      </w:r>
      <w:r w:rsidRPr="00FB5275">
        <w:t>vol. 85, no. 8, pp. 1580-1608, 8// 2011.</w:t>
      </w:r>
      <w:bookmarkEnd w:id="391"/>
    </w:p>
    <w:p w14:paraId="24FAAC56" w14:textId="77777777" w:rsidR="00211FC1" w:rsidRPr="00FB5275" w:rsidRDefault="00211FC1" w:rsidP="00404E7F">
      <w:pPr>
        <w:pStyle w:val="EndNoteBibliography"/>
      </w:pPr>
      <w:bookmarkStart w:id="392" w:name="_ENREF_6"/>
      <w:r w:rsidRPr="00FB5275">
        <w:t>[6]</w:t>
      </w:r>
      <w:r w:rsidRPr="00FB5275">
        <w:tab/>
        <w:t xml:space="preserve">N. Kannan and D. Vakeesan, "Solar energy for future world: - A review," </w:t>
      </w:r>
      <w:r w:rsidRPr="00FB5275">
        <w:rPr>
          <w:i/>
        </w:rPr>
        <w:t xml:space="preserve">Renewable and Sustainable Energy Reviews, </w:t>
      </w:r>
      <w:r w:rsidRPr="00FB5275">
        <w:t>vol. 62, pp. 1092-1105, 9// 2016.</w:t>
      </w:r>
      <w:bookmarkEnd w:id="392"/>
    </w:p>
    <w:p w14:paraId="3FB2174A" w14:textId="77777777" w:rsidR="00211FC1" w:rsidRPr="00FB5275" w:rsidRDefault="00211FC1" w:rsidP="00404E7F">
      <w:pPr>
        <w:pStyle w:val="EndNoteBibliography"/>
      </w:pPr>
      <w:bookmarkStart w:id="393" w:name="_ENREF_7"/>
      <w:r w:rsidRPr="00FB5275">
        <w:t>[7]</w:t>
      </w:r>
      <w:r w:rsidRPr="00FB5275">
        <w:tab/>
        <w:t xml:space="preserve">A. Zahedi, "Developing a method to accurately estimate the electricity cost of grid-connected solar PV in Bangkok," in </w:t>
      </w:r>
      <w:r w:rsidRPr="00FB5275">
        <w:rPr>
          <w:i/>
        </w:rPr>
        <w:t>2014 International Conference and Utility Exhibition on Green Energy for Sustainable Development (ICUE)</w:t>
      </w:r>
      <w:r w:rsidRPr="00FB5275">
        <w:t>, 2014, pp. 1-4.</w:t>
      </w:r>
      <w:bookmarkEnd w:id="393"/>
    </w:p>
    <w:p w14:paraId="2E3446A1" w14:textId="77777777" w:rsidR="00211FC1" w:rsidRPr="00FB5275" w:rsidRDefault="00211FC1" w:rsidP="00404E7F">
      <w:pPr>
        <w:pStyle w:val="EndNoteBibliography"/>
      </w:pPr>
      <w:bookmarkStart w:id="394" w:name="_ENREF_8"/>
      <w:r w:rsidRPr="00FB5275">
        <w:t>[8]</w:t>
      </w:r>
      <w:r w:rsidRPr="00FB5275">
        <w:tab/>
        <w:t xml:space="preserve">S. V. Valentine, "Understanding the variability of wind power costs," </w:t>
      </w:r>
      <w:r w:rsidRPr="00FB5275">
        <w:rPr>
          <w:i/>
        </w:rPr>
        <w:t xml:space="preserve">Renewable and Sustainable Energy Reviews, </w:t>
      </w:r>
      <w:r w:rsidRPr="00FB5275">
        <w:t>vol. 15, no. 8, pp. 3632-3639, 10// 2011.</w:t>
      </w:r>
      <w:bookmarkEnd w:id="394"/>
    </w:p>
    <w:p w14:paraId="268652AD" w14:textId="77777777" w:rsidR="00211FC1" w:rsidRPr="00FB5275" w:rsidRDefault="00211FC1" w:rsidP="00404E7F">
      <w:pPr>
        <w:pStyle w:val="EndNoteBibliography"/>
      </w:pPr>
      <w:bookmarkStart w:id="395" w:name="_ENREF_9"/>
      <w:r w:rsidRPr="00FB5275">
        <w:t>[9]</w:t>
      </w:r>
      <w:r w:rsidRPr="00FB5275">
        <w:tab/>
        <w:t xml:space="preserve">Y. Li and C. Liu, "Estimating solar energy potentials on pitched roofs," </w:t>
      </w:r>
      <w:r w:rsidRPr="00FB5275">
        <w:rPr>
          <w:i/>
        </w:rPr>
        <w:t xml:space="preserve">Energy and Buildings, </w:t>
      </w:r>
      <w:r w:rsidRPr="00FB5275">
        <w:t>vol. 139, pp. 101-107, 3/15/ 2017.</w:t>
      </w:r>
      <w:bookmarkEnd w:id="395"/>
    </w:p>
    <w:p w14:paraId="0A1E7591" w14:textId="77777777" w:rsidR="00211FC1" w:rsidRPr="00FB5275" w:rsidRDefault="00211FC1" w:rsidP="00404E7F">
      <w:pPr>
        <w:pStyle w:val="EndNoteBibliography"/>
      </w:pPr>
      <w:bookmarkStart w:id="396" w:name="_ENREF_10"/>
      <w:r w:rsidRPr="00FB5275">
        <w:t>[10]</w:t>
      </w:r>
      <w:r w:rsidRPr="00FB5275">
        <w:tab/>
        <w:t xml:space="preserve">I. MacGill, "Electricity market design for facilitating the integration of wind energy: Experience and prospects with the Australian National Electricity Market," </w:t>
      </w:r>
      <w:r w:rsidRPr="00FB5275">
        <w:rPr>
          <w:i/>
        </w:rPr>
        <w:t xml:space="preserve">Energy Policy, </w:t>
      </w:r>
      <w:r w:rsidRPr="00FB5275">
        <w:t>vol. 38, no. 7, pp. 3180-3191, 7// 2010.</w:t>
      </w:r>
      <w:bookmarkEnd w:id="396"/>
    </w:p>
    <w:p w14:paraId="4D90F06D" w14:textId="77777777" w:rsidR="00211FC1" w:rsidRPr="00FB5275" w:rsidRDefault="00211FC1" w:rsidP="00404E7F">
      <w:pPr>
        <w:pStyle w:val="EndNoteBibliography"/>
      </w:pPr>
      <w:bookmarkStart w:id="397" w:name="_ENREF_11"/>
      <w:r w:rsidRPr="00FB5275">
        <w:lastRenderedPageBreak/>
        <w:t>[11]</w:t>
      </w:r>
      <w:r w:rsidRPr="00FB5275">
        <w:tab/>
        <w:t xml:space="preserve">C. Ma, M. Polyakov, and R. Pandit, "Capitalisation of residential solar photovoltaic systems in Western Australia," </w:t>
      </w:r>
      <w:r w:rsidRPr="00FB5275">
        <w:rPr>
          <w:i/>
        </w:rPr>
        <w:t xml:space="preserve">Australian Journal of Agricultural and Resource Economics, </w:t>
      </w:r>
      <w:r w:rsidRPr="00FB5275">
        <w:t>vol. 60, no. 3, pp. 366-385, 2016.</w:t>
      </w:r>
      <w:bookmarkEnd w:id="397"/>
    </w:p>
    <w:p w14:paraId="4C645AA4" w14:textId="77777777" w:rsidR="00211FC1" w:rsidRPr="00FB5275" w:rsidRDefault="00211FC1" w:rsidP="00404E7F">
      <w:pPr>
        <w:pStyle w:val="EndNoteBibliography"/>
      </w:pPr>
      <w:bookmarkStart w:id="398" w:name="_ENREF_12"/>
      <w:r w:rsidRPr="00FB5275">
        <w:t>[12]</w:t>
      </w:r>
      <w:r w:rsidRPr="00FB5275">
        <w:tab/>
        <w:t xml:space="preserve">P. Jahangiri and D. C. Aliprantis, "Distributed Volt/VAr Control by PV Inverters," </w:t>
      </w:r>
      <w:r w:rsidRPr="00FB5275">
        <w:rPr>
          <w:i/>
        </w:rPr>
        <w:t xml:space="preserve">IEEE Transactions on Power Systems, </w:t>
      </w:r>
      <w:r w:rsidRPr="00FB5275">
        <w:t>vol. 28, no. 3, pp. 3429-3439, 2013.</w:t>
      </w:r>
      <w:bookmarkEnd w:id="398"/>
    </w:p>
    <w:p w14:paraId="40F625A3" w14:textId="77777777" w:rsidR="00211FC1" w:rsidRPr="00FB5275" w:rsidRDefault="00211FC1" w:rsidP="00404E7F">
      <w:pPr>
        <w:pStyle w:val="EndNoteBibliography"/>
      </w:pPr>
      <w:bookmarkStart w:id="399" w:name="_ENREF_13"/>
      <w:r w:rsidRPr="00FB5275">
        <w:t>[13]</w:t>
      </w:r>
      <w:r w:rsidRPr="00FB5275">
        <w:tab/>
        <w:t xml:space="preserve">A. Zahedi, "A review on feed-in tariff in Australia, what it is now and what it should be," </w:t>
      </w:r>
      <w:r w:rsidRPr="00FB5275">
        <w:rPr>
          <w:i/>
        </w:rPr>
        <w:t xml:space="preserve">Renewable and Sustainable Energy Reviews, </w:t>
      </w:r>
      <w:r w:rsidRPr="00FB5275">
        <w:t>vol. 14, no. 9, pp. 3252-3255, 12// 2010.</w:t>
      </w:r>
      <w:bookmarkEnd w:id="399"/>
    </w:p>
    <w:p w14:paraId="3E0EB2CF" w14:textId="77777777" w:rsidR="00211FC1" w:rsidRPr="00FB5275" w:rsidRDefault="00211FC1" w:rsidP="00404E7F">
      <w:pPr>
        <w:pStyle w:val="EndNoteBibliography"/>
      </w:pPr>
      <w:bookmarkStart w:id="400" w:name="_ENREF_14"/>
      <w:r w:rsidRPr="00FB5275">
        <w:t>[14]</w:t>
      </w:r>
      <w:r w:rsidRPr="00FB5275">
        <w:tab/>
        <w:t xml:space="preserve">J. v. Appen, M. Braun, and R. Estrella, "A framework for different storage use cases in distribution systems," in </w:t>
      </w:r>
      <w:r w:rsidRPr="00FB5275">
        <w:rPr>
          <w:i/>
        </w:rPr>
        <w:t>CIRED 2012 Workshop: Integration of Renewables into the Distribution Grid</w:t>
      </w:r>
      <w:r w:rsidRPr="00FB5275">
        <w:t>, 2012, pp. 1-4.</w:t>
      </w:r>
      <w:bookmarkEnd w:id="400"/>
    </w:p>
    <w:p w14:paraId="54EE8BCF" w14:textId="77777777" w:rsidR="00211FC1" w:rsidRPr="00FB5275" w:rsidRDefault="00211FC1" w:rsidP="00404E7F">
      <w:pPr>
        <w:pStyle w:val="EndNoteBibliography"/>
      </w:pPr>
      <w:bookmarkStart w:id="401" w:name="_ENREF_15"/>
      <w:r w:rsidRPr="00FB5275">
        <w:t>[15]</w:t>
      </w:r>
      <w:r w:rsidRPr="00FB5275">
        <w:tab/>
        <w:t xml:space="preserve">J. v. Appen, T. Stetz, M. Braun, and A. Schmiegel, "Local Voltage Control Strategies for PV Storage Systems in Distribution Grids," </w:t>
      </w:r>
      <w:r w:rsidRPr="00FB5275">
        <w:rPr>
          <w:i/>
        </w:rPr>
        <w:t xml:space="preserve">IEEE Transactions on Smart Grid, </w:t>
      </w:r>
      <w:r w:rsidRPr="00FB5275">
        <w:t>vol. 5, no. 2, pp. 1002-1009, 2014.</w:t>
      </w:r>
      <w:bookmarkEnd w:id="401"/>
    </w:p>
    <w:p w14:paraId="5E767185" w14:textId="77777777" w:rsidR="00211FC1" w:rsidRPr="00FB5275" w:rsidRDefault="00211FC1" w:rsidP="00404E7F">
      <w:pPr>
        <w:pStyle w:val="EndNoteBibliography"/>
      </w:pPr>
      <w:bookmarkStart w:id="402" w:name="_ENREF_16"/>
      <w:r w:rsidRPr="00FB5275">
        <w:t>[16]</w:t>
      </w:r>
      <w:r w:rsidRPr="00FB5275">
        <w:tab/>
        <w:t xml:space="preserve">J. D. Farmer and F. Lafond, "How predictable is technological progress?," </w:t>
      </w:r>
      <w:r w:rsidRPr="00FB5275">
        <w:rPr>
          <w:i/>
        </w:rPr>
        <w:t xml:space="preserve">Research Policy, </w:t>
      </w:r>
      <w:r w:rsidRPr="00FB5275">
        <w:t>vol. 45, no. 3, pp. 647-665, 4// 2016.</w:t>
      </w:r>
      <w:bookmarkEnd w:id="402"/>
    </w:p>
    <w:p w14:paraId="00EDD5AF" w14:textId="77777777" w:rsidR="00211FC1" w:rsidRPr="00FB5275" w:rsidRDefault="00211FC1" w:rsidP="00404E7F">
      <w:pPr>
        <w:pStyle w:val="EndNoteBibliography"/>
      </w:pPr>
      <w:bookmarkStart w:id="403" w:name="_ENREF_17"/>
      <w:r w:rsidRPr="00FB5275">
        <w:lastRenderedPageBreak/>
        <w:t>[17]</w:t>
      </w:r>
      <w:r w:rsidRPr="00FB5275">
        <w:tab/>
        <w:t xml:space="preserve">SavOnSolar. (2017, CA LIC #998752). </w:t>
      </w:r>
      <w:r w:rsidRPr="00FB5275">
        <w:rPr>
          <w:i/>
        </w:rPr>
        <w:t xml:space="preserve">How Does Solar Power Work?  </w:t>
      </w:r>
      <w:r w:rsidRPr="00FB5275">
        <w:t xml:space="preserve">[Website]. Available: </w:t>
      </w:r>
      <w:hyperlink r:id="rId230" w:history="1">
        <w:r w:rsidRPr="00FB5275">
          <w:rPr>
            <w:rStyle w:val="Hyperlink"/>
          </w:rPr>
          <w:t>http://savonsolar.com/how-solar-works/</w:t>
        </w:r>
        <w:bookmarkEnd w:id="403"/>
      </w:hyperlink>
    </w:p>
    <w:p w14:paraId="3F2B504C" w14:textId="77777777" w:rsidR="00211FC1" w:rsidRPr="00FB5275" w:rsidRDefault="00211FC1" w:rsidP="00404E7F">
      <w:pPr>
        <w:pStyle w:val="EndNoteBibliography"/>
      </w:pPr>
      <w:bookmarkStart w:id="404" w:name="_ENREF_18"/>
      <w:r w:rsidRPr="00FB5275">
        <w:t>[18]</w:t>
      </w:r>
      <w:r w:rsidRPr="00FB5275">
        <w:tab/>
        <w:t xml:space="preserve">M. Grätzel, "Photovoltaic and photoelectrochemical conversion of solar energy," </w:t>
      </w:r>
      <w:r w:rsidRPr="00FB5275">
        <w:rPr>
          <w:i/>
        </w:rPr>
        <w:t xml:space="preserve">Philosophical Transactions of the Royal Society A: Mathematical, Physical and Engineering Sciences, </w:t>
      </w:r>
      <w:r w:rsidRPr="00FB5275">
        <w:t>vol. 365, no. 1853, pp. 993-1005, 2007.</w:t>
      </w:r>
      <w:bookmarkEnd w:id="404"/>
    </w:p>
    <w:p w14:paraId="7BB45683" w14:textId="77777777" w:rsidR="00211FC1" w:rsidRPr="00FB5275" w:rsidRDefault="00211FC1" w:rsidP="00404E7F">
      <w:pPr>
        <w:pStyle w:val="EndNoteBibliography"/>
      </w:pPr>
      <w:bookmarkStart w:id="405" w:name="_ENREF_19"/>
      <w:r w:rsidRPr="00FB5275">
        <w:t>[19]</w:t>
      </w:r>
      <w:r w:rsidRPr="00FB5275">
        <w:tab/>
        <w:t xml:space="preserve">P. G. V. Sampaio and M. O. A. González, "Photovoltaic solar energy: Conceptual framework," </w:t>
      </w:r>
      <w:r w:rsidRPr="00FB5275">
        <w:rPr>
          <w:i/>
        </w:rPr>
        <w:t xml:space="preserve">Renewable and Sustainable Energy Reviews, </w:t>
      </w:r>
      <w:r w:rsidRPr="00FB5275">
        <w:t>vol. 74, pp. 590-601, 7// 2017.</w:t>
      </w:r>
      <w:bookmarkEnd w:id="405"/>
    </w:p>
    <w:p w14:paraId="5067E244" w14:textId="77777777" w:rsidR="00211FC1" w:rsidRPr="00FB5275" w:rsidRDefault="00211FC1" w:rsidP="00404E7F">
      <w:pPr>
        <w:pStyle w:val="EndNoteBibliography"/>
      </w:pPr>
      <w:bookmarkStart w:id="406" w:name="_ENREF_20"/>
      <w:r w:rsidRPr="00FB5275">
        <w:t>[20]</w:t>
      </w:r>
      <w:r w:rsidRPr="00FB5275">
        <w:tab/>
        <w:t xml:space="preserve">L. El Chaar, L. A. lamont, and N. El Zein, "Review of photovoltaic technologies," </w:t>
      </w:r>
      <w:r w:rsidRPr="00FB5275">
        <w:rPr>
          <w:i/>
        </w:rPr>
        <w:t xml:space="preserve">Renewable and Sustainable Energy Reviews, </w:t>
      </w:r>
      <w:r w:rsidRPr="00FB5275">
        <w:t>vol. 15, no. 5, pp. 2165-2175, 6// 2011.</w:t>
      </w:r>
      <w:bookmarkEnd w:id="406"/>
    </w:p>
    <w:p w14:paraId="3C601C27" w14:textId="77777777" w:rsidR="00211FC1" w:rsidRPr="00FB5275" w:rsidRDefault="00211FC1" w:rsidP="00404E7F">
      <w:pPr>
        <w:pStyle w:val="EndNoteBibliography"/>
      </w:pPr>
      <w:bookmarkStart w:id="407" w:name="_ENREF_21"/>
      <w:r w:rsidRPr="00FB5275">
        <w:t>[21]</w:t>
      </w:r>
      <w:r w:rsidRPr="00FB5275">
        <w:tab/>
        <w:t xml:space="preserve">S. Yilmaz, H. R. Ozcalik, S. Kesler, F. Dincer, and B. Yelmen, "The analysis of different PV power systems for the determination of optimal PV panels and system installation—A case study in Kahramanmaras, Turkey," </w:t>
      </w:r>
      <w:r w:rsidRPr="00FB5275">
        <w:rPr>
          <w:i/>
        </w:rPr>
        <w:t xml:space="preserve">Renewable and Sustainable Energy Reviews, </w:t>
      </w:r>
      <w:r w:rsidRPr="00FB5275">
        <w:t>vol. 52, pp. 1015-1024, 12// 2015.</w:t>
      </w:r>
      <w:bookmarkEnd w:id="407"/>
    </w:p>
    <w:p w14:paraId="4E24C8A7" w14:textId="77777777" w:rsidR="00211FC1" w:rsidRPr="00FB5275" w:rsidRDefault="00211FC1" w:rsidP="00404E7F">
      <w:pPr>
        <w:pStyle w:val="EndNoteBibliography"/>
      </w:pPr>
      <w:bookmarkStart w:id="408" w:name="_ENREF_22"/>
      <w:r w:rsidRPr="00FB5275">
        <w:lastRenderedPageBreak/>
        <w:t>[22]</w:t>
      </w:r>
      <w:r w:rsidRPr="00FB5275">
        <w:tab/>
        <w:t xml:space="preserve">A. Park and P. Lappas, "Evaluating demand charge reduction for commercial-scale solar PV coupled with battery storage," </w:t>
      </w:r>
      <w:r w:rsidRPr="00FB5275">
        <w:rPr>
          <w:i/>
        </w:rPr>
        <w:t xml:space="preserve">Renewable Energy, </w:t>
      </w:r>
      <w:r w:rsidRPr="00FB5275">
        <w:t>vol. 108, pp. 523-532, 8// 2017.</w:t>
      </w:r>
      <w:bookmarkEnd w:id="408"/>
    </w:p>
    <w:p w14:paraId="74328941" w14:textId="77777777" w:rsidR="00211FC1" w:rsidRPr="00FB5275" w:rsidRDefault="00211FC1" w:rsidP="00404E7F">
      <w:pPr>
        <w:pStyle w:val="EndNoteBibliography"/>
      </w:pPr>
      <w:bookmarkStart w:id="409" w:name="_ENREF_23"/>
      <w:r w:rsidRPr="00FB5275">
        <w:t>[23]</w:t>
      </w:r>
      <w:r w:rsidRPr="00FB5275">
        <w:tab/>
        <w:t xml:space="preserve">S. Voltaics. (2017, 9/16). </w:t>
      </w:r>
      <w:r w:rsidRPr="00FB5275">
        <w:rPr>
          <w:i/>
        </w:rPr>
        <w:t>Standard Test Conditions</w:t>
      </w:r>
      <w:r w:rsidRPr="00FB5275">
        <w:t xml:space="preserve">. Available: </w:t>
      </w:r>
      <w:hyperlink r:id="rId231" w:history="1">
        <w:r w:rsidRPr="00FB5275">
          <w:rPr>
            <w:rStyle w:val="Hyperlink"/>
          </w:rPr>
          <w:t>http://sinovoltaics.com/solar-basics/measuring-the-temperature-coefficients-of-a-pv-module/</w:t>
        </w:r>
        <w:bookmarkEnd w:id="409"/>
      </w:hyperlink>
    </w:p>
    <w:p w14:paraId="51C8739B" w14:textId="77777777" w:rsidR="00211FC1" w:rsidRPr="00FB5275" w:rsidRDefault="00211FC1" w:rsidP="00404E7F">
      <w:pPr>
        <w:pStyle w:val="EndNoteBibliography"/>
      </w:pPr>
      <w:bookmarkStart w:id="410" w:name="_ENREF_24"/>
      <w:r w:rsidRPr="00FB5275">
        <w:t>[24]</w:t>
      </w:r>
      <w:r w:rsidRPr="00FB5275">
        <w:tab/>
        <w:t>Deloitte, "US Solar Power Growth through 2040 Exponential or inconsequential?," September 2015 2015.</w:t>
      </w:r>
      <w:bookmarkEnd w:id="410"/>
    </w:p>
    <w:p w14:paraId="1207D7DB" w14:textId="77777777" w:rsidR="00211FC1" w:rsidRPr="00FB5275" w:rsidRDefault="00211FC1" w:rsidP="00404E7F">
      <w:pPr>
        <w:pStyle w:val="EndNoteBibliography"/>
      </w:pPr>
      <w:bookmarkStart w:id="411" w:name="_ENREF_25"/>
      <w:r w:rsidRPr="00FB5275">
        <w:t>[25]</w:t>
      </w:r>
      <w:r w:rsidRPr="00FB5275">
        <w:tab/>
        <w:t>C. E. Council, "Clean Energy Australia Report 2015," 2015. Printed by Complete Colour Printing.</w:t>
      </w:r>
      <w:bookmarkEnd w:id="411"/>
    </w:p>
    <w:p w14:paraId="51F0982B" w14:textId="77777777" w:rsidR="00211FC1" w:rsidRPr="00FB5275" w:rsidRDefault="00211FC1" w:rsidP="00404E7F">
      <w:pPr>
        <w:pStyle w:val="EndNoteBibliography"/>
      </w:pPr>
      <w:bookmarkStart w:id="412" w:name="_ENREF_26"/>
      <w:r w:rsidRPr="00FB5275">
        <w:t>[26]</w:t>
      </w:r>
      <w:r w:rsidRPr="00FB5275">
        <w:tab/>
        <w:t>REN21, "Renewables 2016 Global Status Report," no. REN21. 2016., 2016 2016.</w:t>
      </w:r>
      <w:bookmarkEnd w:id="412"/>
    </w:p>
    <w:p w14:paraId="160A7886" w14:textId="77777777" w:rsidR="00211FC1" w:rsidRPr="00FB5275" w:rsidRDefault="00211FC1" w:rsidP="00404E7F">
      <w:pPr>
        <w:pStyle w:val="EndNoteBibliography"/>
      </w:pPr>
      <w:bookmarkStart w:id="413" w:name="_ENREF_27"/>
      <w:r w:rsidRPr="00FB5275">
        <w:t>[27]</w:t>
      </w:r>
      <w:r w:rsidRPr="00FB5275">
        <w:tab/>
        <w:t xml:space="preserve">I. Güney, N. Onat, and G. Koçyiğit, "Cost calculation algorithm for stand-alone photovoltaic systems," </w:t>
      </w:r>
      <w:r w:rsidRPr="00FB5275">
        <w:rPr>
          <w:i/>
        </w:rPr>
        <w:t xml:space="preserve">WSEAS Transactions on Systems, </w:t>
      </w:r>
      <w:r w:rsidRPr="00FB5275">
        <w:t>vol. 8, no. 7, pp. 835-844, 2009.</w:t>
      </w:r>
      <w:bookmarkEnd w:id="413"/>
    </w:p>
    <w:p w14:paraId="2ABE6A6C" w14:textId="77777777" w:rsidR="00211FC1" w:rsidRPr="00FB5275" w:rsidRDefault="00211FC1" w:rsidP="00404E7F">
      <w:pPr>
        <w:pStyle w:val="EndNoteBibliography"/>
      </w:pPr>
      <w:bookmarkStart w:id="414" w:name="_ENREF_28"/>
      <w:r w:rsidRPr="00FB5275">
        <w:t>[28]</w:t>
      </w:r>
      <w:r w:rsidRPr="00FB5275">
        <w:tab/>
        <w:t>I. T. R. f. Photovoltaic, "International Technology Roadmap for Photovoltaic (ITRPV) 2014 Results," 2015.</w:t>
      </w:r>
      <w:bookmarkEnd w:id="414"/>
    </w:p>
    <w:p w14:paraId="66057E7C" w14:textId="77777777" w:rsidR="00211FC1" w:rsidRPr="00FB5275" w:rsidRDefault="00211FC1" w:rsidP="00404E7F">
      <w:pPr>
        <w:pStyle w:val="EndNoteBibliography"/>
      </w:pPr>
      <w:bookmarkStart w:id="415" w:name="_ENREF_29"/>
      <w:r w:rsidRPr="00FB5275">
        <w:lastRenderedPageBreak/>
        <w:t>[29]</w:t>
      </w:r>
      <w:r w:rsidRPr="00FB5275">
        <w:tab/>
        <w:t xml:space="preserve">M. A. Green, K. Emery, Y. Hishikawa, W. Warta, and E. D. Dunlop, "Solar cell efficiency tables (Version 45)," </w:t>
      </w:r>
      <w:r w:rsidRPr="00FB5275">
        <w:rPr>
          <w:i/>
        </w:rPr>
        <w:t xml:space="preserve">Progress in Photovoltaics: Research and Applications, </w:t>
      </w:r>
      <w:r w:rsidRPr="00FB5275">
        <w:t>vol. 23, no. 1, pp. 1-9, 2015.</w:t>
      </w:r>
      <w:bookmarkEnd w:id="415"/>
    </w:p>
    <w:p w14:paraId="7BD23F4C" w14:textId="77777777" w:rsidR="00211FC1" w:rsidRPr="00FB5275" w:rsidRDefault="00211FC1" w:rsidP="00404E7F">
      <w:pPr>
        <w:pStyle w:val="EndNoteBibliography"/>
      </w:pPr>
      <w:bookmarkStart w:id="416" w:name="_ENREF_30"/>
      <w:r w:rsidRPr="00FB5275">
        <w:t>[30]</w:t>
      </w:r>
      <w:r w:rsidRPr="00FB5275">
        <w:tab/>
        <w:t xml:space="preserve">V. Sharma and S. S. Chandel, "Performance and degradation analysis for long term reliability of solar photovoltaic systems: A review," </w:t>
      </w:r>
      <w:r w:rsidRPr="00FB5275">
        <w:rPr>
          <w:i/>
        </w:rPr>
        <w:t xml:space="preserve">Renewable and Sustainable Energy Reviews, </w:t>
      </w:r>
      <w:r w:rsidRPr="00FB5275">
        <w:t>vol. 27, pp. 753-767, 2013/11/01/ 2013.</w:t>
      </w:r>
      <w:bookmarkEnd w:id="416"/>
    </w:p>
    <w:p w14:paraId="4BD34829" w14:textId="77777777" w:rsidR="00211FC1" w:rsidRPr="00FB5275" w:rsidRDefault="00211FC1" w:rsidP="00404E7F">
      <w:pPr>
        <w:pStyle w:val="EndNoteBibliography"/>
      </w:pPr>
      <w:bookmarkStart w:id="417" w:name="_ENREF_31"/>
      <w:r w:rsidRPr="00FB5275">
        <w:t>[31]</w:t>
      </w:r>
      <w:r w:rsidRPr="00FB5275">
        <w:tab/>
        <w:t xml:space="preserve">E. L. Meyer and E. E. v. Dyk, "Assessing the reliability and degradation of photovoltaic module performance parameters," </w:t>
      </w:r>
      <w:r w:rsidRPr="00FB5275">
        <w:rPr>
          <w:i/>
        </w:rPr>
        <w:t xml:space="preserve">IEEE Transactions on Reliability, </w:t>
      </w:r>
      <w:r w:rsidRPr="00FB5275">
        <w:t>vol. 53, no. 1, pp. 83-92, 2004.</w:t>
      </w:r>
      <w:bookmarkEnd w:id="417"/>
    </w:p>
    <w:p w14:paraId="038428FC" w14:textId="77777777" w:rsidR="00211FC1" w:rsidRPr="00FB5275" w:rsidRDefault="00211FC1" w:rsidP="00404E7F">
      <w:pPr>
        <w:pStyle w:val="EndNoteBibliography"/>
      </w:pPr>
      <w:bookmarkStart w:id="418" w:name="_ENREF_32"/>
      <w:r w:rsidRPr="00FB5275">
        <w:t>[32]</w:t>
      </w:r>
      <w:r w:rsidRPr="00FB5275">
        <w:tab/>
        <w:t xml:space="preserve">D. C. Jordan and S. R. Kurtz, "Photovoltaic degradation rates—an analytical review," </w:t>
      </w:r>
      <w:r w:rsidRPr="00FB5275">
        <w:rPr>
          <w:i/>
        </w:rPr>
        <w:t xml:space="preserve">Progress in photovoltaics: Research and Applications, </w:t>
      </w:r>
      <w:r w:rsidRPr="00FB5275">
        <w:t>vol. 21, no. 1, pp. 12-29, 2013.</w:t>
      </w:r>
      <w:bookmarkEnd w:id="418"/>
    </w:p>
    <w:p w14:paraId="00250818" w14:textId="77777777" w:rsidR="00211FC1" w:rsidRPr="00FB5275" w:rsidRDefault="00211FC1" w:rsidP="00404E7F">
      <w:pPr>
        <w:pStyle w:val="EndNoteBibliography"/>
      </w:pPr>
      <w:bookmarkStart w:id="419" w:name="_ENREF_33"/>
      <w:r w:rsidRPr="00FB5275">
        <w:t>[33]</w:t>
      </w:r>
      <w:r w:rsidRPr="00FB5275">
        <w:tab/>
        <w:t xml:space="preserve">Ö. Özden, Y. Duru, S. Zengin, and M. Boztepe, "Design and implementation of programmable PV simulator," in </w:t>
      </w:r>
      <w:r w:rsidRPr="00FB5275">
        <w:rPr>
          <w:i/>
        </w:rPr>
        <w:t>Fundamentals of Electrical Engineering (ISFEE), 2016 International Symposium on</w:t>
      </w:r>
      <w:r w:rsidRPr="00FB5275">
        <w:t>, 2016, pp. 1-5: IEEE.</w:t>
      </w:r>
      <w:bookmarkEnd w:id="419"/>
    </w:p>
    <w:p w14:paraId="27B42B34" w14:textId="77777777" w:rsidR="00211FC1" w:rsidRPr="00FB5275" w:rsidRDefault="00211FC1" w:rsidP="00404E7F">
      <w:pPr>
        <w:pStyle w:val="EndNoteBibliography"/>
      </w:pPr>
      <w:bookmarkStart w:id="420" w:name="_ENREF_34"/>
      <w:r w:rsidRPr="00FB5275">
        <w:lastRenderedPageBreak/>
        <w:t>[34]</w:t>
      </w:r>
      <w:r w:rsidRPr="00FB5275">
        <w:tab/>
        <w:t xml:space="preserve">S. Silvestre, A. Boronat, and A. Chouder, "Study of bypass diodes configuration on PV modules," </w:t>
      </w:r>
      <w:r w:rsidRPr="00FB5275">
        <w:rPr>
          <w:i/>
        </w:rPr>
        <w:t xml:space="preserve">Applied Energy, </w:t>
      </w:r>
      <w:r w:rsidRPr="00FB5275">
        <w:t>vol. 86, no. 9, pp. 1632-1640, 2009.</w:t>
      </w:r>
      <w:bookmarkEnd w:id="420"/>
    </w:p>
    <w:p w14:paraId="45EA435B" w14:textId="77777777" w:rsidR="00211FC1" w:rsidRPr="00FB5275" w:rsidRDefault="00211FC1" w:rsidP="00404E7F">
      <w:pPr>
        <w:pStyle w:val="EndNoteBibliography"/>
      </w:pPr>
      <w:bookmarkStart w:id="421" w:name="_ENREF_35"/>
      <w:r w:rsidRPr="00FB5275">
        <w:t>[35]</w:t>
      </w:r>
      <w:r w:rsidRPr="00FB5275">
        <w:tab/>
        <w:t xml:space="preserve">R. Baetens, R. De Coninck, L. Helsen, and D. Saelens, "The impact of domestic load profiles on the grid-interaction of building integrated photovoltaic (BIPV) systems in extremely low-energy dwellings," in </w:t>
      </w:r>
      <w:r w:rsidRPr="00FB5275">
        <w:rPr>
          <w:i/>
        </w:rPr>
        <w:t>Zero Emission Buildings</w:t>
      </w:r>
      <w:r w:rsidRPr="00FB5275">
        <w:t>, 2010, pp. 3-14.</w:t>
      </w:r>
      <w:bookmarkEnd w:id="421"/>
    </w:p>
    <w:p w14:paraId="4726DDA3" w14:textId="77777777" w:rsidR="00211FC1" w:rsidRPr="00FB5275" w:rsidRDefault="00211FC1" w:rsidP="00404E7F">
      <w:pPr>
        <w:pStyle w:val="EndNoteBibliography"/>
      </w:pPr>
      <w:bookmarkStart w:id="422" w:name="_ENREF_36"/>
      <w:r w:rsidRPr="00FB5275">
        <w:t>[36]</w:t>
      </w:r>
      <w:r w:rsidRPr="00FB5275">
        <w:tab/>
        <w:t xml:space="preserve">R. Barrios and F. Dios, "Exponentiated Weibull model for the irradiance probability density function of a laser beam propagating through atmospheric turbulence," </w:t>
      </w:r>
      <w:r w:rsidRPr="00FB5275">
        <w:rPr>
          <w:i/>
        </w:rPr>
        <w:t xml:space="preserve">Optics &amp; Laser Technology, </w:t>
      </w:r>
      <w:r w:rsidRPr="00FB5275">
        <w:t>vol. 45, pp. 13-20, 2// 2013.</w:t>
      </w:r>
      <w:bookmarkEnd w:id="422"/>
    </w:p>
    <w:p w14:paraId="39119F6A" w14:textId="77777777" w:rsidR="00211FC1" w:rsidRPr="00FB5275" w:rsidRDefault="00211FC1" w:rsidP="00404E7F">
      <w:pPr>
        <w:pStyle w:val="EndNoteBibliography"/>
      </w:pPr>
      <w:bookmarkStart w:id="423" w:name="_ENREF_37"/>
      <w:r w:rsidRPr="00FB5275">
        <w:t>[37]</w:t>
      </w:r>
      <w:r w:rsidRPr="00FB5275">
        <w:tab/>
        <w:t xml:space="preserve">B. S. Borowy and Z. M. Salameh, "Methodology for optimally sizing the combination of a battery bank and PV array in a wind/PV hybrid system," </w:t>
      </w:r>
      <w:r w:rsidRPr="00FB5275">
        <w:rPr>
          <w:i/>
        </w:rPr>
        <w:t xml:space="preserve">IEEE Transactions on Energy Conversion, </w:t>
      </w:r>
      <w:r w:rsidRPr="00FB5275">
        <w:t>vol. 11, no. 2, pp. 367-375, 1996.</w:t>
      </w:r>
      <w:bookmarkEnd w:id="423"/>
    </w:p>
    <w:p w14:paraId="741D803E" w14:textId="77777777" w:rsidR="00211FC1" w:rsidRPr="00FB5275" w:rsidRDefault="00211FC1" w:rsidP="00404E7F">
      <w:pPr>
        <w:pStyle w:val="EndNoteBibliography"/>
      </w:pPr>
      <w:bookmarkStart w:id="424" w:name="_ENREF_38"/>
      <w:r w:rsidRPr="00FB5275">
        <w:t>[38]</w:t>
      </w:r>
      <w:r w:rsidRPr="00FB5275">
        <w:tab/>
        <w:t xml:space="preserve">A. Zahedi, "Economic Aspects of energy systems, calculations of system's capital and electricty cost considering time value of money. (LECTURE NOTES)," </w:t>
      </w:r>
      <w:r w:rsidRPr="00FB5275">
        <w:rPr>
          <w:i/>
        </w:rPr>
        <w:t xml:space="preserve">Lectures, </w:t>
      </w:r>
      <w:r w:rsidRPr="00FB5275">
        <w:t>2013.</w:t>
      </w:r>
      <w:bookmarkEnd w:id="424"/>
    </w:p>
    <w:p w14:paraId="2ACDC974" w14:textId="77777777" w:rsidR="00211FC1" w:rsidRPr="00FB5275" w:rsidRDefault="00211FC1" w:rsidP="00404E7F">
      <w:pPr>
        <w:pStyle w:val="EndNoteBibliography"/>
      </w:pPr>
      <w:bookmarkStart w:id="425" w:name="_ENREF_39"/>
      <w:r w:rsidRPr="00FB5275">
        <w:lastRenderedPageBreak/>
        <w:t>[39]</w:t>
      </w:r>
      <w:r w:rsidRPr="00FB5275">
        <w:tab/>
        <w:t xml:space="preserve">T. D. Mai, S. De Breucker, K. Baert, and J. Driesen, "Reconfigurable emulator for photovoltaic modules under static partial shading conditions," </w:t>
      </w:r>
      <w:r w:rsidRPr="00FB5275">
        <w:rPr>
          <w:i/>
        </w:rPr>
        <w:t xml:space="preserve">Solar Energy, </w:t>
      </w:r>
      <w:r w:rsidRPr="00FB5275">
        <w:t>vol. 141, pp. 256-265, 1/1/ 2017.</w:t>
      </w:r>
      <w:bookmarkEnd w:id="425"/>
    </w:p>
    <w:p w14:paraId="33B63597" w14:textId="77777777" w:rsidR="00211FC1" w:rsidRPr="00FB5275" w:rsidRDefault="00211FC1" w:rsidP="00404E7F">
      <w:pPr>
        <w:pStyle w:val="EndNoteBibliography"/>
      </w:pPr>
      <w:bookmarkStart w:id="426" w:name="_ENREF_40"/>
      <w:r w:rsidRPr="00FB5275">
        <w:t>[40]</w:t>
      </w:r>
      <w:r w:rsidRPr="00FB5275">
        <w:tab/>
        <w:t xml:space="preserve">M. C. Alonso-García, J. M. Ruiz, and F. Chenlo, "Experimental study of mismatch and shading effects in the I–V characteristic of a photovoltaic module," </w:t>
      </w:r>
      <w:r w:rsidRPr="00FB5275">
        <w:rPr>
          <w:i/>
        </w:rPr>
        <w:t xml:space="preserve">Solar Energy Materials and Solar Cells, </w:t>
      </w:r>
      <w:r w:rsidRPr="00FB5275">
        <w:t>vol. 90, no. 3, pp. 329-340, 2/15/ 2006.</w:t>
      </w:r>
      <w:bookmarkEnd w:id="426"/>
    </w:p>
    <w:p w14:paraId="7032C283" w14:textId="77777777" w:rsidR="00211FC1" w:rsidRPr="00FB5275" w:rsidRDefault="00211FC1" w:rsidP="00404E7F">
      <w:pPr>
        <w:pStyle w:val="EndNoteBibliography"/>
      </w:pPr>
      <w:bookmarkStart w:id="427" w:name="_ENREF_41"/>
      <w:r w:rsidRPr="00FB5275">
        <w:t>[41]</w:t>
      </w:r>
      <w:r w:rsidRPr="00FB5275">
        <w:tab/>
        <w:t xml:space="preserve">S. S. Mohammed, D. Devaraj, and T. I. Ahamed, "Modeling, simulation and analysis of photovoltaic modules under partially shaded conditions," </w:t>
      </w:r>
      <w:r w:rsidRPr="00FB5275">
        <w:rPr>
          <w:i/>
        </w:rPr>
        <w:t xml:space="preserve">Indian Journal of Science and Technology, </w:t>
      </w:r>
      <w:r w:rsidRPr="00FB5275">
        <w:t>vol. 9, no. 16, 2016.</w:t>
      </w:r>
      <w:bookmarkEnd w:id="427"/>
    </w:p>
    <w:p w14:paraId="665D0191" w14:textId="77777777" w:rsidR="00211FC1" w:rsidRPr="00FB5275" w:rsidRDefault="00211FC1" w:rsidP="00404E7F">
      <w:pPr>
        <w:pStyle w:val="EndNoteBibliography"/>
      </w:pPr>
      <w:bookmarkStart w:id="428" w:name="_ENREF_42"/>
      <w:r w:rsidRPr="00FB5275">
        <w:t>[42]</w:t>
      </w:r>
      <w:r w:rsidRPr="00FB5275">
        <w:tab/>
        <w:t xml:space="preserve">M. Q. Duong, K. H. Le, T. S. Dinh, M. Mussetta, and G. N. Sava, "Effects of bypass diode configurations on solar photovoltaic modules suffering from shading phenomenon," in </w:t>
      </w:r>
      <w:r w:rsidRPr="00FB5275">
        <w:rPr>
          <w:i/>
        </w:rPr>
        <w:t>2017 10th International Symposium on Advanced Topics in Electrical Engineering (ATEE)</w:t>
      </w:r>
      <w:r w:rsidRPr="00FB5275">
        <w:t>, 2017, pp. 731-735.</w:t>
      </w:r>
      <w:bookmarkEnd w:id="428"/>
    </w:p>
    <w:p w14:paraId="1911F9C2" w14:textId="77777777" w:rsidR="00211FC1" w:rsidRPr="00FB5275" w:rsidRDefault="00211FC1" w:rsidP="00404E7F">
      <w:pPr>
        <w:pStyle w:val="EndNoteBibliography"/>
      </w:pPr>
      <w:bookmarkStart w:id="429" w:name="_ENREF_43"/>
      <w:r w:rsidRPr="00FB5275">
        <w:t>[43]</w:t>
      </w:r>
      <w:r w:rsidRPr="00FB5275">
        <w:tab/>
        <w:t xml:space="preserve">W. Herrmann, W. Wiesner, and W. Vaassen, "Hot spot investigations on PV modules-new concepts for a test standard and consequences for </w:t>
      </w:r>
      <w:r w:rsidRPr="00FB5275">
        <w:lastRenderedPageBreak/>
        <w:t xml:space="preserve">module design with respect to bypass diodes," in </w:t>
      </w:r>
      <w:r w:rsidRPr="00FB5275">
        <w:rPr>
          <w:i/>
        </w:rPr>
        <w:t>Photovoltaic Specialists Conference, 1997., Conference Record of the Twenty-Sixth IEEE</w:t>
      </w:r>
      <w:r w:rsidRPr="00FB5275">
        <w:t>, 1997, pp. 1129-1132: IEEE.</w:t>
      </w:r>
      <w:bookmarkEnd w:id="429"/>
    </w:p>
    <w:p w14:paraId="61A75866" w14:textId="77777777" w:rsidR="00211FC1" w:rsidRPr="00FB5275" w:rsidRDefault="00211FC1" w:rsidP="00404E7F">
      <w:pPr>
        <w:pStyle w:val="EndNoteBibliography"/>
      </w:pPr>
      <w:bookmarkStart w:id="430" w:name="_ENREF_44"/>
      <w:r w:rsidRPr="00FB5275">
        <w:t>[44]</w:t>
      </w:r>
      <w:r w:rsidRPr="00FB5275">
        <w:tab/>
        <w:t>I. AspenCore, "Bypass Diodes in Solar," Electronic Tutorials 2017. AspenCore, Inc</w:t>
      </w:r>
      <w:bookmarkEnd w:id="430"/>
    </w:p>
    <w:p w14:paraId="6BF7217C" w14:textId="77777777" w:rsidR="00211FC1" w:rsidRPr="00FB5275" w:rsidRDefault="00211FC1" w:rsidP="00404E7F">
      <w:pPr>
        <w:pStyle w:val="EndNoteBibliography"/>
      </w:pPr>
      <w:bookmarkStart w:id="431" w:name="_ENREF_45"/>
      <w:r w:rsidRPr="00FB5275">
        <w:t>[45]</w:t>
      </w:r>
      <w:r w:rsidRPr="00FB5275">
        <w:tab/>
        <w:t xml:space="preserve">H. Jiang, L. Lu, and K. Sun, "Experimental investigation of the impact of airborne dust deposition on the performance of solar photovoltaic (PV) modules," </w:t>
      </w:r>
      <w:r w:rsidRPr="00FB5275">
        <w:rPr>
          <w:i/>
        </w:rPr>
        <w:t xml:space="preserve">Atmospheric Environment, </w:t>
      </w:r>
      <w:r w:rsidRPr="00FB5275">
        <w:t>vol. 45, no. 25, pp. 4299-4304, 2011/08/01/ 2011.</w:t>
      </w:r>
      <w:bookmarkEnd w:id="431"/>
    </w:p>
    <w:p w14:paraId="02CC897D" w14:textId="77777777" w:rsidR="00211FC1" w:rsidRPr="00FB5275" w:rsidRDefault="00211FC1" w:rsidP="00404E7F">
      <w:pPr>
        <w:pStyle w:val="EndNoteBibliography"/>
      </w:pPr>
      <w:bookmarkStart w:id="432" w:name="_ENREF_46"/>
      <w:r w:rsidRPr="00FB5275">
        <w:t>[46]</w:t>
      </w:r>
      <w:r w:rsidRPr="00FB5275">
        <w:tab/>
        <w:t xml:space="preserve">M. Mani and R. Pillai, "Impact of dust on solar photovoltaic (PV) performance: Research status, challenges and recommendations," </w:t>
      </w:r>
      <w:r w:rsidRPr="00FB5275">
        <w:rPr>
          <w:i/>
        </w:rPr>
        <w:t xml:space="preserve">Renewable and Sustainable Energy Reviews, </w:t>
      </w:r>
      <w:r w:rsidRPr="00FB5275">
        <w:t>vol. 14, no. 9, pp. 3124-3131, 2010/12/01/ 2010.</w:t>
      </w:r>
      <w:bookmarkEnd w:id="432"/>
    </w:p>
    <w:p w14:paraId="7BC32233" w14:textId="77777777" w:rsidR="00211FC1" w:rsidRPr="00FB5275" w:rsidRDefault="00211FC1" w:rsidP="00404E7F">
      <w:pPr>
        <w:pStyle w:val="EndNoteBibliography"/>
      </w:pPr>
      <w:bookmarkStart w:id="433" w:name="_ENREF_47"/>
      <w:r w:rsidRPr="00FB5275">
        <w:t>[47]</w:t>
      </w:r>
      <w:r w:rsidRPr="00FB5275">
        <w:tab/>
        <w:t>A. Government, "Average Solar Usage and Generation Statistics," 2017.</w:t>
      </w:r>
      <w:bookmarkEnd w:id="433"/>
    </w:p>
    <w:p w14:paraId="0803FBAA" w14:textId="77777777" w:rsidR="00211FC1" w:rsidRPr="00FB5275" w:rsidRDefault="00211FC1" w:rsidP="00404E7F">
      <w:pPr>
        <w:pStyle w:val="EndNoteBibliography"/>
      </w:pPr>
      <w:bookmarkStart w:id="434" w:name="_ENREF_48"/>
      <w:r w:rsidRPr="00FB5275">
        <w:t>[48]</w:t>
      </w:r>
      <w:r w:rsidRPr="00FB5275">
        <w:tab/>
        <w:t xml:space="preserve">S. Kumar and G. N. Tiwari, "Life cycle cost analysis of single slope hybrid (PV/T) active solar still," </w:t>
      </w:r>
      <w:r w:rsidRPr="00FB5275">
        <w:rPr>
          <w:i/>
        </w:rPr>
        <w:t xml:space="preserve">Applied Energy, </w:t>
      </w:r>
      <w:r w:rsidRPr="00FB5275">
        <w:t>vol. 86, no. 10, pp. 1995-2004, 2009/10/01/ 2009.</w:t>
      </w:r>
      <w:bookmarkEnd w:id="434"/>
    </w:p>
    <w:p w14:paraId="1BDA59FD" w14:textId="77777777" w:rsidR="00211FC1" w:rsidRPr="00FB5275" w:rsidRDefault="00211FC1" w:rsidP="00404E7F">
      <w:pPr>
        <w:pStyle w:val="EndNoteBibliography"/>
      </w:pPr>
      <w:bookmarkStart w:id="435" w:name="_ENREF_49"/>
      <w:r w:rsidRPr="00FB5275">
        <w:lastRenderedPageBreak/>
        <w:t>[49]</w:t>
      </w:r>
      <w:r w:rsidRPr="00FB5275">
        <w:tab/>
        <w:t xml:space="preserve">J. McCabe, "Salvage Value of Photovoltaic Systems," in </w:t>
      </w:r>
      <w:r w:rsidRPr="00FB5275">
        <w:rPr>
          <w:i/>
        </w:rPr>
        <w:t>World Renewable Energy Forum. Littleton, CO</w:t>
      </w:r>
      <w:r w:rsidRPr="00FB5275">
        <w:t>, 2011.</w:t>
      </w:r>
      <w:bookmarkEnd w:id="435"/>
    </w:p>
    <w:p w14:paraId="22BAFF5A" w14:textId="77777777" w:rsidR="00211FC1" w:rsidRPr="00FB5275" w:rsidRDefault="00211FC1" w:rsidP="00404E7F">
      <w:pPr>
        <w:pStyle w:val="EndNoteBibliography"/>
      </w:pPr>
      <w:bookmarkStart w:id="436" w:name="_ENREF_50"/>
      <w:r w:rsidRPr="00FB5275">
        <w:t>[50]</w:t>
      </w:r>
      <w:r w:rsidRPr="00FB5275">
        <w:tab/>
        <w:t xml:space="preserve">C. Rajoria, S. Agrawal, A. K. Dash, G. Tiwari, and M. Sodha, "A newer approach on cash flow diagram to investigate the effect of energy payback time and earned carbon credits on life cycle cost of different photovoltaic thermal array systems," </w:t>
      </w:r>
      <w:r w:rsidRPr="00FB5275">
        <w:rPr>
          <w:i/>
        </w:rPr>
        <w:t xml:space="preserve">Solar Energy, </w:t>
      </w:r>
      <w:r w:rsidRPr="00FB5275">
        <w:t>vol. 124, pp. 254-267, 2016.</w:t>
      </w:r>
      <w:bookmarkEnd w:id="436"/>
    </w:p>
    <w:p w14:paraId="7AE2DB43" w14:textId="77777777" w:rsidR="00211FC1" w:rsidRPr="00FB5275" w:rsidRDefault="00211FC1" w:rsidP="00404E7F">
      <w:pPr>
        <w:pStyle w:val="EndNoteBibliography"/>
      </w:pPr>
      <w:bookmarkStart w:id="437" w:name="_ENREF_51"/>
      <w:r w:rsidRPr="00FB5275">
        <w:t>[51]</w:t>
      </w:r>
      <w:r w:rsidRPr="00FB5275">
        <w:tab/>
        <w:t xml:space="preserve">K. Knapp and T. Jester, "Empirical investigation of the energy payback time for photovoltaic modules," </w:t>
      </w:r>
      <w:r w:rsidRPr="00FB5275">
        <w:rPr>
          <w:i/>
        </w:rPr>
        <w:t xml:space="preserve">Solar Energy, </w:t>
      </w:r>
      <w:r w:rsidRPr="00FB5275">
        <w:t>vol. 71, no. 3, pp. 165-172, 2001.</w:t>
      </w:r>
      <w:bookmarkEnd w:id="437"/>
    </w:p>
    <w:p w14:paraId="6C0282B0" w14:textId="77777777" w:rsidR="00211FC1" w:rsidRPr="00FB5275" w:rsidRDefault="00211FC1" w:rsidP="00404E7F">
      <w:pPr>
        <w:pStyle w:val="EndNoteBibliography"/>
      </w:pPr>
      <w:bookmarkStart w:id="438" w:name="_ENREF_52"/>
      <w:r w:rsidRPr="00FB5275">
        <w:t>[52]</w:t>
      </w:r>
      <w:r w:rsidRPr="00FB5275">
        <w:tab/>
        <w:t xml:space="preserve">E. A. Alsema, "Energy pay-back time and CO2 emissions of PV systems," </w:t>
      </w:r>
      <w:r w:rsidRPr="00FB5275">
        <w:rPr>
          <w:i/>
        </w:rPr>
        <w:t xml:space="preserve">Progress in Photovoltaics: Research and Applications, </w:t>
      </w:r>
      <w:r w:rsidRPr="00FB5275">
        <w:t>vol. 8, no. 1, pp. 17-25, 2000.</w:t>
      </w:r>
      <w:bookmarkEnd w:id="438"/>
    </w:p>
    <w:p w14:paraId="375C82C3" w14:textId="77777777" w:rsidR="00211FC1" w:rsidRPr="00FB5275" w:rsidRDefault="00211FC1" w:rsidP="00404E7F">
      <w:pPr>
        <w:pStyle w:val="EndNoteBibliography"/>
      </w:pPr>
      <w:bookmarkStart w:id="439" w:name="_ENREF_53"/>
      <w:r w:rsidRPr="00FB5275">
        <w:t>[53]</w:t>
      </w:r>
      <w:r w:rsidRPr="00FB5275">
        <w:tab/>
        <w:t xml:space="preserve">A. Ganguly and D. N. Basu, "Analysis of a solar photovoltaic-assisted absorption refrigeration system for domestic air conditioning," </w:t>
      </w:r>
      <w:r w:rsidRPr="00FB5275">
        <w:rPr>
          <w:i/>
        </w:rPr>
        <w:t xml:space="preserve">International Journal of Green Energy, </w:t>
      </w:r>
      <w:r w:rsidRPr="00FB5275">
        <w:t>vol. 13, no. 6, pp. 585-594, 2016/05/02 2016.</w:t>
      </w:r>
      <w:bookmarkEnd w:id="439"/>
    </w:p>
    <w:p w14:paraId="7311512C" w14:textId="77777777" w:rsidR="00211FC1" w:rsidRPr="00FB5275" w:rsidRDefault="00211FC1" w:rsidP="00404E7F">
      <w:pPr>
        <w:pStyle w:val="EndNoteBibliography"/>
      </w:pPr>
      <w:bookmarkStart w:id="440" w:name="_ENREF_54"/>
      <w:r w:rsidRPr="00FB5275">
        <w:lastRenderedPageBreak/>
        <w:t>[54]</w:t>
      </w:r>
      <w:r w:rsidRPr="00FB5275">
        <w:tab/>
        <w:t xml:space="preserve">G. Peharz and F. Dimroth, "Energy payback time of the high‐concentration PV system FLATCON®," </w:t>
      </w:r>
      <w:r w:rsidRPr="00FB5275">
        <w:rPr>
          <w:i/>
        </w:rPr>
        <w:t xml:space="preserve">Progress in Photovoltaics: Research and Applications, </w:t>
      </w:r>
      <w:r w:rsidRPr="00FB5275">
        <w:t>vol. 13, no. 7, pp. 627-634, 2005.</w:t>
      </w:r>
      <w:bookmarkEnd w:id="440"/>
    </w:p>
    <w:p w14:paraId="7A63F91F" w14:textId="77777777" w:rsidR="00211FC1" w:rsidRPr="00FB5275" w:rsidRDefault="00211FC1" w:rsidP="00404E7F">
      <w:pPr>
        <w:pStyle w:val="EndNoteBibliography"/>
      </w:pPr>
      <w:bookmarkStart w:id="441" w:name="_ENREF_55"/>
      <w:r w:rsidRPr="00FB5275">
        <w:t>[55]</w:t>
      </w:r>
      <w:r w:rsidRPr="00FB5275">
        <w:tab/>
        <w:t xml:space="preserve">S. Jain and V. Agarwal, "A Single-Stage Grid Connected Inverter Topology for Solar PV Systems With Maximum Power Point Tracking," </w:t>
      </w:r>
      <w:r w:rsidRPr="00FB5275">
        <w:rPr>
          <w:i/>
        </w:rPr>
        <w:t xml:space="preserve">IEEE Transactions on Power Electronics, </w:t>
      </w:r>
      <w:r w:rsidRPr="00FB5275">
        <w:t>vol. 22, no. 5, pp. 1928-1940, 2007.</w:t>
      </w:r>
      <w:bookmarkEnd w:id="441"/>
    </w:p>
    <w:p w14:paraId="68590914" w14:textId="77777777" w:rsidR="00211FC1" w:rsidRPr="00FB5275" w:rsidRDefault="00211FC1" w:rsidP="00404E7F">
      <w:pPr>
        <w:pStyle w:val="EndNoteBibliography"/>
      </w:pPr>
      <w:bookmarkStart w:id="442" w:name="_ENREF_56"/>
      <w:r w:rsidRPr="00FB5275">
        <w:t>[56]</w:t>
      </w:r>
      <w:r w:rsidRPr="00FB5275">
        <w:tab/>
        <w:t>M. Solar, "Schematic and Operation of an Inverter," 2017.</w:t>
      </w:r>
      <w:bookmarkEnd w:id="442"/>
    </w:p>
    <w:p w14:paraId="3ABE36FB" w14:textId="77777777" w:rsidR="00211FC1" w:rsidRPr="00FB5275" w:rsidRDefault="00211FC1" w:rsidP="00404E7F">
      <w:pPr>
        <w:pStyle w:val="EndNoteBibliography"/>
      </w:pPr>
      <w:bookmarkStart w:id="443" w:name="_ENREF_57"/>
      <w:r w:rsidRPr="00FB5275">
        <w:t>[57]</w:t>
      </w:r>
      <w:r w:rsidRPr="00FB5275">
        <w:tab/>
        <w:t xml:space="preserve">L. Aarniovuori, A. Kosonen, P. Sillanpää, and M. Niemelä, "High-Power Solar Inverter Efficiency Measurements by Calorimetric and Electric Methods," </w:t>
      </w:r>
      <w:r w:rsidRPr="00FB5275">
        <w:rPr>
          <w:i/>
        </w:rPr>
        <w:t xml:space="preserve">IEEE Transactions on Power Electronics, </w:t>
      </w:r>
      <w:r w:rsidRPr="00FB5275">
        <w:t>vol. 28, no. 6, pp. 2798-2805, 2013.</w:t>
      </w:r>
      <w:bookmarkEnd w:id="443"/>
    </w:p>
    <w:p w14:paraId="2E50188C" w14:textId="77777777" w:rsidR="00211FC1" w:rsidRPr="00FB5275" w:rsidRDefault="00211FC1" w:rsidP="00404E7F">
      <w:pPr>
        <w:pStyle w:val="EndNoteBibliography"/>
      </w:pPr>
      <w:bookmarkStart w:id="444" w:name="_ENREF_58"/>
      <w:r w:rsidRPr="00FB5275">
        <w:t>[58]</w:t>
      </w:r>
      <w:r w:rsidRPr="00FB5275">
        <w:tab/>
        <w:t xml:space="preserve">A. J. Carr and T. L. Pryor, "A comparison of the performance of different PV module types in temperate climates," </w:t>
      </w:r>
      <w:r w:rsidRPr="00FB5275">
        <w:rPr>
          <w:i/>
        </w:rPr>
        <w:t xml:space="preserve">Solar Energy, </w:t>
      </w:r>
      <w:r w:rsidRPr="00FB5275">
        <w:t>vol. 76, no. 1, pp. 285-294, 2004/01/01/ 2004.</w:t>
      </w:r>
      <w:bookmarkEnd w:id="444"/>
    </w:p>
    <w:p w14:paraId="51CA72C6" w14:textId="77777777" w:rsidR="00211FC1" w:rsidRPr="00FB5275" w:rsidRDefault="00211FC1" w:rsidP="00404E7F">
      <w:pPr>
        <w:pStyle w:val="EndNoteBibliography"/>
      </w:pPr>
      <w:bookmarkStart w:id="445" w:name="_ENREF_59"/>
      <w:r w:rsidRPr="00FB5275">
        <w:t>[59]</w:t>
      </w:r>
      <w:r w:rsidRPr="00FB5275">
        <w:tab/>
        <w:t>A. N. Z. Standard, "Grid connection of energy systems via inverters, Part 1: Installation requirements," p. 12, 2016, Art. no. 1. SAI Global Limited</w:t>
      </w:r>
      <w:bookmarkEnd w:id="445"/>
    </w:p>
    <w:p w14:paraId="5EA1ED72" w14:textId="77777777" w:rsidR="00211FC1" w:rsidRPr="00FB5275" w:rsidRDefault="00211FC1" w:rsidP="00404E7F">
      <w:pPr>
        <w:pStyle w:val="EndNoteBibliography"/>
      </w:pPr>
      <w:bookmarkStart w:id="446" w:name="_ENREF_60"/>
      <w:r w:rsidRPr="00FB5275">
        <w:lastRenderedPageBreak/>
        <w:t>[60]</w:t>
      </w:r>
      <w:r w:rsidRPr="00FB5275">
        <w:tab/>
        <w:t xml:space="preserve">H. Kirchsteiger, P. Rechberger, and G. Steinmaurer, "Cost-optimal Control of Photovoltaic Systems with Battery Storage under Variable Electricity Tariffs," </w:t>
      </w:r>
      <w:r w:rsidRPr="00FB5275">
        <w:rPr>
          <w:i/>
        </w:rPr>
        <w:t xml:space="preserve">e &amp; i Elektrotechnik und Informationstechnik, </w:t>
      </w:r>
      <w:r w:rsidRPr="00FB5275">
        <w:t>journal article vol. 133, no. 8, pp. 371-380, 2016.</w:t>
      </w:r>
      <w:bookmarkEnd w:id="446"/>
    </w:p>
    <w:p w14:paraId="051F0E40" w14:textId="77777777" w:rsidR="00211FC1" w:rsidRPr="00FB5275" w:rsidRDefault="00211FC1" w:rsidP="00404E7F">
      <w:pPr>
        <w:pStyle w:val="EndNoteBibliography"/>
      </w:pPr>
      <w:bookmarkStart w:id="447" w:name="_ENREF_61"/>
      <w:r w:rsidRPr="00FB5275">
        <w:t>[61]</w:t>
      </w:r>
      <w:r w:rsidRPr="00FB5275">
        <w:tab/>
        <w:t xml:space="preserve">M. Energy. (2017, 3). </w:t>
      </w:r>
      <w:r w:rsidRPr="00FB5275">
        <w:rPr>
          <w:i/>
        </w:rPr>
        <w:t>Energy future: Understanding your load profile</w:t>
      </w:r>
      <w:r w:rsidRPr="00FB5275">
        <w:t xml:space="preserve">. Available: </w:t>
      </w:r>
      <w:hyperlink r:id="rId232" w:history="1">
        <w:r w:rsidRPr="00FB5275">
          <w:rPr>
            <w:rStyle w:val="Hyperlink"/>
          </w:rPr>
          <w:t>https://www.mojopower.com.au/blogs-energy-future-understanding-your-load-profile/</w:t>
        </w:r>
        <w:bookmarkEnd w:id="447"/>
      </w:hyperlink>
    </w:p>
    <w:p w14:paraId="13726CF1" w14:textId="77777777" w:rsidR="00211FC1" w:rsidRPr="00FB5275" w:rsidRDefault="00211FC1" w:rsidP="00404E7F">
      <w:pPr>
        <w:pStyle w:val="EndNoteBibliography"/>
      </w:pPr>
      <w:bookmarkStart w:id="448" w:name="_ENREF_62"/>
      <w:r w:rsidRPr="00FB5275">
        <w:t>[62]</w:t>
      </w:r>
      <w:r w:rsidRPr="00FB5275">
        <w:tab/>
        <w:t xml:space="preserve">C. J. Rydh and B. A. Sandén, "Energy analysis of batteries in photovoltaic systems. Part II: Energy return factors and overall battery efficiencies," </w:t>
      </w:r>
      <w:r w:rsidRPr="00FB5275">
        <w:rPr>
          <w:i/>
        </w:rPr>
        <w:t xml:space="preserve">Energy Conversion and Management, </w:t>
      </w:r>
      <w:r w:rsidRPr="00FB5275">
        <w:t>vol. 46, no. 11–12, pp. 1980-2000, 7// 2005.</w:t>
      </w:r>
      <w:bookmarkEnd w:id="448"/>
    </w:p>
    <w:p w14:paraId="27CA1C2A" w14:textId="77777777" w:rsidR="00211FC1" w:rsidRPr="00FB5275" w:rsidRDefault="00211FC1" w:rsidP="00404E7F">
      <w:pPr>
        <w:pStyle w:val="EndNoteBibliography"/>
      </w:pPr>
      <w:bookmarkStart w:id="449" w:name="_ENREF_63"/>
      <w:r w:rsidRPr="00FB5275">
        <w:t>[63]</w:t>
      </w:r>
      <w:r w:rsidRPr="00FB5275">
        <w:tab/>
        <w:t>A. C. Council, "Sustainability Incentives Scheme," 2017.</w:t>
      </w:r>
      <w:bookmarkEnd w:id="449"/>
    </w:p>
    <w:p w14:paraId="0FA73D18" w14:textId="77777777" w:rsidR="00211FC1" w:rsidRPr="00FB5275" w:rsidRDefault="00211FC1" w:rsidP="00404E7F">
      <w:pPr>
        <w:pStyle w:val="EndNoteBibliography"/>
      </w:pPr>
      <w:bookmarkStart w:id="450" w:name="_ENREF_64"/>
      <w:r w:rsidRPr="00FB5275">
        <w:t>[64]</w:t>
      </w:r>
      <w:r w:rsidRPr="00FB5275">
        <w:tab/>
        <w:t xml:space="preserve">J. H. Teng, S. W. Luan, D. J. Lee, and Y. Q. Huang, "Optimal Charging/Discharging Scheduling of Battery Storage Systems for Distribution Systems Interconnected With Sizeable PV Generation Systems," </w:t>
      </w:r>
      <w:r w:rsidRPr="00FB5275">
        <w:rPr>
          <w:i/>
        </w:rPr>
        <w:t xml:space="preserve">IEEE Transactions on Power Systems, </w:t>
      </w:r>
      <w:r w:rsidRPr="00FB5275">
        <w:t>vol. 28, no. 2, pp. 1425-1433, 2013.</w:t>
      </w:r>
      <w:bookmarkEnd w:id="450"/>
    </w:p>
    <w:p w14:paraId="1DDF8049" w14:textId="77777777" w:rsidR="00211FC1" w:rsidRPr="00FB5275" w:rsidRDefault="00211FC1" w:rsidP="00404E7F">
      <w:pPr>
        <w:pStyle w:val="EndNoteBibliography"/>
      </w:pPr>
      <w:bookmarkStart w:id="451" w:name="_ENREF_65"/>
      <w:r w:rsidRPr="00FB5275">
        <w:lastRenderedPageBreak/>
        <w:t>[65]</w:t>
      </w:r>
      <w:r w:rsidRPr="00FB5275">
        <w:tab/>
        <w:t xml:space="preserve">W. X. Shen, "Optimally sizing of solar array and battery in a standalone photovoltaic system in Malaysia," </w:t>
      </w:r>
      <w:r w:rsidRPr="00FB5275">
        <w:rPr>
          <w:i/>
        </w:rPr>
        <w:t xml:space="preserve">Renewable Energy, </w:t>
      </w:r>
      <w:r w:rsidRPr="00FB5275">
        <w:t>vol. 34, no. 1, pp. 348-352, 1// 2009.</w:t>
      </w:r>
      <w:bookmarkEnd w:id="451"/>
    </w:p>
    <w:p w14:paraId="22493DB3" w14:textId="77777777" w:rsidR="00211FC1" w:rsidRPr="00FB5275" w:rsidRDefault="00211FC1" w:rsidP="00404E7F">
      <w:pPr>
        <w:pStyle w:val="EndNoteBibliography"/>
      </w:pPr>
      <w:bookmarkStart w:id="452" w:name="_ENREF_66"/>
      <w:r w:rsidRPr="00FB5275">
        <w:t>[66]</w:t>
      </w:r>
      <w:r w:rsidRPr="00FB5275">
        <w:tab/>
        <w:t xml:space="preserve">K. S. Ng, C.-S. Moo, Y.-P. Chen, and Y.-C. Hsieh, "Enhanced coulomb counting method for estimating state-of-charge and state-of-health of lithium-ion batteries," </w:t>
      </w:r>
      <w:r w:rsidRPr="00FB5275">
        <w:rPr>
          <w:i/>
        </w:rPr>
        <w:t xml:space="preserve">Applied Energy, </w:t>
      </w:r>
      <w:r w:rsidRPr="00FB5275">
        <w:t>vol. 86, no. 9, pp. 1506-1511, 9// 2009.</w:t>
      </w:r>
      <w:bookmarkEnd w:id="452"/>
    </w:p>
    <w:p w14:paraId="6ED0B2F2" w14:textId="77777777" w:rsidR="00211FC1" w:rsidRPr="00FB5275" w:rsidRDefault="00211FC1" w:rsidP="00404E7F">
      <w:pPr>
        <w:pStyle w:val="EndNoteBibliography"/>
      </w:pPr>
      <w:bookmarkStart w:id="453" w:name="_ENREF_67"/>
      <w:r w:rsidRPr="00FB5275">
        <w:t>[67]</w:t>
      </w:r>
      <w:r w:rsidRPr="00FB5275">
        <w:tab/>
        <w:t xml:space="preserve">M. Muselli, G. Notton, P. Poggi, and A. Louche, "PV-hybrid power systems sizing incorporating battery storage: an analysis via simulation calculations," </w:t>
      </w:r>
      <w:r w:rsidRPr="00FB5275">
        <w:rPr>
          <w:i/>
        </w:rPr>
        <w:t xml:space="preserve">Renewable Energy, </w:t>
      </w:r>
      <w:r w:rsidRPr="00FB5275">
        <w:t>vol. 20, no. 1, pp. 1-7, 5// 2000.</w:t>
      </w:r>
      <w:bookmarkEnd w:id="453"/>
    </w:p>
    <w:p w14:paraId="576DF396" w14:textId="77777777" w:rsidR="00211FC1" w:rsidRPr="00FB5275" w:rsidRDefault="00211FC1" w:rsidP="00404E7F">
      <w:pPr>
        <w:pStyle w:val="EndNoteBibliography"/>
      </w:pPr>
      <w:bookmarkStart w:id="454" w:name="_ENREF_68"/>
      <w:r w:rsidRPr="00FB5275">
        <w:t>[68]</w:t>
      </w:r>
      <w:r w:rsidRPr="00FB5275">
        <w:tab/>
        <w:t>R. L. McKenzie</w:t>
      </w:r>
      <w:r w:rsidRPr="00FB5275">
        <w:rPr>
          <w:i/>
        </w:rPr>
        <w:t xml:space="preserve"> et al.</w:t>
      </w:r>
      <w:r w:rsidRPr="00FB5275">
        <w:t xml:space="preserve">, "First southern hemisphere intercomparison of measured solar UV spectra," </w:t>
      </w:r>
      <w:r w:rsidRPr="00FB5275">
        <w:rPr>
          <w:i/>
        </w:rPr>
        <w:t xml:space="preserve">Geophysical Research Letters, </w:t>
      </w:r>
      <w:r w:rsidRPr="00FB5275">
        <w:t>vol. 20, no. 20, pp. 2223-2226, 1993.</w:t>
      </w:r>
      <w:bookmarkEnd w:id="454"/>
    </w:p>
    <w:p w14:paraId="30269D21" w14:textId="77777777" w:rsidR="00211FC1" w:rsidRPr="00FB5275" w:rsidRDefault="00211FC1" w:rsidP="00404E7F">
      <w:pPr>
        <w:pStyle w:val="EndNoteBibliography"/>
      </w:pPr>
      <w:bookmarkStart w:id="455" w:name="_ENREF_69"/>
      <w:r w:rsidRPr="00FB5275">
        <w:t>[69]</w:t>
      </w:r>
      <w:r w:rsidRPr="00FB5275">
        <w:tab/>
        <w:t xml:space="preserve">A. B. o. M. (BOM). (2017). </w:t>
      </w:r>
      <w:r w:rsidRPr="00FB5275">
        <w:rPr>
          <w:i/>
        </w:rPr>
        <w:t>Average Solar Radiation for Australia</w:t>
      </w:r>
      <w:r w:rsidRPr="00FB5275">
        <w:t xml:space="preserve">. Available: </w:t>
      </w:r>
      <w:hyperlink r:id="rId233" w:history="1">
        <w:r w:rsidRPr="00FB5275">
          <w:rPr>
            <w:rStyle w:val="Hyperlink"/>
          </w:rPr>
          <w:t>http://www.bom.gov.au/climate/averages/climatology/solar_radiation/IDCJCM0019_solar_exposure.shtml</w:t>
        </w:r>
      </w:hyperlink>
      <w:r w:rsidRPr="00FB5275">
        <w:t>.</w:t>
      </w:r>
      <w:bookmarkEnd w:id="455"/>
    </w:p>
    <w:p w14:paraId="5466DA72" w14:textId="77777777" w:rsidR="00211FC1" w:rsidRPr="00FB5275" w:rsidRDefault="00211FC1" w:rsidP="00404E7F">
      <w:pPr>
        <w:pStyle w:val="EndNoteBibliography"/>
      </w:pPr>
      <w:bookmarkStart w:id="456" w:name="_ENREF_70"/>
      <w:r w:rsidRPr="00FB5275">
        <w:t>[70]</w:t>
      </w:r>
      <w:r w:rsidRPr="00FB5275">
        <w:tab/>
        <w:t xml:space="preserve">A. Zahedi, "Australian renewable energy progress," </w:t>
      </w:r>
      <w:r w:rsidRPr="00FB5275">
        <w:rPr>
          <w:i/>
        </w:rPr>
        <w:t xml:space="preserve">Renewable and Sustainable Energy Reviews, </w:t>
      </w:r>
      <w:r w:rsidRPr="00FB5275">
        <w:t>vol. 14, no. 8, pp. 2208-2213, 10// 2010.</w:t>
      </w:r>
      <w:bookmarkEnd w:id="456"/>
    </w:p>
    <w:p w14:paraId="08D730FE" w14:textId="77777777" w:rsidR="00211FC1" w:rsidRPr="00FB5275" w:rsidRDefault="00211FC1" w:rsidP="00404E7F">
      <w:pPr>
        <w:pStyle w:val="EndNoteBibliography"/>
      </w:pPr>
      <w:bookmarkStart w:id="457" w:name="_ENREF_71"/>
      <w:r w:rsidRPr="00FB5275">
        <w:lastRenderedPageBreak/>
        <w:t>[71]</w:t>
      </w:r>
      <w:r w:rsidRPr="00FB5275">
        <w:tab/>
        <w:t xml:space="preserve">G. Bernhard, B. Mayer, G. Seckmeyer, and A. Moise, "Measurements of spectral solar UV irradiance in tropical-Australia," </w:t>
      </w:r>
      <w:r w:rsidRPr="00FB5275">
        <w:rPr>
          <w:i/>
        </w:rPr>
        <w:t xml:space="preserve">JOURNAL OF GEOPHYSICAL RESEARCH-ALL SERIES-, </w:t>
      </w:r>
      <w:r w:rsidRPr="00FB5275">
        <w:t>vol. 102, pp. 8719-8730, 1997.</w:t>
      </w:r>
      <w:bookmarkEnd w:id="457"/>
    </w:p>
    <w:p w14:paraId="427F3120" w14:textId="77777777" w:rsidR="00211FC1" w:rsidRPr="00FB5275" w:rsidRDefault="00211FC1" w:rsidP="00404E7F">
      <w:pPr>
        <w:pStyle w:val="EndNoteBibliography"/>
      </w:pPr>
      <w:bookmarkStart w:id="458" w:name="_ENREF_72"/>
      <w:r w:rsidRPr="00FB5275">
        <w:t>[72]</w:t>
      </w:r>
      <w:r w:rsidRPr="00FB5275">
        <w:tab/>
        <w:t xml:space="preserve">K. Ulgen, "Optimum Tilt Angle for Solar Collectors," </w:t>
      </w:r>
      <w:r w:rsidRPr="00FB5275">
        <w:rPr>
          <w:i/>
        </w:rPr>
        <w:t xml:space="preserve">Energy Sources, Part A: Recovery, Utilization, and Environmental Effects, </w:t>
      </w:r>
      <w:r w:rsidRPr="00FB5275">
        <w:t>vol. 28, no. 13, pp. 1171-1180, 2006/09/01 2006.</w:t>
      </w:r>
      <w:bookmarkEnd w:id="458"/>
    </w:p>
    <w:p w14:paraId="248C82F3" w14:textId="77777777" w:rsidR="00211FC1" w:rsidRPr="00FB5275" w:rsidRDefault="00211FC1" w:rsidP="00404E7F">
      <w:pPr>
        <w:pStyle w:val="EndNoteBibliography"/>
      </w:pPr>
      <w:bookmarkStart w:id="459" w:name="_ENREF_73"/>
      <w:r w:rsidRPr="00FB5275">
        <w:t>[73]</w:t>
      </w:r>
      <w:r w:rsidRPr="00FB5275">
        <w:tab/>
        <w:t xml:space="preserve">C. L. Cheng, C. S. Sanchez Jimenez, and M.-C. Lee, "Research of BIPV optimal tilted angle, use of latitude concept for south orientated plans," </w:t>
      </w:r>
      <w:r w:rsidRPr="00FB5275">
        <w:rPr>
          <w:i/>
        </w:rPr>
        <w:t xml:space="preserve">Renewable Energy, </w:t>
      </w:r>
      <w:r w:rsidRPr="00FB5275">
        <w:t>vol. 34, no. 6, pp. 1644-1650, 2009/06/01/ 2009.</w:t>
      </w:r>
      <w:bookmarkEnd w:id="459"/>
    </w:p>
    <w:p w14:paraId="3D887473" w14:textId="77777777" w:rsidR="00211FC1" w:rsidRPr="00FB5275" w:rsidRDefault="00211FC1" w:rsidP="00404E7F">
      <w:pPr>
        <w:pStyle w:val="EndNoteBibliography"/>
      </w:pPr>
      <w:bookmarkStart w:id="460" w:name="_ENREF_74"/>
      <w:r w:rsidRPr="00FB5275">
        <w:t>[74]</w:t>
      </w:r>
      <w:r w:rsidRPr="00FB5275">
        <w:tab/>
        <w:t xml:space="preserve">M. Kacira, M. Simsek, Y. Babur, and S. Demirkol, "Determining optimum tilt angles and orientations of photovoltaic panels in Sanliurfa, Turkey," </w:t>
      </w:r>
      <w:r w:rsidRPr="00FB5275">
        <w:rPr>
          <w:i/>
        </w:rPr>
        <w:t xml:space="preserve">Renewable energy, </w:t>
      </w:r>
      <w:r w:rsidRPr="00FB5275">
        <w:t>vol. 29, no. 8, pp. 1265-1275, 2004.</w:t>
      </w:r>
      <w:bookmarkEnd w:id="460"/>
    </w:p>
    <w:p w14:paraId="36E84741" w14:textId="77777777" w:rsidR="00211FC1" w:rsidRPr="00FB5275" w:rsidRDefault="00211FC1" w:rsidP="00404E7F">
      <w:pPr>
        <w:pStyle w:val="EndNoteBibliography"/>
      </w:pPr>
      <w:bookmarkStart w:id="461" w:name="_ENREF_75"/>
      <w:r w:rsidRPr="00FB5275">
        <w:t>[75]</w:t>
      </w:r>
      <w:r w:rsidRPr="00FB5275">
        <w:tab/>
        <w:t xml:space="preserve">R. Perez and S. Coleman, "PV module angles," </w:t>
      </w:r>
      <w:r w:rsidRPr="00FB5275">
        <w:rPr>
          <w:i/>
        </w:rPr>
        <w:t xml:space="preserve">Home Power, </w:t>
      </w:r>
      <w:r w:rsidRPr="00FB5275">
        <w:t>vol. 36, pp. 14-16, 1993.</w:t>
      </w:r>
      <w:bookmarkEnd w:id="461"/>
    </w:p>
    <w:p w14:paraId="08025C89" w14:textId="77777777" w:rsidR="00211FC1" w:rsidRPr="00FB5275" w:rsidRDefault="00211FC1" w:rsidP="00404E7F">
      <w:pPr>
        <w:pStyle w:val="EndNoteBibliography"/>
      </w:pPr>
      <w:bookmarkStart w:id="462" w:name="_ENREF_76"/>
      <w:r w:rsidRPr="00FB5275">
        <w:t>[76]</w:t>
      </w:r>
      <w:r w:rsidRPr="00FB5275">
        <w:tab/>
        <w:t xml:space="preserve">J. D. Mondol, Y. G. Yohanis, and B. Norton, "The impact of array inclination and orientation on the performance of a grid-connected </w:t>
      </w:r>
      <w:r w:rsidRPr="00FB5275">
        <w:lastRenderedPageBreak/>
        <w:t xml:space="preserve">photovoltaic system," </w:t>
      </w:r>
      <w:r w:rsidRPr="00FB5275">
        <w:rPr>
          <w:i/>
        </w:rPr>
        <w:t xml:space="preserve">Renewable Energy, </w:t>
      </w:r>
      <w:r w:rsidRPr="00FB5275">
        <w:t>vol. 32, no. 1, pp. 118-140, 2007/01/01/ 2007.</w:t>
      </w:r>
      <w:bookmarkEnd w:id="462"/>
    </w:p>
    <w:p w14:paraId="5DA4B807" w14:textId="77777777" w:rsidR="00211FC1" w:rsidRPr="00FB5275" w:rsidRDefault="00211FC1" w:rsidP="00404E7F">
      <w:pPr>
        <w:pStyle w:val="EndNoteBibliography"/>
      </w:pPr>
      <w:bookmarkStart w:id="463" w:name="_ENREF_77"/>
      <w:r w:rsidRPr="00FB5275">
        <w:t>[77]</w:t>
      </w:r>
      <w:r w:rsidRPr="00FB5275">
        <w:tab/>
        <w:t xml:space="preserve">A. E. M. Operator. (2017). </w:t>
      </w:r>
      <w:r w:rsidRPr="00FB5275">
        <w:rPr>
          <w:i/>
        </w:rPr>
        <w:t>National Electricity Market (NEM)</w:t>
      </w:r>
      <w:r w:rsidRPr="00FB5275">
        <w:t xml:space="preserve">. Available: </w:t>
      </w:r>
      <w:hyperlink r:id="rId234" w:history="1">
        <w:r w:rsidRPr="00FB5275">
          <w:rPr>
            <w:rStyle w:val="Hyperlink"/>
          </w:rPr>
          <w:t>https://www.aemo.com.au/About-AEMO</w:t>
        </w:r>
        <w:bookmarkEnd w:id="463"/>
      </w:hyperlink>
    </w:p>
    <w:p w14:paraId="1334D098" w14:textId="77777777" w:rsidR="00211FC1" w:rsidRPr="00FB5275" w:rsidRDefault="00211FC1" w:rsidP="00404E7F">
      <w:pPr>
        <w:pStyle w:val="EndNoteBibliography"/>
      </w:pPr>
      <w:bookmarkStart w:id="464" w:name="_ENREF_78"/>
      <w:r w:rsidRPr="00FB5275">
        <w:t>[78]</w:t>
      </w:r>
      <w:r w:rsidRPr="00FB5275">
        <w:tab/>
        <w:t>E. Energy, "An Overview Our Regulatory Proposal," 2015.</w:t>
      </w:r>
      <w:bookmarkEnd w:id="464"/>
    </w:p>
    <w:p w14:paraId="6C3307D8" w14:textId="77777777" w:rsidR="00211FC1" w:rsidRPr="00FB5275" w:rsidRDefault="00211FC1" w:rsidP="00404E7F">
      <w:pPr>
        <w:pStyle w:val="EndNoteBibliography"/>
      </w:pPr>
      <w:bookmarkStart w:id="465" w:name="_ENREF_79"/>
      <w:r w:rsidRPr="00FB5275">
        <w:t>[79]</w:t>
      </w:r>
      <w:r w:rsidRPr="00FB5275">
        <w:tab/>
        <w:t xml:space="preserve">I. Richardson, M. Thomson, D. Infield, and C. Clifford, "Domestic electricity use: A high-resolution energy demand model," </w:t>
      </w:r>
      <w:r w:rsidRPr="00FB5275">
        <w:rPr>
          <w:i/>
        </w:rPr>
        <w:t xml:space="preserve">Energy and Buildings, </w:t>
      </w:r>
      <w:r w:rsidRPr="00FB5275">
        <w:t>vol. 42, no. 10, pp. 1878-1887, 10// 2010.</w:t>
      </w:r>
      <w:bookmarkEnd w:id="465"/>
    </w:p>
    <w:p w14:paraId="7CC0E53F" w14:textId="77777777" w:rsidR="00211FC1" w:rsidRPr="00FB5275" w:rsidRDefault="00211FC1" w:rsidP="00404E7F">
      <w:pPr>
        <w:pStyle w:val="EndNoteBibliography"/>
      </w:pPr>
      <w:bookmarkStart w:id="466" w:name="_ENREF_80"/>
      <w:r w:rsidRPr="00FB5275">
        <w:t>[80]</w:t>
      </w:r>
      <w:r w:rsidRPr="00FB5275">
        <w:tab/>
        <w:t xml:space="preserve">W. Hoffmann, "PV solar electricity industry: Market growth and perspective," </w:t>
      </w:r>
      <w:r w:rsidRPr="00FB5275">
        <w:rPr>
          <w:i/>
        </w:rPr>
        <w:t xml:space="preserve">Solar Energy Materials and Solar Cells, </w:t>
      </w:r>
      <w:r w:rsidRPr="00FB5275">
        <w:t>vol. 90, no. 18–19, pp. 3285-3311, 11/23/ 2006.</w:t>
      </w:r>
      <w:bookmarkEnd w:id="466"/>
    </w:p>
    <w:p w14:paraId="0F27A4CA" w14:textId="77777777" w:rsidR="00211FC1" w:rsidRPr="00FB5275" w:rsidRDefault="00211FC1" w:rsidP="00404E7F">
      <w:pPr>
        <w:pStyle w:val="EndNoteBibliography"/>
      </w:pPr>
      <w:bookmarkStart w:id="467" w:name="_ENREF_81"/>
      <w:r w:rsidRPr="00FB5275">
        <w:t>[81]</w:t>
      </w:r>
      <w:r w:rsidRPr="00FB5275">
        <w:tab/>
        <w:t xml:space="preserve">S. Choice. (2017). </w:t>
      </w:r>
      <w:r w:rsidRPr="00FB5275">
        <w:rPr>
          <w:i/>
        </w:rPr>
        <w:t>Can you go off grid</w:t>
      </w:r>
      <w:r w:rsidRPr="00FB5275">
        <w:t xml:space="preserve">. Available: </w:t>
      </w:r>
      <w:hyperlink r:id="rId235" w:history="1">
        <w:r w:rsidRPr="00FB5275">
          <w:rPr>
            <w:rStyle w:val="Hyperlink"/>
          </w:rPr>
          <w:t>https://www.solarchoice.net.au/blog/can-you-go-off-grid-solar-energy-storage</w:t>
        </w:r>
        <w:bookmarkEnd w:id="467"/>
      </w:hyperlink>
    </w:p>
    <w:p w14:paraId="7EE99971" w14:textId="77777777" w:rsidR="00211FC1" w:rsidRPr="00FB5275" w:rsidRDefault="00211FC1" w:rsidP="00404E7F">
      <w:pPr>
        <w:pStyle w:val="EndNoteBibliography"/>
      </w:pPr>
      <w:bookmarkStart w:id="468" w:name="_ENREF_82"/>
      <w:r w:rsidRPr="00FB5275">
        <w:t>[82]</w:t>
      </w:r>
      <w:r w:rsidRPr="00FB5275">
        <w:tab/>
        <w:t>E. Energy, "Solar Inquiry Submission Report," 2017.</w:t>
      </w:r>
      <w:bookmarkEnd w:id="468"/>
    </w:p>
    <w:p w14:paraId="62B08FDD" w14:textId="77777777" w:rsidR="00211FC1" w:rsidRPr="00FB5275" w:rsidRDefault="00211FC1" w:rsidP="00404E7F">
      <w:pPr>
        <w:pStyle w:val="EndNoteBibliography"/>
      </w:pPr>
      <w:bookmarkStart w:id="469" w:name="_ENREF_83"/>
      <w:r w:rsidRPr="00FB5275">
        <w:t>[83]</w:t>
      </w:r>
      <w:r w:rsidRPr="00FB5275">
        <w:tab/>
        <w:t>E. Energy, "Energy Price Fact Sheet," 2017.</w:t>
      </w:r>
      <w:bookmarkEnd w:id="469"/>
    </w:p>
    <w:p w14:paraId="2A8C0F64" w14:textId="77777777" w:rsidR="00211FC1" w:rsidRPr="00FB5275" w:rsidRDefault="00211FC1" w:rsidP="00404E7F">
      <w:pPr>
        <w:pStyle w:val="EndNoteBibliography"/>
      </w:pPr>
      <w:bookmarkStart w:id="470" w:name="_ENREF_84"/>
      <w:r w:rsidRPr="00FB5275">
        <w:t>[84]</w:t>
      </w:r>
      <w:r w:rsidRPr="00FB5275">
        <w:tab/>
        <w:t>A. Government, "Queensland Solar Bonus Scheme," 2015.</w:t>
      </w:r>
      <w:bookmarkEnd w:id="470"/>
    </w:p>
    <w:p w14:paraId="5A373DB4" w14:textId="77777777" w:rsidR="00211FC1" w:rsidRPr="00FB5275" w:rsidRDefault="00211FC1" w:rsidP="00404E7F">
      <w:pPr>
        <w:pStyle w:val="EndNoteBibliography"/>
      </w:pPr>
      <w:bookmarkStart w:id="471" w:name="_ENREF_85"/>
      <w:r w:rsidRPr="00FB5275">
        <w:lastRenderedPageBreak/>
        <w:t>[85]</w:t>
      </w:r>
      <w:r w:rsidRPr="00FB5275">
        <w:tab/>
        <w:t xml:space="preserve">R. Yao and K. Steemers, "A method of formulating energy load profile for domestic buildings in the UK," </w:t>
      </w:r>
      <w:r w:rsidRPr="00FB5275">
        <w:rPr>
          <w:i/>
        </w:rPr>
        <w:t xml:space="preserve">Energy and Buildings, </w:t>
      </w:r>
      <w:r w:rsidRPr="00FB5275">
        <w:t>vol. 37, no. 6, pp. 663-671, 6// 2005.</w:t>
      </w:r>
      <w:bookmarkEnd w:id="471"/>
    </w:p>
    <w:p w14:paraId="1446FC15" w14:textId="77777777" w:rsidR="00211FC1" w:rsidRPr="00FB5275" w:rsidRDefault="00211FC1" w:rsidP="00404E7F">
      <w:pPr>
        <w:pStyle w:val="EndNoteBibliography"/>
      </w:pPr>
      <w:bookmarkStart w:id="472" w:name="_ENREF_86"/>
      <w:r w:rsidRPr="00FB5275">
        <w:t>[86]</w:t>
      </w:r>
      <w:r w:rsidRPr="00FB5275">
        <w:tab/>
        <w:t xml:space="preserve">E. Energy. (2017). </w:t>
      </w:r>
      <w:r w:rsidRPr="00FB5275">
        <w:rPr>
          <w:i/>
        </w:rPr>
        <w:t>Talking Energy</w:t>
      </w:r>
      <w:r w:rsidRPr="00FB5275">
        <w:t xml:space="preserve">. Available: </w:t>
      </w:r>
      <w:hyperlink r:id="rId236" w:history="1">
        <w:r w:rsidRPr="00FB5275">
          <w:rPr>
            <w:rStyle w:val="Hyperlink"/>
          </w:rPr>
          <w:t>https://www.ergon.com.au/about-us/news-hub/talking-energy/electricity-industry/consumption-vs-price</w:t>
        </w:r>
        <w:bookmarkEnd w:id="472"/>
      </w:hyperlink>
    </w:p>
    <w:p w14:paraId="0241755E" w14:textId="77777777" w:rsidR="00211FC1" w:rsidRPr="00FB5275" w:rsidRDefault="00211FC1" w:rsidP="00404E7F">
      <w:pPr>
        <w:pStyle w:val="EndNoteBibliography"/>
      </w:pPr>
      <w:bookmarkStart w:id="473" w:name="_ENREF_87"/>
      <w:r w:rsidRPr="00FB5275">
        <w:t>[87]</w:t>
      </w:r>
      <w:r w:rsidRPr="00FB5275">
        <w:tab/>
        <w:t>A. Government, "Energy Made Easy," 2017.</w:t>
      </w:r>
      <w:bookmarkEnd w:id="473"/>
    </w:p>
    <w:p w14:paraId="2440526B" w14:textId="77777777" w:rsidR="00211FC1" w:rsidRPr="00FB5275" w:rsidRDefault="00211FC1" w:rsidP="00404E7F">
      <w:pPr>
        <w:pStyle w:val="EndNoteBibliography"/>
      </w:pPr>
      <w:bookmarkStart w:id="474" w:name="_ENREF_88"/>
      <w:r w:rsidRPr="00FB5275">
        <w:t>[88]</w:t>
      </w:r>
      <w:r w:rsidRPr="00FB5275">
        <w:tab/>
        <w:t xml:space="preserve">J. Faxas-Guzmán, R. García-Valverde, L. Serrano-Luján, and A. Urbina, "Priority load control algorithm for optimal energy management in stand-alone photovoltaic systems," </w:t>
      </w:r>
      <w:r w:rsidRPr="00FB5275">
        <w:rPr>
          <w:i/>
        </w:rPr>
        <w:t xml:space="preserve">Renewable Energy, </w:t>
      </w:r>
      <w:r w:rsidRPr="00FB5275">
        <w:t>vol. 68, pp. 156-162, 8// 2014.</w:t>
      </w:r>
      <w:bookmarkEnd w:id="474"/>
    </w:p>
    <w:p w14:paraId="52A6A059" w14:textId="77777777" w:rsidR="00211FC1" w:rsidRPr="00FB5275" w:rsidRDefault="00211FC1" w:rsidP="00404E7F">
      <w:pPr>
        <w:pStyle w:val="EndNoteBibliography"/>
      </w:pPr>
      <w:bookmarkStart w:id="475" w:name="_ENREF_89"/>
      <w:r w:rsidRPr="00FB5275">
        <w:t>[89]</w:t>
      </w:r>
      <w:r w:rsidRPr="00FB5275">
        <w:tab/>
        <w:t>M. Castillo-Cagigal</w:t>
      </w:r>
      <w:r w:rsidRPr="00FB5275">
        <w:rPr>
          <w:i/>
        </w:rPr>
        <w:t xml:space="preserve"> et al.</w:t>
      </w:r>
      <w:r w:rsidRPr="00FB5275">
        <w:t xml:space="preserve">, "PV self-consumption optimization with storage and Active DSM for the residential sector," </w:t>
      </w:r>
      <w:r w:rsidRPr="00FB5275">
        <w:rPr>
          <w:i/>
        </w:rPr>
        <w:t xml:space="preserve">Solar Energy, </w:t>
      </w:r>
      <w:r w:rsidRPr="00FB5275">
        <w:t>vol. 85, no. 9, pp. 2338-2348, 9// 2011.</w:t>
      </w:r>
      <w:bookmarkEnd w:id="475"/>
    </w:p>
    <w:p w14:paraId="5D626021" w14:textId="77777777" w:rsidR="00211FC1" w:rsidRPr="00FB5275" w:rsidRDefault="00211FC1" w:rsidP="00404E7F">
      <w:pPr>
        <w:pStyle w:val="EndNoteBibliography"/>
      </w:pPr>
      <w:bookmarkStart w:id="476" w:name="_ENREF_90"/>
      <w:r w:rsidRPr="00FB5275">
        <w:t>[90]</w:t>
      </w:r>
      <w:r w:rsidRPr="00FB5275">
        <w:tab/>
        <w:t xml:space="preserve">H. Energy. (2017). </w:t>
      </w:r>
      <w:r w:rsidRPr="00FB5275">
        <w:rPr>
          <w:i/>
        </w:rPr>
        <w:t>HOMER PRO</w:t>
      </w:r>
      <w:r w:rsidRPr="00FB5275">
        <w:t xml:space="preserve">. Available: </w:t>
      </w:r>
      <w:hyperlink r:id="rId237" w:history="1">
        <w:r w:rsidRPr="00FB5275">
          <w:rPr>
            <w:rStyle w:val="Hyperlink"/>
          </w:rPr>
          <w:t>http://www.homerenergy.com/HOMER_pro.html</w:t>
        </w:r>
        <w:bookmarkEnd w:id="476"/>
      </w:hyperlink>
    </w:p>
    <w:p w14:paraId="220EBE1D" w14:textId="77777777" w:rsidR="00211FC1" w:rsidRPr="00FB5275" w:rsidRDefault="00211FC1" w:rsidP="00404E7F">
      <w:pPr>
        <w:pStyle w:val="EndNoteBibliography"/>
      </w:pPr>
      <w:bookmarkStart w:id="477" w:name="_ENREF_91"/>
      <w:r w:rsidRPr="00FB5275">
        <w:lastRenderedPageBreak/>
        <w:t>[91]</w:t>
      </w:r>
      <w:r w:rsidRPr="00FB5275">
        <w:tab/>
        <w:t xml:space="preserve">H. Yang, W. Zhou, L. Lu, and Z. Fang, "Optimal sizing method for stand-alone hybrid solar–wind system with LPSP technology by using genetic algorithm," </w:t>
      </w:r>
      <w:r w:rsidRPr="00FB5275">
        <w:rPr>
          <w:i/>
        </w:rPr>
        <w:t xml:space="preserve">Solar Energy, </w:t>
      </w:r>
      <w:r w:rsidRPr="00FB5275">
        <w:t>vol. 82, no. 4, pp. 354-367, 4// 2008.</w:t>
      </w:r>
      <w:bookmarkEnd w:id="477"/>
    </w:p>
    <w:p w14:paraId="2AA01622" w14:textId="77777777" w:rsidR="00211FC1" w:rsidRPr="00FB5275" w:rsidRDefault="00211FC1" w:rsidP="00404E7F">
      <w:pPr>
        <w:pStyle w:val="EndNoteBibliography"/>
      </w:pPr>
      <w:bookmarkStart w:id="478" w:name="_ENREF_92"/>
      <w:r w:rsidRPr="00FB5275">
        <w:t>[92]</w:t>
      </w:r>
      <w:r w:rsidRPr="00FB5275">
        <w:tab/>
        <w:t xml:space="preserve">J. A. Jardini, C. M. V. Tahan, M. R. Gouvea, S. U. Ahn, and F. M. Figueiredo, "Daily load profiles for residential, commercial and industrial low voltage consumers," </w:t>
      </w:r>
      <w:r w:rsidRPr="00FB5275">
        <w:rPr>
          <w:i/>
        </w:rPr>
        <w:t xml:space="preserve">IEEE Transactions on Power Delivery, </w:t>
      </w:r>
      <w:r w:rsidRPr="00FB5275">
        <w:t>vol. 15, no. 1, pp. 375-380, 2000.</w:t>
      </w:r>
      <w:bookmarkEnd w:id="478"/>
    </w:p>
    <w:p w14:paraId="5A7DE7A6" w14:textId="77777777" w:rsidR="00211FC1" w:rsidRPr="00FB5275" w:rsidRDefault="00211FC1" w:rsidP="00404E7F">
      <w:pPr>
        <w:pStyle w:val="EndNoteBibliography"/>
      </w:pPr>
      <w:bookmarkStart w:id="479" w:name="_ENREF_93"/>
      <w:r w:rsidRPr="00FB5275">
        <w:t>[93]</w:t>
      </w:r>
      <w:r w:rsidRPr="00FB5275">
        <w:tab/>
        <w:t xml:space="preserve">R. Tonkoski, D. Turcotte, and T. H. M. E.-. Fouly, "Impact of High PV Penetration on Voltage Profiles in Residential Neighborhoods," </w:t>
      </w:r>
      <w:r w:rsidRPr="00FB5275">
        <w:rPr>
          <w:i/>
        </w:rPr>
        <w:t xml:space="preserve">IEEE Transactions on Sustainable Energy, </w:t>
      </w:r>
      <w:r w:rsidRPr="00FB5275">
        <w:t>vol. 3, no. 3, pp. 518-527, 2012.</w:t>
      </w:r>
      <w:bookmarkEnd w:id="479"/>
    </w:p>
    <w:p w14:paraId="2B2CA838" w14:textId="77777777" w:rsidR="00211FC1" w:rsidRPr="00FB5275" w:rsidRDefault="00211FC1" w:rsidP="00404E7F">
      <w:pPr>
        <w:pStyle w:val="EndNoteBibliography"/>
      </w:pPr>
      <w:bookmarkStart w:id="480" w:name="_ENREF_94"/>
      <w:r w:rsidRPr="00FB5275">
        <w:t>[94]</w:t>
      </w:r>
      <w:r w:rsidRPr="00FB5275">
        <w:tab/>
        <w:t xml:space="preserve">J. V. Paatero and P. D. Lund, "A model for generating household electricity load profiles," </w:t>
      </w:r>
      <w:r w:rsidRPr="00FB5275">
        <w:rPr>
          <w:i/>
        </w:rPr>
        <w:t xml:space="preserve">International Journal of Energy Research, </w:t>
      </w:r>
      <w:r w:rsidRPr="00FB5275">
        <w:t>vol. 30, no. 5, pp. 273-290, 2006.</w:t>
      </w:r>
      <w:bookmarkEnd w:id="480"/>
    </w:p>
    <w:p w14:paraId="6B3E28CF" w14:textId="77777777" w:rsidR="00211FC1" w:rsidRPr="00FB5275" w:rsidRDefault="00211FC1" w:rsidP="00404E7F">
      <w:pPr>
        <w:pStyle w:val="EndNoteBibliography"/>
      </w:pPr>
      <w:bookmarkStart w:id="481" w:name="_ENREF_95"/>
      <w:r w:rsidRPr="00FB5275">
        <w:t>[95]</w:t>
      </w:r>
      <w:r w:rsidRPr="00FB5275">
        <w:tab/>
        <w:t xml:space="preserve">M. Hazami, A. Riahi, F. Mehdaoui, O. Nouicer, and A. Farhat, "Energetic and exergetic performances analysis of a PV/T (photovoltaic thermal) solar system tested and simulated under to Tunisian (North Africa) climatic conditions," </w:t>
      </w:r>
      <w:r w:rsidRPr="00FB5275">
        <w:rPr>
          <w:i/>
        </w:rPr>
        <w:t xml:space="preserve">Energy, </w:t>
      </w:r>
      <w:r w:rsidRPr="00FB5275">
        <w:t>vol. 107, pp. 78-94, 7/15/ 2016.</w:t>
      </w:r>
      <w:bookmarkEnd w:id="481"/>
    </w:p>
    <w:p w14:paraId="4AB07D71" w14:textId="77777777" w:rsidR="00211FC1" w:rsidRPr="00FB5275" w:rsidRDefault="00211FC1" w:rsidP="00404E7F">
      <w:pPr>
        <w:pStyle w:val="EndNoteBibliography"/>
      </w:pPr>
      <w:bookmarkStart w:id="482" w:name="_ENREF_96"/>
      <w:r w:rsidRPr="00FB5275">
        <w:lastRenderedPageBreak/>
        <w:t>[96]</w:t>
      </w:r>
      <w:r w:rsidRPr="00FB5275">
        <w:tab/>
        <w:t xml:space="preserve">S. Edalati, M. Ameri, and M. Iranmanesh, "Comparative performance investigation of mono- and poly-crystalline silicon photovoltaic modules for use in grid-connected photovoltaic systems in dry climates," </w:t>
      </w:r>
      <w:r w:rsidRPr="00FB5275">
        <w:rPr>
          <w:i/>
        </w:rPr>
        <w:t xml:space="preserve">Applied Energy, </w:t>
      </w:r>
      <w:r w:rsidRPr="00FB5275">
        <w:t>vol. 160, pp. 255-265, 12/15/ 2015.</w:t>
      </w:r>
      <w:bookmarkEnd w:id="482"/>
    </w:p>
    <w:p w14:paraId="6FC935C9" w14:textId="77777777" w:rsidR="00211FC1" w:rsidRPr="00FB5275" w:rsidRDefault="00211FC1" w:rsidP="00404E7F">
      <w:pPr>
        <w:pStyle w:val="EndNoteBibliography"/>
      </w:pPr>
      <w:bookmarkStart w:id="483" w:name="_ENREF_97"/>
      <w:r w:rsidRPr="00FB5275">
        <w:t>[97]</w:t>
      </w:r>
      <w:r w:rsidRPr="00FB5275">
        <w:tab/>
        <w:t>Y. Kandatsu, "DC/AC inverter controller for solar cell, including maximum power point tracking function," ed: Google Patents, 1993.</w:t>
      </w:r>
      <w:bookmarkEnd w:id="483"/>
    </w:p>
    <w:p w14:paraId="152142C7" w14:textId="77777777" w:rsidR="00211FC1" w:rsidRPr="00FB5275" w:rsidRDefault="00211FC1" w:rsidP="00404E7F">
      <w:pPr>
        <w:pStyle w:val="EndNoteBibliography"/>
      </w:pPr>
      <w:bookmarkStart w:id="484" w:name="_ENREF_98"/>
      <w:r w:rsidRPr="00FB5275">
        <w:t>[98]</w:t>
      </w:r>
      <w:r w:rsidRPr="00FB5275">
        <w:tab/>
        <w:t xml:space="preserve">A. Zahedi, "Development of an economical model to determine an appropriate feed-in tariff for grid-connected solar PV electricity in all states of Australia," </w:t>
      </w:r>
      <w:r w:rsidRPr="00FB5275">
        <w:rPr>
          <w:i/>
        </w:rPr>
        <w:t xml:space="preserve">Renewable and Sustainable Energy Reviews, </w:t>
      </w:r>
      <w:r w:rsidRPr="00FB5275">
        <w:t>vol. 13, no. 4, pp. 871-878, 5// 2009.</w:t>
      </w:r>
      <w:bookmarkEnd w:id="484"/>
    </w:p>
    <w:p w14:paraId="380B8F5B" w14:textId="77777777" w:rsidR="00211FC1" w:rsidRPr="00FB5275" w:rsidRDefault="00211FC1" w:rsidP="00404E7F">
      <w:pPr>
        <w:pStyle w:val="EndNoteBibliography"/>
      </w:pPr>
      <w:bookmarkStart w:id="485" w:name="_ENREF_99"/>
      <w:r w:rsidRPr="00FB5275">
        <w:t>[99]</w:t>
      </w:r>
      <w:r w:rsidRPr="00FB5275">
        <w:tab/>
        <w:t xml:space="preserve">G. De Feo, M. Forni, F. Petito, and C. Renno, "Life cycle assessment and economic analysis of a low concentrating photovoltaic system," </w:t>
      </w:r>
      <w:r w:rsidRPr="00FB5275">
        <w:rPr>
          <w:i/>
        </w:rPr>
        <w:t xml:space="preserve">Environmental Technology, </w:t>
      </w:r>
      <w:r w:rsidRPr="00FB5275">
        <w:t>vol. 37, no. 19, pp. 2473-2482, 2016/10/01 2016.</w:t>
      </w:r>
      <w:bookmarkEnd w:id="485"/>
    </w:p>
    <w:p w14:paraId="2E875F57" w14:textId="77777777" w:rsidR="00211FC1" w:rsidRPr="00FB5275" w:rsidRDefault="00211FC1" w:rsidP="00404E7F">
      <w:pPr>
        <w:pStyle w:val="EndNoteBibliography"/>
      </w:pPr>
      <w:bookmarkStart w:id="486" w:name="_ENREF_100"/>
      <w:r w:rsidRPr="00FB5275">
        <w:t>[100]</w:t>
      </w:r>
      <w:r w:rsidRPr="00FB5275">
        <w:tab/>
        <w:t xml:space="preserve">B. Andrew, L. Joachim, and N. Anna, "Asia Pacific Super Grid–Solar electricity generation, storage and distribution," </w:t>
      </w:r>
      <w:r w:rsidRPr="00FB5275">
        <w:rPr>
          <w:i/>
        </w:rPr>
        <w:t xml:space="preserve">Green, </w:t>
      </w:r>
      <w:r w:rsidRPr="00FB5275">
        <w:t>vol. 2, no. 4, pp. 189-202, 2012.</w:t>
      </w:r>
      <w:bookmarkEnd w:id="486"/>
    </w:p>
    <w:p w14:paraId="1A6158CF" w14:textId="77777777" w:rsidR="00211FC1" w:rsidRPr="00FB5275" w:rsidRDefault="00211FC1" w:rsidP="00404E7F">
      <w:pPr>
        <w:pStyle w:val="EndNoteBibliography"/>
      </w:pPr>
      <w:bookmarkStart w:id="487" w:name="_ENREF_101"/>
      <w:r w:rsidRPr="00FB5275">
        <w:lastRenderedPageBreak/>
        <w:t>[101]</w:t>
      </w:r>
      <w:r w:rsidRPr="00FB5275">
        <w:tab/>
        <w:t xml:space="preserve">LatLong. (2017, 8/8/17). </w:t>
      </w:r>
      <w:r w:rsidRPr="00FB5275">
        <w:rPr>
          <w:i/>
        </w:rPr>
        <w:t>Latitude and Longitude Finder</w:t>
      </w:r>
      <w:r w:rsidRPr="00FB5275">
        <w:t xml:space="preserve">. Available: </w:t>
      </w:r>
      <w:hyperlink r:id="rId238" w:history="1">
        <w:r w:rsidRPr="00FB5275">
          <w:rPr>
            <w:rStyle w:val="Hyperlink"/>
          </w:rPr>
          <w:t>http://www.latlong.net/</w:t>
        </w:r>
        <w:bookmarkEnd w:id="487"/>
      </w:hyperlink>
    </w:p>
    <w:p w14:paraId="2398CCA0" w14:textId="77777777" w:rsidR="00211FC1" w:rsidRPr="00FB5275" w:rsidRDefault="00211FC1" w:rsidP="00404E7F">
      <w:pPr>
        <w:pStyle w:val="EndNoteBibliography"/>
      </w:pPr>
      <w:bookmarkStart w:id="488" w:name="_ENREF_102"/>
      <w:r w:rsidRPr="00FB5275">
        <w:t>[102]</w:t>
      </w:r>
      <w:r w:rsidRPr="00FB5275">
        <w:tab/>
        <w:t xml:space="preserve">A. Government. (2017, 10/8/17). </w:t>
      </w:r>
      <w:r w:rsidRPr="00FB5275">
        <w:rPr>
          <w:i/>
        </w:rPr>
        <w:t>Energy Sourcing For Domestic Households</w:t>
      </w:r>
      <w:r w:rsidRPr="00FB5275">
        <w:t xml:space="preserve">. Available: </w:t>
      </w:r>
      <w:hyperlink r:id="rId239" w:history="1">
        <w:r w:rsidRPr="00FB5275">
          <w:rPr>
            <w:rStyle w:val="Hyperlink"/>
          </w:rPr>
          <w:t>https://www.energymadeeasy.gov.au/benchmark</w:t>
        </w:r>
        <w:bookmarkEnd w:id="488"/>
      </w:hyperlink>
    </w:p>
    <w:p w14:paraId="37EEDE48" w14:textId="77777777" w:rsidR="00211FC1" w:rsidRPr="00FB5275" w:rsidRDefault="00211FC1" w:rsidP="00404E7F">
      <w:pPr>
        <w:pStyle w:val="EndNoteBibliography"/>
      </w:pPr>
      <w:bookmarkStart w:id="489" w:name="_ENREF_103"/>
      <w:r w:rsidRPr="00FB5275">
        <w:t>[103]</w:t>
      </w:r>
      <w:r w:rsidRPr="00FB5275">
        <w:tab/>
        <w:t xml:space="preserve">NASA. (2017, 3/7/17). </w:t>
      </w:r>
      <w:r w:rsidRPr="00FB5275">
        <w:rPr>
          <w:i/>
        </w:rPr>
        <w:t>Surface meteorology and Solar Energy</w:t>
      </w:r>
      <w:r w:rsidRPr="00FB5275">
        <w:t xml:space="preserve">. Available: </w:t>
      </w:r>
      <w:hyperlink r:id="rId240" w:history="1">
        <w:r w:rsidRPr="00FB5275">
          <w:rPr>
            <w:rStyle w:val="Hyperlink"/>
          </w:rPr>
          <w:t>https://eosweb.larc.nasa.gov/cgi-bin/sse/sse.cgi?skip@larc.nasa.gov</w:t>
        </w:r>
        <w:bookmarkEnd w:id="489"/>
      </w:hyperlink>
    </w:p>
    <w:p w14:paraId="61D246EC" w14:textId="77777777" w:rsidR="00211FC1" w:rsidRPr="00FB5275" w:rsidRDefault="00211FC1" w:rsidP="00404E7F">
      <w:pPr>
        <w:pStyle w:val="EndNoteBibliography"/>
      </w:pPr>
      <w:bookmarkStart w:id="490" w:name="_ENREF_104"/>
      <w:r w:rsidRPr="00FB5275">
        <w:t>[104]</w:t>
      </w:r>
      <w:r w:rsidRPr="00FB5275">
        <w:tab/>
        <w:t xml:space="preserve">MathWorks. (2017, 3/3/17). </w:t>
      </w:r>
      <w:r w:rsidRPr="00FB5275">
        <w:rPr>
          <w:i/>
        </w:rPr>
        <w:t>Matlab Help</w:t>
      </w:r>
      <w:r w:rsidRPr="00FB5275">
        <w:t xml:space="preserve">. Available: </w:t>
      </w:r>
      <w:hyperlink r:id="rId241" w:history="1">
        <w:r w:rsidRPr="00FB5275">
          <w:rPr>
            <w:rStyle w:val="Hyperlink"/>
          </w:rPr>
          <w:t>https://au.mathworks.com/help/matlab/examples/creating-a-user-interface-with-tab-panels.html</w:t>
        </w:r>
        <w:bookmarkEnd w:id="490"/>
      </w:hyperlink>
    </w:p>
    <w:p w14:paraId="5AF7B29C" w14:textId="77777777" w:rsidR="00211FC1" w:rsidRPr="00FB5275" w:rsidRDefault="00211FC1" w:rsidP="00404E7F">
      <w:pPr>
        <w:pStyle w:val="EndNoteBibliography"/>
      </w:pPr>
      <w:bookmarkStart w:id="491" w:name="_ENREF_105"/>
      <w:r w:rsidRPr="00FB5275">
        <w:t>[105]</w:t>
      </w:r>
      <w:r w:rsidRPr="00FB5275">
        <w:tab/>
        <w:t>S. Rodrigues</w:t>
      </w:r>
      <w:r w:rsidRPr="00FB5275">
        <w:rPr>
          <w:i/>
        </w:rPr>
        <w:t xml:space="preserve"> et al.</w:t>
      </w:r>
      <w:r w:rsidRPr="00FB5275">
        <w:t xml:space="preserve">, "Economic feasibility analysis of small scale PV systems in different countries," </w:t>
      </w:r>
      <w:r w:rsidRPr="00FB5275">
        <w:rPr>
          <w:i/>
        </w:rPr>
        <w:t xml:space="preserve">Solar Energy, </w:t>
      </w:r>
      <w:r w:rsidRPr="00FB5275">
        <w:t>vol. 131, pp. 81-95, 6// 2016.</w:t>
      </w:r>
      <w:bookmarkEnd w:id="491"/>
    </w:p>
    <w:p w14:paraId="6B8BF392" w14:textId="77777777" w:rsidR="00211FC1" w:rsidRPr="00FB5275" w:rsidRDefault="00211FC1" w:rsidP="00404E7F">
      <w:pPr>
        <w:pStyle w:val="EndNoteBibliography"/>
      </w:pPr>
      <w:bookmarkStart w:id="492" w:name="_ENREF_106"/>
      <w:r w:rsidRPr="00FB5275">
        <w:t>[106]</w:t>
      </w:r>
      <w:r w:rsidRPr="00FB5275">
        <w:tab/>
        <w:t xml:space="preserve">A. Q. Jakhrani, A. K. Othman, A. R. H. Rigit, S. R. Samo, L. P. Ling, and R. Baini, "Cost estimation of a standalone photovoltaic power system in remote areas of Sarawak, Malaysia," (in English), </w:t>
      </w:r>
      <w:r w:rsidRPr="00FB5275">
        <w:rPr>
          <w:i/>
        </w:rPr>
        <w:t xml:space="preserve">NED University Journal of Research, </w:t>
      </w:r>
      <w:r w:rsidRPr="00FB5275">
        <w:t>Report p. 15+, 2012/01/01 2012.</w:t>
      </w:r>
      <w:bookmarkEnd w:id="492"/>
    </w:p>
    <w:p w14:paraId="730C0D44" w14:textId="77777777" w:rsidR="00211FC1" w:rsidRPr="00FB5275" w:rsidRDefault="00211FC1" w:rsidP="00404E7F">
      <w:pPr>
        <w:pStyle w:val="EndNoteBibliography"/>
      </w:pPr>
      <w:bookmarkStart w:id="493" w:name="_ENREF_107"/>
      <w:r w:rsidRPr="00FB5275">
        <w:lastRenderedPageBreak/>
        <w:t>[107]</w:t>
      </w:r>
      <w:r w:rsidRPr="00FB5275">
        <w:tab/>
        <w:t xml:space="preserve">A. Q. Jakhrani, A. R. H. Rigit, A. K. Othman, S. R. Samo, and S. A. Kamboh, "Life cycle cost analysis of a standalone PV system," in </w:t>
      </w:r>
      <w:r w:rsidRPr="00FB5275">
        <w:rPr>
          <w:i/>
        </w:rPr>
        <w:t>2012 International Conference on Green and Ubiquitous Technology</w:t>
      </w:r>
      <w:r w:rsidRPr="00FB5275">
        <w:t>, 2012, pp. 82-85.</w:t>
      </w:r>
      <w:bookmarkEnd w:id="493"/>
    </w:p>
    <w:p w14:paraId="3065D2D4" w14:textId="77777777" w:rsidR="00211FC1" w:rsidRPr="00FB5275" w:rsidRDefault="00211FC1" w:rsidP="00404E7F">
      <w:pPr>
        <w:pStyle w:val="EndNoteBibliography"/>
      </w:pPr>
      <w:bookmarkStart w:id="494" w:name="_ENREF_108"/>
      <w:r w:rsidRPr="00FB5275">
        <w:t>[108]</w:t>
      </w:r>
      <w:r w:rsidRPr="00FB5275">
        <w:tab/>
        <w:t>A. Zahedi, "Developing a Method to Accurately Estimate the Electricity Cost of Grid-Connected Solar PV in Doha."</w:t>
      </w:r>
      <w:bookmarkEnd w:id="494"/>
    </w:p>
    <w:p w14:paraId="4D55E2DC" w14:textId="77777777" w:rsidR="00211FC1" w:rsidRPr="00FB5275" w:rsidRDefault="00211FC1" w:rsidP="00404E7F">
      <w:pPr>
        <w:pStyle w:val="EndNoteBibliography"/>
      </w:pPr>
      <w:bookmarkStart w:id="495" w:name="_ENREF_109"/>
      <w:r w:rsidRPr="00FB5275">
        <w:t>[109]</w:t>
      </w:r>
      <w:r w:rsidRPr="00FB5275">
        <w:tab/>
        <w:t xml:space="preserve">J. C. Hartman and I. C. Schafrick, "THE RELEVANT INTERNAL RATE OF RETURN," </w:t>
      </w:r>
      <w:r w:rsidRPr="00FB5275">
        <w:rPr>
          <w:i/>
        </w:rPr>
        <w:t xml:space="preserve">The Engineering Economist, </w:t>
      </w:r>
      <w:r w:rsidRPr="00FB5275">
        <w:t>vol. 49, no. 2, pp. 139-158, 2004/01/01 2004.</w:t>
      </w:r>
      <w:bookmarkEnd w:id="495"/>
    </w:p>
    <w:p w14:paraId="72ECF593" w14:textId="77777777" w:rsidR="00211FC1" w:rsidRPr="00FB5275" w:rsidRDefault="00211FC1" w:rsidP="00211FC1">
      <w:pPr>
        <w:pStyle w:val="Heading1"/>
        <w:numPr>
          <w:ilvl w:val="0"/>
          <w:numId w:val="0"/>
        </w:numPr>
        <w:ind w:left="284"/>
      </w:pPr>
      <w:r w:rsidRPr="00FB5275">
        <w:lastRenderedPageBreak/>
        <w:fldChar w:fldCharType="end"/>
      </w:r>
      <w:bookmarkStart w:id="496" w:name="_Toc494568074"/>
      <w:r w:rsidRPr="00FB5275">
        <w:t>APPENDICES</w:t>
      </w:r>
      <w:bookmarkEnd w:id="496"/>
    </w:p>
    <w:p w14:paraId="0795F893" w14:textId="77777777" w:rsidR="00211FC1" w:rsidRPr="00FB5275" w:rsidRDefault="00211FC1" w:rsidP="00404E7F">
      <w:pPr>
        <w:pStyle w:val="TableofFigures"/>
        <w:rPr>
          <w:rFonts w:asciiTheme="minorHAnsi" w:eastAsiaTheme="minorEastAsia" w:hAnsiTheme="minorHAnsi" w:cstheme="minorBidi"/>
          <w:sz w:val="22"/>
          <w:szCs w:val="22"/>
          <w:lang w:eastAsia="zh-CN"/>
        </w:rPr>
      </w:pPr>
      <w:r w:rsidRPr="00FB5275">
        <w:fldChar w:fldCharType="begin"/>
      </w:r>
      <w:r w:rsidRPr="00FB5275">
        <w:instrText xml:space="preserve"> TOC \h \z \t "Appendix Heading 1" \c </w:instrText>
      </w:r>
      <w:r w:rsidRPr="00FB5275">
        <w:fldChar w:fldCharType="separate"/>
      </w:r>
      <w:hyperlink w:anchor="_Toc494553884" w:history="1">
        <w:r w:rsidRPr="00FB5275">
          <w:rPr>
            <w:rStyle w:val="Hyperlink"/>
          </w:rPr>
          <w:t>Appendix A – Progress Gantt Chart</w:t>
        </w:r>
        <w:r w:rsidRPr="00FB5275">
          <w:rPr>
            <w:webHidden/>
          </w:rPr>
          <w:tab/>
        </w:r>
        <w:r w:rsidRPr="00FB5275">
          <w:rPr>
            <w:webHidden/>
          </w:rPr>
          <w:fldChar w:fldCharType="begin"/>
        </w:r>
        <w:r w:rsidRPr="00FB5275">
          <w:rPr>
            <w:webHidden/>
          </w:rPr>
          <w:instrText xml:space="preserve"> PAGEREF _Toc494553884 \h </w:instrText>
        </w:r>
        <w:r w:rsidRPr="00FB5275">
          <w:rPr>
            <w:webHidden/>
          </w:rPr>
        </w:r>
        <w:r w:rsidRPr="00FB5275">
          <w:rPr>
            <w:webHidden/>
          </w:rPr>
          <w:fldChar w:fldCharType="separate"/>
        </w:r>
        <w:r w:rsidRPr="00FB5275">
          <w:rPr>
            <w:webHidden/>
          </w:rPr>
          <w:t>88</w:t>
        </w:r>
        <w:r w:rsidRPr="00FB5275">
          <w:rPr>
            <w:webHidden/>
          </w:rPr>
          <w:fldChar w:fldCharType="end"/>
        </w:r>
      </w:hyperlink>
    </w:p>
    <w:p w14:paraId="1F6DCFB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5" w:history="1">
        <w:r w:rsidRPr="00FB5275">
          <w:rPr>
            <w:rStyle w:val="Hyperlink"/>
          </w:rPr>
          <w:t>Appendix B – Risk Assessment</w:t>
        </w:r>
        <w:r w:rsidRPr="00FB5275">
          <w:rPr>
            <w:webHidden/>
          </w:rPr>
          <w:tab/>
        </w:r>
        <w:r w:rsidRPr="00FB5275">
          <w:rPr>
            <w:webHidden/>
          </w:rPr>
          <w:fldChar w:fldCharType="begin"/>
        </w:r>
        <w:r w:rsidRPr="00FB5275">
          <w:rPr>
            <w:webHidden/>
          </w:rPr>
          <w:instrText xml:space="preserve"> PAGEREF _Toc494553885 \h </w:instrText>
        </w:r>
        <w:r w:rsidRPr="00FB5275">
          <w:rPr>
            <w:webHidden/>
          </w:rPr>
        </w:r>
        <w:r w:rsidRPr="00FB5275">
          <w:rPr>
            <w:webHidden/>
          </w:rPr>
          <w:fldChar w:fldCharType="separate"/>
        </w:r>
        <w:r w:rsidRPr="00FB5275">
          <w:rPr>
            <w:webHidden/>
          </w:rPr>
          <w:t>89</w:t>
        </w:r>
        <w:r w:rsidRPr="00FB5275">
          <w:rPr>
            <w:webHidden/>
          </w:rPr>
          <w:fldChar w:fldCharType="end"/>
        </w:r>
      </w:hyperlink>
    </w:p>
    <w:p w14:paraId="52C718D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6" w:history="1">
        <w:r w:rsidRPr="00FB5275">
          <w:rPr>
            <w:rStyle w:val="Hyperlink"/>
          </w:rPr>
          <w:t>Appendix C – Risk Assessment (Approval)</w:t>
        </w:r>
        <w:r w:rsidRPr="00FB5275">
          <w:rPr>
            <w:webHidden/>
          </w:rPr>
          <w:tab/>
        </w:r>
        <w:r w:rsidRPr="00FB5275">
          <w:rPr>
            <w:webHidden/>
          </w:rPr>
          <w:fldChar w:fldCharType="begin"/>
        </w:r>
        <w:r w:rsidRPr="00FB5275">
          <w:rPr>
            <w:webHidden/>
          </w:rPr>
          <w:instrText xml:space="preserve"> PAGEREF _Toc494553886 \h </w:instrText>
        </w:r>
        <w:r w:rsidRPr="00FB5275">
          <w:rPr>
            <w:webHidden/>
          </w:rPr>
        </w:r>
        <w:r w:rsidRPr="00FB5275">
          <w:rPr>
            <w:webHidden/>
          </w:rPr>
          <w:fldChar w:fldCharType="separate"/>
        </w:r>
        <w:r w:rsidRPr="00FB5275">
          <w:rPr>
            <w:webHidden/>
          </w:rPr>
          <w:t>90</w:t>
        </w:r>
        <w:r w:rsidRPr="00FB5275">
          <w:rPr>
            <w:webHidden/>
          </w:rPr>
          <w:fldChar w:fldCharType="end"/>
        </w:r>
      </w:hyperlink>
    </w:p>
    <w:p w14:paraId="3B10DD20"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7" w:history="1">
        <w:r w:rsidRPr="00FB5275">
          <w:rPr>
            <w:rStyle w:val="Hyperlink"/>
          </w:rPr>
          <w:t>Appendix D – Program Overview</w:t>
        </w:r>
        <w:r w:rsidRPr="00FB5275">
          <w:rPr>
            <w:webHidden/>
          </w:rPr>
          <w:tab/>
        </w:r>
        <w:r w:rsidRPr="00FB5275">
          <w:rPr>
            <w:webHidden/>
          </w:rPr>
          <w:fldChar w:fldCharType="begin"/>
        </w:r>
        <w:r w:rsidRPr="00FB5275">
          <w:rPr>
            <w:webHidden/>
          </w:rPr>
          <w:instrText xml:space="preserve"> PAGEREF _Toc494553887 \h </w:instrText>
        </w:r>
        <w:r w:rsidRPr="00FB5275">
          <w:rPr>
            <w:webHidden/>
          </w:rPr>
        </w:r>
        <w:r w:rsidRPr="00FB5275">
          <w:rPr>
            <w:webHidden/>
          </w:rPr>
          <w:fldChar w:fldCharType="separate"/>
        </w:r>
        <w:r w:rsidRPr="00FB5275">
          <w:rPr>
            <w:webHidden/>
          </w:rPr>
          <w:t>91</w:t>
        </w:r>
        <w:r w:rsidRPr="00FB5275">
          <w:rPr>
            <w:webHidden/>
          </w:rPr>
          <w:fldChar w:fldCharType="end"/>
        </w:r>
      </w:hyperlink>
    </w:p>
    <w:p w14:paraId="10FFF97B"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8" w:history="1">
        <w:r w:rsidRPr="00FB5275">
          <w:rPr>
            <w:rStyle w:val="Hyperlink"/>
          </w:rPr>
          <w:t>Appendix E – Typical installation Wiring of Inverter</w:t>
        </w:r>
        <w:r w:rsidRPr="00FB5275">
          <w:rPr>
            <w:webHidden/>
          </w:rPr>
          <w:tab/>
        </w:r>
        <w:r w:rsidRPr="00FB5275">
          <w:rPr>
            <w:webHidden/>
          </w:rPr>
          <w:fldChar w:fldCharType="begin"/>
        </w:r>
        <w:r w:rsidRPr="00FB5275">
          <w:rPr>
            <w:webHidden/>
          </w:rPr>
          <w:instrText xml:space="preserve"> PAGEREF _Toc494553888 \h </w:instrText>
        </w:r>
        <w:r w:rsidRPr="00FB5275">
          <w:rPr>
            <w:webHidden/>
          </w:rPr>
        </w:r>
        <w:r w:rsidRPr="00FB5275">
          <w:rPr>
            <w:webHidden/>
          </w:rPr>
          <w:fldChar w:fldCharType="separate"/>
        </w:r>
        <w:r w:rsidRPr="00FB5275">
          <w:rPr>
            <w:webHidden/>
          </w:rPr>
          <w:t>92</w:t>
        </w:r>
        <w:r w:rsidRPr="00FB5275">
          <w:rPr>
            <w:webHidden/>
          </w:rPr>
          <w:fldChar w:fldCharType="end"/>
        </w:r>
      </w:hyperlink>
    </w:p>
    <w:p w14:paraId="4712A9E4"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89" w:history="1">
        <w:r w:rsidRPr="00FB5275">
          <w:rPr>
            <w:rStyle w:val="Hyperlink"/>
          </w:rPr>
          <w:t>Appendix F – Project Code &amp; Title</w:t>
        </w:r>
        <w:r w:rsidRPr="00FB5275">
          <w:rPr>
            <w:webHidden/>
          </w:rPr>
          <w:tab/>
        </w:r>
        <w:r w:rsidRPr="00FB5275">
          <w:rPr>
            <w:webHidden/>
          </w:rPr>
          <w:fldChar w:fldCharType="begin"/>
        </w:r>
        <w:r w:rsidRPr="00FB5275">
          <w:rPr>
            <w:webHidden/>
          </w:rPr>
          <w:instrText xml:space="preserve"> PAGEREF _Toc494553889 \h </w:instrText>
        </w:r>
        <w:r w:rsidRPr="00FB5275">
          <w:rPr>
            <w:webHidden/>
          </w:rPr>
        </w:r>
        <w:r w:rsidRPr="00FB5275">
          <w:rPr>
            <w:webHidden/>
          </w:rPr>
          <w:fldChar w:fldCharType="separate"/>
        </w:r>
        <w:r w:rsidRPr="00FB5275">
          <w:rPr>
            <w:webHidden/>
          </w:rPr>
          <w:t>93</w:t>
        </w:r>
        <w:r w:rsidRPr="00FB5275">
          <w:rPr>
            <w:webHidden/>
          </w:rPr>
          <w:fldChar w:fldCharType="end"/>
        </w:r>
      </w:hyperlink>
    </w:p>
    <w:p w14:paraId="320C713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90" w:history="1">
        <w:r w:rsidRPr="00FB5275">
          <w:rPr>
            <w:rStyle w:val="Hyperlink"/>
          </w:rPr>
          <w:t>Appendix 7 – NASA Peak Sun Hour Data</w:t>
        </w:r>
        <w:r w:rsidRPr="00FB5275">
          <w:rPr>
            <w:webHidden/>
          </w:rPr>
          <w:tab/>
        </w:r>
        <w:r w:rsidRPr="00FB5275">
          <w:rPr>
            <w:webHidden/>
          </w:rPr>
          <w:fldChar w:fldCharType="begin"/>
        </w:r>
        <w:r w:rsidRPr="00FB5275">
          <w:rPr>
            <w:webHidden/>
          </w:rPr>
          <w:instrText xml:space="preserve"> PAGEREF _Toc494553890 \h </w:instrText>
        </w:r>
        <w:r w:rsidRPr="00FB5275">
          <w:rPr>
            <w:webHidden/>
          </w:rPr>
        </w:r>
        <w:r w:rsidRPr="00FB5275">
          <w:rPr>
            <w:webHidden/>
          </w:rPr>
          <w:fldChar w:fldCharType="separate"/>
        </w:r>
        <w:r w:rsidRPr="00FB5275">
          <w:rPr>
            <w:webHidden/>
          </w:rPr>
          <w:t>94</w:t>
        </w:r>
        <w:r w:rsidRPr="00FB5275">
          <w:rPr>
            <w:webHidden/>
          </w:rPr>
          <w:fldChar w:fldCharType="end"/>
        </w:r>
      </w:hyperlink>
    </w:p>
    <w:p w14:paraId="2260E9BC"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91" w:history="1">
        <w:r w:rsidRPr="00FB5275">
          <w:rPr>
            <w:rStyle w:val="Hyperlink"/>
          </w:rPr>
          <w:t>Appendix 8 – Aus Gov Energy Consumption Data</w:t>
        </w:r>
        <w:r w:rsidRPr="00FB5275">
          <w:rPr>
            <w:webHidden/>
          </w:rPr>
          <w:tab/>
        </w:r>
        <w:r w:rsidRPr="00FB5275">
          <w:rPr>
            <w:webHidden/>
          </w:rPr>
          <w:fldChar w:fldCharType="begin"/>
        </w:r>
        <w:r w:rsidRPr="00FB5275">
          <w:rPr>
            <w:webHidden/>
          </w:rPr>
          <w:instrText xml:space="preserve"> PAGEREF _Toc494553891 \h </w:instrText>
        </w:r>
        <w:r w:rsidRPr="00FB5275">
          <w:rPr>
            <w:webHidden/>
          </w:rPr>
        </w:r>
        <w:r w:rsidRPr="00FB5275">
          <w:rPr>
            <w:webHidden/>
          </w:rPr>
          <w:fldChar w:fldCharType="separate"/>
        </w:r>
        <w:r w:rsidRPr="00FB5275">
          <w:rPr>
            <w:webHidden/>
          </w:rPr>
          <w:t>96</w:t>
        </w:r>
        <w:r w:rsidRPr="00FB5275">
          <w:rPr>
            <w:webHidden/>
          </w:rPr>
          <w:fldChar w:fldCharType="end"/>
        </w:r>
      </w:hyperlink>
    </w:p>
    <w:p w14:paraId="7AF38A17" w14:textId="77777777" w:rsidR="00211FC1" w:rsidRPr="00FB5275" w:rsidRDefault="00211FC1" w:rsidP="00404E7F">
      <w:pPr>
        <w:pStyle w:val="TableofFigures"/>
        <w:rPr>
          <w:rFonts w:asciiTheme="minorHAnsi" w:eastAsiaTheme="minorEastAsia" w:hAnsiTheme="minorHAnsi" w:cstheme="minorBidi"/>
          <w:sz w:val="22"/>
          <w:szCs w:val="22"/>
          <w:lang w:eastAsia="zh-CN"/>
        </w:rPr>
      </w:pPr>
      <w:hyperlink w:anchor="_Toc494553892" w:history="1">
        <w:r w:rsidRPr="00FB5275">
          <w:rPr>
            <w:rStyle w:val="Hyperlink"/>
          </w:rPr>
          <w:t>Appendix 9 – MATLAB Source Code</w:t>
        </w:r>
        <w:r w:rsidRPr="00FB5275">
          <w:rPr>
            <w:webHidden/>
          </w:rPr>
          <w:tab/>
        </w:r>
        <w:r w:rsidRPr="00FB5275">
          <w:rPr>
            <w:webHidden/>
          </w:rPr>
          <w:fldChar w:fldCharType="begin"/>
        </w:r>
        <w:r w:rsidRPr="00FB5275">
          <w:rPr>
            <w:webHidden/>
          </w:rPr>
          <w:instrText xml:space="preserve"> PAGEREF _Toc494553892 \h </w:instrText>
        </w:r>
        <w:r w:rsidRPr="00FB5275">
          <w:rPr>
            <w:webHidden/>
          </w:rPr>
        </w:r>
        <w:r w:rsidRPr="00FB5275">
          <w:rPr>
            <w:webHidden/>
          </w:rPr>
          <w:fldChar w:fldCharType="separate"/>
        </w:r>
        <w:r w:rsidRPr="00FB5275">
          <w:rPr>
            <w:webHidden/>
          </w:rPr>
          <w:t>99</w:t>
        </w:r>
        <w:r w:rsidRPr="00FB5275">
          <w:rPr>
            <w:webHidden/>
          </w:rPr>
          <w:fldChar w:fldCharType="end"/>
        </w:r>
      </w:hyperlink>
    </w:p>
    <w:p w14:paraId="6C05886B" w14:textId="77777777" w:rsidR="00211FC1" w:rsidRPr="00FB5275" w:rsidRDefault="00211FC1" w:rsidP="00404E7F">
      <w:r w:rsidRPr="00FB5275">
        <w:fldChar w:fldCharType="end"/>
      </w:r>
    </w:p>
    <w:p w14:paraId="2B4F58A6" w14:textId="77777777" w:rsidR="00211FC1" w:rsidRPr="00FB5275" w:rsidRDefault="00211FC1" w:rsidP="00211FC1">
      <w:pPr>
        <w:pStyle w:val="AppendixHeading1"/>
        <w:rPr>
          <w:lang w:val="en-AU"/>
        </w:rPr>
      </w:pPr>
      <w:bookmarkStart w:id="497" w:name="_Toc494553875"/>
      <w:bookmarkStart w:id="498" w:name="_Toc494553884"/>
      <w:bookmarkStart w:id="499" w:name="_Toc494568075"/>
      <w:r w:rsidRPr="00FB5275">
        <w:rPr>
          <w:lang w:val="en-AU"/>
        </w:rPr>
        <w:lastRenderedPageBreak/>
        <w:drawing>
          <wp:anchor distT="0" distB="0" distL="114300" distR="114300" simplePos="0" relativeHeight="251616256" behindDoc="0" locked="0" layoutInCell="1" allowOverlap="1" wp14:anchorId="18F6E3CA" wp14:editId="528D7F98">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 xml:space="preserve">Appendix </w:t>
      </w:r>
      <w:bookmarkEnd w:id="384"/>
      <w:bookmarkEnd w:id="385"/>
      <w:r w:rsidRPr="00FB5275">
        <w:rPr>
          <w:lang w:val="en-AU"/>
        </w:rPr>
        <w:t>A – Progress Gantt Chart</w:t>
      </w:r>
      <w:bookmarkEnd w:id="497"/>
      <w:bookmarkEnd w:id="498"/>
      <w:bookmarkEnd w:id="499"/>
    </w:p>
    <w:p w14:paraId="1E08A1D0" w14:textId="77777777" w:rsidR="00211FC1" w:rsidRPr="00FB5275" w:rsidRDefault="00211FC1" w:rsidP="00211FC1">
      <w:pPr>
        <w:pStyle w:val="AppendixHeading1"/>
        <w:rPr>
          <w:lang w:val="en-AU"/>
        </w:rPr>
      </w:pPr>
      <w:bookmarkStart w:id="500" w:name="_Toc494553876"/>
      <w:bookmarkStart w:id="501" w:name="_Toc494553885"/>
      <w:bookmarkStart w:id="502" w:name="_Toc494568076"/>
      <w:r w:rsidRPr="00FB5275">
        <w:rPr>
          <w:lang w:val="en-AU"/>
        </w:rPr>
        <w:lastRenderedPageBreak/>
        <w:drawing>
          <wp:anchor distT="0" distB="0" distL="114300" distR="114300" simplePos="0" relativeHeight="251621376" behindDoc="0" locked="0" layoutInCell="1" allowOverlap="1" wp14:anchorId="1964C170" wp14:editId="495DA9A6">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Appendix B – Risk Assessment</w:t>
      </w:r>
      <w:bookmarkEnd w:id="500"/>
      <w:bookmarkEnd w:id="501"/>
      <w:bookmarkEnd w:id="502"/>
    </w:p>
    <w:p w14:paraId="4C34634E" w14:textId="77777777" w:rsidR="00211FC1" w:rsidRPr="00FB5275" w:rsidRDefault="00211FC1" w:rsidP="00211FC1">
      <w:pPr>
        <w:pStyle w:val="AppendixHeading1"/>
        <w:rPr>
          <w:lang w:val="en-AU"/>
        </w:rPr>
      </w:pPr>
      <w:bookmarkStart w:id="503" w:name="_Toc494553877"/>
      <w:bookmarkStart w:id="504" w:name="_Toc494553886"/>
      <w:bookmarkStart w:id="505" w:name="_Toc494568077"/>
      <w:r w:rsidRPr="00FB5275">
        <w:rPr>
          <w:lang w:val="en-AU"/>
        </w:rPr>
        <w:lastRenderedPageBreak/>
        <w:drawing>
          <wp:anchor distT="0" distB="0" distL="114300" distR="114300" simplePos="0" relativeHeight="251693056" behindDoc="0" locked="0" layoutInCell="1" allowOverlap="1" wp14:anchorId="2942157B" wp14:editId="673ED0CB">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Appendix C – Risk Assessment (Approval)</w:t>
      </w:r>
      <w:bookmarkEnd w:id="503"/>
      <w:bookmarkEnd w:id="504"/>
      <w:bookmarkEnd w:id="505"/>
    </w:p>
    <w:p w14:paraId="10D290C3" w14:textId="77777777" w:rsidR="00211FC1" w:rsidRPr="00FB5275" w:rsidRDefault="00211FC1" w:rsidP="00211FC1">
      <w:pPr>
        <w:pStyle w:val="AppendixHeading1"/>
        <w:rPr>
          <w:lang w:val="en-AU"/>
        </w:rPr>
      </w:pPr>
      <w:bookmarkStart w:id="506" w:name="_Toc494553878"/>
      <w:bookmarkStart w:id="507" w:name="_Toc494553887"/>
      <w:bookmarkStart w:id="508" w:name="_Toc494568078"/>
      <w:r w:rsidRPr="00FB5275">
        <w:rPr>
          <w:lang w:val="en-AU"/>
        </w:rPr>
        <w:lastRenderedPageBreak/>
        <w:drawing>
          <wp:anchor distT="0" distB="0" distL="114300" distR="114300" simplePos="0" relativeHeight="251636736" behindDoc="0" locked="0" layoutInCell="1" allowOverlap="1" wp14:anchorId="6FDCF607" wp14:editId="0AD7552B">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rPr>
          <w:lang w:val="en-AU"/>
        </w:rPr>
        <w:t>Appendix D – Program Overview</w:t>
      </w:r>
      <w:bookmarkEnd w:id="506"/>
      <w:bookmarkEnd w:id="507"/>
      <w:bookmarkEnd w:id="508"/>
    </w:p>
    <w:p w14:paraId="7908521E" w14:textId="77777777" w:rsidR="00211FC1" w:rsidRPr="00FB5275" w:rsidRDefault="00211FC1" w:rsidP="00211FC1">
      <w:pPr>
        <w:pStyle w:val="AppendixHeading1"/>
        <w:rPr>
          <w:lang w:val="en-AU"/>
        </w:rPr>
      </w:pPr>
      <w:bookmarkStart w:id="509" w:name="_Toc494553879"/>
      <w:bookmarkStart w:id="510" w:name="_Toc494553888"/>
      <w:bookmarkStart w:id="511" w:name="_Toc494568079"/>
      <w:r w:rsidRPr="00FB5275">
        <w:rPr>
          <w:lang w:val="en-AU"/>
        </w:rPr>
        <w:lastRenderedPageBreak/>
        <w:t>Appendix E – Typical Installation Wiring of Inverter</w:t>
      </w:r>
      <w:bookmarkEnd w:id="509"/>
      <w:bookmarkEnd w:id="510"/>
      <w:bookmarkEnd w:id="511"/>
    </w:p>
    <w:p w14:paraId="4F433B77" w14:textId="77777777" w:rsidR="00211FC1" w:rsidRPr="00FB5275" w:rsidRDefault="00211FC1" w:rsidP="00404E7F">
      <w:r w:rsidRPr="00FB5275">
        <w:drawing>
          <wp:anchor distT="0" distB="0" distL="114300" distR="114300" simplePos="0" relativeHeight="251681792" behindDoc="0" locked="0" layoutInCell="1" allowOverlap="1" wp14:anchorId="01EB1862" wp14:editId="33131F33">
            <wp:simplePos x="0" y="0"/>
            <wp:positionH relativeFrom="column">
              <wp:posOffset>-1096010</wp:posOffset>
            </wp:positionH>
            <wp:positionV relativeFrom="paragraph">
              <wp:posOffset>142049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4D13BA" w14:textId="77777777" w:rsidR="00211FC1" w:rsidRPr="00FB5275" w:rsidRDefault="00211FC1" w:rsidP="00211FC1">
      <w:pPr>
        <w:pStyle w:val="AppendixHeading1"/>
        <w:rPr>
          <w:lang w:val="en-AU"/>
        </w:rPr>
      </w:pPr>
      <w:bookmarkStart w:id="512" w:name="_Toc494553880"/>
      <w:bookmarkStart w:id="513" w:name="_Toc494553889"/>
      <w:bookmarkStart w:id="514" w:name="_Toc494568080"/>
      <w:r w:rsidRPr="00FB5275">
        <w:rPr>
          <w:lang w:val="en-AU"/>
        </w:rPr>
        <w:lastRenderedPageBreak/>
        <w:t>Appendix F – Project Code &amp; Title</w:t>
      </w:r>
      <w:bookmarkEnd w:id="512"/>
      <w:bookmarkEnd w:id="513"/>
      <w:bookmarkEnd w:id="514"/>
    </w:p>
    <w:p w14:paraId="64FABC0E" w14:textId="77777777" w:rsidR="00211FC1" w:rsidRPr="00FB5275" w:rsidRDefault="00211FC1" w:rsidP="00404E7F">
      <w:r w:rsidRPr="00FB5275">
        <w:drawing>
          <wp:anchor distT="0" distB="0" distL="114300" distR="114300" simplePos="0" relativeHeight="251679744" behindDoc="0" locked="0" layoutInCell="1" allowOverlap="1" wp14:anchorId="7FA0B8D3" wp14:editId="53DF6A91">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77777777" w:rsidR="00211FC1" w:rsidRPr="00FB5275" w:rsidRDefault="00211FC1" w:rsidP="00211FC1">
      <w:pPr>
        <w:pStyle w:val="AppendixHeading1"/>
        <w:rPr>
          <w:lang w:val="en-AU"/>
        </w:rPr>
      </w:pPr>
      <w:bookmarkStart w:id="515" w:name="_Toc494553881"/>
      <w:bookmarkStart w:id="516" w:name="_Toc494553890"/>
      <w:bookmarkStart w:id="517" w:name="_Toc494568081"/>
      <w:r w:rsidRPr="00FB5275">
        <w:rPr>
          <w:lang w:val="en-AU"/>
        </w:rPr>
        <w:lastRenderedPageBreak/>
        <w:t>Appendix G – NASA Peak Sun Hour Data</w:t>
      </w:r>
      <w:bookmarkEnd w:id="515"/>
      <w:bookmarkEnd w:id="516"/>
      <w:bookmarkEnd w:id="517"/>
    </w:p>
    <w:p w14:paraId="55DFA5F8" w14:textId="77777777" w:rsidR="00211FC1" w:rsidRPr="00FB5275" w:rsidRDefault="00211FC1" w:rsidP="00404E7F"/>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211FC1" w:rsidRPr="00FB5275" w14:paraId="63F19980" w14:textId="77777777" w:rsidTr="00404E7F">
        <w:trPr>
          <w:cantSplit/>
          <w:trHeight w:val="292"/>
        </w:trPr>
        <w:tc>
          <w:tcPr>
            <w:tcW w:w="1240" w:type="dxa"/>
            <w:noWrap/>
            <w:vAlign w:val="bottom"/>
            <w:hideMark/>
          </w:tcPr>
          <w:p w14:paraId="7FEF0078" w14:textId="77777777" w:rsidR="00211FC1" w:rsidRPr="00FB5275" w:rsidRDefault="00211FC1" w:rsidP="00404E7F">
            <w:pPr>
              <w:rPr>
                <w:bCs/>
                <w:lang w:eastAsia="zh-CN"/>
              </w:rPr>
            </w:pPr>
            <w:bookmarkStart w:id="518" w:name="_GoBack"/>
            <w:r w:rsidRPr="00FB5275">
              <w:rPr>
                <w:lang w:eastAsia="zh-CN"/>
              </w:rPr>
              <w:t>Townsville</w:t>
            </w:r>
          </w:p>
        </w:tc>
        <w:tc>
          <w:tcPr>
            <w:tcW w:w="742" w:type="dxa"/>
            <w:vAlign w:val="center"/>
            <w:hideMark/>
          </w:tcPr>
          <w:p w14:paraId="0EF20996"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76667B0F" w14:textId="77777777" w:rsidR="00211FC1" w:rsidRPr="00FB5275" w:rsidRDefault="00211FC1" w:rsidP="00404E7F">
            <w:pPr>
              <w:rPr>
                <w:lang w:eastAsia="zh-CN"/>
              </w:rPr>
            </w:pPr>
            <w:r w:rsidRPr="00FB5275">
              <w:rPr>
                <w:lang w:eastAsia="zh-CN"/>
              </w:rPr>
              <w:t>0</w:t>
            </w:r>
          </w:p>
        </w:tc>
        <w:tc>
          <w:tcPr>
            <w:tcW w:w="638" w:type="dxa"/>
            <w:noWrap/>
            <w:vAlign w:val="center"/>
            <w:hideMark/>
          </w:tcPr>
          <w:p w14:paraId="548BD7CC" w14:textId="77777777" w:rsidR="00211FC1" w:rsidRPr="00FB5275" w:rsidRDefault="00211FC1" w:rsidP="00404E7F">
            <w:pPr>
              <w:rPr>
                <w:bCs/>
                <w:lang w:eastAsia="zh-CN"/>
              </w:rPr>
            </w:pPr>
            <w:r w:rsidRPr="00FB5275">
              <w:rPr>
                <w:lang w:eastAsia="zh-CN"/>
              </w:rPr>
              <w:t>6.35</w:t>
            </w:r>
          </w:p>
        </w:tc>
        <w:tc>
          <w:tcPr>
            <w:tcW w:w="638" w:type="dxa"/>
            <w:noWrap/>
            <w:vAlign w:val="center"/>
            <w:hideMark/>
          </w:tcPr>
          <w:p w14:paraId="13E295F0" w14:textId="77777777" w:rsidR="00211FC1" w:rsidRPr="00FB5275" w:rsidRDefault="00211FC1" w:rsidP="00404E7F">
            <w:pPr>
              <w:rPr>
                <w:bCs/>
                <w:lang w:eastAsia="zh-CN"/>
              </w:rPr>
            </w:pPr>
            <w:r w:rsidRPr="00FB5275">
              <w:rPr>
                <w:lang w:eastAsia="zh-CN"/>
              </w:rPr>
              <w:t>5.56</w:t>
            </w:r>
          </w:p>
        </w:tc>
        <w:tc>
          <w:tcPr>
            <w:tcW w:w="638" w:type="dxa"/>
            <w:noWrap/>
            <w:vAlign w:val="center"/>
            <w:hideMark/>
          </w:tcPr>
          <w:p w14:paraId="769ED015" w14:textId="77777777" w:rsidR="00211FC1" w:rsidRPr="00FB5275" w:rsidRDefault="00211FC1" w:rsidP="00404E7F">
            <w:pPr>
              <w:rPr>
                <w:bCs/>
                <w:lang w:eastAsia="zh-CN"/>
              </w:rPr>
            </w:pPr>
            <w:r w:rsidRPr="00FB5275">
              <w:rPr>
                <w:lang w:eastAsia="zh-CN"/>
              </w:rPr>
              <w:t>5.56</w:t>
            </w:r>
          </w:p>
        </w:tc>
        <w:tc>
          <w:tcPr>
            <w:tcW w:w="638" w:type="dxa"/>
            <w:noWrap/>
            <w:vAlign w:val="center"/>
            <w:hideMark/>
          </w:tcPr>
          <w:p w14:paraId="45A1A2CD" w14:textId="77777777" w:rsidR="00211FC1" w:rsidRPr="00FB5275" w:rsidRDefault="00211FC1" w:rsidP="00404E7F">
            <w:pPr>
              <w:rPr>
                <w:bCs/>
                <w:lang w:eastAsia="zh-CN"/>
              </w:rPr>
            </w:pPr>
            <w:r w:rsidRPr="00FB5275">
              <w:rPr>
                <w:lang w:eastAsia="zh-CN"/>
              </w:rPr>
              <w:t>4.79</w:t>
            </w:r>
          </w:p>
        </w:tc>
        <w:tc>
          <w:tcPr>
            <w:tcW w:w="638" w:type="dxa"/>
            <w:noWrap/>
            <w:vAlign w:val="center"/>
            <w:hideMark/>
          </w:tcPr>
          <w:p w14:paraId="64EF5EF9" w14:textId="77777777" w:rsidR="00211FC1" w:rsidRPr="00FB5275" w:rsidRDefault="00211FC1" w:rsidP="00404E7F">
            <w:pPr>
              <w:rPr>
                <w:bCs/>
                <w:lang w:eastAsia="zh-CN"/>
              </w:rPr>
            </w:pPr>
            <w:r w:rsidRPr="00FB5275">
              <w:rPr>
                <w:lang w:eastAsia="zh-CN"/>
              </w:rPr>
              <w:t>4.27</w:t>
            </w:r>
          </w:p>
        </w:tc>
        <w:tc>
          <w:tcPr>
            <w:tcW w:w="638" w:type="dxa"/>
            <w:noWrap/>
            <w:vAlign w:val="center"/>
            <w:hideMark/>
          </w:tcPr>
          <w:p w14:paraId="4E1B61C1" w14:textId="77777777" w:rsidR="00211FC1" w:rsidRPr="00FB5275" w:rsidRDefault="00211FC1" w:rsidP="00404E7F">
            <w:pPr>
              <w:rPr>
                <w:lang w:eastAsia="zh-CN"/>
              </w:rPr>
            </w:pPr>
            <w:r w:rsidRPr="00FB5275">
              <w:rPr>
                <w:lang w:eastAsia="zh-CN"/>
              </w:rPr>
              <w:t>4</w:t>
            </w:r>
          </w:p>
        </w:tc>
        <w:tc>
          <w:tcPr>
            <w:tcW w:w="638" w:type="dxa"/>
            <w:noWrap/>
            <w:vAlign w:val="center"/>
            <w:hideMark/>
          </w:tcPr>
          <w:p w14:paraId="0B820727" w14:textId="77777777" w:rsidR="00211FC1" w:rsidRPr="00FB5275" w:rsidRDefault="00211FC1" w:rsidP="00404E7F">
            <w:pPr>
              <w:rPr>
                <w:bCs/>
                <w:lang w:eastAsia="zh-CN"/>
              </w:rPr>
            </w:pPr>
            <w:r w:rsidRPr="00FB5275">
              <w:rPr>
                <w:lang w:eastAsia="zh-CN"/>
              </w:rPr>
              <w:t>4.39</w:t>
            </w:r>
          </w:p>
        </w:tc>
        <w:tc>
          <w:tcPr>
            <w:tcW w:w="638" w:type="dxa"/>
            <w:noWrap/>
            <w:vAlign w:val="center"/>
            <w:hideMark/>
          </w:tcPr>
          <w:p w14:paraId="16591513" w14:textId="77777777" w:rsidR="00211FC1" w:rsidRPr="00FB5275" w:rsidRDefault="00211FC1" w:rsidP="00404E7F">
            <w:pPr>
              <w:rPr>
                <w:bCs/>
                <w:lang w:eastAsia="zh-CN"/>
              </w:rPr>
            </w:pPr>
            <w:r w:rsidRPr="00FB5275">
              <w:rPr>
                <w:lang w:eastAsia="zh-CN"/>
              </w:rPr>
              <w:t>5.13</w:t>
            </w:r>
          </w:p>
        </w:tc>
        <w:tc>
          <w:tcPr>
            <w:tcW w:w="638" w:type="dxa"/>
            <w:noWrap/>
            <w:vAlign w:val="center"/>
            <w:hideMark/>
          </w:tcPr>
          <w:p w14:paraId="728A2C54" w14:textId="77777777" w:rsidR="00211FC1" w:rsidRPr="00FB5275" w:rsidRDefault="00211FC1" w:rsidP="00404E7F">
            <w:pPr>
              <w:rPr>
                <w:bCs/>
                <w:lang w:eastAsia="zh-CN"/>
              </w:rPr>
            </w:pPr>
            <w:r w:rsidRPr="00FB5275">
              <w:rPr>
                <w:lang w:eastAsia="zh-CN"/>
              </w:rPr>
              <w:t>6.18</w:t>
            </w:r>
          </w:p>
        </w:tc>
        <w:tc>
          <w:tcPr>
            <w:tcW w:w="638" w:type="dxa"/>
            <w:noWrap/>
            <w:vAlign w:val="center"/>
            <w:hideMark/>
          </w:tcPr>
          <w:p w14:paraId="39D375B9" w14:textId="77777777" w:rsidR="00211FC1" w:rsidRPr="00FB5275" w:rsidRDefault="00211FC1" w:rsidP="00404E7F">
            <w:pPr>
              <w:rPr>
                <w:bCs/>
                <w:lang w:eastAsia="zh-CN"/>
              </w:rPr>
            </w:pPr>
            <w:r w:rsidRPr="00FB5275">
              <w:rPr>
                <w:lang w:eastAsia="zh-CN"/>
              </w:rPr>
              <w:t>6.59</w:t>
            </w:r>
          </w:p>
        </w:tc>
        <w:tc>
          <w:tcPr>
            <w:tcW w:w="638" w:type="dxa"/>
            <w:noWrap/>
            <w:vAlign w:val="center"/>
            <w:hideMark/>
          </w:tcPr>
          <w:p w14:paraId="00580092" w14:textId="77777777" w:rsidR="00211FC1" w:rsidRPr="00FB5275" w:rsidRDefault="00211FC1" w:rsidP="00404E7F">
            <w:pPr>
              <w:rPr>
                <w:bCs/>
                <w:lang w:eastAsia="zh-CN"/>
              </w:rPr>
            </w:pPr>
            <w:r w:rsidRPr="00FB5275">
              <w:rPr>
                <w:lang w:eastAsia="zh-CN"/>
              </w:rPr>
              <w:t>6.62</w:t>
            </w:r>
          </w:p>
        </w:tc>
        <w:tc>
          <w:tcPr>
            <w:tcW w:w="638" w:type="dxa"/>
            <w:noWrap/>
            <w:vAlign w:val="center"/>
            <w:hideMark/>
          </w:tcPr>
          <w:p w14:paraId="4B1A83A8" w14:textId="77777777" w:rsidR="00211FC1" w:rsidRPr="00FB5275" w:rsidRDefault="00211FC1" w:rsidP="00404E7F">
            <w:pPr>
              <w:rPr>
                <w:bCs/>
                <w:lang w:eastAsia="zh-CN"/>
              </w:rPr>
            </w:pPr>
            <w:r w:rsidRPr="00FB5275">
              <w:rPr>
                <w:lang w:eastAsia="zh-CN"/>
              </w:rPr>
              <w:t>6.71</w:t>
            </w:r>
          </w:p>
        </w:tc>
        <w:tc>
          <w:tcPr>
            <w:tcW w:w="638" w:type="dxa"/>
            <w:noWrap/>
            <w:vAlign w:val="center"/>
            <w:hideMark/>
          </w:tcPr>
          <w:p w14:paraId="53399AB9" w14:textId="77777777" w:rsidR="00211FC1" w:rsidRPr="00FB5275" w:rsidRDefault="00211FC1" w:rsidP="00404E7F">
            <w:pPr>
              <w:rPr>
                <w:bCs/>
                <w:lang w:eastAsia="zh-CN"/>
              </w:rPr>
            </w:pPr>
            <w:r w:rsidRPr="00FB5275">
              <w:rPr>
                <w:lang w:eastAsia="zh-CN"/>
              </w:rPr>
              <w:t>5.51</w:t>
            </w:r>
          </w:p>
        </w:tc>
      </w:tr>
      <w:tr w:rsidR="00211FC1" w:rsidRPr="00FB5275" w14:paraId="711C1F52" w14:textId="77777777" w:rsidTr="00404E7F">
        <w:trPr>
          <w:cantSplit/>
          <w:trHeight w:val="292"/>
        </w:trPr>
        <w:tc>
          <w:tcPr>
            <w:tcW w:w="1240" w:type="dxa"/>
            <w:noWrap/>
            <w:vAlign w:val="bottom"/>
            <w:hideMark/>
          </w:tcPr>
          <w:p w14:paraId="469AABBA" w14:textId="77777777" w:rsidR="00211FC1" w:rsidRPr="00FB5275" w:rsidRDefault="00211FC1" w:rsidP="00404E7F">
            <w:pPr>
              <w:rPr>
                <w:lang w:eastAsia="zh-CN"/>
              </w:rPr>
            </w:pPr>
          </w:p>
        </w:tc>
        <w:tc>
          <w:tcPr>
            <w:tcW w:w="742" w:type="dxa"/>
            <w:vAlign w:val="center"/>
            <w:hideMark/>
          </w:tcPr>
          <w:p w14:paraId="36BACB73" w14:textId="77777777" w:rsidR="00211FC1" w:rsidRPr="00FB5275" w:rsidRDefault="00211FC1" w:rsidP="00404E7F">
            <w:pPr>
              <w:rPr>
                <w:bCs/>
                <w:lang w:eastAsia="zh-CN"/>
              </w:rPr>
            </w:pPr>
            <w:r w:rsidRPr="00FB5275">
              <w:rPr>
                <w:lang w:eastAsia="zh-CN"/>
              </w:rPr>
              <w:t>Tilt 4</w:t>
            </w:r>
          </w:p>
        </w:tc>
        <w:tc>
          <w:tcPr>
            <w:tcW w:w="450" w:type="dxa"/>
            <w:vAlign w:val="center"/>
            <w:hideMark/>
          </w:tcPr>
          <w:p w14:paraId="371BBC31" w14:textId="77777777" w:rsidR="00211FC1" w:rsidRPr="00FB5275" w:rsidRDefault="00211FC1" w:rsidP="00404E7F">
            <w:pPr>
              <w:rPr>
                <w:lang w:eastAsia="zh-CN"/>
              </w:rPr>
            </w:pPr>
            <w:r w:rsidRPr="00FB5275">
              <w:rPr>
                <w:lang w:eastAsia="zh-CN"/>
              </w:rPr>
              <w:t>4</w:t>
            </w:r>
          </w:p>
        </w:tc>
        <w:tc>
          <w:tcPr>
            <w:tcW w:w="638" w:type="dxa"/>
            <w:noWrap/>
            <w:vAlign w:val="center"/>
            <w:hideMark/>
          </w:tcPr>
          <w:p w14:paraId="3E0F6D3B" w14:textId="77777777" w:rsidR="00211FC1" w:rsidRPr="00FB5275" w:rsidRDefault="00211FC1" w:rsidP="00404E7F">
            <w:pPr>
              <w:rPr>
                <w:bCs/>
                <w:lang w:eastAsia="zh-CN"/>
              </w:rPr>
            </w:pPr>
            <w:r w:rsidRPr="00FB5275">
              <w:rPr>
                <w:lang w:eastAsia="zh-CN"/>
              </w:rPr>
              <w:t>6.39</w:t>
            </w:r>
          </w:p>
        </w:tc>
        <w:tc>
          <w:tcPr>
            <w:tcW w:w="638" w:type="dxa"/>
            <w:noWrap/>
            <w:vAlign w:val="center"/>
            <w:hideMark/>
          </w:tcPr>
          <w:p w14:paraId="70DE4A92" w14:textId="77777777" w:rsidR="00211FC1" w:rsidRPr="00FB5275" w:rsidRDefault="00211FC1" w:rsidP="00404E7F">
            <w:pPr>
              <w:rPr>
                <w:bCs/>
                <w:lang w:eastAsia="zh-CN"/>
              </w:rPr>
            </w:pPr>
            <w:r w:rsidRPr="00FB5275">
              <w:rPr>
                <w:lang w:eastAsia="zh-CN"/>
              </w:rPr>
              <w:t>5.55</w:t>
            </w:r>
          </w:p>
        </w:tc>
        <w:tc>
          <w:tcPr>
            <w:tcW w:w="638" w:type="dxa"/>
            <w:noWrap/>
            <w:vAlign w:val="center"/>
            <w:hideMark/>
          </w:tcPr>
          <w:p w14:paraId="1ADFB096" w14:textId="77777777" w:rsidR="00211FC1" w:rsidRPr="00FB5275" w:rsidRDefault="00211FC1" w:rsidP="00404E7F">
            <w:pPr>
              <w:rPr>
                <w:bCs/>
                <w:lang w:eastAsia="zh-CN"/>
              </w:rPr>
            </w:pPr>
            <w:r w:rsidRPr="00FB5275">
              <w:rPr>
                <w:lang w:eastAsia="zh-CN"/>
              </w:rPr>
              <w:t>5.62</w:t>
            </w:r>
          </w:p>
        </w:tc>
        <w:tc>
          <w:tcPr>
            <w:tcW w:w="638" w:type="dxa"/>
            <w:noWrap/>
            <w:vAlign w:val="center"/>
            <w:hideMark/>
          </w:tcPr>
          <w:p w14:paraId="1286338D" w14:textId="77777777" w:rsidR="00211FC1" w:rsidRPr="00FB5275" w:rsidRDefault="00211FC1" w:rsidP="00404E7F">
            <w:pPr>
              <w:rPr>
                <w:bCs/>
                <w:lang w:eastAsia="zh-CN"/>
              </w:rPr>
            </w:pPr>
            <w:r w:rsidRPr="00FB5275">
              <w:rPr>
                <w:lang w:eastAsia="zh-CN"/>
              </w:rPr>
              <w:t>4.92</w:t>
            </w:r>
          </w:p>
        </w:tc>
        <w:tc>
          <w:tcPr>
            <w:tcW w:w="638" w:type="dxa"/>
            <w:noWrap/>
            <w:vAlign w:val="center"/>
            <w:hideMark/>
          </w:tcPr>
          <w:p w14:paraId="41745F85" w14:textId="77777777" w:rsidR="00211FC1" w:rsidRPr="00FB5275" w:rsidRDefault="00211FC1" w:rsidP="00404E7F">
            <w:pPr>
              <w:rPr>
                <w:bCs/>
                <w:lang w:eastAsia="zh-CN"/>
              </w:rPr>
            </w:pPr>
            <w:r w:rsidRPr="00FB5275">
              <w:rPr>
                <w:lang w:eastAsia="zh-CN"/>
              </w:rPr>
              <w:t>4.46</w:t>
            </w:r>
          </w:p>
        </w:tc>
        <w:tc>
          <w:tcPr>
            <w:tcW w:w="638" w:type="dxa"/>
            <w:noWrap/>
            <w:vAlign w:val="center"/>
            <w:hideMark/>
          </w:tcPr>
          <w:p w14:paraId="28814D1B" w14:textId="77777777" w:rsidR="00211FC1" w:rsidRPr="00FB5275" w:rsidRDefault="00211FC1" w:rsidP="00404E7F">
            <w:pPr>
              <w:rPr>
                <w:bCs/>
                <w:lang w:eastAsia="zh-CN"/>
              </w:rPr>
            </w:pPr>
            <w:r w:rsidRPr="00FB5275">
              <w:rPr>
                <w:lang w:eastAsia="zh-CN"/>
              </w:rPr>
              <w:t>4.21</w:t>
            </w:r>
          </w:p>
        </w:tc>
        <w:tc>
          <w:tcPr>
            <w:tcW w:w="638" w:type="dxa"/>
            <w:noWrap/>
            <w:vAlign w:val="center"/>
            <w:hideMark/>
          </w:tcPr>
          <w:p w14:paraId="0377CBD8" w14:textId="77777777" w:rsidR="00211FC1" w:rsidRPr="00FB5275" w:rsidRDefault="00211FC1" w:rsidP="00404E7F">
            <w:pPr>
              <w:rPr>
                <w:bCs/>
                <w:lang w:eastAsia="zh-CN"/>
              </w:rPr>
            </w:pPr>
            <w:r w:rsidRPr="00FB5275">
              <w:rPr>
                <w:lang w:eastAsia="zh-CN"/>
              </w:rPr>
              <w:t>4.62</w:t>
            </w:r>
          </w:p>
        </w:tc>
        <w:tc>
          <w:tcPr>
            <w:tcW w:w="638" w:type="dxa"/>
            <w:noWrap/>
            <w:vAlign w:val="center"/>
            <w:hideMark/>
          </w:tcPr>
          <w:p w14:paraId="25D3D870" w14:textId="77777777" w:rsidR="00211FC1" w:rsidRPr="00FB5275" w:rsidRDefault="00211FC1" w:rsidP="00404E7F">
            <w:pPr>
              <w:rPr>
                <w:bCs/>
                <w:lang w:eastAsia="zh-CN"/>
              </w:rPr>
            </w:pPr>
            <w:r w:rsidRPr="00FB5275">
              <w:rPr>
                <w:lang w:eastAsia="zh-CN"/>
              </w:rPr>
              <w:t>5.32</w:t>
            </w:r>
          </w:p>
        </w:tc>
        <w:tc>
          <w:tcPr>
            <w:tcW w:w="638" w:type="dxa"/>
            <w:noWrap/>
            <w:vAlign w:val="center"/>
            <w:hideMark/>
          </w:tcPr>
          <w:p w14:paraId="4B2318A7" w14:textId="77777777" w:rsidR="00211FC1" w:rsidRPr="00FB5275" w:rsidRDefault="00211FC1" w:rsidP="00404E7F">
            <w:pPr>
              <w:rPr>
                <w:bCs/>
                <w:lang w:eastAsia="zh-CN"/>
              </w:rPr>
            </w:pPr>
            <w:r w:rsidRPr="00FB5275">
              <w:rPr>
                <w:lang w:eastAsia="zh-CN"/>
              </w:rPr>
              <w:t>6.3</w:t>
            </w:r>
          </w:p>
        </w:tc>
        <w:tc>
          <w:tcPr>
            <w:tcW w:w="638" w:type="dxa"/>
            <w:noWrap/>
            <w:vAlign w:val="center"/>
            <w:hideMark/>
          </w:tcPr>
          <w:p w14:paraId="1C75A1F3" w14:textId="77777777" w:rsidR="00211FC1" w:rsidRPr="00FB5275" w:rsidRDefault="00211FC1" w:rsidP="00404E7F">
            <w:pPr>
              <w:rPr>
                <w:bCs/>
                <w:lang w:eastAsia="zh-CN"/>
              </w:rPr>
            </w:pPr>
            <w:r w:rsidRPr="00FB5275">
              <w:rPr>
                <w:lang w:eastAsia="zh-CN"/>
              </w:rPr>
              <w:t>6.61</w:t>
            </w:r>
          </w:p>
        </w:tc>
        <w:tc>
          <w:tcPr>
            <w:tcW w:w="638" w:type="dxa"/>
            <w:noWrap/>
            <w:vAlign w:val="center"/>
            <w:hideMark/>
          </w:tcPr>
          <w:p w14:paraId="67D2B49A" w14:textId="77777777" w:rsidR="00211FC1" w:rsidRPr="00FB5275" w:rsidRDefault="00211FC1" w:rsidP="00404E7F">
            <w:pPr>
              <w:rPr>
                <w:bCs/>
                <w:lang w:eastAsia="zh-CN"/>
              </w:rPr>
            </w:pPr>
            <w:r w:rsidRPr="00FB5275">
              <w:rPr>
                <w:lang w:eastAsia="zh-CN"/>
              </w:rPr>
              <w:t>6.57</w:t>
            </w:r>
          </w:p>
        </w:tc>
        <w:tc>
          <w:tcPr>
            <w:tcW w:w="638" w:type="dxa"/>
            <w:noWrap/>
            <w:vAlign w:val="center"/>
            <w:hideMark/>
          </w:tcPr>
          <w:p w14:paraId="1967632C" w14:textId="77777777" w:rsidR="00211FC1" w:rsidRPr="00FB5275" w:rsidRDefault="00211FC1" w:rsidP="00404E7F">
            <w:pPr>
              <w:rPr>
                <w:bCs/>
                <w:lang w:eastAsia="zh-CN"/>
              </w:rPr>
            </w:pPr>
            <w:r w:rsidRPr="00FB5275">
              <w:rPr>
                <w:lang w:eastAsia="zh-CN"/>
              </w:rPr>
              <w:t>6.76</w:t>
            </w:r>
          </w:p>
        </w:tc>
        <w:tc>
          <w:tcPr>
            <w:tcW w:w="638" w:type="dxa"/>
            <w:noWrap/>
            <w:vAlign w:val="center"/>
            <w:hideMark/>
          </w:tcPr>
          <w:p w14:paraId="2E543FB0" w14:textId="77777777" w:rsidR="00211FC1" w:rsidRPr="00FB5275" w:rsidRDefault="00211FC1" w:rsidP="00404E7F">
            <w:pPr>
              <w:rPr>
                <w:bCs/>
                <w:lang w:eastAsia="zh-CN"/>
              </w:rPr>
            </w:pPr>
            <w:r w:rsidRPr="00FB5275">
              <w:rPr>
                <w:lang w:eastAsia="zh-CN"/>
              </w:rPr>
              <w:t>5.61</w:t>
            </w:r>
          </w:p>
        </w:tc>
      </w:tr>
      <w:tr w:rsidR="00211FC1" w:rsidRPr="00FB5275" w14:paraId="44037864" w14:textId="77777777" w:rsidTr="00404E7F">
        <w:trPr>
          <w:cantSplit/>
          <w:trHeight w:val="292"/>
        </w:trPr>
        <w:tc>
          <w:tcPr>
            <w:tcW w:w="1240" w:type="dxa"/>
            <w:noWrap/>
            <w:vAlign w:val="bottom"/>
            <w:hideMark/>
          </w:tcPr>
          <w:p w14:paraId="5EEA8B91" w14:textId="77777777" w:rsidR="00211FC1" w:rsidRPr="00FB5275" w:rsidRDefault="00211FC1" w:rsidP="00404E7F">
            <w:pPr>
              <w:rPr>
                <w:lang w:eastAsia="zh-CN"/>
              </w:rPr>
            </w:pPr>
          </w:p>
        </w:tc>
        <w:tc>
          <w:tcPr>
            <w:tcW w:w="742" w:type="dxa"/>
            <w:vAlign w:val="center"/>
            <w:hideMark/>
          </w:tcPr>
          <w:p w14:paraId="66F92067" w14:textId="77777777" w:rsidR="00211FC1" w:rsidRPr="00FB5275" w:rsidRDefault="00211FC1" w:rsidP="00404E7F">
            <w:pPr>
              <w:rPr>
                <w:bCs/>
                <w:lang w:eastAsia="zh-CN"/>
              </w:rPr>
            </w:pPr>
            <w:r w:rsidRPr="00FB5275">
              <w:rPr>
                <w:lang w:eastAsia="zh-CN"/>
              </w:rPr>
              <w:t>Tilt 19</w:t>
            </w:r>
          </w:p>
        </w:tc>
        <w:tc>
          <w:tcPr>
            <w:tcW w:w="450" w:type="dxa"/>
            <w:vAlign w:val="center"/>
            <w:hideMark/>
          </w:tcPr>
          <w:p w14:paraId="7E5CEA61" w14:textId="77777777" w:rsidR="00211FC1" w:rsidRPr="00FB5275" w:rsidRDefault="00211FC1" w:rsidP="00404E7F">
            <w:pPr>
              <w:rPr>
                <w:bCs/>
                <w:lang w:eastAsia="zh-CN"/>
              </w:rPr>
            </w:pPr>
            <w:r w:rsidRPr="00FB5275">
              <w:rPr>
                <w:lang w:eastAsia="zh-CN"/>
              </w:rPr>
              <w:t>19</w:t>
            </w:r>
          </w:p>
        </w:tc>
        <w:tc>
          <w:tcPr>
            <w:tcW w:w="638" w:type="dxa"/>
            <w:noWrap/>
            <w:vAlign w:val="center"/>
            <w:hideMark/>
          </w:tcPr>
          <w:p w14:paraId="4D9878B5" w14:textId="77777777" w:rsidR="00211FC1" w:rsidRPr="00FB5275" w:rsidRDefault="00211FC1" w:rsidP="00404E7F">
            <w:pPr>
              <w:rPr>
                <w:bCs/>
                <w:lang w:eastAsia="zh-CN"/>
              </w:rPr>
            </w:pPr>
            <w:r w:rsidRPr="00FB5275">
              <w:rPr>
                <w:lang w:eastAsia="zh-CN"/>
              </w:rPr>
              <w:t>6.33</w:t>
            </w:r>
          </w:p>
        </w:tc>
        <w:tc>
          <w:tcPr>
            <w:tcW w:w="638" w:type="dxa"/>
            <w:noWrap/>
            <w:vAlign w:val="center"/>
            <w:hideMark/>
          </w:tcPr>
          <w:p w14:paraId="6D5BA020" w14:textId="77777777" w:rsidR="00211FC1" w:rsidRPr="00FB5275" w:rsidRDefault="00211FC1" w:rsidP="00404E7F">
            <w:pPr>
              <w:rPr>
                <w:bCs/>
                <w:lang w:eastAsia="zh-CN"/>
              </w:rPr>
            </w:pPr>
            <w:r w:rsidRPr="00FB5275">
              <w:rPr>
                <w:lang w:eastAsia="zh-CN"/>
              </w:rPr>
              <w:t>5.38</w:t>
            </w:r>
          </w:p>
        </w:tc>
        <w:tc>
          <w:tcPr>
            <w:tcW w:w="638" w:type="dxa"/>
            <w:noWrap/>
            <w:vAlign w:val="center"/>
            <w:hideMark/>
          </w:tcPr>
          <w:p w14:paraId="6F1AECCC" w14:textId="77777777" w:rsidR="00211FC1" w:rsidRPr="00FB5275" w:rsidRDefault="00211FC1" w:rsidP="00404E7F">
            <w:pPr>
              <w:rPr>
                <w:bCs/>
                <w:lang w:eastAsia="zh-CN"/>
              </w:rPr>
            </w:pPr>
            <w:r w:rsidRPr="00FB5275">
              <w:rPr>
                <w:lang w:eastAsia="zh-CN"/>
              </w:rPr>
              <w:t>5.68</w:t>
            </w:r>
          </w:p>
        </w:tc>
        <w:tc>
          <w:tcPr>
            <w:tcW w:w="638" w:type="dxa"/>
            <w:noWrap/>
            <w:vAlign w:val="center"/>
            <w:hideMark/>
          </w:tcPr>
          <w:p w14:paraId="76FB5401" w14:textId="77777777" w:rsidR="00211FC1" w:rsidRPr="00FB5275" w:rsidRDefault="00211FC1" w:rsidP="00404E7F">
            <w:pPr>
              <w:rPr>
                <w:bCs/>
                <w:lang w:eastAsia="zh-CN"/>
              </w:rPr>
            </w:pPr>
            <w:r w:rsidRPr="00FB5275">
              <w:rPr>
                <w:lang w:eastAsia="zh-CN"/>
              </w:rPr>
              <w:t>5.24</w:t>
            </w:r>
          </w:p>
        </w:tc>
        <w:tc>
          <w:tcPr>
            <w:tcW w:w="638" w:type="dxa"/>
            <w:noWrap/>
            <w:vAlign w:val="center"/>
            <w:hideMark/>
          </w:tcPr>
          <w:p w14:paraId="22D29AFC" w14:textId="77777777" w:rsidR="00211FC1" w:rsidRPr="00FB5275" w:rsidRDefault="00211FC1" w:rsidP="00404E7F">
            <w:pPr>
              <w:rPr>
                <w:bCs/>
                <w:lang w:eastAsia="zh-CN"/>
              </w:rPr>
            </w:pPr>
            <w:r w:rsidRPr="00FB5275">
              <w:rPr>
                <w:lang w:eastAsia="zh-CN"/>
              </w:rPr>
              <w:t>5.02</w:t>
            </w:r>
          </w:p>
        </w:tc>
        <w:tc>
          <w:tcPr>
            <w:tcW w:w="638" w:type="dxa"/>
            <w:noWrap/>
            <w:vAlign w:val="center"/>
            <w:hideMark/>
          </w:tcPr>
          <w:p w14:paraId="04906954" w14:textId="77777777" w:rsidR="00211FC1" w:rsidRPr="00FB5275" w:rsidRDefault="00211FC1" w:rsidP="00404E7F">
            <w:pPr>
              <w:rPr>
                <w:bCs/>
                <w:lang w:eastAsia="zh-CN"/>
              </w:rPr>
            </w:pPr>
            <w:r w:rsidRPr="00FB5275">
              <w:rPr>
                <w:lang w:eastAsia="zh-CN"/>
              </w:rPr>
              <w:t>4.86</w:t>
            </w:r>
          </w:p>
        </w:tc>
        <w:tc>
          <w:tcPr>
            <w:tcW w:w="638" w:type="dxa"/>
            <w:noWrap/>
            <w:vAlign w:val="center"/>
            <w:hideMark/>
          </w:tcPr>
          <w:p w14:paraId="33255C56" w14:textId="77777777" w:rsidR="00211FC1" w:rsidRPr="00FB5275" w:rsidRDefault="00211FC1" w:rsidP="00404E7F">
            <w:pPr>
              <w:rPr>
                <w:bCs/>
                <w:lang w:eastAsia="zh-CN"/>
              </w:rPr>
            </w:pPr>
            <w:r w:rsidRPr="00FB5275">
              <w:rPr>
                <w:lang w:eastAsia="zh-CN"/>
              </w:rPr>
              <w:t>5.34</w:t>
            </w:r>
          </w:p>
        </w:tc>
        <w:tc>
          <w:tcPr>
            <w:tcW w:w="638" w:type="dxa"/>
            <w:noWrap/>
            <w:vAlign w:val="center"/>
            <w:hideMark/>
          </w:tcPr>
          <w:p w14:paraId="3B541826" w14:textId="77777777" w:rsidR="00211FC1" w:rsidRPr="00FB5275" w:rsidRDefault="00211FC1" w:rsidP="00404E7F">
            <w:pPr>
              <w:rPr>
                <w:bCs/>
                <w:lang w:eastAsia="zh-CN"/>
              </w:rPr>
            </w:pPr>
            <w:r w:rsidRPr="00FB5275">
              <w:rPr>
                <w:lang w:eastAsia="zh-CN"/>
              </w:rPr>
              <w:t>5.86</w:t>
            </w:r>
          </w:p>
        </w:tc>
        <w:tc>
          <w:tcPr>
            <w:tcW w:w="638" w:type="dxa"/>
            <w:noWrap/>
            <w:vAlign w:val="center"/>
            <w:hideMark/>
          </w:tcPr>
          <w:p w14:paraId="242F3988" w14:textId="77777777" w:rsidR="00211FC1" w:rsidRPr="00FB5275" w:rsidRDefault="00211FC1" w:rsidP="00404E7F">
            <w:pPr>
              <w:rPr>
                <w:bCs/>
                <w:lang w:eastAsia="zh-CN"/>
              </w:rPr>
            </w:pPr>
            <w:r w:rsidRPr="00FB5275">
              <w:rPr>
                <w:lang w:eastAsia="zh-CN"/>
              </w:rPr>
              <w:t>6.54</w:t>
            </w:r>
          </w:p>
        </w:tc>
        <w:tc>
          <w:tcPr>
            <w:tcW w:w="638" w:type="dxa"/>
            <w:noWrap/>
            <w:vAlign w:val="center"/>
            <w:hideMark/>
          </w:tcPr>
          <w:p w14:paraId="42BED413" w14:textId="77777777" w:rsidR="00211FC1" w:rsidRPr="00FB5275" w:rsidRDefault="00211FC1" w:rsidP="00404E7F">
            <w:pPr>
              <w:rPr>
                <w:bCs/>
                <w:lang w:eastAsia="zh-CN"/>
              </w:rPr>
            </w:pPr>
            <w:r w:rsidRPr="00FB5275">
              <w:rPr>
                <w:lang w:eastAsia="zh-CN"/>
              </w:rPr>
              <w:t>6.49</w:t>
            </w:r>
          </w:p>
        </w:tc>
        <w:tc>
          <w:tcPr>
            <w:tcW w:w="638" w:type="dxa"/>
            <w:noWrap/>
            <w:vAlign w:val="center"/>
            <w:hideMark/>
          </w:tcPr>
          <w:p w14:paraId="2DDAA330" w14:textId="77777777" w:rsidR="00211FC1" w:rsidRPr="00FB5275" w:rsidRDefault="00211FC1" w:rsidP="00404E7F">
            <w:pPr>
              <w:rPr>
                <w:bCs/>
                <w:lang w:eastAsia="zh-CN"/>
              </w:rPr>
            </w:pPr>
            <w:r w:rsidRPr="00FB5275">
              <w:rPr>
                <w:lang w:eastAsia="zh-CN"/>
              </w:rPr>
              <w:t>6.2</w:t>
            </w:r>
          </w:p>
        </w:tc>
        <w:tc>
          <w:tcPr>
            <w:tcW w:w="638" w:type="dxa"/>
            <w:noWrap/>
            <w:vAlign w:val="center"/>
            <w:hideMark/>
          </w:tcPr>
          <w:p w14:paraId="37B32A73" w14:textId="77777777" w:rsidR="00211FC1" w:rsidRPr="00FB5275" w:rsidRDefault="00211FC1" w:rsidP="00404E7F">
            <w:pPr>
              <w:rPr>
                <w:bCs/>
                <w:lang w:eastAsia="zh-CN"/>
              </w:rPr>
            </w:pPr>
            <w:r w:rsidRPr="00FB5275">
              <w:rPr>
                <w:lang w:eastAsia="zh-CN"/>
              </w:rPr>
              <w:t>6.76</w:t>
            </w:r>
          </w:p>
        </w:tc>
        <w:tc>
          <w:tcPr>
            <w:tcW w:w="638" w:type="dxa"/>
            <w:noWrap/>
            <w:vAlign w:val="center"/>
            <w:hideMark/>
          </w:tcPr>
          <w:p w14:paraId="6F705896" w14:textId="77777777" w:rsidR="00211FC1" w:rsidRPr="00FB5275" w:rsidRDefault="00211FC1" w:rsidP="00404E7F">
            <w:pPr>
              <w:rPr>
                <w:bCs/>
                <w:lang w:eastAsia="zh-CN"/>
              </w:rPr>
            </w:pPr>
            <w:r w:rsidRPr="00FB5275">
              <w:rPr>
                <w:lang w:eastAsia="zh-CN"/>
              </w:rPr>
              <w:t>5.81</w:t>
            </w:r>
          </w:p>
        </w:tc>
      </w:tr>
      <w:tr w:rsidR="00211FC1" w:rsidRPr="00FB5275" w14:paraId="6EF2D580" w14:textId="77777777" w:rsidTr="00404E7F">
        <w:trPr>
          <w:cantSplit/>
          <w:trHeight w:val="292"/>
        </w:trPr>
        <w:tc>
          <w:tcPr>
            <w:tcW w:w="1240" w:type="dxa"/>
            <w:noWrap/>
            <w:vAlign w:val="bottom"/>
            <w:hideMark/>
          </w:tcPr>
          <w:p w14:paraId="542E5E95" w14:textId="77777777" w:rsidR="00211FC1" w:rsidRPr="00FB5275" w:rsidRDefault="00211FC1" w:rsidP="00404E7F">
            <w:pPr>
              <w:rPr>
                <w:lang w:eastAsia="zh-CN"/>
              </w:rPr>
            </w:pPr>
          </w:p>
        </w:tc>
        <w:tc>
          <w:tcPr>
            <w:tcW w:w="742" w:type="dxa"/>
            <w:vAlign w:val="center"/>
            <w:hideMark/>
          </w:tcPr>
          <w:p w14:paraId="11EF5432" w14:textId="77777777" w:rsidR="00211FC1" w:rsidRPr="00FB5275" w:rsidRDefault="00211FC1" w:rsidP="00404E7F">
            <w:pPr>
              <w:rPr>
                <w:bCs/>
                <w:lang w:eastAsia="zh-CN"/>
              </w:rPr>
            </w:pPr>
            <w:r w:rsidRPr="00FB5275">
              <w:rPr>
                <w:lang w:eastAsia="zh-CN"/>
              </w:rPr>
              <w:t>Tilt 34</w:t>
            </w:r>
          </w:p>
        </w:tc>
        <w:tc>
          <w:tcPr>
            <w:tcW w:w="450" w:type="dxa"/>
            <w:vAlign w:val="center"/>
            <w:hideMark/>
          </w:tcPr>
          <w:p w14:paraId="257DC261" w14:textId="77777777" w:rsidR="00211FC1" w:rsidRPr="00FB5275" w:rsidRDefault="00211FC1" w:rsidP="00404E7F">
            <w:pPr>
              <w:rPr>
                <w:bCs/>
                <w:lang w:eastAsia="zh-CN"/>
              </w:rPr>
            </w:pPr>
            <w:r w:rsidRPr="00FB5275">
              <w:rPr>
                <w:lang w:eastAsia="zh-CN"/>
              </w:rPr>
              <w:t>34</w:t>
            </w:r>
          </w:p>
        </w:tc>
        <w:tc>
          <w:tcPr>
            <w:tcW w:w="638" w:type="dxa"/>
            <w:noWrap/>
            <w:vAlign w:val="center"/>
            <w:hideMark/>
          </w:tcPr>
          <w:p w14:paraId="6496D043" w14:textId="77777777" w:rsidR="00211FC1" w:rsidRPr="00FB5275" w:rsidRDefault="00211FC1" w:rsidP="00404E7F">
            <w:pPr>
              <w:rPr>
                <w:bCs/>
                <w:lang w:eastAsia="zh-CN"/>
              </w:rPr>
            </w:pPr>
            <w:r w:rsidRPr="00FB5275">
              <w:rPr>
                <w:lang w:eastAsia="zh-CN"/>
              </w:rPr>
              <w:t>5.97</w:t>
            </w:r>
          </w:p>
        </w:tc>
        <w:tc>
          <w:tcPr>
            <w:tcW w:w="638" w:type="dxa"/>
            <w:noWrap/>
            <w:vAlign w:val="center"/>
            <w:hideMark/>
          </w:tcPr>
          <w:p w14:paraId="08C0900E" w14:textId="77777777" w:rsidR="00211FC1" w:rsidRPr="00FB5275" w:rsidRDefault="00211FC1" w:rsidP="00404E7F">
            <w:pPr>
              <w:rPr>
                <w:bCs/>
                <w:lang w:eastAsia="zh-CN"/>
              </w:rPr>
            </w:pPr>
            <w:r w:rsidRPr="00FB5275">
              <w:rPr>
                <w:lang w:eastAsia="zh-CN"/>
              </w:rPr>
              <w:t>4.96</w:t>
            </w:r>
          </w:p>
        </w:tc>
        <w:tc>
          <w:tcPr>
            <w:tcW w:w="638" w:type="dxa"/>
            <w:noWrap/>
            <w:vAlign w:val="center"/>
            <w:hideMark/>
          </w:tcPr>
          <w:p w14:paraId="5E632A46" w14:textId="77777777" w:rsidR="00211FC1" w:rsidRPr="00FB5275" w:rsidRDefault="00211FC1" w:rsidP="00404E7F">
            <w:pPr>
              <w:rPr>
                <w:bCs/>
                <w:lang w:eastAsia="zh-CN"/>
              </w:rPr>
            </w:pPr>
            <w:r w:rsidRPr="00FB5275">
              <w:rPr>
                <w:lang w:eastAsia="zh-CN"/>
              </w:rPr>
              <w:t>5.45</w:t>
            </w:r>
          </w:p>
        </w:tc>
        <w:tc>
          <w:tcPr>
            <w:tcW w:w="638" w:type="dxa"/>
            <w:noWrap/>
            <w:vAlign w:val="center"/>
            <w:hideMark/>
          </w:tcPr>
          <w:p w14:paraId="1D599A52" w14:textId="77777777" w:rsidR="00211FC1" w:rsidRPr="00FB5275" w:rsidRDefault="00211FC1" w:rsidP="00404E7F">
            <w:pPr>
              <w:rPr>
                <w:bCs/>
                <w:lang w:eastAsia="zh-CN"/>
              </w:rPr>
            </w:pPr>
            <w:r w:rsidRPr="00FB5275">
              <w:rPr>
                <w:lang w:eastAsia="zh-CN"/>
              </w:rPr>
              <w:t>5.29</w:t>
            </w:r>
          </w:p>
        </w:tc>
        <w:tc>
          <w:tcPr>
            <w:tcW w:w="638" w:type="dxa"/>
            <w:noWrap/>
            <w:vAlign w:val="center"/>
            <w:hideMark/>
          </w:tcPr>
          <w:p w14:paraId="1181FBEE" w14:textId="77777777" w:rsidR="00211FC1" w:rsidRPr="00FB5275" w:rsidRDefault="00211FC1" w:rsidP="00404E7F">
            <w:pPr>
              <w:rPr>
                <w:bCs/>
                <w:lang w:eastAsia="zh-CN"/>
              </w:rPr>
            </w:pPr>
            <w:r w:rsidRPr="00FB5275">
              <w:rPr>
                <w:lang w:eastAsia="zh-CN"/>
              </w:rPr>
              <w:t>5.31</w:t>
            </w:r>
          </w:p>
        </w:tc>
        <w:tc>
          <w:tcPr>
            <w:tcW w:w="638" w:type="dxa"/>
            <w:noWrap/>
            <w:vAlign w:val="center"/>
            <w:hideMark/>
          </w:tcPr>
          <w:p w14:paraId="42AA9F85" w14:textId="77777777" w:rsidR="00211FC1" w:rsidRPr="00FB5275" w:rsidRDefault="00211FC1" w:rsidP="00404E7F">
            <w:pPr>
              <w:rPr>
                <w:bCs/>
                <w:lang w:eastAsia="zh-CN"/>
              </w:rPr>
            </w:pPr>
            <w:r w:rsidRPr="00FB5275">
              <w:rPr>
                <w:lang w:eastAsia="zh-CN"/>
              </w:rPr>
              <w:t>5.24</w:t>
            </w:r>
          </w:p>
        </w:tc>
        <w:tc>
          <w:tcPr>
            <w:tcW w:w="638" w:type="dxa"/>
            <w:noWrap/>
            <w:vAlign w:val="center"/>
            <w:hideMark/>
          </w:tcPr>
          <w:p w14:paraId="26B684CA" w14:textId="77777777" w:rsidR="00211FC1" w:rsidRPr="00FB5275" w:rsidRDefault="00211FC1" w:rsidP="00404E7F">
            <w:pPr>
              <w:rPr>
                <w:bCs/>
                <w:lang w:eastAsia="zh-CN"/>
              </w:rPr>
            </w:pPr>
            <w:r w:rsidRPr="00FB5275">
              <w:rPr>
                <w:lang w:eastAsia="zh-CN"/>
              </w:rPr>
              <w:t>5.77</w:t>
            </w:r>
          </w:p>
        </w:tc>
        <w:tc>
          <w:tcPr>
            <w:tcW w:w="638" w:type="dxa"/>
            <w:noWrap/>
            <w:vAlign w:val="center"/>
            <w:hideMark/>
          </w:tcPr>
          <w:p w14:paraId="4310FA32" w14:textId="77777777" w:rsidR="00211FC1" w:rsidRPr="00FB5275" w:rsidRDefault="00211FC1" w:rsidP="00404E7F">
            <w:pPr>
              <w:rPr>
                <w:bCs/>
                <w:lang w:eastAsia="zh-CN"/>
              </w:rPr>
            </w:pPr>
            <w:r w:rsidRPr="00FB5275">
              <w:rPr>
                <w:lang w:eastAsia="zh-CN"/>
              </w:rPr>
              <w:t>6.08</w:t>
            </w:r>
          </w:p>
        </w:tc>
        <w:tc>
          <w:tcPr>
            <w:tcW w:w="638" w:type="dxa"/>
            <w:noWrap/>
            <w:vAlign w:val="center"/>
            <w:hideMark/>
          </w:tcPr>
          <w:p w14:paraId="7D5B2E92" w14:textId="77777777" w:rsidR="00211FC1" w:rsidRPr="00FB5275" w:rsidRDefault="00211FC1" w:rsidP="00404E7F">
            <w:pPr>
              <w:rPr>
                <w:bCs/>
                <w:lang w:eastAsia="zh-CN"/>
              </w:rPr>
            </w:pPr>
            <w:r w:rsidRPr="00FB5275">
              <w:rPr>
                <w:lang w:eastAsia="zh-CN"/>
              </w:rPr>
              <w:t>6.43</w:t>
            </w:r>
          </w:p>
        </w:tc>
        <w:tc>
          <w:tcPr>
            <w:tcW w:w="638" w:type="dxa"/>
            <w:noWrap/>
            <w:vAlign w:val="center"/>
            <w:hideMark/>
          </w:tcPr>
          <w:p w14:paraId="2E169226" w14:textId="77777777" w:rsidR="00211FC1" w:rsidRPr="00FB5275" w:rsidRDefault="00211FC1" w:rsidP="00404E7F">
            <w:pPr>
              <w:rPr>
                <w:bCs/>
                <w:lang w:eastAsia="zh-CN"/>
              </w:rPr>
            </w:pPr>
            <w:r w:rsidRPr="00FB5275">
              <w:rPr>
                <w:lang w:eastAsia="zh-CN"/>
              </w:rPr>
              <w:t>6.02</w:t>
            </w:r>
          </w:p>
        </w:tc>
        <w:tc>
          <w:tcPr>
            <w:tcW w:w="638" w:type="dxa"/>
            <w:noWrap/>
            <w:vAlign w:val="center"/>
            <w:hideMark/>
          </w:tcPr>
          <w:p w14:paraId="32F18011" w14:textId="77777777" w:rsidR="00211FC1" w:rsidRPr="00FB5275" w:rsidRDefault="00211FC1" w:rsidP="00404E7F">
            <w:pPr>
              <w:rPr>
                <w:bCs/>
                <w:lang w:eastAsia="zh-CN"/>
              </w:rPr>
            </w:pPr>
            <w:r w:rsidRPr="00FB5275">
              <w:rPr>
                <w:lang w:eastAsia="zh-CN"/>
              </w:rPr>
              <w:t>5.53</w:t>
            </w:r>
          </w:p>
        </w:tc>
        <w:tc>
          <w:tcPr>
            <w:tcW w:w="638" w:type="dxa"/>
            <w:noWrap/>
            <w:vAlign w:val="center"/>
            <w:hideMark/>
          </w:tcPr>
          <w:p w14:paraId="75CAD1DB" w14:textId="77777777" w:rsidR="00211FC1" w:rsidRPr="00FB5275" w:rsidRDefault="00211FC1" w:rsidP="00404E7F">
            <w:pPr>
              <w:rPr>
                <w:bCs/>
                <w:lang w:eastAsia="zh-CN"/>
              </w:rPr>
            </w:pPr>
            <w:r w:rsidRPr="00FB5275">
              <w:rPr>
                <w:lang w:eastAsia="zh-CN"/>
              </w:rPr>
              <w:t>6.42</w:t>
            </w:r>
          </w:p>
        </w:tc>
        <w:tc>
          <w:tcPr>
            <w:tcW w:w="638" w:type="dxa"/>
            <w:noWrap/>
            <w:vAlign w:val="center"/>
            <w:hideMark/>
          </w:tcPr>
          <w:p w14:paraId="00E1BBEB" w14:textId="77777777" w:rsidR="00211FC1" w:rsidRPr="00FB5275" w:rsidRDefault="00211FC1" w:rsidP="00404E7F">
            <w:pPr>
              <w:rPr>
                <w:bCs/>
                <w:lang w:eastAsia="zh-CN"/>
              </w:rPr>
            </w:pPr>
            <w:r w:rsidRPr="00FB5275">
              <w:rPr>
                <w:lang w:eastAsia="zh-CN"/>
              </w:rPr>
              <w:t>5.71</w:t>
            </w:r>
          </w:p>
        </w:tc>
      </w:tr>
      <w:tr w:rsidR="00211FC1" w:rsidRPr="00FB5275" w14:paraId="4032E8E5" w14:textId="77777777" w:rsidTr="00404E7F">
        <w:trPr>
          <w:cantSplit/>
          <w:trHeight w:val="292"/>
        </w:trPr>
        <w:tc>
          <w:tcPr>
            <w:tcW w:w="1240" w:type="dxa"/>
            <w:noWrap/>
            <w:vAlign w:val="bottom"/>
            <w:hideMark/>
          </w:tcPr>
          <w:p w14:paraId="74F57301" w14:textId="77777777" w:rsidR="00211FC1" w:rsidRPr="00FB5275" w:rsidRDefault="00211FC1" w:rsidP="00404E7F">
            <w:pPr>
              <w:rPr>
                <w:lang w:eastAsia="zh-CN"/>
              </w:rPr>
            </w:pPr>
          </w:p>
        </w:tc>
        <w:tc>
          <w:tcPr>
            <w:tcW w:w="742" w:type="dxa"/>
            <w:vAlign w:val="center"/>
            <w:hideMark/>
          </w:tcPr>
          <w:p w14:paraId="0749DB23"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3768853D"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3FCC3F7D" w14:textId="77777777" w:rsidR="00211FC1" w:rsidRPr="00FB5275" w:rsidRDefault="00211FC1" w:rsidP="00404E7F">
            <w:pPr>
              <w:rPr>
                <w:bCs/>
                <w:lang w:eastAsia="zh-CN"/>
              </w:rPr>
            </w:pPr>
            <w:r w:rsidRPr="00FB5275">
              <w:rPr>
                <w:lang w:eastAsia="zh-CN"/>
              </w:rPr>
              <w:t>2.55</w:t>
            </w:r>
          </w:p>
        </w:tc>
        <w:tc>
          <w:tcPr>
            <w:tcW w:w="638" w:type="dxa"/>
            <w:noWrap/>
            <w:vAlign w:val="center"/>
            <w:hideMark/>
          </w:tcPr>
          <w:p w14:paraId="19AC7F72" w14:textId="77777777" w:rsidR="00211FC1" w:rsidRPr="00FB5275" w:rsidRDefault="00211FC1" w:rsidP="00404E7F">
            <w:pPr>
              <w:rPr>
                <w:bCs/>
                <w:lang w:eastAsia="zh-CN"/>
              </w:rPr>
            </w:pPr>
            <w:r w:rsidRPr="00FB5275">
              <w:rPr>
                <w:lang w:eastAsia="zh-CN"/>
              </w:rPr>
              <w:t>1.94</w:t>
            </w:r>
          </w:p>
        </w:tc>
        <w:tc>
          <w:tcPr>
            <w:tcW w:w="638" w:type="dxa"/>
            <w:noWrap/>
            <w:vAlign w:val="center"/>
            <w:hideMark/>
          </w:tcPr>
          <w:p w14:paraId="09A1F483" w14:textId="77777777" w:rsidR="00211FC1" w:rsidRPr="00FB5275" w:rsidRDefault="00211FC1" w:rsidP="00404E7F">
            <w:pPr>
              <w:rPr>
                <w:bCs/>
                <w:lang w:eastAsia="zh-CN"/>
              </w:rPr>
            </w:pPr>
            <w:r w:rsidRPr="00FB5275">
              <w:rPr>
                <w:lang w:eastAsia="zh-CN"/>
              </w:rPr>
              <w:t>2.57</w:t>
            </w:r>
          </w:p>
        </w:tc>
        <w:tc>
          <w:tcPr>
            <w:tcW w:w="638" w:type="dxa"/>
            <w:noWrap/>
            <w:vAlign w:val="center"/>
            <w:hideMark/>
          </w:tcPr>
          <w:p w14:paraId="252DECA1" w14:textId="77777777" w:rsidR="00211FC1" w:rsidRPr="00FB5275" w:rsidRDefault="00211FC1" w:rsidP="00404E7F">
            <w:pPr>
              <w:rPr>
                <w:bCs/>
                <w:lang w:eastAsia="zh-CN"/>
              </w:rPr>
            </w:pPr>
            <w:r w:rsidRPr="00FB5275">
              <w:rPr>
                <w:lang w:eastAsia="zh-CN"/>
              </w:rPr>
              <w:t>3.26</w:t>
            </w:r>
          </w:p>
        </w:tc>
        <w:tc>
          <w:tcPr>
            <w:tcW w:w="638" w:type="dxa"/>
            <w:noWrap/>
            <w:vAlign w:val="center"/>
            <w:hideMark/>
          </w:tcPr>
          <w:p w14:paraId="6DDBA850" w14:textId="77777777" w:rsidR="00211FC1" w:rsidRPr="00FB5275" w:rsidRDefault="00211FC1" w:rsidP="00404E7F">
            <w:pPr>
              <w:rPr>
                <w:bCs/>
                <w:lang w:eastAsia="zh-CN"/>
              </w:rPr>
            </w:pPr>
            <w:r w:rsidRPr="00FB5275">
              <w:rPr>
                <w:lang w:eastAsia="zh-CN"/>
              </w:rPr>
              <w:t>3.92</w:t>
            </w:r>
          </w:p>
        </w:tc>
        <w:tc>
          <w:tcPr>
            <w:tcW w:w="638" w:type="dxa"/>
            <w:noWrap/>
            <w:vAlign w:val="center"/>
            <w:hideMark/>
          </w:tcPr>
          <w:p w14:paraId="1ED4FE60" w14:textId="77777777" w:rsidR="00211FC1" w:rsidRPr="00FB5275" w:rsidRDefault="00211FC1" w:rsidP="00404E7F">
            <w:pPr>
              <w:rPr>
                <w:bCs/>
                <w:lang w:eastAsia="zh-CN"/>
              </w:rPr>
            </w:pPr>
            <w:r w:rsidRPr="00FB5275">
              <w:rPr>
                <w:lang w:eastAsia="zh-CN"/>
              </w:rPr>
              <w:t>4.08</w:t>
            </w:r>
          </w:p>
        </w:tc>
        <w:tc>
          <w:tcPr>
            <w:tcW w:w="638" w:type="dxa"/>
            <w:noWrap/>
            <w:vAlign w:val="center"/>
            <w:hideMark/>
          </w:tcPr>
          <w:p w14:paraId="6C2F5F58" w14:textId="77777777" w:rsidR="00211FC1" w:rsidRPr="00FB5275" w:rsidRDefault="00211FC1" w:rsidP="00404E7F">
            <w:pPr>
              <w:rPr>
                <w:bCs/>
                <w:lang w:eastAsia="zh-CN"/>
              </w:rPr>
            </w:pPr>
            <w:r w:rsidRPr="00FB5275">
              <w:rPr>
                <w:lang w:eastAsia="zh-CN"/>
              </w:rPr>
              <w:t>4.5</w:t>
            </w:r>
          </w:p>
        </w:tc>
        <w:tc>
          <w:tcPr>
            <w:tcW w:w="638" w:type="dxa"/>
            <w:noWrap/>
            <w:vAlign w:val="center"/>
            <w:hideMark/>
          </w:tcPr>
          <w:p w14:paraId="7069B531" w14:textId="77777777" w:rsidR="00211FC1" w:rsidRPr="00FB5275" w:rsidRDefault="00211FC1" w:rsidP="00404E7F">
            <w:pPr>
              <w:rPr>
                <w:bCs/>
                <w:lang w:eastAsia="zh-CN"/>
              </w:rPr>
            </w:pPr>
            <w:r w:rsidRPr="00FB5275">
              <w:rPr>
                <w:lang w:eastAsia="zh-CN"/>
              </w:rPr>
              <w:t>4.08</w:t>
            </w:r>
          </w:p>
        </w:tc>
        <w:tc>
          <w:tcPr>
            <w:tcW w:w="638" w:type="dxa"/>
            <w:noWrap/>
            <w:vAlign w:val="center"/>
            <w:hideMark/>
          </w:tcPr>
          <w:p w14:paraId="22590D51" w14:textId="77777777" w:rsidR="00211FC1" w:rsidRPr="00FB5275" w:rsidRDefault="00211FC1" w:rsidP="00404E7F">
            <w:pPr>
              <w:rPr>
                <w:bCs/>
                <w:lang w:eastAsia="zh-CN"/>
              </w:rPr>
            </w:pPr>
            <w:r w:rsidRPr="00FB5275">
              <w:rPr>
                <w:lang w:eastAsia="zh-CN"/>
              </w:rPr>
              <w:t>3.28</w:t>
            </w:r>
          </w:p>
        </w:tc>
        <w:tc>
          <w:tcPr>
            <w:tcW w:w="638" w:type="dxa"/>
            <w:noWrap/>
            <w:vAlign w:val="center"/>
            <w:hideMark/>
          </w:tcPr>
          <w:p w14:paraId="4D60A149" w14:textId="77777777" w:rsidR="00211FC1" w:rsidRPr="00FB5275" w:rsidRDefault="00211FC1" w:rsidP="00404E7F">
            <w:pPr>
              <w:rPr>
                <w:bCs/>
                <w:lang w:eastAsia="zh-CN"/>
              </w:rPr>
            </w:pPr>
            <w:r w:rsidRPr="00FB5275">
              <w:rPr>
                <w:lang w:eastAsia="zh-CN"/>
              </w:rPr>
              <w:t>2.17</w:t>
            </w:r>
          </w:p>
        </w:tc>
        <w:tc>
          <w:tcPr>
            <w:tcW w:w="638" w:type="dxa"/>
            <w:noWrap/>
            <w:vAlign w:val="center"/>
            <w:hideMark/>
          </w:tcPr>
          <w:p w14:paraId="0F184497" w14:textId="77777777" w:rsidR="00211FC1" w:rsidRPr="00FB5275" w:rsidRDefault="00211FC1" w:rsidP="00404E7F">
            <w:pPr>
              <w:rPr>
                <w:bCs/>
                <w:lang w:eastAsia="zh-CN"/>
              </w:rPr>
            </w:pPr>
            <w:r w:rsidRPr="00FB5275">
              <w:rPr>
                <w:lang w:eastAsia="zh-CN"/>
              </w:rPr>
              <w:t>1.76</w:t>
            </w:r>
          </w:p>
        </w:tc>
        <w:tc>
          <w:tcPr>
            <w:tcW w:w="638" w:type="dxa"/>
            <w:noWrap/>
            <w:vAlign w:val="center"/>
            <w:hideMark/>
          </w:tcPr>
          <w:p w14:paraId="310C0AE1" w14:textId="77777777" w:rsidR="00211FC1" w:rsidRPr="00FB5275" w:rsidRDefault="00211FC1" w:rsidP="00404E7F">
            <w:pPr>
              <w:rPr>
                <w:bCs/>
                <w:lang w:eastAsia="zh-CN"/>
              </w:rPr>
            </w:pPr>
            <w:r w:rsidRPr="00FB5275">
              <w:rPr>
                <w:lang w:eastAsia="zh-CN"/>
              </w:rPr>
              <w:t>2.82</w:t>
            </w:r>
          </w:p>
        </w:tc>
        <w:tc>
          <w:tcPr>
            <w:tcW w:w="638" w:type="dxa"/>
            <w:noWrap/>
            <w:vAlign w:val="center"/>
            <w:hideMark/>
          </w:tcPr>
          <w:p w14:paraId="360A3228" w14:textId="77777777" w:rsidR="00211FC1" w:rsidRPr="00FB5275" w:rsidRDefault="00211FC1" w:rsidP="00404E7F">
            <w:pPr>
              <w:rPr>
                <w:bCs/>
                <w:lang w:eastAsia="zh-CN"/>
              </w:rPr>
            </w:pPr>
            <w:r w:rsidRPr="00FB5275">
              <w:rPr>
                <w:lang w:eastAsia="zh-CN"/>
              </w:rPr>
              <w:t>3.09</w:t>
            </w:r>
          </w:p>
        </w:tc>
      </w:tr>
      <w:tr w:rsidR="00211FC1" w:rsidRPr="00FB5275" w14:paraId="0A17C347" w14:textId="77777777" w:rsidTr="00404E7F">
        <w:trPr>
          <w:cantSplit/>
          <w:trHeight w:val="292"/>
        </w:trPr>
        <w:tc>
          <w:tcPr>
            <w:tcW w:w="1240" w:type="dxa"/>
            <w:noWrap/>
            <w:vAlign w:val="bottom"/>
            <w:hideMark/>
          </w:tcPr>
          <w:p w14:paraId="7C1D7427" w14:textId="77777777" w:rsidR="00211FC1" w:rsidRPr="00FB5275" w:rsidRDefault="00211FC1" w:rsidP="00404E7F">
            <w:pPr>
              <w:rPr>
                <w:bCs/>
                <w:lang w:eastAsia="zh-CN"/>
              </w:rPr>
            </w:pPr>
            <w:r w:rsidRPr="00FB5275">
              <w:rPr>
                <w:lang w:eastAsia="zh-CN"/>
              </w:rPr>
              <w:t>Mount Isa</w:t>
            </w:r>
          </w:p>
        </w:tc>
        <w:tc>
          <w:tcPr>
            <w:tcW w:w="742" w:type="dxa"/>
            <w:vAlign w:val="center"/>
            <w:hideMark/>
          </w:tcPr>
          <w:p w14:paraId="10FDE9A4"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77F8FA96" w14:textId="77777777" w:rsidR="00211FC1" w:rsidRPr="00FB5275" w:rsidRDefault="00211FC1" w:rsidP="00404E7F">
            <w:pPr>
              <w:rPr>
                <w:lang w:eastAsia="zh-CN"/>
              </w:rPr>
            </w:pPr>
            <w:r w:rsidRPr="00FB5275">
              <w:rPr>
                <w:lang w:eastAsia="zh-CN"/>
              </w:rPr>
              <w:t>0</w:t>
            </w:r>
          </w:p>
        </w:tc>
        <w:tc>
          <w:tcPr>
            <w:tcW w:w="638" w:type="dxa"/>
            <w:noWrap/>
            <w:vAlign w:val="center"/>
            <w:hideMark/>
          </w:tcPr>
          <w:p w14:paraId="25B24DAC" w14:textId="77777777" w:rsidR="00211FC1" w:rsidRPr="00FB5275" w:rsidRDefault="00211FC1" w:rsidP="00404E7F">
            <w:pPr>
              <w:rPr>
                <w:bCs/>
                <w:lang w:eastAsia="zh-CN"/>
              </w:rPr>
            </w:pPr>
            <w:r w:rsidRPr="00FB5275">
              <w:rPr>
                <w:lang w:eastAsia="zh-CN"/>
              </w:rPr>
              <w:t>6.84</w:t>
            </w:r>
          </w:p>
        </w:tc>
        <w:tc>
          <w:tcPr>
            <w:tcW w:w="638" w:type="dxa"/>
            <w:noWrap/>
            <w:vAlign w:val="center"/>
            <w:hideMark/>
          </w:tcPr>
          <w:p w14:paraId="445A78A8" w14:textId="77777777" w:rsidR="00211FC1" w:rsidRPr="00FB5275" w:rsidRDefault="00211FC1" w:rsidP="00404E7F">
            <w:pPr>
              <w:rPr>
                <w:bCs/>
                <w:lang w:eastAsia="zh-CN"/>
              </w:rPr>
            </w:pPr>
            <w:r w:rsidRPr="00FB5275">
              <w:rPr>
                <w:lang w:eastAsia="zh-CN"/>
              </w:rPr>
              <w:t>6.3</w:t>
            </w:r>
          </w:p>
        </w:tc>
        <w:tc>
          <w:tcPr>
            <w:tcW w:w="638" w:type="dxa"/>
            <w:noWrap/>
            <w:vAlign w:val="center"/>
            <w:hideMark/>
          </w:tcPr>
          <w:p w14:paraId="5DD38F35" w14:textId="77777777" w:rsidR="00211FC1" w:rsidRPr="00FB5275" w:rsidRDefault="00211FC1" w:rsidP="00404E7F">
            <w:pPr>
              <w:rPr>
                <w:bCs/>
                <w:lang w:eastAsia="zh-CN"/>
              </w:rPr>
            </w:pPr>
            <w:r w:rsidRPr="00FB5275">
              <w:rPr>
                <w:lang w:eastAsia="zh-CN"/>
              </w:rPr>
              <w:t>6.11</w:t>
            </w:r>
          </w:p>
        </w:tc>
        <w:tc>
          <w:tcPr>
            <w:tcW w:w="638" w:type="dxa"/>
            <w:noWrap/>
            <w:vAlign w:val="center"/>
            <w:hideMark/>
          </w:tcPr>
          <w:p w14:paraId="1829DDB7" w14:textId="77777777" w:rsidR="00211FC1" w:rsidRPr="00FB5275" w:rsidRDefault="00211FC1" w:rsidP="00404E7F">
            <w:pPr>
              <w:rPr>
                <w:bCs/>
                <w:lang w:eastAsia="zh-CN"/>
              </w:rPr>
            </w:pPr>
            <w:r w:rsidRPr="00FB5275">
              <w:rPr>
                <w:lang w:eastAsia="zh-CN"/>
              </w:rPr>
              <w:t>5.56</w:t>
            </w:r>
          </w:p>
        </w:tc>
        <w:tc>
          <w:tcPr>
            <w:tcW w:w="638" w:type="dxa"/>
            <w:noWrap/>
            <w:vAlign w:val="center"/>
            <w:hideMark/>
          </w:tcPr>
          <w:p w14:paraId="192B79D1" w14:textId="77777777" w:rsidR="00211FC1" w:rsidRPr="00FB5275" w:rsidRDefault="00211FC1" w:rsidP="00404E7F">
            <w:pPr>
              <w:rPr>
                <w:bCs/>
                <w:lang w:eastAsia="zh-CN"/>
              </w:rPr>
            </w:pPr>
            <w:r w:rsidRPr="00FB5275">
              <w:rPr>
                <w:lang w:eastAsia="zh-CN"/>
              </w:rPr>
              <w:t>4.83</w:t>
            </w:r>
          </w:p>
        </w:tc>
        <w:tc>
          <w:tcPr>
            <w:tcW w:w="638" w:type="dxa"/>
            <w:noWrap/>
            <w:vAlign w:val="center"/>
            <w:hideMark/>
          </w:tcPr>
          <w:p w14:paraId="33ED1394" w14:textId="77777777" w:rsidR="00211FC1" w:rsidRPr="00FB5275" w:rsidRDefault="00211FC1" w:rsidP="00404E7F">
            <w:pPr>
              <w:rPr>
                <w:bCs/>
                <w:lang w:eastAsia="zh-CN"/>
              </w:rPr>
            </w:pPr>
            <w:r w:rsidRPr="00FB5275">
              <w:rPr>
                <w:lang w:eastAsia="zh-CN"/>
              </w:rPr>
              <w:t>4.32</w:t>
            </w:r>
          </w:p>
        </w:tc>
        <w:tc>
          <w:tcPr>
            <w:tcW w:w="638" w:type="dxa"/>
            <w:noWrap/>
            <w:vAlign w:val="center"/>
            <w:hideMark/>
          </w:tcPr>
          <w:p w14:paraId="2914E7A3" w14:textId="77777777" w:rsidR="00211FC1" w:rsidRPr="00FB5275" w:rsidRDefault="00211FC1" w:rsidP="00404E7F">
            <w:pPr>
              <w:rPr>
                <w:bCs/>
                <w:lang w:eastAsia="zh-CN"/>
              </w:rPr>
            </w:pPr>
            <w:r w:rsidRPr="00FB5275">
              <w:rPr>
                <w:lang w:eastAsia="zh-CN"/>
              </w:rPr>
              <w:t>4.54</w:t>
            </w:r>
          </w:p>
        </w:tc>
        <w:tc>
          <w:tcPr>
            <w:tcW w:w="638" w:type="dxa"/>
            <w:noWrap/>
            <w:vAlign w:val="center"/>
            <w:hideMark/>
          </w:tcPr>
          <w:p w14:paraId="22072E03" w14:textId="77777777" w:rsidR="00211FC1" w:rsidRPr="00FB5275" w:rsidRDefault="00211FC1" w:rsidP="00404E7F">
            <w:pPr>
              <w:rPr>
                <w:bCs/>
                <w:lang w:eastAsia="zh-CN"/>
              </w:rPr>
            </w:pPr>
            <w:r w:rsidRPr="00FB5275">
              <w:rPr>
                <w:lang w:eastAsia="zh-CN"/>
              </w:rPr>
              <w:t>5.46</w:t>
            </w:r>
          </w:p>
        </w:tc>
        <w:tc>
          <w:tcPr>
            <w:tcW w:w="638" w:type="dxa"/>
            <w:noWrap/>
            <w:vAlign w:val="center"/>
            <w:hideMark/>
          </w:tcPr>
          <w:p w14:paraId="087CDBBF" w14:textId="77777777" w:rsidR="00211FC1" w:rsidRPr="00FB5275" w:rsidRDefault="00211FC1" w:rsidP="00404E7F">
            <w:pPr>
              <w:rPr>
                <w:bCs/>
                <w:lang w:eastAsia="zh-CN"/>
              </w:rPr>
            </w:pPr>
            <w:r w:rsidRPr="00FB5275">
              <w:rPr>
                <w:lang w:eastAsia="zh-CN"/>
              </w:rPr>
              <w:t>6.11</w:t>
            </w:r>
          </w:p>
        </w:tc>
        <w:tc>
          <w:tcPr>
            <w:tcW w:w="638" w:type="dxa"/>
            <w:noWrap/>
            <w:vAlign w:val="center"/>
            <w:hideMark/>
          </w:tcPr>
          <w:p w14:paraId="3906D9C5" w14:textId="77777777" w:rsidR="00211FC1" w:rsidRPr="00FB5275" w:rsidRDefault="00211FC1" w:rsidP="00404E7F">
            <w:pPr>
              <w:rPr>
                <w:bCs/>
                <w:lang w:eastAsia="zh-CN"/>
              </w:rPr>
            </w:pPr>
            <w:r w:rsidRPr="00FB5275">
              <w:rPr>
                <w:lang w:eastAsia="zh-CN"/>
              </w:rPr>
              <w:t>6.57</w:t>
            </w:r>
          </w:p>
        </w:tc>
        <w:tc>
          <w:tcPr>
            <w:tcW w:w="638" w:type="dxa"/>
            <w:noWrap/>
            <w:vAlign w:val="center"/>
            <w:hideMark/>
          </w:tcPr>
          <w:p w14:paraId="56DD3AEC" w14:textId="77777777" w:rsidR="00211FC1" w:rsidRPr="00FB5275" w:rsidRDefault="00211FC1" w:rsidP="00404E7F">
            <w:pPr>
              <w:rPr>
                <w:bCs/>
                <w:lang w:eastAsia="zh-CN"/>
              </w:rPr>
            </w:pPr>
            <w:r w:rsidRPr="00FB5275">
              <w:rPr>
                <w:lang w:eastAsia="zh-CN"/>
              </w:rPr>
              <w:t>6.88</w:t>
            </w:r>
          </w:p>
        </w:tc>
        <w:tc>
          <w:tcPr>
            <w:tcW w:w="638" w:type="dxa"/>
            <w:noWrap/>
            <w:vAlign w:val="center"/>
            <w:hideMark/>
          </w:tcPr>
          <w:p w14:paraId="002A6035" w14:textId="77777777" w:rsidR="00211FC1" w:rsidRPr="00FB5275" w:rsidRDefault="00211FC1" w:rsidP="00404E7F">
            <w:pPr>
              <w:rPr>
                <w:bCs/>
                <w:lang w:eastAsia="zh-CN"/>
              </w:rPr>
            </w:pPr>
            <w:r w:rsidRPr="00FB5275">
              <w:rPr>
                <w:lang w:eastAsia="zh-CN"/>
              </w:rPr>
              <w:t>6.96</w:t>
            </w:r>
          </w:p>
        </w:tc>
        <w:tc>
          <w:tcPr>
            <w:tcW w:w="638" w:type="dxa"/>
            <w:noWrap/>
            <w:vAlign w:val="center"/>
            <w:hideMark/>
          </w:tcPr>
          <w:p w14:paraId="74B97704" w14:textId="77777777" w:rsidR="00211FC1" w:rsidRPr="00FB5275" w:rsidRDefault="00211FC1" w:rsidP="00404E7F">
            <w:pPr>
              <w:rPr>
                <w:bCs/>
                <w:lang w:eastAsia="zh-CN"/>
              </w:rPr>
            </w:pPr>
            <w:r w:rsidRPr="00FB5275">
              <w:rPr>
                <w:lang w:eastAsia="zh-CN"/>
              </w:rPr>
              <w:t>5.87</w:t>
            </w:r>
          </w:p>
        </w:tc>
      </w:tr>
      <w:tr w:rsidR="00211FC1" w:rsidRPr="00FB5275" w14:paraId="72D24EC0" w14:textId="77777777" w:rsidTr="00404E7F">
        <w:trPr>
          <w:cantSplit/>
          <w:trHeight w:val="292"/>
        </w:trPr>
        <w:tc>
          <w:tcPr>
            <w:tcW w:w="1240" w:type="dxa"/>
            <w:noWrap/>
            <w:vAlign w:val="bottom"/>
            <w:hideMark/>
          </w:tcPr>
          <w:p w14:paraId="4CAB2F2B" w14:textId="77777777" w:rsidR="00211FC1" w:rsidRPr="00FB5275" w:rsidRDefault="00211FC1" w:rsidP="00404E7F">
            <w:pPr>
              <w:rPr>
                <w:lang w:eastAsia="zh-CN"/>
              </w:rPr>
            </w:pPr>
          </w:p>
        </w:tc>
        <w:tc>
          <w:tcPr>
            <w:tcW w:w="742" w:type="dxa"/>
            <w:vAlign w:val="center"/>
            <w:hideMark/>
          </w:tcPr>
          <w:p w14:paraId="5E3D5D2F" w14:textId="77777777" w:rsidR="00211FC1" w:rsidRPr="00FB5275" w:rsidRDefault="00211FC1" w:rsidP="00404E7F">
            <w:pPr>
              <w:rPr>
                <w:bCs/>
                <w:lang w:eastAsia="zh-CN"/>
              </w:rPr>
            </w:pPr>
            <w:r w:rsidRPr="00FB5275">
              <w:rPr>
                <w:lang w:eastAsia="zh-CN"/>
              </w:rPr>
              <w:t>Tilt 5</w:t>
            </w:r>
          </w:p>
        </w:tc>
        <w:tc>
          <w:tcPr>
            <w:tcW w:w="450" w:type="dxa"/>
            <w:vAlign w:val="center"/>
            <w:hideMark/>
          </w:tcPr>
          <w:p w14:paraId="732CC8BC" w14:textId="77777777" w:rsidR="00211FC1" w:rsidRPr="00FB5275" w:rsidRDefault="00211FC1" w:rsidP="00404E7F">
            <w:pPr>
              <w:rPr>
                <w:lang w:eastAsia="zh-CN"/>
              </w:rPr>
            </w:pPr>
            <w:r w:rsidRPr="00FB5275">
              <w:rPr>
                <w:lang w:eastAsia="zh-CN"/>
              </w:rPr>
              <w:t>4</w:t>
            </w:r>
          </w:p>
        </w:tc>
        <w:tc>
          <w:tcPr>
            <w:tcW w:w="638" w:type="dxa"/>
            <w:noWrap/>
            <w:vAlign w:val="center"/>
            <w:hideMark/>
          </w:tcPr>
          <w:p w14:paraId="181DCD62" w14:textId="77777777" w:rsidR="00211FC1" w:rsidRPr="00FB5275" w:rsidRDefault="00211FC1" w:rsidP="00404E7F">
            <w:pPr>
              <w:rPr>
                <w:bCs/>
                <w:lang w:eastAsia="zh-CN"/>
              </w:rPr>
            </w:pPr>
            <w:r w:rsidRPr="00FB5275">
              <w:rPr>
                <w:lang w:eastAsia="zh-CN"/>
              </w:rPr>
              <w:t>6.88</w:t>
            </w:r>
          </w:p>
        </w:tc>
        <w:tc>
          <w:tcPr>
            <w:tcW w:w="638" w:type="dxa"/>
            <w:noWrap/>
            <w:vAlign w:val="center"/>
            <w:hideMark/>
          </w:tcPr>
          <w:p w14:paraId="4A5CF075" w14:textId="77777777" w:rsidR="00211FC1" w:rsidRPr="00FB5275" w:rsidRDefault="00211FC1" w:rsidP="00404E7F">
            <w:pPr>
              <w:rPr>
                <w:bCs/>
                <w:lang w:eastAsia="zh-CN"/>
              </w:rPr>
            </w:pPr>
            <w:r w:rsidRPr="00FB5275">
              <w:rPr>
                <w:lang w:eastAsia="zh-CN"/>
              </w:rPr>
              <w:t>6.3</w:t>
            </w:r>
          </w:p>
        </w:tc>
        <w:tc>
          <w:tcPr>
            <w:tcW w:w="638" w:type="dxa"/>
            <w:noWrap/>
            <w:vAlign w:val="center"/>
            <w:hideMark/>
          </w:tcPr>
          <w:p w14:paraId="6A8199C2" w14:textId="77777777" w:rsidR="00211FC1" w:rsidRPr="00FB5275" w:rsidRDefault="00211FC1" w:rsidP="00404E7F">
            <w:pPr>
              <w:rPr>
                <w:bCs/>
                <w:lang w:eastAsia="zh-CN"/>
              </w:rPr>
            </w:pPr>
            <w:r w:rsidRPr="00FB5275">
              <w:rPr>
                <w:lang w:eastAsia="zh-CN"/>
              </w:rPr>
              <w:t>6.21</w:t>
            </w:r>
          </w:p>
        </w:tc>
        <w:tc>
          <w:tcPr>
            <w:tcW w:w="638" w:type="dxa"/>
            <w:noWrap/>
            <w:vAlign w:val="center"/>
            <w:hideMark/>
          </w:tcPr>
          <w:p w14:paraId="08F49ED7" w14:textId="77777777" w:rsidR="00211FC1" w:rsidRPr="00FB5275" w:rsidRDefault="00211FC1" w:rsidP="00404E7F">
            <w:pPr>
              <w:rPr>
                <w:bCs/>
                <w:lang w:eastAsia="zh-CN"/>
              </w:rPr>
            </w:pPr>
            <w:r w:rsidRPr="00FB5275">
              <w:rPr>
                <w:lang w:eastAsia="zh-CN"/>
              </w:rPr>
              <w:t>5.79</w:t>
            </w:r>
          </w:p>
        </w:tc>
        <w:tc>
          <w:tcPr>
            <w:tcW w:w="638" w:type="dxa"/>
            <w:noWrap/>
            <w:vAlign w:val="center"/>
            <w:hideMark/>
          </w:tcPr>
          <w:p w14:paraId="2B7E5F25" w14:textId="77777777" w:rsidR="00211FC1" w:rsidRPr="00FB5275" w:rsidRDefault="00211FC1" w:rsidP="00404E7F">
            <w:pPr>
              <w:rPr>
                <w:bCs/>
                <w:lang w:eastAsia="zh-CN"/>
              </w:rPr>
            </w:pPr>
            <w:r w:rsidRPr="00FB5275">
              <w:rPr>
                <w:lang w:eastAsia="zh-CN"/>
              </w:rPr>
              <w:t>5.16</w:t>
            </w:r>
          </w:p>
        </w:tc>
        <w:tc>
          <w:tcPr>
            <w:tcW w:w="638" w:type="dxa"/>
            <w:noWrap/>
            <w:vAlign w:val="center"/>
            <w:hideMark/>
          </w:tcPr>
          <w:p w14:paraId="2A14DB65" w14:textId="77777777" w:rsidR="00211FC1" w:rsidRPr="00FB5275" w:rsidRDefault="00211FC1" w:rsidP="00404E7F">
            <w:pPr>
              <w:rPr>
                <w:bCs/>
                <w:lang w:eastAsia="zh-CN"/>
              </w:rPr>
            </w:pPr>
            <w:r w:rsidRPr="00FB5275">
              <w:rPr>
                <w:lang w:eastAsia="zh-CN"/>
              </w:rPr>
              <w:t>4.65</w:t>
            </w:r>
          </w:p>
        </w:tc>
        <w:tc>
          <w:tcPr>
            <w:tcW w:w="638" w:type="dxa"/>
            <w:noWrap/>
            <w:vAlign w:val="center"/>
            <w:hideMark/>
          </w:tcPr>
          <w:p w14:paraId="7D317A12" w14:textId="77777777" w:rsidR="00211FC1" w:rsidRPr="00FB5275" w:rsidRDefault="00211FC1" w:rsidP="00404E7F">
            <w:pPr>
              <w:rPr>
                <w:bCs/>
                <w:lang w:eastAsia="zh-CN"/>
              </w:rPr>
            </w:pPr>
            <w:r w:rsidRPr="00FB5275">
              <w:rPr>
                <w:lang w:eastAsia="zh-CN"/>
              </w:rPr>
              <w:t>4.86</w:t>
            </w:r>
          </w:p>
        </w:tc>
        <w:tc>
          <w:tcPr>
            <w:tcW w:w="638" w:type="dxa"/>
            <w:noWrap/>
            <w:vAlign w:val="center"/>
            <w:hideMark/>
          </w:tcPr>
          <w:p w14:paraId="6E24F035" w14:textId="77777777" w:rsidR="00211FC1" w:rsidRPr="00FB5275" w:rsidRDefault="00211FC1" w:rsidP="00404E7F">
            <w:pPr>
              <w:rPr>
                <w:bCs/>
                <w:lang w:eastAsia="zh-CN"/>
              </w:rPr>
            </w:pPr>
            <w:r w:rsidRPr="00FB5275">
              <w:rPr>
                <w:lang w:eastAsia="zh-CN"/>
              </w:rPr>
              <w:t>5.75</w:t>
            </w:r>
          </w:p>
        </w:tc>
        <w:tc>
          <w:tcPr>
            <w:tcW w:w="638" w:type="dxa"/>
            <w:noWrap/>
            <w:vAlign w:val="center"/>
            <w:hideMark/>
          </w:tcPr>
          <w:p w14:paraId="1A202235" w14:textId="77777777" w:rsidR="00211FC1" w:rsidRPr="00FB5275" w:rsidRDefault="00211FC1" w:rsidP="00404E7F">
            <w:pPr>
              <w:rPr>
                <w:bCs/>
                <w:lang w:eastAsia="zh-CN"/>
              </w:rPr>
            </w:pPr>
            <w:r w:rsidRPr="00FB5275">
              <w:rPr>
                <w:lang w:eastAsia="zh-CN"/>
              </w:rPr>
              <w:t>6.27</w:t>
            </w:r>
          </w:p>
        </w:tc>
        <w:tc>
          <w:tcPr>
            <w:tcW w:w="638" w:type="dxa"/>
            <w:noWrap/>
            <w:vAlign w:val="center"/>
            <w:hideMark/>
          </w:tcPr>
          <w:p w14:paraId="5DCD15F5" w14:textId="77777777" w:rsidR="00211FC1" w:rsidRPr="00FB5275" w:rsidRDefault="00211FC1" w:rsidP="00404E7F">
            <w:pPr>
              <w:rPr>
                <w:bCs/>
                <w:lang w:eastAsia="zh-CN"/>
              </w:rPr>
            </w:pPr>
            <w:r w:rsidRPr="00FB5275">
              <w:rPr>
                <w:lang w:eastAsia="zh-CN"/>
              </w:rPr>
              <w:t>6.6</w:t>
            </w:r>
          </w:p>
        </w:tc>
        <w:tc>
          <w:tcPr>
            <w:tcW w:w="638" w:type="dxa"/>
            <w:noWrap/>
            <w:vAlign w:val="center"/>
            <w:hideMark/>
          </w:tcPr>
          <w:p w14:paraId="1FD03584" w14:textId="77777777" w:rsidR="00211FC1" w:rsidRPr="00FB5275" w:rsidRDefault="00211FC1" w:rsidP="00404E7F">
            <w:pPr>
              <w:rPr>
                <w:bCs/>
                <w:lang w:eastAsia="zh-CN"/>
              </w:rPr>
            </w:pPr>
            <w:r w:rsidRPr="00FB5275">
              <w:rPr>
                <w:lang w:eastAsia="zh-CN"/>
              </w:rPr>
              <w:t>6.82</w:t>
            </w:r>
          </w:p>
        </w:tc>
        <w:tc>
          <w:tcPr>
            <w:tcW w:w="638" w:type="dxa"/>
            <w:noWrap/>
            <w:vAlign w:val="center"/>
            <w:hideMark/>
          </w:tcPr>
          <w:p w14:paraId="11A1D6CF" w14:textId="77777777" w:rsidR="00211FC1" w:rsidRPr="00FB5275" w:rsidRDefault="00211FC1" w:rsidP="00404E7F">
            <w:pPr>
              <w:rPr>
                <w:bCs/>
                <w:lang w:eastAsia="zh-CN"/>
              </w:rPr>
            </w:pPr>
            <w:r w:rsidRPr="00FB5275">
              <w:rPr>
                <w:lang w:eastAsia="zh-CN"/>
              </w:rPr>
              <w:t>7.02</w:t>
            </w:r>
          </w:p>
        </w:tc>
        <w:tc>
          <w:tcPr>
            <w:tcW w:w="638" w:type="dxa"/>
            <w:noWrap/>
            <w:vAlign w:val="center"/>
            <w:hideMark/>
          </w:tcPr>
          <w:p w14:paraId="08BA6C1D" w14:textId="77777777" w:rsidR="00211FC1" w:rsidRPr="00FB5275" w:rsidRDefault="00211FC1" w:rsidP="00404E7F">
            <w:pPr>
              <w:rPr>
                <w:bCs/>
                <w:lang w:eastAsia="zh-CN"/>
              </w:rPr>
            </w:pPr>
            <w:r w:rsidRPr="00FB5275">
              <w:rPr>
                <w:lang w:eastAsia="zh-CN"/>
              </w:rPr>
              <w:t>6.02</w:t>
            </w:r>
          </w:p>
        </w:tc>
      </w:tr>
      <w:tr w:rsidR="00211FC1" w:rsidRPr="00FB5275" w14:paraId="6C88430A" w14:textId="77777777" w:rsidTr="00404E7F">
        <w:trPr>
          <w:cantSplit/>
          <w:trHeight w:val="292"/>
        </w:trPr>
        <w:tc>
          <w:tcPr>
            <w:tcW w:w="1240" w:type="dxa"/>
            <w:noWrap/>
            <w:vAlign w:val="bottom"/>
            <w:hideMark/>
          </w:tcPr>
          <w:p w14:paraId="09242120" w14:textId="77777777" w:rsidR="00211FC1" w:rsidRPr="00FB5275" w:rsidRDefault="00211FC1" w:rsidP="00404E7F">
            <w:pPr>
              <w:rPr>
                <w:lang w:eastAsia="zh-CN"/>
              </w:rPr>
            </w:pPr>
          </w:p>
        </w:tc>
        <w:tc>
          <w:tcPr>
            <w:tcW w:w="742" w:type="dxa"/>
            <w:vAlign w:val="center"/>
            <w:hideMark/>
          </w:tcPr>
          <w:p w14:paraId="4A178864" w14:textId="77777777" w:rsidR="00211FC1" w:rsidRPr="00FB5275" w:rsidRDefault="00211FC1" w:rsidP="00404E7F">
            <w:pPr>
              <w:rPr>
                <w:bCs/>
                <w:lang w:eastAsia="zh-CN"/>
              </w:rPr>
            </w:pPr>
            <w:r w:rsidRPr="00FB5275">
              <w:rPr>
                <w:lang w:eastAsia="zh-CN"/>
              </w:rPr>
              <w:t>Tilt 20</w:t>
            </w:r>
          </w:p>
        </w:tc>
        <w:tc>
          <w:tcPr>
            <w:tcW w:w="450" w:type="dxa"/>
            <w:vAlign w:val="center"/>
            <w:hideMark/>
          </w:tcPr>
          <w:p w14:paraId="03D82DE9" w14:textId="77777777" w:rsidR="00211FC1" w:rsidRPr="00FB5275" w:rsidRDefault="00211FC1" w:rsidP="00404E7F">
            <w:pPr>
              <w:rPr>
                <w:bCs/>
                <w:lang w:eastAsia="zh-CN"/>
              </w:rPr>
            </w:pPr>
            <w:r w:rsidRPr="00FB5275">
              <w:rPr>
                <w:lang w:eastAsia="zh-CN"/>
              </w:rPr>
              <w:t>19</w:t>
            </w:r>
          </w:p>
        </w:tc>
        <w:tc>
          <w:tcPr>
            <w:tcW w:w="638" w:type="dxa"/>
            <w:noWrap/>
            <w:vAlign w:val="center"/>
            <w:hideMark/>
          </w:tcPr>
          <w:p w14:paraId="1766055C" w14:textId="77777777" w:rsidR="00211FC1" w:rsidRPr="00FB5275" w:rsidRDefault="00211FC1" w:rsidP="00404E7F">
            <w:pPr>
              <w:rPr>
                <w:bCs/>
                <w:lang w:eastAsia="zh-CN"/>
              </w:rPr>
            </w:pPr>
            <w:r w:rsidRPr="00FB5275">
              <w:rPr>
                <w:lang w:eastAsia="zh-CN"/>
              </w:rPr>
              <w:t>6.79</w:t>
            </w:r>
          </w:p>
        </w:tc>
        <w:tc>
          <w:tcPr>
            <w:tcW w:w="638" w:type="dxa"/>
            <w:noWrap/>
            <w:vAlign w:val="center"/>
            <w:hideMark/>
          </w:tcPr>
          <w:p w14:paraId="3FE8595D" w14:textId="77777777" w:rsidR="00211FC1" w:rsidRPr="00FB5275" w:rsidRDefault="00211FC1" w:rsidP="00404E7F">
            <w:pPr>
              <w:rPr>
                <w:bCs/>
                <w:lang w:eastAsia="zh-CN"/>
              </w:rPr>
            </w:pPr>
            <w:r w:rsidRPr="00FB5275">
              <w:rPr>
                <w:lang w:eastAsia="zh-CN"/>
              </w:rPr>
              <w:t>6.1</w:t>
            </w:r>
          </w:p>
        </w:tc>
        <w:tc>
          <w:tcPr>
            <w:tcW w:w="638" w:type="dxa"/>
            <w:noWrap/>
            <w:vAlign w:val="center"/>
            <w:hideMark/>
          </w:tcPr>
          <w:p w14:paraId="4FB90E70" w14:textId="77777777" w:rsidR="00211FC1" w:rsidRPr="00FB5275" w:rsidRDefault="00211FC1" w:rsidP="00404E7F">
            <w:pPr>
              <w:rPr>
                <w:bCs/>
                <w:lang w:eastAsia="zh-CN"/>
              </w:rPr>
            </w:pPr>
            <w:r w:rsidRPr="00FB5275">
              <w:rPr>
                <w:lang w:eastAsia="zh-CN"/>
              </w:rPr>
              <w:t>6.3</w:t>
            </w:r>
          </w:p>
        </w:tc>
        <w:tc>
          <w:tcPr>
            <w:tcW w:w="638" w:type="dxa"/>
            <w:noWrap/>
            <w:vAlign w:val="center"/>
            <w:hideMark/>
          </w:tcPr>
          <w:p w14:paraId="096BCDBC" w14:textId="77777777" w:rsidR="00211FC1" w:rsidRPr="00FB5275" w:rsidRDefault="00211FC1" w:rsidP="00404E7F">
            <w:pPr>
              <w:rPr>
                <w:bCs/>
                <w:lang w:eastAsia="zh-CN"/>
              </w:rPr>
            </w:pPr>
            <w:r w:rsidRPr="00FB5275">
              <w:rPr>
                <w:lang w:eastAsia="zh-CN"/>
              </w:rPr>
              <w:t>6.25</w:t>
            </w:r>
          </w:p>
        </w:tc>
        <w:tc>
          <w:tcPr>
            <w:tcW w:w="638" w:type="dxa"/>
            <w:noWrap/>
            <w:vAlign w:val="center"/>
            <w:hideMark/>
          </w:tcPr>
          <w:p w14:paraId="07C0601F" w14:textId="77777777" w:rsidR="00211FC1" w:rsidRPr="00FB5275" w:rsidRDefault="00211FC1" w:rsidP="00404E7F">
            <w:pPr>
              <w:rPr>
                <w:bCs/>
                <w:lang w:eastAsia="zh-CN"/>
              </w:rPr>
            </w:pPr>
            <w:r w:rsidRPr="00FB5275">
              <w:rPr>
                <w:lang w:eastAsia="zh-CN"/>
              </w:rPr>
              <w:t>5.93</w:t>
            </w:r>
          </w:p>
        </w:tc>
        <w:tc>
          <w:tcPr>
            <w:tcW w:w="638" w:type="dxa"/>
            <w:noWrap/>
            <w:vAlign w:val="center"/>
            <w:hideMark/>
          </w:tcPr>
          <w:p w14:paraId="7A3428ED" w14:textId="77777777" w:rsidR="00211FC1" w:rsidRPr="00FB5275" w:rsidRDefault="00211FC1" w:rsidP="00404E7F">
            <w:pPr>
              <w:rPr>
                <w:bCs/>
                <w:lang w:eastAsia="zh-CN"/>
              </w:rPr>
            </w:pPr>
            <w:r w:rsidRPr="00FB5275">
              <w:rPr>
                <w:lang w:eastAsia="zh-CN"/>
              </w:rPr>
              <w:t>5.45</w:t>
            </w:r>
          </w:p>
        </w:tc>
        <w:tc>
          <w:tcPr>
            <w:tcW w:w="638" w:type="dxa"/>
            <w:noWrap/>
            <w:vAlign w:val="center"/>
            <w:hideMark/>
          </w:tcPr>
          <w:p w14:paraId="3E12F79F" w14:textId="77777777" w:rsidR="00211FC1" w:rsidRPr="00FB5275" w:rsidRDefault="00211FC1" w:rsidP="00404E7F">
            <w:pPr>
              <w:rPr>
                <w:bCs/>
                <w:lang w:eastAsia="zh-CN"/>
              </w:rPr>
            </w:pPr>
            <w:r w:rsidRPr="00FB5275">
              <w:rPr>
                <w:lang w:eastAsia="zh-CN"/>
              </w:rPr>
              <w:t>5.63</w:t>
            </w:r>
          </w:p>
        </w:tc>
        <w:tc>
          <w:tcPr>
            <w:tcW w:w="638" w:type="dxa"/>
            <w:noWrap/>
            <w:vAlign w:val="center"/>
            <w:hideMark/>
          </w:tcPr>
          <w:p w14:paraId="78B25B69" w14:textId="77777777" w:rsidR="00211FC1" w:rsidRPr="00FB5275" w:rsidRDefault="00211FC1" w:rsidP="00404E7F">
            <w:pPr>
              <w:rPr>
                <w:bCs/>
                <w:lang w:eastAsia="zh-CN"/>
              </w:rPr>
            </w:pPr>
            <w:r w:rsidRPr="00FB5275">
              <w:rPr>
                <w:lang w:eastAsia="zh-CN"/>
              </w:rPr>
              <w:t>6.4</w:t>
            </w:r>
          </w:p>
        </w:tc>
        <w:tc>
          <w:tcPr>
            <w:tcW w:w="638" w:type="dxa"/>
            <w:noWrap/>
            <w:vAlign w:val="center"/>
            <w:hideMark/>
          </w:tcPr>
          <w:p w14:paraId="6D69C460" w14:textId="77777777" w:rsidR="00211FC1" w:rsidRPr="00FB5275" w:rsidRDefault="00211FC1" w:rsidP="00404E7F">
            <w:pPr>
              <w:rPr>
                <w:bCs/>
                <w:lang w:eastAsia="zh-CN"/>
              </w:rPr>
            </w:pPr>
            <w:r w:rsidRPr="00FB5275">
              <w:rPr>
                <w:lang w:eastAsia="zh-CN"/>
              </w:rPr>
              <w:t>6.52</w:t>
            </w:r>
          </w:p>
        </w:tc>
        <w:tc>
          <w:tcPr>
            <w:tcW w:w="638" w:type="dxa"/>
            <w:noWrap/>
            <w:vAlign w:val="center"/>
            <w:hideMark/>
          </w:tcPr>
          <w:p w14:paraId="0D9F932F" w14:textId="77777777" w:rsidR="00211FC1" w:rsidRPr="00FB5275" w:rsidRDefault="00211FC1" w:rsidP="00404E7F">
            <w:pPr>
              <w:rPr>
                <w:bCs/>
                <w:lang w:eastAsia="zh-CN"/>
              </w:rPr>
            </w:pPr>
            <w:r w:rsidRPr="00FB5275">
              <w:rPr>
                <w:lang w:eastAsia="zh-CN"/>
              </w:rPr>
              <w:t>6.48</w:t>
            </w:r>
          </w:p>
        </w:tc>
        <w:tc>
          <w:tcPr>
            <w:tcW w:w="638" w:type="dxa"/>
            <w:noWrap/>
            <w:vAlign w:val="center"/>
            <w:hideMark/>
          </w:tcPr>
          <w:p w14:paraId="3DDE32BD" w14:textId="77777777" w:rsidR="00211FC1" w:rsidRPr="00FB5275" w:rsidRDefault="00211FC1" w:rsidP="00404E7F">
            <w:pPr>
              <w:rPr>
                <w:bCs/>
                <w:lang w:eastAsia="zh-CN"/>
              </w:rPr>
            </w:pPr>
            <w:r w:rsidRPr="00FB5275">
              <w:rPr>
                <w:lang w:eastAsia="zh-CN"/>
              </w:rPr>
              <w:t>6.39</w:t>
            </w:r>
          </w:p>
        </w:tc>
        <w:tc>
          <w:tcPr>
            <w:tcW w:w="638" w:type="dxa"/>
            <w:noWrap/>
            <w:vAlign w:val="center"/>
            <w:hideMark/>
          </w:tcPr>
          <w:p w14:paraId="104D4D23" w14:textId="77777777" w:rsidR="00211FC1" w:rsidRPr="00FB5275" w:rsidRDefault="00211FC1" w:rsidP="00404E7F">
            <w:pPr>
              <w:rPr>
                <w:bCs/>
                <w:lang w:eastAsia="zh-CN"/>
              </w:rPr>
            </w:pPr>
            <w:r w:rsidRPr="00FB5275">
              <w:rPr>
                <w:lang w:eastAsia="zh-CN"/>
              </w:rPr>
              <w:t>6.98</w:t>
            </w:r>
          </w:p>
        </w:tc>
        <w:tc>
          <w:tcPr>
            <w:tcW w:w="638" w:type="dxa"/>
            <w:noWrap/>
            <w:vAlign w:val="center"/>
            <w:hideMark/>
          </w:tcPr>
          <w:p w14:paraId="0094EE57" w14:textId="77777777" w:rsidR="00211FC1" w:rsidRPr="00FB5275" w:rsidRDefault="00211FC1" w:rsidP="00404E7F">
            <w:pPr>
              <w:rPr>
                <w:bCs/>
                <w:lang w:eastAsia="zh-CN"/>
              </w:rPr>
            </w:pPr>
            <w:r w:rsidRPr="00FB5275">
              <w:rPr>
                <w:lang w:eastAsia="zh-CN"/>
              </w:rPr>
              <w:t>6.27</w:t>
            </w:r>
          </w:p>
        </w:tc>
      </w:tr>
      <w:tr w:rsidR="00211FC1" w:rsidRPr="00FB5275" w14:paraId="5018EA23" w14:textId="77777777" w:rsidTr="00404E7F">
        <w:trPr>
          <w:cantSplit/>
          <w:trHeight w:val="292"/>
        </w:trPr>
        <w:tc>
          <w:tcPr>
            <w:tcW w:w="1240" w:type="dxa"/>
            <w:noWrap/>
            <w:vAlign w:val="bottom"/>
            <w:hideMark/>
          </w:tcPr>
          <w:p w14:paraId="4280C2C1" w14:textId="77777777" w:rsidR="00211FC1" w:rsidRPr="00FB5275" w:rsidRDefault="00211FC1" w:rsidP="00404E7F">
            <w:pPr>
              <w:rPr>
                <w:lang w:eastAsia="zh-CN"/>
              </w:rPr>
            </w:pPr>
          </w:p>
        </w:tc>
        <w:tc>
          <w:tcPr>
            <w:tcW w:w="742" w:type="dxa"/>
            <w:vAlign w:val="center"/>
            <w:hideMark/>
          </w:tcPr>
          <w:p w14:paraId="60BC4FB0" w14:textId="77777777" w:rsidR="00211FC1" w:rsidRPr="00FB5275" w:rsidRDefault="00211FC1" w:rsidP="00404E7F">
            <w:pPr>
              <w:rPr>
                <w:bCs/>
                <w:lang w:eastAsia="zh-CN"/>
              </w:rPr>
            </w:pPr>
            <w:r w:rsidRPr="00FB5275">
              <w:rPr>
                <w:lang w:eastAsia="zh-CN"/>
              </w:rPr>
              <w:t>Tilt 35</w:t>
            </w:r>
          </w:p>
        </w:tc>
        <w:tc>
          <w:tcPr>
            <w:tcW w:w="450" w:type="dxa"/>
            <w:vAlign w:val="center"/>
            <w:hideMark/>
          </w:tcPr>
          <w:p w14:paraId="3349EA28" w14:textId="77777777" w:rsidR="00211FC1" w:rsidRPr="00FB5275" w:rsidRDefault="00211FC1" w:rsidP="00404E7F">
            <w:pPr>
              <w:rPr>
                <w:bCs/>
                <w:lang w:eastAsia="zh-CN"/>
              </w:rPr>
            </w:pPr>
            <w:r w:rsidRPr="00FB5275">
              <w:rPr>
                <w:lang w:eastAsia="zh-CN"/>
              </w:rPr>
              <w:t>34</w:t>
            </w:r>
          </w:p>
        </w:tc>
        <w:tc>
          <w:tcPr>
            <w:tcW w:w="638" w:type="dxa"/>
            <w:noWrap/>
            <w:vAlign w:val="center"/>
            <w:hideMark/>
          </w:tcPr>
          <w:p w14:paraId="35A8C47E" w14:textId="77777777" w:rsidR="00211FC1" w:rsidRPr="00FB5275" w:rsidRDefault="00211FC1" w:rsidP="00404E7F">
            <w:pPr>
              <w:rPr>
                <w:bCs/>
                <w:lang w:eastAsia="zh-CN"/>
              </w:rPr>
            </w:pPr>
            <w:r w:rsidRPr="00FB5275">
              <w:rPr>
                <w:lang w:eastAsia="zh-CN"/>
              </w:rPr>
              <w:t>6.36</w:t>
            </w:r>
          </w:p>
        </w:tc>
        <w:tc>
          <w:tcPr>
            <w:tcW w:w="638" w:type="dxa"/>
            <w:noWrap/>
            <w:vAlign w:val="center"/>
            <w:hideMark/>
          </w:tcPr>
          <w:p w14:paraId="2686E5F3" w14:textId="77777777" w:rsidR="00211FC1" w:rsidRPr="00FB5275" w:rsidRDefault="00211FC1" w:rsidP="00404E7F">
            <w:pPr>
              <w:rPr>
                <w:bCs/>
                <w:lang w:eastAsia="zh-CN"/>
              </w:rPr>
            </w:pPr>
            <w:r w:rsidRPr="00FB5275">
              <w:rPr>
                <w:lang w:eastAsia="zh-CN"/>
              </w:rPr>
              <w:t>5.6</w:t>
            </w:r>
          </w:p>
        </w:tc>
        <w:tc>
          <w:tcPr>
            <w:tcW w:w="638" w:type="dxa"/>
            <w:noWrap/>
            <w:vAlign w:val="center"/>
            <w:hideMark/>
          </w:tcPr>
          <w:p w14:paraId="20305C64" w14:textId="77777777" w:rsidR="00211FC1" w:rsidRPr="00FB5275" w:rsidRDefault="00211FC1" w:rsidP="00404E7F">
            <w:pPr>
              <w:rPr>
                <w:bCs/>
                <w:lang w:eastAsia="zh-CN"/>
              </w:rPr>
            </w:pPr>
            <w:r w:rsidRPr="00FB5275">
              <w:rPr>
                <w:lang w:eastAsia="zh-CN"/>
              </w:rPr>
              <w:t>6.06</w:t>
            </w:r>
          </w:p>
        </w:tc>
        <w:tc>
          <w:tcPr>
            <w:tcW w:w="638" w:type="dxa"/>
            <w:noWrap/>
            <w:vAlign w:val="center"/>
            <w:hideMark/>
          </w:tcPr>
          <w:p w14:paraId="7A553C3F" w14:textId="77777777" w:rsidR="00211FC1" w:rsidRPr="00FB5275" w:rsidRDefault="00211FC1" w:rsidP="00404E7F">
            <w:pPr>
              <w:rPr>
                <w:bCs/>
                <w:lang w:eastAsia="zh-CN"/>
              </w:rPr>
            </w:pPr>
            <w:r w:rsidRPr="00FB5275">
              <w:rPr>
                <w:lang w:eastAsia="zh-CN"/>
              </w:rPr>
              <w:t>6.38</w:t>
            </w:r>
          </w:p>
        </w:tc>
        <w:tc>
          <w:tcPr>
            <w:tcW w:w="638" w:type="dxa"/>
            <w:noWrap/>
            <w:vAlign w:val="center"/>
            <w:hideMark/>
          </w:tcPr>
          <w:p w14:paraId="32F52783" w14:textId="77777777" w:rsidR="00211FC1" w:rsidRPr="00FB5275" w:rsidRDefault="00211FC1" w:rsidP="00404E7F">
            <w:pPr>
              <w:rPr>
                <w:bCs/>
                <w:lang w:eastAsia="zh-CN"/>
              </w:rPr>
            </w:pPr>
            <w:r w:rsidRPr="00FB5275">
              <w:rPr>
                <w:lang w:eastAsia="zh-CN"/>
              </w:rPr>
              <w:t>6.37</w:t>
            </w:r>
          </w:p>
        </w:tc>
        <w:tc>
          <w:tcPr>
            <w:tcW w:w="638" w:type="dxa"/>
            <w:noWrap/>
            <w:vAlign w:val="center"/>
            <w:hideMark/>
          </w:tcPr>
          <w:p w14:paraId="01F9925A" w14:textId="77777777" w:rsidR="00211FC1" w:rsidRPr="00FB5275" w:rsidRDefault="00211FC1" w:rsidP="00404E7F">
            <w:pPr>
              <w:rPr>
                <w:bCs/>
                <w:lang w:eastAsia="zh-CN"/>
              </w:rPr>
            </w:pPr>
            <w:r w:rsidRPr="00FB5275">
              <w:rPr>
                <w:lang w:eastAsia="zh-CN"/>
              </w:rPr>
              <w:t>5.94</w:t>
            </w:r>
          </w:p>
        </w:tc>
        <w:tc>
          <w:tcPr>
            <w:tcW w:w="638" w:type="dxa"/>
            <w:noWrap/>
            <w:vAlign w:val="center"/>
            <w:hideMark/>
          </w:tcPr>
          <w:p w14:paraId="5E703E4A" w14:textId="77777777" w:rsidR="00211FC1" w:rsidRPr="00FB5275" w:rsidRDefault="00211FC1" w:rsidP="00404E7F">
            <w:pPr>
              <w:rPr>
                <w:bCs/>
                <w:lang w:eastAsia="zh-CN"/>
              </w:rPr>
            </w:pPr>
            <w:r w:rsidRPr="00FB5275">
              <w:rPr>
                <w:lang w:eastAsia="zh-CN"/>
              </w:rPr>
              <w:t>6.08</w:t>
            </w:r>
          </w:p>
        </w:tc>
        <w:tc>
          <w:tcPr>
            <w:tcW w:w="638" w:type="dxa"/>
            <w:noWrap/>
            <w:vAlign w:val="center"/>
            <w:hideMark/>
          </w:tcPr>
          <w:p w14:paraId="1312948C" w14:textId="77777777" w:rsidR="00211FC1" w:rsidRPr="00FB5275" w:rsidRDefault="00211FC1" w:rsidP="00404E7F">
            <w:pPr>
              <w:rPr>
                <w:bCs/>
                <w:lang w:eastAsia="zh-CN"/>
              </w:rPr>
            </w:pPr>
            <w:r w:rsidRPr="00FB5275">
              <w:rPr>
                <w:lang w:eastAsia="zh-CN"/>
              </w:rPr>
              <w:t>6.69</w:t>
            </w:r>
          </w:p>
        </w:tc>
        <w:tc>
          <w:tcPr>
            <w:tcW w:w="638" w:type="dxa"/>
            <w:noWrap/>
            <w:vAlign w:val="center"/>
            <w:hideMark/>
          </w:tcPr>
          <w:p w14:paraId="4AD98C69" w14:textId="77777777" w:rsidR="00211FC1" w:rsidRPr="00FB5275" w:rsidRDefault="00211FC1" w:rsidP="00404E7F">
            <w:pPr>
              <w:rPr>
                <w:bCs/>
                <w:lang w:eastAsia="zh-CN"/>
              </w:rPr>
            </w:pPr>
            <w:r w:rsidRPr="00FB5275">
              <w:rPr>
                <w:lang w:eastAsia="zh-CN"/>
              </w:rPr>
              <w:t>6.42</w:t>
            </w:r>
          </w:p>
        </w:tc>
        <w:tc>
          <w:tcPr>
            <w:tcW w:w="638" w:type="dxa"/>
            <w:noWrap/>
            <w:vAlign w:val="center"/>
            <w:hideMark/>
          </w:tcPr>
          <w:p w14:paraId="16EC71E9" w14:textId="77777777" w:rsidR="00211FC1" w:rsidRPr="00FB5275" w:rsidRDefault="00211FC1" w:rsidP="00404E7F">
            <w:pPr>
              <w:rPr>
                <w:bCs/>
                <w:lang w:eastAsia="zh-CN"/>
              </w:rPr>
            </w:pPr>
            <w:r w:rsidRPr="00FB5275">
              <w:rPr>
                <w:lang w:eastAsia="zh-CN"/>
              </w:rPr>
              <w:t>6.03</w:t>
            </w:r>
          </w:p>
        </w:tc>
        <w:tc>
          <w:tcPr>
            <w:tcW w:w="638" w:type="dxa"/>
            <w:noWrap/>
            <w:vAlign w:val="center"/>
            <w:hideMark/>
          </w:tcPr>
          <w:p w14:paraId="07DAC25A" w14:textId="77777777" w:rsidR="00211FC1" w:rsidRPr="00FB5275" w:rsidRDefault="00211FC1" w:rsidP="00404E7F">
            <w:pPr>
              <w:rPr>
                <w:bCs/>
                <w:lang w:eastAsia="zh-CN"/>
              </w:rPr>
            </w:pPr>
            <w:r w:rsidRPr="00FB5275">
              <w:rPr>
                <w:lang w:eastAsia="zh-CN"/>
              </w:rPr>
              <w:t>5.64</w:t>
            </w:r>
          </w:p>
        </w:tc>
        <w:tc>
          <w:tcPr>
            <w:tcW w:w="638" w:type="dxa"/>
            <w:noWrap/>
            <w:vAlign w:val="center"/>
            <w:hideMark/>
          </w:tcPr>
          <w:p w14:paraId="6E5EADD7" w14:textId="77777777" w:rsidR="00211FC1" w:rsidRPr="00FB5275" w:rsidRDefault="00211FC1" w:rsidP="00404E7F">
            <w:pPr>
              <w:rPr>
                <w:bCs/>
                <w:lang w:eastAsia="zh-CN"/>
              </w:rPr>
            </w:pPr>
            <w:r w:rsidRPr="00FB5275">
              <w:rPr>
                <w:lang w:eastAsia="zh-CN"/>
              </w:rPr>
              <w:t>6.58</w:t>
            </w:r>
          </w:p>
        </w:tc>
        <w:tc>
          <w:tcPr>
            <w:tcW w:w="638" w:type="dxa"/>
            <w:noWrap/>
            <w:vAlign w:val="center"/>
            <w:hideMark/>
          </w:tcPr>
          <w:p w14:paraId="41400552" w14:textId="77777777" w:rsidR="00211FC1" w:rsidRPr="00FB5275" w:rsidRDefault="00211FC1" w:rsidP="00404E7F">
            <w:pPr>
              <w:rPr>
                <w:bCs/>
                <w:lang w:eastAsia="zh-CN"/>
              </w:rPr>
            </w:pPr>
            <w:r w:rsidRPr="00FB5275">
              <w:rPr>
                <w:lang w:eastAsia="zh-CN"/>
              </w:rPr>
              <w:t>6.19</w:t>
            </w:r>
          </w:p>
        </w:tc>
      </w:tr>
      <w:tr w:rsidR="00211FC1" w:rsidRPr="00FB5275" w14:paraId="24DA3303" w14:textId="77777777" w:rsidTr="00404E7F">
        <w:trPr>
          <w:cantSplit/>
          <w:trHeight w:val="292"/>
        </w:trPr>
        <w:tc>
          <w:tcPr>
            <w:tcW w:w="1240" w:type="dxa"/>
            <w:noWrap/>
            <w:vAlign w:val="bottom"/>
            <w:hideMark/>
          </w:tcPr>
          <w:p w14:paraId="66DB2844" w14:textId="77777777" w:rsidR="00211FC1" w:rsidRPr="00FB5275" w:rsidRDefault="00211FC1" w:rsidP="00404E7F">
            <w:pPr>
              <w:rPr>
                <w:lang w:eastAsia="zh-CN"/>
              </w:rPr>
            </w:pPr>
          </w:p>
        </w:tc>
        <w:tc>
          <w:tcPr>
            <w:tcW w:w="742" w:type="dxa"/>
            <w:vAlign w:val="center"/>
            <w:hideMark/>
          </w:tcPr>
          <w:p w14:paraId="00A49398"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44BEEE5B"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6BCB057B" w14:textId="77777777" w:rsidR="00211FC1" w:rsidRPr="00FB5275" w:rsidRDefault="00211FC1" w:rsidP="00404E7F">
            <w:pPr>
              <w:rPr>
                <w:bCs/>
                <w:lang w:eastAsia="zh-CN"/>
              </w:rPr>
            </w:pPr>
            <w:r w:rsidRPr="00FB5275">
              <w:rPr>
                <w:lang w:eastAsia="zh-CN"/>
              </w:rPr>
              <w:t>2.59</w:t>
            </w:r>
          </w:p>
        </w:tc>
        <w:tc>
          <w:tcPr>
            <w:tcW w:w="638" w:type="dxa"/>
            <w:noWrap/>
            <w:vAlign w:val="center"/>
            <w:hideMark/>
          </w:tcPr>
          <w:p w14:paraId="669E1E9E" w14:textId="77777777" w:rsidR="00211FC1" w:rsidRPr="00FB5275" w:rsidRDefault="00211FC1" w:rsidP="00404E7F">
            <w:pPr>
              <w:rPr>
                <w:bCs/>
                <w:lang w:eastAsia="zh-CN"/>
              </w:rPr>
            </w:pPr>
            <w:r w:rsidRPr="00FB5275">
              <w:rPr>
                <w:lang w:eastAsia="zh-CN"/>
              </w:rPr>
              <w:t>2.07</w:t>
            </w:r>
          </w:p>
        </w:tc>
        <w:tc>
          <w:tcPr>
            <w:tcW w:w="638" w:type="dxa"/>
            <w:noWrap/>
            <w:vAlign w:val="center"/>
            <w:hideMark/>
          </w:tcPr>
          <w:p w14:paraId="5B0972A2" w14:textId="77777777" w:rsidR="00211FC1" w:rsidRPr="00FB5275" w:rsidRDefault="00211FC1" w:rsidP="00404E7F">
            <w:pPr>
              <w:rPr>
                <w:bCs/>
                <w:lang w:eastAsia="zh-CN"/>
              </w:rPr>
            </w:pPr>
            <w:r w:rsidRPr="00FB5275">
              <w:rPr>
                <w:lang w:eastAsia="zh-CN"/>
              </w:rPr>
              <w:t>2.86</w:t>
            </w:r>
          </w:p>
        </w:tc>
        <w:tc>
          <w:tcPr>
            <w:tcW w:w="638" w:type="dxa"/>
            <w:noWrap/>
            <w:vAlign w:val="center"/>
            <w:hideMark/>
          </w:tcPr>
          <w:p w14:paraId="147F8586" w14:textId="77777777" w:rsidR="00211FC1" w:rsidRPr="00FB5275" w:rsidRDefault="00211FC1" w:rsidP="00404E7F">
            <w:pPr>
              <w:rPr>
                <w:bCs/>
                <w:lang w:eastAsia="zh-CN"/>
              </w:rPr>
            </w:pPr>
            <w:r w:rsidRPr="00FB5275">
              <w:rPr>
                <w:lang w:eastAsia="zh-CN"/>
              </w:rPr>
              <w:t>4.01</w:t>
            </w:r>
          </w:p>
        </w:tc>
        <w:tc>
          <w:tcPr>
            <w:tcW w:w="638" w:type="dxa"/>
            <w:noWrap/>
            <w:vAlign w:val="center"/>
            <w:hideMark/>
          </w:tcPr>
          <w:p w14:paraId="7B3222E5" w14:textId="77777777" w:rsidR="00211FC1" w:rsidRPr="00FB5275" w:rsidRDefault="00211FC1" w:rsidP="00404E7F">
            <w:pPr>
              <w:rPr>
                <w:bCs/>
                <w:lang w:eastAsia="zh-CN"/>
              </w:rPr>
            </w:pPr>
            <w:r w:rsidRPr="00FB5275">
              <w:rPr>
                <w:lang w:eastAsia="zh-CN"/>
              </w:rPr>
              <w:t>4.88</w:t>
            </w:r>
          </w:p>
        </w:tc>
        <w:tc>
          <w:tcPr>
            <w:tcW w:w="638" w:type="dxa"/>
            <w:noWrap/>
            <w:vAlign w:val="center"/>
            <w:hideMark/>
          </w:tcPr>
          <w:p w14:paraId="4D719464" w14:textId="77777777" w:rsidR="00211FC1" w:rsidRPr="00FB5275" w:rsidRDefault="00211FC1" w:rsidP="00404E7F">
            <w:pPr>
              <w:rPr>
                <w:bCs/>
                <w:lang w:eastAsia="zh-CN"/>
              </w:rPr>
            </w:pPr>
            <w:r w:rsidRPr="00FB5275">
              <w:rPr>
                <w:lang w:eastAsia="zh-CN"/>
              </w:rPr>
              <w:t>4.78</w:t>
            </w:r>
          </w:p>
        </w:tc>
        <w:tc>
          <w:tcPr>
            <w:tcW w:w="638" w:type="dxa"/>
            <w:noWrap/>
            <w:vAlign w:val="center"/>
            <w:hideMark/>
          </w:tcPr>
          <w:p w14:paraId="19569B12" w14:textId="77777777" w:rsidR="00211FC1" w:rsidRPr="00FB5275" w:rsidRDefault="00211FC1" w:rsidP="00404E7F">
            <w:pPr>
              <w:rPr>
                <w:bCs/>
                <w:lang w:eastAsia="zh-CN"/>
              </w:rPr>
            </w:pPr>
            <w:r w:rsidRPr="00FB5275">
              <w:rPr>
                <w:lang w:eastAsia="zh-CN"/>
              </w:rPr>
              <w:t>4.73</w:t>
            </w:r>
          </w:p>
        </w:tc>
        <w:tc>
          <w:tcPr>
            <w:tcW w:w="638" w:type="dxa"/>
            <w:noWrap/>
            <w:vAlign w:val="center"/>
            <w:hideMark/>
          </w:tcPr>
          <w:p w14:paraId="2A87B3BE" w14:textId="77777777" w:rsidR="00211FC1" w:rsidRPr="00FB5275" w:rsidRDefault="00211FC1" w:rsidP="00404E7F">
            <w:pPr>
              <w:rPr>
                <w:bCs/>
                <w:lang w:eastAsia="zh-CN"/>
              </w:rPr>
            </w:pPr>
            <w:r w:rsidRPr="00FB5275">
              <w:rPr>
                <w:lang w:eastAsia="zh-CN"/>
              </w:rPr>
              <w:t>4.61</w:t>
            </w:r>
          </w:p>
        </w:tc>
        <w:tc>
          <w:tcPr>
            <w:tcW w:w="638" w:type="dxa"/>
            <w:noWrap/>
            <w:vAlign w:val="center"/>
            <w:hideMark/>
          </w:tcPr>
          <w:p w14:paraId="33074E53" w14:textId="77777777" w:rsidR="00211FC1" w:rsidRPr="00FB5275" w:rsidRDefault="00211FC1" w:rsidP="00404E7F">
            <w:pPr>
              <w:rPr>
                <w:bCs/>
                <w:lang w:eastAsia="zh-CN"/>
              </w:rPr>
            </w:pPr>
            <w:r w:rsidRPr="00FB5275">
              <w:rPr>
                <w:lang w:eastAsia="zh-CN"/>
              </w:rPr>
              <w:t>3.38</w:t>
            </w:r>
          </w:p>
        </w:tc>
        <w:tc>
          <w:tcPr>
            <w:tcW w:w="638" w:type="dxa"/>
            <w:noWrap/>
            <w:vAlign w:val="center"/>
            <w:hideMark/>
          </w:tcPr>
          <w:p w14:paraId="3A5498E0" w14:textId="77777777" w:rsidR="00211FC1" w:rsidRPr="00FB5275" w:rsidRDefault="00211FC1" w:rsidP="00404E7F">
            <w:pPr>
              <w:rPr>
                <w:bCs/>
                <w:lang w:eastAsia="zh-CN"/>
              </w:rPr>
            </w:pPr>
            <w:r w:rsidRPr="00FB5275">
              <w:rPr>
                <w:lang w:eastAsia="zh-CN"/>
              </w:rPr>
              <w:t>2.28</w:t>
            </w:r>
          </w:p>
        </w:tc>
        <w:tc>
          <w:tcPr>
            <w:tcW w:w="638" w:type="dxa"/>
            <w:noWrap/>
            <w:vAlign w:val="center"/>
            <w:hideMark/>
          </w:tcPr>
          <w:p w14:paraId="5A79913B" w14:textId="77777777" w:rsidR="00211FC1" w:rsidRPr="00FB5275" w:rsidRDefault="00211FC1" w:rsidP="00404E7F">
            <w:pPr>
              <w:rPr>
                <w:bCs/>
                <w:lang w:eastAsia="zh-CN"/>
              </w:rPr>
            </w:pPr>
            <w:r w:rsidRPr="00FB5275">
              <w:rPr>
                <w:lang w:eastAsia="zh-CN"/>
              </w:rPr>
              <w:t>1.84</w:t>
            </w:r>
          </w:p>
        </w:tc>
        <w:tc>
          <w:tcPr>
            <w:tcW w:w="638" w:type="dxa"/>
            <w:noWrap/>
            <w:vAlign w:val="center"/>
            <w:hideMark/>
          </w:tcPr>
          <w:p w14:paraId="04C565B2" w14:textId="77777777" w:rsidR="00211FC1" w:rsidRPr="00FB5275" w:rsidRDefault="00211FC1" w:rsidP="00404E7F">
            <w:pPr>
              <w:rPr>
                <w:bCs/>
                <w:lang w:eastAsia="zh-CN"/>
              </w:rPr>
            </w:pPr>
            <w:r w:rsidRPr="00FB5275">
              <w:rPr>
                <w:lang w:eastAsia="zh-CN"/>
              </w:rPr>
              <w:t>2.81</w:t>
            </w:r>
          </w:p>
        </w:tc>
        <w:tc>
          <w:tcPr>
            <w:tcW w:w="638" w:type="dxa"/>
            <w:noWrap/>
            <w:vAlign w:val="center"/>
            <w:hideMark/>
          </w:tcPr>
          <w:p w14:paraId="23DB084D" w14:textId="77777777" w:rsidR="00211FC1" w:rsidRPr="00FB5275" w:rsidRDefault="00211FC1" w:rsidP="00404E7F">
            <w:pPr>
              <w:rPr>
                <w:bCs/>
                <w:lang w:eastAsia="zh-CN"/>
              </w:rPr>
            </w:pPr>
            <w:r w:rsidRPr="00FB5275">
              <w:rPr>
                <w:lang w:eastAsia="zh-CN"/>
              </w:rPr>
              <w:t>3.41</w:t>
            </w:r>
          </w:p>
        </w:tc>
      </w:tr>
      <w:tr w:rsidR="00211FC1" w:rsidRPr="00FB5275" w14:paraId="03B7E02C" w14:textId="77777777" w:rsidTr="00404E7F">
        <w:trPr>
          <w:cantSplit/>
          <w:trHeight w:val="292"/>
        </w:trPr>
        <w:tc>
          <w:tcPr>
            <w:tcW w:w="1240" w:type="dxa"/>
            <w:noWrap/>
            <w:vAlign w:val="bottom"/>
            <w:hideMark/>
          </w:tcPr>
          <w:p w14:paraId="61E3C70A" w14:textId="77777777" w:rsidR="00211FC1" w:rsidRPr="00FB5275" w:rsidRDefault="00211FC1" w:rsidP="00404E7F">
            <w:pPr>
              <w:rPr>
                <w:bCs/>
                <w:lang w:eastAsia="zh-CN"/>
              </w:rPr>
            </w:pPr>
            <w:r w:rsidRPr="00FB5275">
              <w:rPr>
                <w:lang w:eastAsia="zh-CN"/>
              </w:rPr>
              <w:t>Darwin</w:t>
            </w:r>
          </w:p>
        </w:tc>
        <w:tc>
          <w:tcPr>
            <w:tcW w:w="742" w:type="dxa"/>
            <w:vAlign w:val="center"/>
            <w:hideMark/>
          </w:tcPr>
          <w:p w14:paraId="7A57B960"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126F838D" w14:textId="77777777" w:rsidR="00211FC1" w:rsidRPr="00FB5275" w:rsidRDefault="00211FC1" w:rsidP="00404E7F">
            <w:pPr>
              <w:rPr>
                <w:lang w:eastAsia="zh-CN"/>
              </w:rPr>
            </w:pPr>
            <w:r w:rsidRPr="00FB5275">
              <w:rPr>
                <w:lang w:eastAsia="zh-CN"/>
              </w:rPr>
              <w:t>0</w:t>
            </w:r>
          </w:p>
        </w:tc>
        <w:tc>
          <w:tcPr>
            <w:tcW w:w="638" w:type="dxa"/>
            <w:noWrap/>
            <w:vAlign w:val="center"/>
            <w:hideMark/>
          </w:tcPr>
          <w:p w14:paraId="5B166C72" w14:textId="77777777" w:rsidR="00211FC1" w:rsidRPr="00FB5275" w:rsidRDefault="00211FC1" w:rsidP="00404E7F">
            <w:pPr>
              <w:rPr>
                <w:bCs/>
                <w:lang w:eastAsia="zh-CN"/>
              </w:rPr>
            </w:pPr>
            <w:r w:rsidRPr="00FB5275">
              <w:rPr>
                <w:lang w:eastAsia="zh-CN"/>
              </w:rPr>
              <w:t>5.52</w:t>
            </w:r>
          </w:p>
        </w:tc>
        <w:tc>
          <w:tcPr>
            <w:tcW w:w="638" w:type="dxa"/>
            <w:noWrap/>
            <w:vAlign w:val="center"/>
            <w:hideMark/>
          </w:tcPr>
          <w:p w14:paraId="064B4269" w14:textId="77777777" w:rsidR="00211FC1" w:rsidRPr="00FB5275" w:rsidRDefault="00211FC1" w:rsidP="00404E7F">
            <w:pPr>
              <w:rPr>
                <w:bCs/>
                <w:lang w:eastAsia="zh-CN"/>
              </w:rPr>
            </w:pPr>
            <w:r w:rsidRPr="00FB5275">
              <w:rPr>
                <w:lang w:eastAsia="zh-CN"/>
              </w:rPr>
              <w:t>5.2</w:t>
            </w:r>
          </w:p>
        </w:tc>
        <w:tc>
          <w:tcPr>
            <w:tcW w:w="638" w:type="dxa"/>
            <w:noWrap/>
            <w:vAlign w:val="center"/>
            <w:hideMark/>
          </w:tcPr>
          <w:p w14:paraId="103F6654" w14:textId="77777777" w:rsidR="00211FC1" w:rsidRPr="00FB5275" w:rsidRDefault="00211FC1" w:rsidP="00404E7F">
            <w:pPr>
              <w:rPr>
                <w:bCs/>
                <w:lang w:eastAsia="zh-CN"/>
              </w:rPr>
            </w:pPr>
            <w:r w:rsidRPr="00FB5275">
              <w:rPr>
                <w:lang w:eastAsia="zh-CN"/>
              </w:rPr>
              <w:t>5.9</w:t>
            </w:r>
          </w:p>
        </w:tc>
        <w:tc>
          <w:tcPr>
            <w:tcW w:w="638" w:type="dxa"/>
            <w:noWrap/>
            <w:vAlign w:val="center"/>
            <w:hideMark/>
          </w:tcPr>
          <w:p w14:paraId="6B45501F" w14:textId="77777777" w:rsidR="00211FC1" w:rsidRPr="00FB5275" w:rsidRDefault="00211FC1" w:rsidP="00404E7F">
            <w:pPr>
              <w:rPr>
                <w:bCs/>
                <w:lang w:eastAsia="zh-CN"/>
              </w:rPr>
            </w:pPr>
            <w:r w:rsidRPr="00FB5275">
              <w:rPr>
                <w:lang w:eastAsia="zh-CN"/>
              </w:rPr>
              <w:t>5.99</w:t>
            </w:r>
          </w:p>
        </w:tc>
        <w:tc>
          <w:tcPr>
            <w:tcW w:w="638" w:type="dxa"/>
            <w:noWrap/>
            <w:vAlign w:val="center"/>
            <w:hideMark/>
          </w:tcPr>
          <w:p w14:paraId="5D1FAA86" w14:textId="77777777" w:rsidR="00211FC1" w:rsidRPr="00FB5275" w:rsidRDefault="00211FC1" w:rsidP="00404E7F">
            <w:pPr>
              <w:rPr>
                <w:bCs/>
                <w:lang w:eastAsia="zh-CN"/>
              </w:rPr>
            </w:pPr>
            <w:r w:rsidRPr="00FB5275">
              <w:rPr>
                <w:lang w:eastAsia="zh-CN"/>
              </w:rPr>
              <w:t>5.82</w:t>
            </w:r>
          </w:p>
        </w:tc>
        <w:tc>
          <w:tcPr>
            <w:tcW w:w="638" w:type="dxa"/>
            <w:noWrap/>
            <w:vAlign w:val="center"/>
            <w:hideMark/>
          </w:tcPr>
          <w:p w14:paraId="22DDBADC" w14:textId="77777777" w:rsidR="00211FC1" w:rsidRPr="00FB5275" w:rsidRDefault="00211FC1" w:rsidP="00404E7F">
            <w:pPr>
              <w:rPr>
                <w:bCs/>
                <w:lang w:eastAsia="zh-CN"/>
              </w:rPr>
            </w:pPr>
            <w:r w:rsidRPr="00FB5275">
              <w:rPr>
                <w:lang w:eastAsia="zh-CN"/>
              </w:rPr>
              <w:t>5.55</w:t>
            </w:r>
          </w:p>
        </w:tc>
        <w:tc>
          <w:tcPr>
            <w:tcW w:w="638" w:type="dxa"/>
            <w:noWrap/>
            <w:vAlign w:val="center"/>
            <w:hideMark/>
          </w:tcPr>
          <w:p w14:paraId="2F565E25" w14:textId="77777777" w:rsidR="00211FC1" w:rsidRPr="00FB5275" w:rsidRDefault="00211FC1" w:rsidP="00404E7F">
            <w:pPr>
              <w:rPr>
                <w:bCs/>
                <w:lang w:eastAsia="zh-CN"/>
              </w:rPr>
            </w:pPr>
            <w:r w:rsidRPr="00FB5275">
              <w:rPr>
                <w:lang w:eastAsia="zh-CN"/>
              </w:rPr>
              <w:t>5.76</w:t>
            </w:r>
          </w:p>
        </w:tc>
        <w:tc>
          <w:tcPr>
            <w:tcW w:w="638" w:type="dxa"/>
            <w:noWrap/>
            <w:vAlign w:val="center"/>
            <w:hideMark/>
          </w:tcPr>
          <w:p w14:paraId="1F666B37" w14:textId="77777777" w:rsidR="00211FC1" w:rsidRPr="00FB5275" w:rsidRDefault="00211FC1" w:rsidP="00404E7F">
            <w:pPr>
              <w:rPr>
                <w:bCs/>
                <w:lang w:eastAsia="zh-CN"/>
              </w:rPr>
            </w:pPr>
            <w:r w:rsidRPr="00FB5275">
              <w:rPr>
                <w:lang w:eastAsia="zh-CN"/>
              </w:rPr>
              <w:t>6.36</w:t>
            </w:r>
          </w:p>
        </w:tc>
        <w:tc>
          <w:tcPr>
            <w:tcW w:w="638" w:type="dxa"/>
            <w:noWrap/>
            <w:vAlign w:val="center"/>
            <w:hideMark/>
          </w:tcPr>
          <w:p w14:paraId="372BD22E" w14:textId="77777777" w:rsidR="00211FC1" w:rsidRPr="00FB5275" w:rsidRDefault="00211FC1" w:rsidP="00404E7F">
            <w:pPr>
              <w:rPr>
                <w:bCs/>
                <w:lang w:eastAsia="zh-CN"/>
              </w:rPr>
            </w:pPr>
            <w:r w:rsidRPr="00FB5275">
              <w:rPr>
                <w:lang w:eastAsia="zh-CN"/>
              </w:rPr>
              <w:t>6.87</w:t>
            </w:r>
          </w:p>
        </w:tc>
        <w:tc>
          <w:tcPr>
            <w:tcW w:w="638" w:type="dxa"/>
            <w:noWrap/>
            <w:vAlign w:val="center"/>
            <w:hideMark/>
          </w:tcPr>
          <w:p w14:paraId="272B0734" w14:textId="77777777" w:rsidR="00211FC1" w:rsidRPr="00FB5275" w:rsidRDefault="00211FC1" w:rsidP="00404E7F">
            <w:pPr>
              <w:rPr>
                <w:bCs/>
                <w:lang w:eastAsia="zh-CN"/>
              </w:rPr>
            </w:pPr>
            <w:r w:rsidRPr="00FB5275">
              <w:rPr>
                <w:lang w:eastAsia="zh-CN"/>
              </w:rPr>
              <w:t>7.07</w:t>
            </w:r>
          </w:p>
        </w:tc>
        <w:tc>
          <w:tcPr>
            <w:tcW w:w="638" w:type="dxa"/>
            <w:noWrap/>
            <w:vAlign w:val="center"/>
            <w:hideMark/>
          </w:tcPr>
          <w:p w14:paraId="38C01D39" w14:textId="77777777" w:rsidR="00211FC1" w:rsidRPr="00FB5275" w:rsidRDefault="00211FC1" w:rsidP="00404E7F">
            <w:pPr>
              <w:rPr>
                <w:bCs/>
                <w:lang w:eastAsia="zh-CN"/>
              </w:rPr>
            </w:pPr>
            <w:r w:rsidRPr="00FB5275">
              <w:rPr>
                <w:lang w:eastAsia="zh-CN"/>
              </w:rPr>
              <w:t>6.79</w:t>
            </w:r>
          </w:p>
        </w:tc>
        <w:tc>
          <w:tcPr>
            <w:tcW w:w="638" w:type="dxa"/>
            <w:noWrap/>
            <w:vAlign w:val="center"/>
            <w:hideMark/>
          </w:tcPr>
          <w:p w14:paraId="3D2DEA8D" w14:textId="77777777" w:rsidR="00211FC1" w:rsidRPr="00FB5275" w:rsidRDefault="00211FC1" w:rsidP="00404E7F">
            <w:pPr>
              <w:rPr>
                <w:bCs/>
                <w:lang w:eastAsia="zh-CN"/>
              </w:rPr>
            </w:pPr>
            <w:r w:rsidRPr="00FB5275">
              <w:rPr>
                <w:lang w:eastAsia="zh-CN"/>
              </w:rPr>
              <w:t>5.84</w:t>
            </w:r>
          </w:p>
        </w:tc>
        <w:tc>
          <w:tcPr>
            <w:tcW w:w="638" w:type="dxa"/>
            <w:noWrap/>
            <w:vAlign w:val="center"/>
            <w:hideMark/>
          </w:tcPr>
          <w:p w14:paraId="258BEAB5" w14:textId="77777777" w:rsidR="00211FC1" w:rsidRPr="00FB5275" w:rsidRDefault="00211FC1" w:rsidP="00404E7F">
            <w:pPr>
              <w:rPr>
                <w:bCs/>
                <w:lang w:eastAsia="zh-CN"/>
              </w:rPr>
            </w:pPr>
            <w:r w:rsidRPr="00FB5275">
              <w:rPr>
                <w:lang w:eastAsia="zh-CN"/>
              </w:rPr>
              <w:t>6.06</w:t>
            </w:r>
          </w:p>
        </w:tc>
      </w:tr>
      <w:tr w:rsidR="00211FC1" w:rsidRPr="00FB5275" w14:paraId="421BC90F" w14:textId="77777777" w:rsidTr="00404E7F">
        <w:trPr>
          <w:cantSplit/>
          <w:trHeight w:val="292"/>
        </w:trPr>
        <w:tc>
          <w:tcPr>
            <w:tcW w:w="1240" w:type="dxa"/>
            <w:noWrap/>
            <w:vAlign w:val="bottom"/>
            <w:hideMark/>
          </w:tcPr>
          <w:p w14:paraId="401FB739" w14:textId="77777777" w:rsidR="00211FC1" w:rsidRPr="00FB5275" w:rsidRDefault="00211FC1" w:rsidP="00404E7F">
            <w:pPr>
              <w:rPr>
                <w:lang w:eastAsia="zh-CN"/>
              </w:rPr>
            </w:pPr>
          </w:p>
        </w:tc>
        <w:tc>
          <w:tcPr>
            <w:tcW w:w="742" w:type="dxa"/>
            <w:vAlign w:val="center"/>
            <w:hideMark/>
          </w:tcPr>
          <w:p w14:paraId="1BC4EB3D" w14:textId="77777777" w:rsidR="00211FC1" w:rsidRPr="00FB5275" w:rsidRDefault="00211FC1" w:rsidP="00404E7F">
            <w:pPr>
              <w:rPr>
                <w:bCs/>
                <w:lang w:eastAsia="zh-CN"/>
              </w:rPr>
            </w:pPr>
            <w:r w:rsidRPr="00FB5275">
              <w:rPr>
                <w:lang w:eastAsia="zh-CN"/>
              </w:rPr>
              <w:t>Tilt 12</w:t>
            </w:r>
          </w:p>
        </w:tc>
        <w:tc>
          <w:tcPr>
            <w:tcW w:w="450" w:type="dxa"/>
            <w:vAlign w:val="center"/>
            <w:hideMark/>
          </w:tcPr>
          <w:p w14:paraId="6C813B5B" w14:textId="77777777" w:rsidR="00211FC1" w:rsidRPr="00FB5275" w:rsidRDefault="00211FC1" w:rsidP="00404E7F">
            <w:pPr>
              <w:rPr>
                <w:bCs/>
                <w:lang w:eastAsia="zh-CN"/>
              </w:rPr>
            </w:pPr>
            <w:r w:rsidRPr="00FB5275">
              <w:rPr>
                <w:lang w:eastAsia="zh-CN"/>
              </w:rPr>
              <w:t>12</w:t>
            </w:r>
          </w:p>
        </w:tc>
        <w:tc>
          <w:tcPr>
            <w:tcW w:w="638" w:type="dxa"/>
            <w:noWrap/>
            <w:vAlign w:val="center"/>
            <w:hideMark/>
          </w:tcPr>
          <w:p w14:paraId="34CEF4BD" w14:textId="77777777" w:rsidR="00211FC1" w:rsidRPr="00FB5275" w:rsidRDefault="00211FC1" w:rsidP="00404E7F">
            <w:pPr>
              <w:rPr>
                <w:bCs/>
                <w:lang w:eastAsia="zh-CN"/>
              </w:rPr>
            </w:pPr>
            <w:r w:rsidRPr="00FB5275">
              <w:rPr>
                <w:lang w:eastAsia="zh-CN"/>
              </w:rPr>
              <w:t>5.59</w:t>
            </w:r>
          </w:p>
        </w:tc>
        <w:tc>
          <w:tcPr>
            <w:tcW w:w="638" w:type="dxa"/>
            <w:noWrap/>
            <w:vAlign w:val="center"/>
            <w:hideMark/>
          </w:tcPr>
          <w:p w14:paraId="028FD90C" w14:textId="77777777" w:rsidR="00211FC1" w:rsidRPr="00FB5275" w:rsidRDefault="00211FC1" w:rsidP="00404E7F">
            <w:pPr>
              <w:rPr>
                <w:bCs/>
                <w:lang w:eastAsia="zh-CN"/>
              </w:rPr>
            </w:pPr>
            <w:r w:rsidRPr="00FB5275">
              <w:rPr>
                <w:lang w:eastAsia="zh-CN"/>
              </w:rPr>
              <w:t>5.17</w:t>
            </w:r>
          </w:p>
        </w:tc>
        <w:tc>
          <w:tcPr>
            <w:tcW w:w="638" w:type="dxa"/>
            <w:noWrap/>
            <w:vAlign w:val="center"/>
            <w:hideMark/>
          </w:tcPr>
          <w:p w14:paraId="6386416D" w14:textId="77777777" w:rsidR="00211FC1" w:rsidRPr="00FB5275" w:rsidRDefault="00211FC1" w:rsidP="00404E7F">
            <w:pPr>
              <w:rPr>
                <w:bCs/>
                <w:lang w:eastAsia="zh-CN"/>
              </w:rPr>
            </w:pPr>
            <w:r w:rsidRPr="00FB5275">
              <w:rPr>
                <w:lang w:eastAsia="zh-CN"/>
              </w:rPr>
              <w:t>5.93</w:t>
            </w:r>
          </w:p>
        </w:tc>
        <w:tc>
          <w:tcPr>
            <w:tcW w:w="638" w:type="dxa"/>
            <w:noWrap/>
            <w:vAlign w:val="center"/>
            <w:hideMark/>
          </w:tcPr>
          <w:p w14:paraId="3088E8EA" w14:textId="77777777" w:rsidR="00211FC1" w:rsidRPr="00FB5275" w:rsidRDefault="00211FC1" w:rsidP="00404E7F">
            <w:pPr>
              <w:rPr>
                <w:bCs/>
                <w:lang w:eastAsia="zh-CN"/>
              </w:rPr>
            </w:pPr>
            <w:r w:rsidRPr="00FB5275">
              <w:rPr>
                <w:lang w:eastAsia="zh-CN"/>
              </w:rPr>
              <w:t>6.32</w:t>
            </w:r>
          </w:p>
        </w:tc>
        <w:tc>
          <w:tcPr>
            <w:tcW w:w="638" w:type="dxa"/>
            <w:noWrap/>
            <w:vAlign w:val="center"/>
            <w:hideMark/>
          </w:tcPr>
          <w:p w14:paraId="0F5C1C39" w14:textId="77777777" w:rsidR="00211FC1" w:rsidRPr="00FB5275" w:rsidRDefault="00211FC1" w:rsidP="00404E7F">
            <w:pPr>
              <w:rPr>
                <w:bCs/>
                <w:lang w:eastAsia="zh-CN"/>
              </w:rPr>
            </w:pPr>
            <w:r w:rsidRPr="00FB5275">
              <w:rPr>
                <w:lang w:eastAsia="zh-CN"/>
              </w:rPr>
              <w:t>6.47</w:t>
            </w:r>
          </w:p>
        </w:tc>
        <w:tc>
          <w:tcPr>
            <w:tcW w:w="638" w:type="dxa"/>
            <w:noWrap/>
            <w:vAlign w:val="center"/>
            <w:hideMark/>
          </w:tcPr>
          <w:p w14:paraId="5BB3678F" w14:textId="77777777" w:rsidR="00211FC1" w:rsidRPr="00FB5275" w:rsidRDefault="00211FC1" w:rsidP="00404E7F">
            <w:pPr>
              <w:rPr>
                <w:bCs/>
                <w:lang w:eastAsia="zh-CN"/>
              </w:rPr>
            </w:pPr>
            <w:r w:rsidRPr="00FB5275">
              <w:rPr>
                <w:lang w:eastAsia="zh-CN"/>
              </w:rPr>
              <w:t>6.34</w:t>
            </w:r>
          </w:p>
        </w:tc>
        <w:tc>
          <w:tcPr>
            <w:tcW w:w="638" w:type="dxa"/>
            <w:noWrap/>
            <w:vAlign w:val="center"/>
            <w:hideMark/>
          </w:tcPr>
          <w:p w14:paraId="0C98C347" w14:textId="77777777" w:rsidR="00211FC1" w:rsidRPr="00FB5275" w:rsidRDefault="00211FC1" w:rsidP="00404E7F">
            <w:pPr>
              <w:rPr>
                <w:bCs/>
                <w:lang w:eastAsia="zh-CN"/>
              </w:rPr>
            </w:pPr>
            <w:r w:rsidRPr="00FB5275">
              <w:rPr>
                <w:lang w:eastAsia="zh-CN"/>
              </w:rPr>
              <w:t>6.52</w:t>
            </w:r>
          </w:p>
        </w:tc>
        <w:tc>
          <w:tcPr>
            <w:tcW w:w="638" w:type="dxa"/>
            <w:noWrap/>
            <w:vAlign w:val="center"/>
            <w:hideMark/>
          </w:tcPr>
          <w:p w14:paraId="5B88249A" w14:textId="77777777" w:rsidR="00211FC1" w:rsidRPr="00FB5275" w:rsidRDefault="00211FC1" w:rsidP="00404E7F">
            <w:pPr>
              <w:rPr>
                <w:bCs/>
                <w:lang w:eastAsia="zh-CN"/>
              </w:rPr>
            </w:pPr>
            <w:r w:rsidRPr="00FB5275">
              <w:rPr>
                <w:lang w:eastAsia="zh-CN"/>
              </w:rPr>
              <w:t>6.9</w:t>
            </w:r>
          </w:p>
        </w:tc>
        <w:tc>
          <w:tcPr>
            <w:tcW w:w="638" w:type="dxa"/>
            <w:noWrap/>
            <w:vAlign w:val="center"/>
            <w:hideMark/>
          </w:tcPr>
          <w:p w14:paraId="10F10F6D" w14:textId="77777777" w:rsidR="00211FC1" w:rsidRPr="00FB5275" w:rsidRDefault="00211FC1" w:rsidP="00404E7F">
            <w:pPr>
              <w:rPr>
                <w:bCs/>
                <w:lang w:eastAsia="zh-CN"/>
              </w:rPr>
            </w:pPr>
            <w:r w:rsidRPr="00FB5275">
              <w:rPr>
                <w:lang w:eastAsia="zh-CN"/>
              </w:rPr>
              <w:t>7.06</w:t>
            </w:r>
          </w:p>
        </w:tc>
        <w:tc>
          <w:tcPr>
            <w:tcW w:w="638" w:type="dxa"/>
            <w:noWrap/>
            <w:vAlign w:val="center"/>
            <w:hideMark/>
          </w:tcPr>
          <w:p w14:paraId="0AE97628" w14:textId="77777777" w:rsidR="00211FC1" w:rsidRPr="00FB5275" w:rsidRDefault="00211FC1" w:rsidP="00404E7F">
            <w:pPr>
              <w:rPr>
                <w:bCs/>
                <w:lang w:eastAsia="zh-CN"/>
              </w:rPr>
            </w:pPr>
            <w:r w:rsidRPr="00FB5275">
              <w:rPr>
                <w:lang w:eastAsia="zh-CN"/>
              </w:rPr>
              <w:t>6.94</w:t>
            </w:r>
          </w:p>
        </w:tc>
        <w:tc>
          <w:tcPr>
            <w:tcW w:w="638" w:type="dxa"/>
            <w:noWrap/>
            <w:vAlign w:val="center"/>
            <w:hideMark/>
          </w:tcPr>
          <w:p w14:paraId="3966A0CB" w14:textId="77777777" w:rsidR="00211FC1" w:rsidRPr="00FB5275" w:rsidRDefault="00211FC1" w:rsidP="00404E7F">
            <w:pPr>
              <w:rPr>
                <w:bCs/>
                <w:lang w:eastAsia="zh-CN"/>
              </w:rPr>
            </w:pPr>
            <w:r w:rsidRPr="00FB5275">
              <w:rPr>
                <w:lang w:eastAsia="zh-CN"/>
              </w:rPr>
              <w:t>6.87</w:t>
            </w:r>
          </w:p>
        </w:tc>
        <w:tc>
          <w:tcPr>
            <w:tcW w:w="638" w:type="dxa"/>
            <w:noWrap/>
            <w:vAlign w:val="center"/>
            <w:hideMark/>
          </w:tcPr>
          <w:p w14:paraId="3133516E" w14:textId="77777777" w:rsidR="00211FC1" w:rsidRPr="00FB5275" w:rsidRDefault="00211FC1" w:rsidP="00404E7F">
            <w:pPr>
              <w:rPr>
                <w:bCs/>
                <w:lang w:eastAsia="zh-CN"/>
              </w:rPr>
            </w:pPr>
            <w:r w:rsidRPr="00FB5275">
              <w:rPr>
                <w:lang w:eastAsia="zh-CN"/>
              </w:rPr>
              <w:t>5.95</w:t>
            </w:r>
          </w:p>
        </w:tc>
        <w:tc>
          <w:tcPr>
            <w:tcW w:w="638" w:type="dxa"/>
            <w:noWrap/>
            <w:vAlign w:val="center"/>
            <w:hideMark/>
          </w:tcPr>
          <w:p w14:paraId="18C7BFF5" w14:textId="77777777" w:rsidR="00211FC1" w:rsidRPr="00FB5275" w:rsidRDefault="00211FC1" w:rsidP="00404E7F">
            <w:pPr>
              <w:rPr>
                <w:bCs/>
                <w:lang w:eastAsia="zh-CN"/>
              </w:rPr>
            </w:pPr>
            <w:r w:rsidRPr="00FB5275">
              <w:rPr>
                <w:lang w:eastAsia="zh-CN"/>
              </w:rPr>
              <w:t>6.34</w:t>
            </w:r>
          </w:p>
        </w:tc>
      </w:tr>
      <w:tr w:rsidR="00211FC1" w:rsidRPr="00FB5275" w14:paraId="32F57F2F" w14:textId="77777777" w:rsidTr="00404E7F">
        <w:trPr>
          <w:cantSplit/>
          <w:trHeight w:val="292"/>
        </w:trPr>
        <w:tc>
          <w:tcPr>
            <w:tcW w:w="1240" w:type="dxa"/>
            <w:noWrap/>
            <w:vAlign w:val="bottom"/>
            <w:hideMark/>
          </w:tcPr>
          <w:p w14:paraId="3EFD20FC" w14:textId="77777777" w:rsidR="00211FC1" w:rsidRPr="00FB5275" w:rsidRDefault="00211FC1" w:rsidP="00404E7F">
            <w:pPr>
              <w:rPr>
                <w:lang w:eastAsia="zh-CN"/>
              </w:rPr>
            </w:pPr>
          </w:p>
        </w:tc>
        <w:tc>
          <w:tcPr>
            <w:tcW w:w="742" w:type="dxa"/>
            <w:vAlign w:val="center"/>
            <w:hideMark/>
          </w:tcPr>
          <w:p w14:paraId="0FE749E7" w14:textId="77777777" w:rsidR="00211FC1" w:rsidRPr="00FB5275" w:rsidRDefault="00211FC1" w:rsidP="00404E7F">
            <w:pPr>
              <w:rPr>
                <w:bCs/>
                <w:lang w:eastAsia="zh-CN"/>
              </w:rPr>
            </w:pPr>
            <w:r w:rsidRPr="00FB5275">
              <w:rPr>
                <w:lang w:eastAsia="zh-CN"/>
              </w:rPr>
              <w:t>Tilt 27</w:t>
            </w:r>
          </w:p>
        </w:tc>
        <w:tc>
          <w:tcPr>
            <w:tcW w:w="450" w:type="dxa"/>
            <w:vAlign w:val="center"/>
            <w:hideMark/>
          </w:tcPr>
          <w:p w14:paraId="370ADB0A" w14:textId="77777777" w:rsidR="00211FC1" w:rsidRPr="00FB5275" w:rsidRDefault="00211FC1" w:rsidP="00404E7F">
            <w:pPr>
              <w:rPr>
                <w:bCs/>
                <w:lang w:eastAsia="zh-CN"/>
              </w:rPr>
            </w:pPr>
            <w:r w:rsidRPr="00FB5275">
              <w:rPr>
                <w:lang w:eastAsia="zh-CN"/>
              </w:rPr>
              <w:t>27</w:t>
            </w:r>
          </w:p>
        </w:tc>
        <w:tc>
          <w:tcPr>
            <w:tcW w:w="638" w:type="dxa"/>
            <w:noWrap/>
            <w:vAlign w:val="center"/>
            <w:hideMark/>
          </w:tcPr>
          <w:p w14:paraId="3681EA59" w14:textId="77777777" w:rsidR="00211FC1" w:rsidRPr="00FB5275" w:rsidRDefault="00211FC1" w:rsidP="00404E7F">
            <w:pPr>
              <w:rPr>
                <w:bCs/>
                <w:lang w:eastAsia="zh-CN"/>
              </w:rPr>
            </w:pPr>
            <w:r w:rsidRPr="00FB5275">
              <w:rPr>
                <w:lang w:eastAsia="zh-CN"/>
              </w:rPr>
              <w:t>5.43</w:t>
            </w:r>
          </w:p>
        </w:tc>
        <w:tc>
          <w:tcPr>
            <w:tcW w:w="638" w:type="dxa"/>
            <w:noWrap/>
            <w:vAlign w:val="center"/>
            <w:hideMark/>
          </w:tcPr>
          <w:p w14:paraId="31081866" w14:textId="77777777" w:rsidR="00211FC1" w:rsidRPr="00FB5275" w:rsidRDefault="00211FC1" w:rsidP="00404E7F">
            <w:pPr>
              <w:rPr>
                <w:bCs/>
                <w:lang w:eastAsia="zh-CN"/>
              </w:rPr>
            </w:pPr>
            <w:r w:rsidRPr="00FB5275">
              <w:rPr>
                <w:lang w:eastAsia="zh-CN"/>
              </w:rPr>
              <w:t>4.92</w:t>
            </w:r>
          </w:p>
        </w:tc>
        <w:tc>
          <w:tcPr>
            <w:tcW w:w="638" w:type="dxa"/>
            <w:noWrap/>
            <w:vAlign w:val="center"/>
            <w:hideMark/>
          </w:tcPr>
          <w:p w14:paraId="1E9CC026" w14:textId="77777777" w:rsidR="00211FC1" w:rsidRPr="00FB5275" w:rsidRDefault="00211FC1" w:rsidP="00404E7F">
            <w:pPr>
              <w:rPr>
                <w:bCs/>
                <w:lang w:eastAsia="zh-CN"/>
              </w:rPr>
            </w:pPr>
            <w:r w:rsidRPr="00FB5275">
              <w:rPr>
                <w:lang w:eastAsia="zh-CN"/>
              </w:rPr>
              <w:t>5.71</w:t>
            </w:r>
          </w:p>
        </w:tc>
        <w:tc>
          <w:tcPr>
            <w:tcW w:w="638" w:type="dxa"/>
            <w:noWrap/>
            <w:vAlign w:val="center"/>
            <w:hideMark/>
          </w:tcPr>
          <w:p w14:paraId="7E842307" w14:textId="77777777" w:rsidR="00211FC1" w:rsidRPr="00FB5275" w:rsidRDefault="00211FC1" w:rsidP="00404E7F">
            <w:pPr>
              <w:rPr>
                <w:bCs/>
                <w:lang w:eastAsia="zh-CN"/>
              </w:rPr>
            </w:pPr>
            <w:r w:rsidRPr="00FB5275">
              <w:rPr>
                <w:lang w:eastAsia="zh-CN"/>
              </w:rPr>
              <w:t>6.44</w:t>
            </w:r>
          </w:p>
        </w:tc>
        <w:tc>
          <w:tcPr>
            <w:tcW w:w="638" w:type="dxa"/>
            <w:noWrap/>
            <w:vAlign w:val="center"/>
            <w:hideMark/>
          </w:tcPr>
          <w:p w14:paraId="2E40D0B6" w14:textId="77777777" w:rsidR="00211FC1" w:rsidRPr="00FB5275" w:rsidRDefault="00211FC1" w:rsidP="00404E7F">
            <w:pPr>
              <w:rPr>
                <w:bCs/>
                <w:lang w:eastAsia="zh-CN"/>
              </w:rPr>
            </w:pPr>
            <w:r w:rsidRPr="00FB5275">
              <w:rPr>
                <w:lang w:eastAsia="zh-CN"/>
              </w:rPr>
              <w:t>6.96</w:t>
            </w:r>
          </w:p>
        </w:tc>
        <w:tc>
          <w:tcPr>
            <w:tcW w:w="638" w:type="dxa"/>
            <w:noWrap/>
            <w:vAlign w:val="center"/>
            <w:hideMark/>
          </w:tcPr>
          <w:p w14:paraId="079391B0" w14:textId="77777777" w:rsidR="00211FC1" w:rsidRPr="00FB5275" w:rsidRDefault="00211FC1" w:rsidP="00404E7F">
            <w:pPr>
              <w:rPr>
                <w:bCs/>
                <w:lang w:eastAsia="zh-CN"/>
              </w:rPr>
            </w:pPr>
            <w:r w:rsidRPr="00FB5275">
              <w:rPr>
                <w:lang w:eastAsia="zh-CN"/>
              </w:rPr>
              <w:t>6.99</w:t>
            </w:r>
          </w:p>
        </w:tc>
        <w:tc>
          <w:tcPr>
            <w:tcW w:w="638" w:type="dxa"/>
            <w:noWrap/>
            <w:vAlign w:val="center"/>
            <w:hideMark/>
          </w:tcPr>
          <w:p w14:paraId="4348CFEC" w14:textId="77777777" w:rsidR="00211FC1" w:rsidRPr="00FB5275" w:rsidRDefault="00211FC1" w:rsidP="00404E7F">
            <w:pPr>
              <w:rPr>
                <w:bCs/>
                <w:lang w:eastAsia="zh-CN"/>
              </w:rPr>
            </w:pPr>
            <w:r w:rsidRPr="00FB5275">
              <w:rPr>
                <w:lang w:eastAsia="zh-CN"/>
              </w:rPr>
              <w:t>7.12</w:t>
            </w:r>
          </w:p>
        </w:tc>
        <w:tc>
          <w:tcPr>
            <w:tcW w:w="638" w:type="dxa"/>
            <w:noWrap/>
            <w:vAlign w:val="center"/>
            <w:hideMark/>
          </w:tcPr>
          <w:p w14:paraId="5B5D7968" w14:textId="77777777" w:rsidR="00211FC1" w:rsidRPr="00FB5275" w:rsidRDefault="00211FC1" w:rsidP="00404E7F">
            <w:pPr>
              <w:rPr>
                <w:bCs/>
                <w:lang w:eastAsia="zh-CN"/>
              </w:rPr>
            </w:pPr>
            <w:r w:rsidRPr="00FB5275">
              <w:rPr>
                <w:lang w:eastAsia="zh-CN"/>
              </w:rPr>
              <w:t>7.21</w:t>
            </w:r>
          </w:p>
        </w:tc>
        <w:tc>
          <w:tcPr>
            <w:tcW w:w="638" w:type="dxa"/>
            <w:noWrap/>
            <w:vAlign w:val="center"/>
            <w:hideMark/>
          </w:tcPr>
          <w:p w14:paraId="2C078178" w14:textId="77777777" w:rsidR="00211FC1" w:rsidRPr="00FB5275" w:rsidRDefault="00211FC1" w:rsidP="00404E7F">
            <w:pPr>
              <w:rPr>
                <w:bCs/>
                <w:lang w:eastAsia="zh-CN"/>
              </w:rPr>
            </w:pPr>
            <w:r w:rsidRPr="00FB5275">
              <w:rPr>
                <w:lang w:eastAsia="zh-CN"/>
              </w:rPr>
              <w:t>6.96</w:t>
            </w:r>
          </w:p>
        </w:tc>
        <w:tc>
          <w:tcPr>
            <w:tcW w:w="638" w:type="dxa"/>
            <w:noWrap/>
            <w:vAlign w:val="center"/>
            <w:hideMark/>
          </w:tcPr>
          <w:p w14:paraId="36FEA7A5" w14:textId="77777777" w:rsidR="00211FC1" w:rsidRPr="00FB5275" w:rsidRDefault="00211FC1" w:rsidP="00404E7F">
            <w:pPr>
              <w:rPr>
                <w:bCs/>
                <w:lang w:eastAsia="zh-CN"/>
              </w:rPr>
            </w:pPr>
            <w:r w:rsidRPr="00FB5275">
              <w:rPr>
                <w:lang w:eastAsia="zh-CN"/>
              </w:rPr>
              <w:t>6.44</w:t>
            </w:r>
          </w:p>
        </w:tc>
        <w:tc>
          <w:tcPr>
            <w:tcW w:w="638" w:type="dxa"/>
            <w:noWrap/>
            <w:vAlign w:val="center"/>
            <w:hideMark/>
          </w:tcPr>
          <w:p w14:paraId="6272309E" w14:textId="77777777" w:rsidR="00211FC1" w:rsidRPr="00FB5275" w:rsidRDefault="00211FC1" w:rsidP="00404E7F">
            <w:pPr>
              <w:rPr>
                <w:bCs/>
                <w:lang w:eastAsia="zh-CN"/>
              </w:rPr>
            </w:pPr>
            <w:r w:rsidRPr="00FB5275">
              <w:rPr>
                <w:lang w:eastAsia="zh-CN"/>
              </w:rPr>
              <w:t>6.65</w:t>
            </w:r>
          </w:p>
        </w:tc>
        <w:tc>
          <w:tcPr>
            <w:tcW w:w="638" w:type="dxa"/>
            <w:noWrap/>
            <w:vAlign w:val="center"/>
            <w:hideMark/>
          </w:tcPr>
          <w:p w14:paraId="51C008C5" w14:textId="77777777" w:rsidR="00211FC1" w:rsidRPr="00FB5275" w:rsidRDefault="00211FC1" w:rsidP="00404E7F">
            <w:pPr>
              <w:rPr>
                <w:bCs/>
                <w:lang w:eastAsia="zh-CN"/>
              </w:rPr>
            </w:pPr>
            <w:r w:rsidRPr="00FB5275">
              <w:rPr>
                <w:lang w:eastAsia="zh-CN"/>
              </w:rPr>
              <w:t>5.82</w:t>
            </w:r>
          </w:p>
        </w:tc>
        <w:tc>
          <w:tcPr>
            <w:tcW w:w="638" w:type="dxa"/>
            <w:noWrap/>
            <w:vAlign w:val="center"/>
            <w:hideMark/>
          </w:tcPr>
          <w:p w14:paraId="4F1D5292" w14:textId="77777777" w:rsidR="00211FC1" w:rsidRPr="00FB5275" w:rsidRDefault="00211FC1" w:rsidP="00404E7F">
            <w:pPr>
              <w:rPr>
                <w:bCs/>
                <w:lang w:eastAsia="zh-CN"/>
              </w:rPr>
            </w:pPr>
            <w:r w:rsidRPr="00FB5275">
              <w:rPr>
                <w:lang w:eastAsia="zh-CN"/>
              </w:rPr>
              <w:t>6.4</w:t>
            </w:r>
          </w:p>
        </w:tc>
      </w:tr>
      <w:tr w:rsidR="00211FC1" w:rsidRPr="00FB5275" w14:paraId="2930303A" w14:textId="77777777" w:rsidTr="00404E7F">
        <w:trPr>
          <w:cantSplit/>
          <w:trHeight w:val="316"/>
        </w:trPr>
        <w:tc>
          <w:tcPr>
            <w:tcW w:w="1240" w:type="dxa"/>
            <w:noWrap/>
            <w:vAlign w:val="bottom"/>
            <w:hideMark/>
          </w:tcPr>
          <w:p w14:paraId="0F1D073E" w14:textId="77777777" w:rsidR="00211FC1" w:rsidRPr="00FB5275" w:rsidRDefault="00211FC1" w:rsidP="00404E7F">
            <w:pPr>
              <w:rPr>
                <w:lang w:eastAsia="zh-CN"/>
              </w:rPr>
            </w:pPr>
          </w:p>
        </w:tc>
        <w:tc>
          <w:tcPr>
            <w:tcW w:w="742" w:type="dxa"/>
            <w:vAlign w:val="center"/>
            <w:hideMark/>
          </w:tcPr>
          <w:p w14:paraId="67AB8ED7"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3B93CC96"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301C6159" w14:textId="77777777" w:rsidR="00211FC1" w:rsidRPr="00FB5275" w:rsidRDefault="00211FC1" w:rsidP="00404E7F">
            <w:pPr>
              <w:rPr>
                <w:bCs/>
                <w:lang w:eastAsia="zh-CN"/>
              </w:rPr>
            </w:pPr>
            <w:r w:rsidRPr="00FB5275">
              <w:rPr>
                <w:lang w:eastAsia="zh-CN"/>
              </w:rPr>
              <w:t>2.43</w:t>
            </w:r>
          </w:p>
        </w:tc>
        <w:tc>
          <w:tcPr>
            <w:tcW w:w="638" w:type="dxa"/>
            <w:noWrap/>
            <w:vAlign w:val="center"/>
            <w:hideMark/>
          </w:tcPr>
          <w:p w14:paraId="4BCF586A" w14:textId="77777777" w:rsidR="00211FC1" w:rsidRPr="00FB5275" w:rsidRDefault="00211FC1" w:rsidP="00404E7F">
            <w:pPr>
              <w:rPr>
                <w:bCs/>
                <w:lang w:eastAsia="zh-CN"/>
              </w:rPr>
            </w:pPr>
            <w:r w:rsidRPr="00FB5275">
              <w:rPr>
                <w:lang w:eastAsia="zh-CN"/>
              </w:rPr>
              <w:t>1.94</w:t>
            </w:r>
          </w:p>
        </w:tc>
        <w:tc>
          <w:tcPr>
            <w:tcW w:w="638" w:type="dxa"/>
            <w:noWrap/>
            <w:vAlign w:val="center"/>
            <w:hideMark/>
          </w:tcPr>
          <w:p w14:paraId="6C7FC67A" w14:textId="77777777" w:rsidR="00211FC1" w:rsidRPr="00FB5275" w:rsidRDefault="00211FC1" w:rsidP="00404E7F">
            <w:pPr>
              <w:rPr>
                <w:bCs/>
                <w:lang w:eastAsia="zh-CN"/>
              </w:rPr>
            </w:pPr>
            <w:r w:rsidRPr="00FB5275">
              <w:rPr>
                <w:lang w:eastAsia="zh-CN"/>
              </w:rPr>
              <w:t>2.23</w:t>
            </w:r>
          </w:p>
        </w:tc>
        <w:tc>
          <w:tcPr>
            <w:tcW w:w="638" w:type="dxa"/>
            <w:noWrap/>
            <w:vAlign w:val="center"/>
            <w:hideMark/>
          </w:tcPr>
          <w:p w14:paraId="7CEE2CB4" w14:textId="77777777" w:rsidR="00211FC1" w:rsidRPr="00FB5275" w:rsidRDefault="00211FC1" w:rsidP="00404E7F">
            <w:pPr>
              <w:rPr>
                <w:bCs/>
                <w:lang w:eastAsia="zh-CN"/>
              </w:rPr>
            </w:pPr>
            <w:r w:rsidRPr="00FB5275">
              <w:rPr>
                <w:lang w:eastAsia="zh-CN"/>
              </w:rPr>
              <w:t>3.46</w:t>
            </w:r>
          </w:p>
        </w:tc>
        <w:tc>
          <w:tcPr>
            <w:tcW w:w="638" w:type="dxa"/>
            <w:noWrap/>
            <w:vAlign w:val="center"/>
            <w:hideMark/>
          </w:tcPr>
          <w:p w14:paraId="5835F54B" w14:textId="77777777" w:rsidR="00211FC1" w:rsidRPr="00FB5275" w:rsidRDefault="00211FC1" w:rsidP="00404E7F">
            <w:pPr>
              <w:rPr>
                <w:bCs/>
                <w:lang w:eastAsia="zh-CN"/>
              </w:rPr>
            </w:pPr>
            <w:r w:rsidRPr="00FB5275">
              <w:rPr>
                <w:lang w:eastAsia="zh-CN"/>
              </w:rPr>
              <w:t>4.75</w:t>
            </w:r>
          </w:p>
        </w:tc>
        <w:tc>
          <w:tcPr>
            <w:tcW w:w="638" w:type="dxa"/>
            <w:noWrap/>
            <w:vAlign w:val="center"/>
            <w:hideMark/>
          </w:tcPr>
          <w:p w14:paraId="29101A7C" w14:textId="77777777" w:rsidR="00211FC1" w:rsidRPr="00FB5275" w:rsidRDefault="00211FC1" w:rsidP="00404E7F">
            <w:pPr>
              <w:rPr>
                <w:bCs/>
                <w:lang w:eastAsia="zh-CN"/>
              </w:rPr>
            </w:pPr>
            <w:r w:rsidRPr="00FB5275">
              <w:rPr>
                <w:lang w:eastAsia="zh-CN"/>
              </w:rPr>
              <w:t>5.29</w:t>
            </w:r>
          </w:p>
        </w:tc>
        <w:tc>
          <w:tcPr>
            <w:tcW w:w="638" w:type="dxa"/>
            <w:noWrap/>
            <w:vAlign w:val="center"/>
            <w:hideMark/>
          </w:tcPr>
          <w:p w14:paraId="69D4D186" w14:textId="77777777" w:rsidR="00211FC1" w:rsidRPr="00FB5275" w:rsidRDefault="00211FC1" w:rsidP="00404E7F">
            <w:pPr>
              <w:rPr>
                <w:bCs/>
                <w:lang w:eastAsia="zh-CN"/>
              </w:rPr>
            </w:pPr>
            <w:r w:rsidRPr="00FB5275">
              <w:rPr>
                <w:lang w:eastAsia="zh-CN"/>
              </w:rPr>
              <w:t>5.16</w:t>
            </w:r>
          </w:p>
        </w:tc>
        <w:tc>
          <w:tcPr>
            <w:tcW w:w="638" w:type="dxa"/>
            <w:noWrap/>
            <w:vAlign w:val="center"/>
            <w:hideMark/>
          </w:tcPr>
          <w:p w14:paraId="2476F0A7" w14:textId="77777777" w:rsidR="00211FC1" w:rsidRPr="00FB5275" w:rsidRDefault="00211FC1" w:rsidP="00404E7F">
            <w:pPr>
              <w:rPr>
                <w:bCs/>
                <w:lang w:eastAsia="zh-CN"/>
              </w:rPr>
            </w:pPr>
            <w:r w:rsidRPr="00FB5275">
              <w:rPr>
                <w:lang w:eastAsia="zh-CN"/>
              </w:rPr>
              <w:t>4.3</w:t>
            </w:r>
          </w:p>
        </w:tc>
        <w:tc>
          <w:tcPr>
            <w:tcW w:w="638" w:type="dxa"/>
            <w:noWrap/>
            <w:vAlign w:val="center"/>
            <w:hideMark/>
          </w:tcPr>
          <w:p w14:paraId="01FAEA86" w14:textId="77777777" w:rsidR="00211FC1" w:rsidRPr="00FB5275" w:rsidRDefault="00211FC1" w:rsidP="00404E7F">
            <w:pPr>
              <w:rPr>
                <w:bCs/>
                <w:lang w:eastAsia="zh-CN"/>
              </w:rPr>
            </w:pPr>
            <w:r w:rsidRPr="00FB5275">
              <w:rPr>
                <w:lang w:eastAsia="zh-CN"/>
              </w:rPr>
              <w:t>2.9</w:t>
            </w:r>
          </w:p>
        </w:tc>
        <w:tc>
          <w:tcPr>
            <w:tcW w:w="638" w:type="dxa"/>
            <w:noWrap/>
            <w:vAlign w:val="center"/>
            <w:hideMark/>
          </w:tcPr>
          <w:p w14:paraId="1203BE78" w14:textId="77777777" w:rsidR="00211FC1" w:rsidRPr="00FB5275" w:rsidRDefault="00211FC1" w:rsidP="00404E7F">
            <w:pPr>
              <w:rPr>
                <w:bCs/>
                <w:lang w:eastAsia="zh-CN"/>
              </w:rPr>
            </w:pPr>
            <w:r w:rsidRPr="00FB5275">
              <w:rPr>
                <w:lang w:eastAsia="zh-CN"/>
              </w:rPr>
              <w:t>1.72</w:t>
            </w:r>
          </w:p>
        </w:tc>
        <w:tc>
          <w:tcPr>
            <w:tcW w:w="638" w:type="dxa"/>
            <w:noWrap/>
            <w:vAlign w:val="center"/>
            <w:hideMark/>
          </w:tcPr>
          <w:p w14:paraId="34AEC662" w14:textId="77777777" w:rsidR="00211FC1" w:rsidRPr="00FB5275" w:rsidRDefault="00211FC1" w:rsidP="00404E7F">
            <w:pPr>
              <w:rPr>
                <w:bCs/>
                <w:lang w:eastAsia="zh-CN"/>
              </w:rPr>
            </w:pPr>
            <w:r w:rsidRPr="00FB5275">
              <w:rPr>
                <w:lang w:eastAsia="zh-CN"/>
              </w:rPr>
              <w:t>2.6</w:t>
            </w:r>
          </w:p>
        </w:tc>
        <w:tc>
          <w:tcPr>
            <w:tcW w:w="638" w:type="dxa"/>
            <w:noWrap/>
            <w:vAlign w:val="center"/>
            <w:hideMark/>
          </w:tcPr>
          <w:p w14:paraId="2FFD5E57" w14:textId="77777777" w:rsidR="00211FC1" w:rsidRPr="00FB5275" w:rsidRDefault="00211FC1" w:rsidP="00404E7F">
            <w:pPr>
              <w:rPr>
                <w:bCs/>
                <w:lang w:eastAsia="zh-CN"/>
              </w:rPr>
            </w:pPr>
            <w:r w:rsidRPr="00FB5275">
              <w:rPr>
                <w:lang w:eastAsia="zh-CN"/>
              </w:rPr>
              <w:t>2.65</w:t>
            </w:r>
          </w:p>
        </w:tc>
        <w:tc>
          <w:tcPr>
            <w:tcW w:w="638" w:type="dxa"/>
            <w:noWrap/>
            <w:vAlign w:val="center"/>
            <w:hideMark/>
          </w:tcPr>
          <w:p w14:paraId="2619070C" w14:textId="77777777" w:rsidR="00211FC1" w:rsidRPr="00FB5275" w:rsidRDefault="00211FC1" w:rsidP="00404E7F">
            <w:pPr>
              <w:rPr>
                <w:bCs/>
                <w:lang w:eastAsia="zh-CN"/>
              </w:rPr>
            </w:pPr>
            <w:r w:rsidRPr="00FB5275">
              <w:rPr>
                <w:lang w:eastAsia="zh-CN"/>
              </w:rPr>
              <w:t>3.29</w:t>
            </w:r>
          </w:p>
        </w:tc>
      </w:tr>
      <w:tr w:rsidR="00211FC1" w:rsidRPr="00FB5275" w14:paraId="6F8734C6" w14:textId="77777777" w:rsidTr="00404E7F">
        <w:trPr>
          <w:cantSplit/>
          <w:trHeight w:val="292"/>
        </w:trPr>
        <w:tc>
          <w:tcPr>
            <w:tcW w:w="1240" w:type="dxa"/>
            <w:noWrap/>
            <w:vAlign w:val="bottom"/>
            <w:hideMark/>
          </w:tcPr>
          <w:p w14:paraId="38B6E4E2" w14:textId="77777777" w:rsidR="00211FC1" w:rsidRPr="00FB5275" w:rsidRDefault="00211FC1" w:rsidP="00404E7F">
            <w:pPr>
              <w:rPr>
                <w:lang w:eastAsia="zh-CN"/>
              </w:rPr>
            </w:pPr>
          </w:p>
        </w:tc>
        <w:tc>
          <w:tcPr>
            <w:tcW w:w="742" w:type="dxa"/>
            <w:vAlign w:val="center"/>
            <w:hideMark/>
          </w:tcPr>
          <w:p w14:paraId="5B777456" w14:textId="77777777" w:rsidR="00211FC1" w:rsidRPr="00FB5275" w:rsidRDefault="00211FC1" w:rsidP="00404E7F">
            <w:pPr>
              <w:rPr>
                <w:bCs/>
                <w:lang w:eastAsia="zh-CN"/>
              </w:rPr>
            </w:pPr>
            <w:r w:rsidRPr="00FB5275">
              <w:rPr>
                <w:lang w:eastAsia="zh-CN"/>
              </w:rPr>
              <w:t>Tilt space</w:t>
            </w:r>
          </w:p>
        </w:tc>
        <w:tc>
          <w:tcPr>
            <w:tcW w:w="450" w:type="dxa"/>
            <w:vAlign w:val="center"/>
            <w:hideMark/>
          </w:tcPr>
          <w:p w14:paraId="10B6F6F7" w14:textId="77777777" w:rsidR="00211FC1" w:rsidRPr="00FB5275" w:rsidRDefault="00211FC1" w:rsidP="00404E7F">
            <w:pPr>
              <w:rPr>
                <w:bCs/>
                <w:lang w:eastAsia="zh-CN"/>
              </w:rPr>
            </w:pPr>
            <w:r w:rsidRPr="00FB5275">
              <w:rPr>
                <w:lang w:eastAsia="zh-CN"/>
              </w:rPr>
              <w:t>95</w:t>
            </w:r>
          </w:p>
        </w:tc>
        <w:tc>
          <w:tcPr>
            <w:tcW w:w="638" w:type="dxa"/>
            <w:noWrap/>
            <w:vAlign w:val="center"/>
            <w:hideMark/>
          </w:tcPr>
          <w:p w14:paraId="562D0E89" w14:textId="77777777" w:rsidR="00211FC1" w:rsidRPr="00FB5275" w:rsidRDefault="00211FC1" w:rsidP="00404E7F">
            <w:pPr>
              <w:rPr>
                <w:bCs/>
                <w:lang w:eastAsia="zh-CN"/>
              </w:rPr>
            </w:pPr>
            <w:r w:rsidRPr="00FB5275">
              <w:rPr>
                <w:lang w:eastAsia="zh-CN"/>
              </w:rPr>
              <w:t>2.43</w:t>
            </w:r>
          </w:p>
        </w:tc>
        <w:tc>
          <w:tcPr>
            <w:tcW w:w="638" w:type="dxa"/>
            <w:noWrap/>
            <w:vAlign w:val="center"/>
            <w:hideMark/>
          </w:tcPr>
          <w:p w14:paraId="19938F70" w14:textId="77777777" w:rsidR="00211FC1" w:rsidRPr="00FB5275" w:rsidRDefault="00211FC1" w:rsidP="00404E7F">
            <w:pPr>
              <w:rPr>
                <w:bCs/>
                <w:lang w:eastAsia="zh-CN"/>
              </w:rPr>
            </w:pPr>
            <w:r w:rsidRPr="00FB5275">
              <w:rPr>
                <w:lang w:eastAsia="zh-CN"/>
              </w:rPr>
              <w:t>1.94</w:t>
            </w:r>
          </w:p>
        </w:tc>
        <w:tc>
          <w:tcPr>
            <w:tcW w:w="638" w:type="dxa"/>
            <w:noWrap/>
            <w:vAlign w:val="center"/>
            <w:hideMark/>
          </w:tcPr>
          <w:p w14:paraId="4CF28438" w14:textId="77777777" w:rsidR="00211FC1" w:rsidRPr="00FB5275" w:rsidRDefault="00211FC1" w:rsidP="00404E7F">
            <w:pPr>
              <w:rPr>
                <w:bCs/>
                <w:lang w:eastAsia="zh-CN"/>
              </w:rPr>
            </w:pPr>
            <w:r w:rsidRPr="00FB5275">
              <w:rPr>
                <w:lang w:eastAsia="zh-CN"/>
              </w:rPr>
              <w:t>2.23</w:t>
            </w:r>
          </w:p>
        </w:tc>
        <w:tc>
          <w:tcPr>
            <w:tcW w:w="638" w:type="dxa"/>
            <w:noWrap/>
            <w:vAlign w:val="center"/>
            <w:hideMark/>
          </w:tcPr>
          <w:p w14:paraId="0EC72B98" w14:textId="77777777" w:rsidR="00211FC1" w:rsidRPr="00FB5275" w:rsidRDefault="00211FC1" w:rsidP="00404E7F">
            <w:pPr>
              <w:rPr>
                <w:bCs/>
                <w:lang w:eastAsia="zh-CN"/>
              </w:rPr>
            </w:pPr>
            <w:r w:rsidRPr="00FB5275">
              <w:rPr>
                <w:lang w:eastAsia="zh-CN"/>
              </w:rPr>
              <w:t>3.46</w:t>
            </w:r>
          </w:p>
        </w:tc>
        <w:tc>
          <w:tcPr>
            <w:tcW w:w="638" w:type="dxa"/>
            <w:noWrap/>
            <w:vAlign w:val="center"/>
            <w:hideMark/>
          </w:tcPr>
          <w:p w14:paraId="09E01221" w14:textId="77777777" w:rsidR="00211FC1" w:rsidRPr="00FB5275" w:rsidRDefault="00211FC1" w:rsidP="00404E7F">
            <w:pPr>
              <w:rPr>
                <w:bCs/>
                <w:lang w:eastAsia="zh-CN"/>
              </w:rPr>
            </w:pPr>
            <w:r w:rsidRPr="00FB5275">
              <w:rPr>
                <w:lang w:eastAsia="zh-CN"/>
              </w:rPr>
              <w:t>4.75</w:t>
            </w:r>
          </w:p>
        </w:tc>
        <w:tc>
          <w:tcPr>
            <w:tcW w:w="638" w:type="dxa"/>
            <w:noWrap/>
            <w:vAlign w:val="center"/>
            <w:hideMark/>
          </w:tcPr>
          <w:p w14:paraId="74244065" w14:textId="77777777" w:rsidR="00211FC1" w:rsidRPr="00FB5275" w:rsidRDefault="00211FC1" w:rsidP="00404E7F">
            <w:pPr>
              <w:rPr>
                <w:bCs/>
                <w:lang w:eastAsia="zh-CN"/>
              </w:rPr>
            </w:pPr>
            <w:r w:rsidRPr="00FB5275">
              <w:rPr>
                <w:lang w:eastAsia="zh-CN"/>
              </w:rPr>
              <w:t>5.29</w:t>
            </w:r>
          </w:p>
        </w:tc>
        <w:tc>
          <w:tcPr>
            <w:tcW w:w="638" w:type="dxa"/>
            <w:noWrap/>
            <w:vAlign w:val="center"/>
            <w:hideMark/>
          </w:tcPr>
          <w:p w14:paraId="2DC75CAD" w14:textId="77777777" w:rsidR="00211FC1" w:rsidRPr="00FB5275" w:rsidRDefault="00211FC1" w:rsidP="00404E7F">
            <w:pPr>
              <w:rPr>
                <w:bCs/>
                <w:lang w:eastAsia="zh-CN"/>
              </w:rPr>
            </w:pPr>
            <w:r w:rsidRPr="00FB5275">
              <w:rPr>
                <w:lang w:eastAsia="zh-CN"/>
              </w:rPr>
              <w:t>5.16</w:t>
            </w:r>
          </w:p>
        </w:tc>
        <w:tc>
          <w:tcPr>
            <w:tcW w:w="638" w:type="dxa"/>
            <w:noWrap/>
            <w:vAlign w:val="center"/>
            <w:hideMark/>
          </w:tcPr>
          <w:p w14:paraId="543B2799" w14:textId="77777777" w:rsidR="00211FC1" w:rsidRPr="00FB5275" w:rsidRDefault="00211FC1" w:rsidP="00404E7F">
            <w:pPr>
              <w:rPr>
                <w:bCs/>
                <w:lang w:eastAsia="zh-CN"/>
              </w:rPr>
            </w:pPr>
            <w:r w:rsidRPr="00FB5275">
              <w:rPr>
                <w:lang w:eastAsia="zh-CN"/>
              </w:rPr>
              <w:t>4.3</w:t>
            </w:r>
          </w:p>
        </w:tc>
        <w:tc>
          <w:tcPr>
            <w:tcW w:w="638" w:type="dxa"/>
            <w:noWrap/>
            <w:vAlign w:val="center"/>
            <w:hideMark/>
          </w:tcPr>
          <w:p w14:paraId="7C6AEEBF" w14:textId="77777777" w:rsidR="00211FC1" w:rsidRPr="00FB5275" w:rsidRDefault="00211FC1" w:rsidP="00404E7F">
            <w:pPr>
              <w:rPr>
                <w:bCs/>
                <w:lang w:eastAsia="zh-CN"/>
              </w:rPr>
            </w:pPr>
            <w:r w:rsidRPr="00FB5275">
              <w:rPr>
                <w:lang w:eastAsia="zh-CN"/>
              </w:rPr>
              <w:t>2.9</w:t>
            </w:r>
          </w:p>
        </w:tc>
        <w:tc>
          <w:tcPr>
            <w:tcW w:w="638" w:type="dxa"/>
            <w:noWrap/>
            <w:vAlign w:val="center"/>
            <w:hideMark/>
          </w:tcPr>
          <w:p w14:paraId="2D56113F" w14:textId="77777777" w:rsidR="00211FC1" w:rsidRPr="00FB5275" w:rsidRDefault="00211FC1" w:rsidP="00404E7F">
            <w:pPr>
              <w:rPr>
                <w:bCs/>
                <w:lang w:eastAsia="zh-CN"/>
              </w:rPr>
            </w:pPr>
            <w:r w:rsidRPr="00FB5275">
              <w:rPr>
                <w:lang w:eastAsia="zh-CN"/>
              </w:rPr>
              <w:t>1.72</w:t>
            </w:r>
          </w:p>
        </w:tc>
        <w:tc>
          <w:tcPr>
            <w:tcW w:w="638" w:type="dxa"/>
            <w:noWrap/>
            <w:vAlign w:val="center"/>
            <w:hideMark/>
          </w:tcPr>
          <w:p w14:paraId="59E05B1A" w14:textId="77777777" w:rsidR="00211FC1" w:rsidRPr="00FB5275" w:rsidRDefault="00211FC1" w:rsidP="00404E7F">
            <w:pPr>
              <w:rPr>
                <w:bCs/>
                <w:lang w:eastAsia="zh-CN"/>
              </w:rPr>
            </w:pPr>
            <w:r w:rsidRPr="00FB5275">
              <w:rPr>
                <w:lang w:eastAsia="zh-CN"/>
              </w:rPr>
              <w:t>2.6</w:t>
            </w:r>
          </w:p>
        </w:tc>
        <w:tc>
          <w:tcPr>
            <w:tcW w:w="638" w:type="dxa"/>
            <w:noWrap/>
            <w:vAlign w:val="center"/>
            <w:hideMark/>
          </w:tcPr>
          <w:p w14:paraId="0F13DDA6" w14:textId="77777777" w:rsidR="00211FC1" w:rsidRPr="00FB5275" w:rsidRDefault="00211FC1" w:rsidP="00404E7F">
            <w:pPr>
              <w:rPr>
                <w:bCs/>
                <w:lang w:eastAsia="zh-CN"/>
              </w:rPr>
            </w:pPr>
            <w:r w:rsidRPr="00FB5275">
              <w:rPr>
                <w:lang w:eastAsia="zh-CN"/>
              </w:rPr>
              <w:t>2.65</w:t>
            </w:r>
          </w:p>
        </w:tc>
        <w:tc>
          <w:tcPr>
            <w:tcW w:w="638" w:type="dxa"/>
            <w:noWrap/>
            <w:vAlign w:val="center"/>
            <w:hideMark/>
          </w:tcPr>
          <w:p w14:paraId="082ADDAF" w14:textId="77777777" w:rsidR="00211FC1" w:rsidRPr="00FB5275" w:rsidRDefault="00211FC1" w:rsidP="00404E7F">
            <w:pPr>
              <w:rPr>
                <w:bCs/>
                <w:lang w:eastAsia="zh-CN"/>
              </w:rPr>
            </w:pPr>
            <w:r w:rsidRPr="00FB5275">
              <w:rPr>
                <w:lang w:eastAsia="zh-CN"/>
              </w:rPr>
              <w:t>3.29</w:t>
            </w:r>
          </w:p>
        </w:tc>
      </w:tr>
      <w:tr w:rsidR="00211FC1" w:rsidRPr="00FB5275" w14:paraId="16E03D55" w14:textId="77777777" w:rsidTr="00404E7F">
        <w:trPr>
          <w:cantSplit/>
          <w:trHeight w:val="292"/>
        </w:trPr>
        <w:tc>
          <w:tcPr>
            <w:tcW w:w="1240" w:type="dxa"/>
            <w:noWrap/>
            <w:vAlign w:val="bottom"/>
            <w:hideMark/>
          </w:tcPr>
          <w:p w14:paraId="31008498" w14:textId="77777777" w:rsidR="00211FC1" w:rsidRPr="00FB5275" w:rsidRDefault="00211FC1" w:rsidP="00404E7F">
            <w:pPr>
              <w:rPr>
                <w:bCs/>
                <w:lang w:eastAsia="zh-CN"/>
              </w:rPr>
            </w:pPr>
            <w:r w:rsidRPr="00FB5275">
              <w:rPr>
                <w:lang w:eastAsia="zh-CN"/>
              </w:rPr>
              <w:t>Perth</w:t>
            </w:r>
          </w:p>
        </w:tc>
        <w:tc>
          <w:tcPr>
            <w:tcW w:w="742" w:type="dxa"/>
            <w:vAlign w:val="center"/>
            <w:hideMark/>
          </w:tcPr>
          <w:p w14:paraId="7BEB8E03"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16B3FE48" w14:textId="77777777" w:rsidR="00211FC1" w:rsidRPr="00FB5275" w:rsidRDefault="00211FC1" w:rsidP="00404E7F">
            <w:pPr>
              <w:rPr>
                <w:lang w:eastAsia="zh-CN"/>
              </w:rPr>
            </w:pPr>
            <w:r w:rsidRPr="00FB5275">
              <w:rPr>
                <w:lang w:eastAsia="zh-CN"/>
              </w:rPr>
              <w:t>0</w:t>
            </w:r>
          </w:p>
        </w:tc>
        <w:tc>
          <w:tcPr>
            <w:tcW w:w="638" w:type="dxa"/>
            <w:noWrap/>
            <w:vAlign w:val="center"/>
            <w:hideMark/>
          </w:tcPr>
          <w:p w14:paraId="122EC6EF" w14:textId="77777777" w:rsidR="00211FC1" w:rsidRPr="00FB5275" w:rsidRDefault="00211FC1" w:rsidP="00404E7F">
            <w:pPr>
              <w:rPr>
                <w:bCs/>
                <w:lang w:eastAsia="zh-CN"/>
              </w:rPr>
            </w:pPr>
            <w:r w:rsidRPr="00FB5275">
              <w:rPr>
                <w:lang w:eastAsia="zh-CN"/>
              </w:rPr>
              <w:t>8.41</w:t>
            </w:r>
          </w:p>
        </w:tc>
        <w:tc>
          <w:tcPr>
            <w:tcW w:w="638" w:type="dxa"/>
            <w:noWrap/>
            <w:vAlign w:val="center"/>
            <w:hideMark/>
          </w:tcPr>
          <w:p w14:paraId="279269D6" w14:textId="77777777" w:rsidR="00211FC1" w:rsidRPr="00FB5275" w:rsidRDefault="00211FC1" w:rsidP="00404E7F">
            <w:pPr>
              <w:rPr>
                <w:bCs/>
                <w:lang w:eastAsia="zh-CN"/>
              </w:rPr>
            </w:pPr>
            <w:r w:rsidRPr="00FB5275">
              <w:rPr>
                <w:lang w:eastAsia="zh-CN"/>
              </w:rPr>
              <w:t>7.49</w:t>
            </w:r>
          </w:p>
        </w:tc>
        <w:tc>
          <w:tcPr>
            <w:tcW w:w="638" w:type="dxa"/>
            <w:noWrap/>
            <w:vAlign w:val="center"/>
            <w:hideMark/>
          </w:tcPr>
          <w:p w14:paraId="36F2F442" w14:textId="77777777" w:rsidR="00211FC1" w:rsidRPr="00FB5275" w:rsidRDefault="00211FC1" w:rsidP="00404E7F">
            <w:pPr>
              <w:rPr>
                <w:bCs/>
                <w:lang w:eastAsia="zh-CN"/>
              </w:rPr>
            </w:pPr>
            <w:r w:rsidRPr="00FB5275">
              <w:rPr>
                <w:lang w:eastAsia="zh-CN"/>
              </w:rPr>
              <w:t>5.93</w:t>
            </w:r>
          </w:p>
        </w:tc>
        <w:tc>
          <w:tcPr>
            <w:tcW w:w="638" w:type="dxa"/>
            <w:noWrap/>
            <w:vAlign w:val="center"/>
            <w:hideMark/>
          </w:tcPr>
          <w:p w14:paraId="219166B0" w14:textId="77777777" w:rsidR="00211FC1" w:rsidRPr="00FB5275" w:rsidRDefault="00211FC1" w:rsidP="00404E7F">
            <w:pPr>
              <w:rPr>
                <w:bCs/>
                <w:lang w:eastAsia="zh-CN"/>
              </w:rPr>
            </w:pPr>
            <w:r w:rsidRPr="00FB5275">
              <w:rPr>
                <w:lang w:eastAsia="zh-CN"/>
              </w:rPr>
              <w:t>4.34</w:t>
            </w:r>
          </w:p>
        </w:tc>
        <w:tc>
          <w:tcPr>
            <w:tcW w:w="638" w:type="dxa"/>
            <w:noWrap/>
            <w:vAlign w:val="center"/>
            <w:hideMark/>
          </w:tcPr>
          <w:p w14:paraId="621D3831" w14:textId="77777777" w:rsidR="00211FC1" w:rsidRPr="00FB5275" w:rsidRDefault="00211FC1" w:rsidP="00404E7F">
            <w:pPr>
              <w:rPr>
                <w:bCs/>
                <w:lang w:eastAsia="zh-CN"/>
              </w:rPr>
            </w:pPr>
            <w:r w:rsidRPr="00FB5275">
              <w:rPr>
                <w:lang w:eastAsia="zh-CN"/>
              </w:rPr>
              <w:t>3.09</w:t>
            </w:r>
          </w:p>
        </w:tc>
        <w:tc>
          <w:tcPr>
            <w:tcW w:w="638" w:type="dxa"/>
            <w:noWrap/>
            <w:vAlign w:val="center"/>
            <w:hideMark/>
          </w:tcPr>
          <w:p w14:paraId="160189DE" w14:textId="77777777" w:rsidR="00211FC1" w:rsidRPr="00FB5275" w:rsidRDefault="00211FC1" w:rsidP="00404E7F">
            <w:pPr>
              <w:rPr>
                <w:bCs/>
                <w:lang w:eastAsia="zh-CN"/>
              </w:rPr>
            </w:pPr>
            <w:r w:rsidRPr="00FB5275">
              <w:rPr>
                <w:lang w:eastAsia="zh-CN"/>
              </w:rPr>
              <w:t>2.62</w:t>
            </w:r>
          </w:p>
        </w:tc>
        <w:tc>
          <w:tcPr>
            <w:tcW w:w="638" w:type="dxa"/>
            <w:noWrap/>
            <w:vAlign w:val="center"/>
            <w:hideMark/>
          </w:tcPr>
          <w:p w14:paraId="5412C9DC" w14:textId="77777777" w:rsidR="00211FC1" w:rsidRPr="00FB5275" w:rsidRDefault="00211FC1" w:rsidP="00404E7F">
            <w:pPr>
              <w:rPr>
                <w:bCs/>
                <w:lang w:eastAsia="zh-CN"/>
              </w:rPr>
            </w:pPr>
            <w:r w:rsidRPr="00FB5275">
              <w:rPr>
                <w:lang w:eastAsia="zh-CN"/>
              </w:rPr>
              <w:t>2.82</w:t>
            </w:r>
          </w:p>
        </w:tc>
        <w:tc>
          <w:tcPr>
            <w:tcW w:w="638" w:type="dxa"/>
            <w:noWrap/>
            <w:vAlign w:val="center"/>
            <w:hideMark/>
          </w:tcPr>
          <w:p w14:paraId="6FD6F04F" w14:textId="77777777" w:rsidR="00211FC1" w:rsidRPr="00FB5275" w:rsidRDefault="00211FC1" w:rsidP="00404E7F">
            <w:pPr>
              <w:rPr>
                <w:bCs/>
                <w:lang w:eastAsia="zh-CN"/>
              </w:rPr>
            </w:pPr>
            <w:r w:rsidRPr="00FB5275">
              <w:rPr>
                <w:lang w:eastAsia="zh-CN"/>
              </w:rPr>
              <w:t>3.62</w:t>
            </w:r>
          </w:p>
        </w:tc>
        <w:tc>
          <w:tcPr>
            <w:tcW w:w="638" w:type="dxa"/>
            <w:noWrap/>
            <w:vAlign w:val="center"/>
            <w:hideMark/>
          </w:tcPr>
          <w:p w14:paraId="23CDFC6A" w14:textId="77777777" w:rsidR="00211FC1" w:rsidRPr="00FB5275" w:rsidRDefault="00211FC1" w:rsidP="00404E7F">
            <w:pPr>
              <w:rPr>
                <w:bCs/>
                <w:lang w:eastAsia="zh-CN"/>
              </w:rPr>
            </w:pPr>
            <w:r w:rsidRPr="00FB5275">
              <w:rPr>
                <w:lang w:eastAsia="zh-CN"/>
              </w:rPr>
              <w:t>5.04</w:t>
            </w:r>
          </w:p>
        </w:tc>
        <w:tc>
          <w:tcPr>
            <w:tcW w:w="638" w:type="dxa"/>
            <w:noWrap/>
            <w:vAlign w:val="center"/>
            <w:hideMark/>
          </w:tcPr>
          <w:p w14:paraId="30592FC6" w14:textId="77777777" w:rsidR="00211FC1" w:rsidRPr="00FB5275" w:rsidRDefault="00211FC1" w:rsidP="00404E7F">
            <w:pPr>
              <w:rPr>
                <w:bCs/>
                <w:lang w:eastAsia="zh-CN"/>
              </w:rPr>
            </w:pPr>
            <w:r w:rsidRPr="00FB5275">
              <w:rPr>
                <w:lang w:eastAsia="zh-CN"/>
              </w:rPr>
              <w:t>6.41</w:t>
            </w:r>
          </w:p>
        </w:tc>
        <w:tc>
          <w:tcPr>
            <w:tcW w:w="638" w:type="dxa"/>
            <w:noWrap/>
            <w:vAlign w:val="center"/>
            <w:hideMark/>
          </w:tcPr>
          <w:p w14:paraId="688A7A6C" w14:textId="77777777" w:rsidR="00211FC1" w:rsidRPr="00FB5275" w:rsidRDefault="00211FC1" w:rsidP="00404E7F">
            <w:pPr>
              <w:rPr>
                <w:bCs/>
                <w:lang w:eastAsia="zh-CN"/>
              </w:rPr>
            </w:pPr>
            <w:r w:rsidRPr="00FB5275">
              <w:rPr>
                <w:lang w:eastAsia="zh-CN"/>
              </w:rPr>
              <w:t>7.71</w:t>
            </w:r>
          </w:p>
        </w:tc>
        <w:tc>
          <w:tcPr>
            <w:tcW w:w="638" w:type="dxa"/>
            <w:noWrap/>
            <w:vAlign w:val="center"/>
            <w:hideMark/>
          </w:tcPr>
          <w:p w14:paraId="2387639E" w14:textId="77777777" w:rsidR="00211FC1" w:rsidRPr="00FB5275" w:rsidRDefault="00211FC1" w:rsidP="00404E7F">
            <w:pPr>
              <w:rPr>
                <w:bCs/>
                <w:lang w:eastAsia="zh-CN"/>
              </w:rPr>
            </w:pPr>
            <w:r w:rsidRPr="00FB5275">
              <w:rPr>
                <w:lang w:eastAsia="zh-CN"/>
              </w:rPr>
              <w:t>8.45</w:t>
            </w:r>
          </w:p>
        </w:tc>
        <w:tc>
          <w:tcPr>
            <w:tcW w:w="638" w:type="dxa"/>
            <w:noWrap/>
            <w:vAlign w:val="center"/>
            <w:hideMark/>
          </w:tcPr>
          <w:p w14:paraId="1C056AD5" w14:textId="77777777" w:rsidR="00211FC1" w:rsidRPr="00FB5275" w:rsidRDefault="00211FC1" w:rsidP="00404E7F">
            <w:pPr>
              <w:rPr>
                <w:bCs/>
                <w:lang w:eastAsia="zh-CN"/>
              </w:rPr>
            </w:pPr>
            <w:r w:rsidRPr="00FB5275">
              <w:rPr>
                <w:lang w:eastAsia="zh-CN"/>
              </w:rPr>
              <w:t>5.49</w:t>
            </w:r>
          </w:p>
        </w:tc>
      </w:tr>
      <w:tr w:rsidR="00211FC1" w:rsidRPr="00FB5275" w14:paraId="0BE02D98" w14:textId="77777777" w:rsidTr="00404E7F">
        <w:trPr>
          <w:cantSplit/>
          <w:trHeight w:val="292"/>
        </w:trPr>
        <w:tc>
          <w:tcPr>
            <w:tcW w:w="1240" w:type="dxa"/>
            <w:noWrap/>
            <w:vAlign w:val="bottom"/>
            <w:hideMark/>
          </w:tcPr>
          <w:p w14:paraId="339D9216" w14:textId="77777777" w:rsidR="00211FC1" w:rsidRPr="00FB5275" w:rsidRDefault="00211FC1" w:rsidP="00404E7F">
            <w:pPr>
              <w:rPr>
                <w:lang w:eastAsia="zh-CN"/>
              </w:rPr>
            </w:pPr>
          </w:p>
        </w:tc>
        <w:tc>
          <w:tcPr>
            <w:tcW w:w="742" w:type="dxa"/>
            <w:vAlign w:val="center"/>
            <w:hideMark/>
          </w:tcPr>
          <w:p w14:paraId="3EFA3647" w14:textId="77777777" w:rsidR="00211FC1" w:rsidRPr="00FB5275" w:rsidRDefault="00211FC1" w:rsidP="00404E7F">
            <w:pPr>
              <w:rPr>
                <w:bCs/>
                <w:lang w:eastAsia="zh-CN"/>
              </w:rPr>
            </w:pPr>
            <w:r w:rsidRPr="00FB5275">
              <w:rPr>
                <w:lang w:eastAsia="zh-CN"/>
              </w:rPr>
              <w:t>Tilt 16</w:t>
            </w:r>
          </w:p>
        </w:tc>
        <w:tc>
          <w:tcPr>
            <w:tcW w:w="450" w:type="dxa"/>
            <w:vAlign w:val="center"/>
            <w:hideMark/>
          </w:tcPr>
          <w:p w14:paraId="200104EE" w14:textId="77777777" w:rsidR="00211FC1" w:rsidRPr="00FB5275" w:rsidRDefault="00211FC1" w:rsidP="00404E7F">
            <w:pPr>
              <w:rPr>
                <w:bCs/>
                <w:lang w:eastAsia="zh-CN"/>
              </w:rPr>
            </w:pPr>
            <w:r w:rsidRPr="00FB5275">
              <w:rPr>
                <w:lang w:eastAsia="zh-CN"/>
              </w:rPr>
              <w:t>16</w:t>
            </w:r>
          </w:p>
        </w:tc>
        <w:tc>
          <w:tcPr>
            <w:tcW w:w="638" w:type="dxa"/>
            <w:noWrap/>
            <w:vAlign w:val="center"/>
            <w:hideMark/>
          </w:tcPr>
          <w:p w14:paraId="6226EEB5" w14:textId="77777777" w:rsidR="00211FC1" w:rsidRPr="00FB5275" w:rsidRDefault="00211FC1" w:rsidP="00404E7F">
            <w:pPr>
              <w:rPr>
                <w:bCs/>
                <w:lang w:eastAsia="zh-CN"/>
              </w:rPr>
            </w:pPr>
            <w:r w:rsidRPr="00FB5275">
              <w:rPr>
                <w:lang w:eastAsia="zh-CN"/>
              </w:rPr>
              <w:t>8.18</w:t>
            </w:r>
          </w:p>
        </w:tc>
        <w:tc>
          <w:tcPr>
            <w:tcW w:w="638" w:type="dxa"/>
            <w:noWrap/>
            <w:vAlign w:val="center"/>
            <w:hideMark/>
          </w:tcPr>
          <w:p w14:paraId="0AA08434" w14:textId="77777777" w:rsidR="00211FC1" w:rsidRPr="00FB5275" w:rsidRDefault="00211FC1" w:rsidP="00404E7F">
            <w:pPr>
              <w:rPr>
                <w:bCs/>
                <w:lang w:eastAsia="zh-CN"/>
              </w:rPr>
            </w:pPr>
            <w:r w:rsidRPr="00FB5275">
              <w:rPr>
                <w:lang w:eastAsia="zh-CN"/>
              </w:rPr>
              <w:t>7.62</w:t>
            </w:r>
          </w:p>
        </w:tc>
        <w:tc>
          <w:tcPr>
            <w:tcW w:w="638" w:type="dxa"/>
            <w:noWrap/>
            <w:vAlign w:val="center"/>
            <w:hideMark/>
          </w:tcPr>
          <w:p w14:paraId="4AFC6853" w14:textId="77777777" w:rsidR="00211FC1" w:rsidRPr="00FB5275" w:rsidRDefault="00211FC1" w:rsidP="00404E7F">
            <w:pPr>
              <w:rPr>
                <w:bCs/>
                <w:lang w:eastAsia="zh-CN"/>
              </w:rPr>
            </w:pPr>
            <w:r w:rsidRPr="00FB5275">
              <w:rPr>
                <w:lang w:eastAsia="zh-CN"/>
              </w:rPr>
              <w:t>6.43</w:t>
            </w:r>
          </w:p>
        </w:tc>
        <w:tc>
          <w:tcPr>
            <w:tcW w:w="638" w:type="dxa"/>
            <w:noWrap/>
            <w:vAlign w:val="center"/>
            <w:hideMark/>
          </w:tcPr>
          <w:p w14:paraId="503B2326" w14:textId="77777777" w:rsidR="00211FC1" w:rsidRPr="00FB5275" w:rsidRDefault="00211FC1" w:rsidP="00404E7F">
            <w:pPr>
              <w:rPr>
                <w:bCs/>
                <w:lang w:eastAsia="zh-CN"/>
              </w:rPr>
            </w:pPr>
            <w:r w:rsidRPr="00FB5275">
              <w:rPr>
                <w:lang w:eastAsia="zh-CN"/>
              </w:rPr>
              <w:t>5.07</w:t>
            </w:r>
          </w:p>
        </w:tc>
        <w:tc>
          <w:tcPr>
            <w:tcW w:w="638" w:type="dxa"/>
            <w:noWrap/>
            <w:vAlign w:val="center"/>
            <w:hideMark/>
          </w:tcPr>
          <w:p w14:paraId="07C05155" w14:textId="77777777" w:rsidR="00211FC1" w:rsidRPr="00FB5275" w:rsidRDefault="00211FC1" w:rsidP="00404E7F">
            <w:pPr>
              <w:rPr>
                <w:bCs/>
                <w:lang w:eastAsia="zh-CN"/>
              </w:rPr>
            </w:pPr>
            <w:r w:rsidRPr="00FB5275">
              <w:rPr>
                <w:lang w:eastAsia="zh-CN"/>
              </w:rPr>
              <w:t>3.82</w:t>
            </w:r>
          </w:p>
        </w:tc>
        <w:tc>
          <w:tcPr>
            <w:tcW w:w="638" w:type="dxa"/>
            <w:noWrap/>
            <w:vAlign w:val="center"/>
            <w:hideMark/>
          </w:tcPr>
          <w:p w14:paraId="77FCEC43" w14:textId="77777777" w:rsidR="00211FC1" w:rsidRPr="00FB5275" w:rsidRDefault="00211FC1" w:rsidP="00404E7F">
            <w:pPr>
              <w:rPr>
                <w:bCs/>
                <w:lang w:eastAsia="zh-CN"/>
              </w:rPr>
            </w:pPr>
            <w:r w:rsidRPr="00FB5275">
              <w:rPr>
                <w:lang w:eastAsia="zh-CN"/>
              </w:rPr>
              <w:t>3.37</w:t>
            </w:r>
          </w:p>
        </w:tc>
        <w:tc>
          <w:tcPr>
            <w:tcW w:w="638" w:type="dxa"/>
            <w:noWrap/>
            <w:vAlign w:val="center"/>
            <w:hideMark/>
          </w:tcPr>
          <w:p w14:paraId="3D00C3FF" w14:textId="77777777" w:rsidR="00211FC1" w:rsidRPr="00FB5275" w:rsidRDefault="00211FC1" w:rsidP="00404E7F">
            <w:pPr>
              <w:rPr>
                <w:bCs/>
                <w:lang w:eastAsia="zh-CN"/>
              </w:rPr>
            </w:pPr>
            <w:r w:rsidRPr="00FB5275">
              <w:rPr>
                <w:lang w:eastAsia="zh-CN"/>
              </w:rPr>
              <w:t>3.56</w:t>
            </w:r>
          </w:p>
        </w:tc>
        <w:tc>
          <w:tcPr>
            <w:tcW w:w="638" w:type="dxa"/>
            <w:noWrap/>
            <w:vAlign w:val="center"/>
            <w:hideMark/>
          </w:tcPr>
          <w:p w14:paraId="616BD8A3" w14:textId="77777777" w:rsidR="00211FC1" w:rsidRPr="00FB5275" w:rsidRDefault="00211FC1" w:rsidP="00404E7F">
            <w:pPr>
              <w:rPr>
                <w:bCs/>
                <w:lang w:eastAsia="zh-CN"/>
              </w:rPr>
            </w:pPr>
            <w:r w:rsidRPr="00FB5275">
              <w:rPr>
                <w:lang w:eastAsia="zh-CN"/>
              </w:rPr>
              <w:t>4.3</w:t>
            </w:r>
          </w:p>
        </w:tc>
        <w:tc>
          <w:tcPr>
            <w:tcW w:w="638" w:type="dxa"/>
            <w:noWrap/>
            <w:vAlign w:val="center"/>
            <w:hideMark/>
          </w:tcPr>
          <w:p w14:paraId="0162DE9A" w14:textId="77777777" w:rsidR="00211FC1" w:rsidRPr="00FB5275" w:rsidRDefault="00211FC1" w:rsidP="00404E7F">
            <w:pPr>
              <w:rPr>
                <w:bCs/>
                <w:lang w:eastAsia="zh-CN"/>
              </w:rPr>
            </w:pPr>
            <w:r w:rsidRPr="00FB5275">
              <w:rPr>
                <w:lang w:eastAsia="zh-CN"/>
              </w:rPr>
              <w:t>5.59</w:t>
            </w:r>
          </w:p>
        </w:tc>
        <w:tc>
          <w:tcPr>
            <w:tcW w:w="638" w:type="dxa"/>
            <w:noWrap/>
            <w:vAlign w:val="center"/>
            <w:hideMark/>
          </w:tcPr>
          <w:p w14:paraId="49027750" w14:textId="77777777" w:rsidR="00211FC1" w:rsidRPr="00FB5275" w:rsidRDefault="00211FC1" w:rsidP="00404E7F">
            <w:pPr>
              <w:rPr>
                <w:bCs/>
                <w:lang w:eastAsia="zh-CN"/>
              </w:rPr>
            </w:pPr>
            <w:r w:rsidRPr="00FB5275">
              <w:rPr>
                <w:lang w:eastAsia="zh-CN"/>
              </w:rPr>
              <w:t>6.67</w:t>
            </w:r>
          </w:p>
        </w:tc>
        <w:tc>
          <w:tcPr>
            <w:tcW w:w="638" w:type="dxa"/>
            <w:noWrap/>
            <w:vAlign w:val="center"/>
            <w:hideMark/>
          </w:tcPr>
          <w:p w14:paraId="7EA808D5" w14:textId="77777777" w:rsidR="00211FC1" w:rsidRPr="00FB5275" w:rsidRDefault="00211FC1" w:rsidP="00404E7F">
            <w:pPr>
              <w:rPr>
                <w:bCs/>
                <w:lang w:eastAsia="zh-CN"/>
              </w:rPr>
            </w:pPr>
            <w:r w:rsidRPr="00FB5275">
              <w:rPr>
                <w:lang w:eastAsia="zh-CN"/>
              </w:rPr>
              <w:t>7.59</w:t>
            </w:r>
          </w:p>
        </w:tc>
        <w:tc>
          <w:tcPr>
            <w:tcW w:w="638" w:type="dxa"/>
            <w:noWrap/>
            <w:vAlign w:val="center"/>
            <w:hideMark/>
          </w:tcPr>
          <w:p w14:paraId="0F67D7B5" w14:textId="77777777" w:rsidR="00211FC1" w:rsidRPr="00FB5275" w:rsidRDefault="00211FC1" w:rsidP="00404E7F">
            <w:pPr>
              <w:rPr>
                <w:bCs/>
                <w:lang w:eastAsia="zh-CN"/>
              </w:rPr>
            </w:pPr>
            <w:r w:rsidRPr="00FB5275">
              <w:rPr>
                <w:lang w:eastAsia="zh-CN"/>
              </w:rPr>
              <w:t>8.14</w:t>
            </w:r>
          </w:p>
        </w:tc>
        <w:tc>
          <w:tcPr>
            <w:tcW w:w="638" w:type="dxa"/>
            <w:noWrap/>
            <w:vAlign w:val="center"/>
            <w:hideMark/>
          </w:tcPr>
          <w:p w14:paraId="1DCAE5D7" w14:textId="77777777" w:rsidR="00211FC1" w:rsidRPr="00FB5275" w:rsidRDefault="00211FC1" w:rsidP="00404E7F">
            <w:pPr>
              <w:rPr>
                <w:bCs/>
                <w:lang w:eastAsia="zh-CN"/>
              </w:rPr>
            </w:pPr>
            <w:r w:rsidRPr="00FB5275">
              <w:rPr>
                <w:lang w:eastAsia="zh-CN"/>
              </w:rPr>
              <w:t>5.85</w:t>
            </w:r>
          </w:p>
        </w:tc>
      </w:tr>
      <w:tr w:rsidR="00211FC1" w:rsidRPr="00FB5275" w14:paraId="4930AB86" w14:textId="77777777" w:rsidTr="00404E7F">
        <w:trPr>
          <w:cantSplit/>
          <w:trHeight w:val="292"/>
        </w:trPr>
        <w:tc>
          <w:tcPr>
            <w:tcW w:w="1240" w:type="dxa"/>
            <w:noWrap/>
            <w:vAlign w:val="bottom"/>
            <w:hideMark/>
          </w:tcPr>
          <w:p w14:paraId="3241D472" w14:textId="77777777" w:rsidR="00211FC1" w:rsidRPr="00FB5275" w:rsidRDefault="00211FC1" w:rsidP="00404E7F">
            <w:pPr>
              <w:rPr>
                <w:lang w:eastAsia="zh-CN"/>
              </w:rPr>
            </w:pPr>
          </w:p>
        </w:tc>
        <w:tc>
          <w:tcPr>
            <w:tcW w:w="742" w:type="dxa"/>
            <w:vAlign w:val="center"/>
            <w:hideMark/>
          </w:tcPr>
          <w:p w14:paraId="227FE40B" w14:textId="77777777" w:rsidR="00211FC1" w:rsidRPr="00FB5275" w:rsidRDefault="00211FC1" w:rsidP="00404E7F">
            <w:pPr>
              <w:rPr>
                <w:bCs/>
                <w:lang w:eastAsia="zh-CN"/>
              </w:rPr>
            </w:pPr>
            <w:r w:rsidRPr="00FB5275">
              <w:rPr>
                <w:lang w:eastAsia="zh-CN"/>
              </w:rPr>
              <w:t>Tilt 31</w:t>
            </w:r>
          </w:p>
        </w:tc>
        <w:tc>
          <w:tcPr>
            <w:tcW w:w="450" w:type="dxa"/>
            <w:vAlign w:val="center"/>
            <w:hideMark/>
          </w:tcPr>
          <w:p w14:paraId="1F5C508A" w14:textId="77777777" w:rsidR="00211FC1" w:rsidRPr="00FB5275" w:rsidRDefault="00211FC1" w:rsidP="00404E7F">
            <w:pPr>
              <w:rPr>
                <w:bCs/>
                <w:lang w:eastAsia="zh-CN"/>
              </w:rPr>
            </w:pPr>
            <w:r w:rsidRPr="00FB5275">
              <w:rPr>
                <w:lang w:eastAsia="zh-CN"/>
              </w:rPr>
              <w:t>31</w:t>
            </w:r>
          </w:p>
        </w:tc>
        <w:tc>
          <w:tcPr>
            <w:tcW w:w="638" w:type="dxa"/>
            <w:noWrap/>
            <w:vAlign w:val="center"/>
            <w:hideMark/>
          </w:tcPr>
          <w:p w14:paraId="338A901B" w14:textId="77777777" w:rsidR="00211FC1" w:rsidRPr="00FB5275" w:rsidRDefault="00211FC1" w:rsidP="00404E7F">
            <w:pPr>
              <w:rPr>
                <w:bCs/>
                <w:lang w:eastAsia="zh-CN"/>
              </w:rPr>
            </w:pPr>
            <w:r w:rsidRPr="00FB5275">
              <w:rPr>
                <w:lang w:eastAsia="zh-CN"/>
              </w:rPr>
              <w:t>7.51</w:t>
            </w:r>
          </w:p>
        </w:tc>
        <w:tc>
          <w:tcPr>
            <w:tcW w:w="638" w:type="dxa"/>
            <w:noWrap/>
            <w:vAlign w:val="center"/>
            <w:hideMark/>
          </w:tcPr>
          <w:p w14:paraId="65C72AB5" w14:textId="77777777" w:rsidR="00211FC1" w:rsidRPr="00FB5275" w:rsidRDefault="00211FC1" w:rsidP="00404E7F">
            <w:pPr>
              <w:rPr>
                <w:bCs/>
                <w:lang w:eastAsia="zh-CN"/>
              </w:rPr>
            </w:pPr>
            <w:r w:rsidRPr="00FB5275">
              <w:rPr>
                <w:lang w:eastAsia="zh-CN"/>
              </w:rPr>
              <w:t>7.31</w:t>
            </w:r>
          </w:p>
        </w:tc>
        <w:tc>
          <w:tcPr>
            <w:tcW w:w="638" w:type="dxa"/>
            <w:noWrap/>
            <w:vAlign w:val="center"/>
            <w:hideMark/>
          </w:tcPr>
          <w:p w14:paraId="24BE45DC" w14:textId="77777777" w:rsidR="00211FC1" w:rsidRPr="00FB5275" w:rsidRDefault="00211FC1" w:rsidP="00404E7F">
            <w:pPr>
              <w:rPr>
                <w:bCs/>
                <w:lang w:eastAsia="zh-CN"/>
              </w:rPr>
            </w:pPr>
            <w:r w:rsidRPr="00FB5275">
              <w:rPr>
                <w:lang w:eastAsia="zh-CN"/>
              </w:rPr>
              <w:t>6.54</w:t>
            </w:r>
          </w:p>
        </w:tc>
        <w:tc>
          <w:tcPr>
            <w:tcW w:w="638" w:type="dxa"/>
            <w:noWrap/>
            <w:vAlign w:val="center"/>
            <w:hideMark/>
          </w:tcPr>
          <w:p w14:paraId="328AD62D" w14:textId="77777777" w:rsidR="00211FC1" w:rsidRPr="00FB5275" w:rsidRDefault="00211FC1" w:rsidP="00404E7F">
            <w:pPr>
              <w:rPr>
                <w:bCs/>
                <w:lang w:eastAsia="zh-CN"/>
              </w:rPr>
            </w:pPr>
            <w:r w:rsidRPr="00FB5275">
              <w:rPr>
                <w:lang w:eastAsia="zh-CN"/>
              </w:rPr>
              <w:t>5.46</w:t>
            </w:r>
          </w:p>
        </w:tc>
        <w:tc>
          <w:tcPr>
            <w:tcW w:w="638" w:type="dxa"/>
            <w:noWrap/>
            <w:vAlign w:val="center"/>
            <w:hideMark/>
          </w:tcPr>
          <w:p w14:paraId="13473A3E" w14:textId="77777777" w:rsidR="00211FC1" w:rsidRPr="00FB5275" w:rsidRDefault="00211FC1" w:rsidP="00404E7F">
            <w:pPr>
              <w:rPr>
                <w:bCs/>
                <w:lang w:eastAsia="zh-CN"/>
              </w:rPr>
            </w:pPr>
            <w:r w:rsidRPr="00FB5275">
              <w:rPr>
                <w:lang w:eastAsia="zh-CN"/>
              </w:rPr>
              <w:t>4.3</w:t>
            </w:r>
          </w:p>
        </w:tc>
        <w:tc>
          <w:tcPr>
            <w:tcW w:w="638" w:type="dxa"/>
            <w:noWrap/>
            <w:vAlign w:val="center"/>
            <w:hideMark/>
          </w:tcPr>
          <w:p w14:paraId="2E921159" w14:textId="77777777" w:rsidR="00211FC1" w:rsidRPr="00FB5275" w:rsidRDefault="00211FC1" w:rsidP="00404E7F">
            <w:pPr>
              <w:rPr>
                <w:bCs/>
                <w:lang w:eastAsia="zh-CN"/>
              </w:rPr>
            </w:pPr>
            <w:r w:rsidRPr="00FB5275">
              <w:rPr>
                <w:lang w:eastAsia="zh-CN"/>
              </w:rPr>
              <w:t>3.89</w:t>
            </w:r>
          </w:p>
        </w:tc>
        <w:tc>
          <w:tcPr>
            <w:tcW w:w="638" w:type="dxa"/>
            <w:noWrap/>
            <w:vAlign w:val="center"/>
            <w:hideMark/>
          </w:tcPr>
          <w:p w14:paraId="34B05F58" w14:textId="77777777" w:rsidR="00211FC1" w:rsidRPr="00FB5275" w:rsidRDefault="00211FC1" w:rsidP="00404E7F">
            <w:pPr>
              <w:rPr>
                <w:bCs/>
                <w:lang w:eastAsia="zh-CN"/>
              </w:rPr>
            </w:pPr>
            <w:r w:rsidRPr="00FB5275">
              <w:rPr>
                <w:lang w:eastAsia="zh-CN"/>
              </w:rPr>
              <w:t>4.06</w:t>
            </w:r>
          </w:p>
        </w:tc>
        <w:tc>
          <w:tcPr>
            <w:tcW w:w="638" w:type="dxa"/>
            <w:noWrap/>
            <w:vAlign w:val="center"/>
            <w:hideMark/>
          </w:tcPr>
          <w:p w14:paraId="6D468EE7" w14:textId="77777777" w:rsidR="00211FC1" w:rsidRPr="00FB5275" w:rsidRDefault="00211FC1" w:rsidP="00404E7F">
            <w:pPr>
              <w:rPr>
                <w:bCs/>
                <w:lang w:eastAsia="zh-CN"/>
              </w:rPr>
            </w:pPr>
            <w:r w:rsidRPr="00FB5275">
              <w:rPr>
                <w:lang w:eastAsia="zh-CN"/>
              </w:rPr>
              <w:t>4.7</w:t>
            </w:r>
          </w:p>
        </w:tc>
        <w:tc>
          <w:tcPr>
            <w:tcW w:w="638" w:type="dxa"/>
            <w:noWrap/>
            <w:vAlign w:val="center"/>
            <w:hideMark/>
          </w:tcPr>
          <w:p w14:paraId="46E52F40" w14:textId="77777777" w:rsidR="00211FC1" w:rsidRPr="00FB5275" w:rsidRDefault="00211FC1" w:rsidP="00404E7F">
            <w:pPr>
              <w:rPr>
                <w:bCs/>
                <w:lang w:eastAsia="zh-CN"/>
              </w:rPr>
            </w:pPr>
            <w:r w:rsidRPr="00FB5275">
              <w:rPr>
                <w:lang w:eastAsia="zh-CN"/>
              </w:rPr>
              <w:t>5.8</w:t>
            </w:r>
          </w:p>
        </w:tc>
        <w:tc>
          <w:tcPr>
            <w:tcW w:w="638" w:type="dxa"/>
            <w:noWrap/>
            <w:vAlign w:val="center"/>
            <w:hideMark/>
          </w:tcPr>
          <w:p w14:paraId="6152837D" w14:textId="77777777" w:rsidR="00211FC1" w:rsidRPr="00FB5275" w:rsidRDefault="00211FC1" w:rsidP="00404E7F">
            <w:pPr>
              <w:rPr>
                <w:bCs/>
                <w:lang w:eastAsia="zh-CN"/>
              </w:rPr>
            </w:pPr>
            <w:r w:rsidRPr="00FB5275">
              <w:rPr>
                <w:lang w:eastAsia="zh-CN"/>
              </w:rPr>
              <w:t>6.54</w:t>
            </w:r>
          </w:p>
        </w:tc>
        <w:tc>
          <w:tcPr>
            <w:tcW w:w="638" w:type="dxa"/>
            <w:noWrap/>
            <w:vAlign w:val="center"/>
            <w:hideMark/>
          </w:tcPr>
          <w:p w14:paraId="358B3910" w14:textId="77777777" w:rsidR="00211FC1" w:rsidRPr="00FB5275" w:rsidRDefault="00211FC1" w:rsidP="00404E7F">
            <w:pPr>
              <w:rPr>
                <w:bCs/>
                <w:lang w:eastAsia="zh-CN"/>
              </w:rPr>
            </w:pPr>
            <w:r w:rsidRPr="00FB5275">
              <w:rPr>
                <w:lang w:eastAsia="zh-CN"/>
              </w:rPr>
              <w:t>7.06</w:t>
            </w:r>
          </w:p>
        </w:tc>
        <w:tc>
          <w:tcPr>
            <w:tcW w:w="638" w:type="dxa"/>
            <w:noWrap/>
            <w:vAlign w:val="center"/>
            <w:hideMark/>
          </w:tcPr>
          <w:p w14:paraId="3918EECF" w14:textId="77777777" w:rsidR="00211FC1" w:rsidRPr="00FB5275" w:rsidRDefault="00211FC1" w:rsidP="00404E7F">
            <w:pPr>
              <w:rPr>
                <w:bCs/>
                <w:lang w:eastAsia="zh-CN"/>
              </w:rPr>
            </w:pPr>
            <w:r w:rsidRPr="00FB5275">
              <w:rPr>
                <w:lang w:eastAsia="zh-CN"/>
              </w:rPr>
              <w:t>7.39</w:t>
            </w:r>
          </w:p>
        </w:tc>
        <w:tc>
          <w:tcPr>
            <w:tcW w:w="638" w:type="dxa"/>
            <w:noWrap/>
            <w:vAlign w:val="center"/>
            <w:hideMark/>
          </w:tcPr>
          <w:p w14:paraId="0C8E466E" w14:textId="77777777" w:rsidR="00211FC1" w:rsidRPr="00FB5275" w:rsidRDefault="00211FC1" w:rsidP="00404E7F">
            <w:pPr>
              <w:rPr>
                <w:bCs/>
                <w:lang w:eastAsia="zh-CN"/>
              </w:rPr>
            </w:pPr>
            <w:r w:rsidRPr="00FB5275">
              <w:rPr>
                <w:lang w:eastAsia="zh-CN"/>
              </w:rPr>
              <w:t>5.87</w:t>
            </w:r>
          </w:p>
        </w:tc>
      </w:tr>
      <w:tr w:rsidR="00211FC1" w:rsidRPr="00FB5275" w14:paraId="5D8A73F4" w14:textId="77777777" w:rsidTr="00404E7F">
        <w:trPr>
          <w:cantSplit/>
          <w:trHeight w:val="292"/>
        </w:trPr>
        <w:tc>
          <w:tcPr>
            <w:tcW w:w="1240" w:type="dxa"/>
            <w:noWrap/>
            <w:vAlign w:val="bottom"/>
            <w:hideMark/>
          </w:tcPr>
          <w:p w14:paraId="6B310B0B" w14:textId="77777777" w:rsidR="00211FC1" w:rsidRPr="00FB5275" w:rsidRDefault="00211FC1" w:rsidP="00404E7F">
            <w:pPr>
              <w:rPr>
                <w:lang w:eastAsia="zh-CN"/>
              </w:rPr>
            </w:pPr>
          </w:p>
        </w:tc>
        <w:tc>
          <w:tcPr>
            <w:tcW w:w="742" w:type="dxa"/>
            <w:vAlign w:val="center"/>
            <w:hideMark/>
          </w:tcPr>
          <w:p w14:paraId="53819D41" w14:textId="77777777" w:rsidR="00211FC1" w:rsidRPr="00FB5275" w:rsidRDefault="00211FC1" w:rsidP="00404E7F">
            <w:pPr>
              <w:rPr>
                <w:bCs/>
                <w:lang w:eastAsia="zh-CN"/>
              </w:rPr>
            </w:pPr>
            <w:r w:rsidRPr="00FB5275">
              <w:rPr>
                <w:lang w:eastAsia="zh-CN"/>
              </w:rPr>
              <w:t>Tilt 46</w:t>
            </w:r>
          </w:p>
        </w:tc>
        <w:tc>
          <w:tcPr>
            <w:tcW w:w="450" w:type="dxa"/>
            <w:vAlign w:val="center"/>
            <w:hideMark/>
          </w:tcPr>
          <w:p w14:paraId="2E7AB4FC" w14:textId="77777777" w:rsidR="00211FC1" w:rsidRPr="00FB5275" w:rsidRDefault="00211FC1" w:rsidP="00404E7F">
            <w:pPr>
              <w:rPr>
                <w:bCs/>
                <w:lang w:eastAsia="zh-CN"/>
              </w:rPr>
            </w:pPr>
            <w:r w:rsidRPr="00FB5275">
              <w:rPr>
                <w:lang w:eastAsia="zh-CN"/>
              </w:rPr>
              <w:t>46</w:t>
            </w:r>
          </w:p>
        </w:tc>
        <w:tc>
          <w:tcPr>
            <w:tcW w:w="638" w:type="dxa"/>
            <w:noWrap/>
            <w:vAlign w:val="center"/>
            <w:hideMark/>
          </w:tcPr>
          <w:p w14:paraId="347DF061" w14:textId="77777777" w:rsidR="00211FC1" w:rsidRPr="00FB5275" w:rsidRDefault="00211FC1" w:rsidP="00404E7F">
            <w:pPr>
              <w:rPr>
                <w:bCs/>
                <w:lang w:eastAsia="zh-CN"/>
              </w:rPr>
            </w:pPr>
            <w:r w:rsidRPr="00FB5275">
              <w:rPr>
                <w:lang w:eastAsia="zh-CN"/>
              </w:rPr>
              <w:t>6.47</w:t>
            </w:r>
          </w:p>
        </w:tc>
        <w:tc>
          <w:tcPr>
            <w:tcW w:w="638" w:type="dxa"/>
            <w:noWrap/>
            <w:vAlign w:val="center"/>
            <w:hideMark/>
          </w:tcPr>
          <w:p w14:paraId="5E7B81FE" w14:textId="77777777" w:rsidR="00211FC1" w:rsidRPr="00FB5275" w:rsidRDefault="00211FC1" w:rsidP="00404E7F">
            <w:pPr>
              <w:rPr>
                <w:bCs/>
                <w:lang w:eastAsia="zh-CN"/>
              </w:rPr>
            </w:pPr>
            <w:r w:rsidRPr="00FB5275">
              <w:rPr>
                <w:lang w:eastAsia="zh-CN"/>
              </w:rPr>
              <w:t>6.61</w:t>
            </w:r>
          </w:p>
        </w:tc>
        <w:tc>
          <w:tcPr>
            <w:tcW w:w="638" w:type="dxa"/>
            <w:noWrap/>
            <w:vAlign w:val="center"/>
            <w:hideMark/>
          </w:tcPr>
          <w:p w14:paraId="4336D56D" w14:textId="77777777" w:rsidR="00211FC1" w:rsidRPr="00FB5275" w:rsidRDefault="00211FC1" w:rsidP="00404E7F">
            <w:pPr>
              <w:rPr>
                <w:bCs/>
                <w:lang w:eastAsia="zh-CN"/>
              </w:rPr>
            </w:pPr>
            <w:r w:rsidRPr="00FB5275">
              <w:rPr>
                <w:lang w:eastAsia="zh-CN"/>
              </w:rPr>
              <w:t>6.29</w:t>
            </w:r>
          </w:p>
        </w:tc>
        <w:tc>
          <w:tcPr>
            <w:tcW w:w="638" w:type="dxa"/>
            <w:noWrap/>
            <w:vAlign w:val="center"/>
            <w:hideMark/>
          </w:tcPr>
          <w:p w14:paraId="29A67C82" w14:textId="77777777" w:rsidR="00211FC1" w:rsidRPr="00FB5275" w:rsidRDefault="00211FC1" w:rsidP="00404E7F">
            <w:pPr>
              <w:rPr>
                <w:bCs/>
                <w:lang w:eastAsia="zh-CN"/>
              </w:rPr>
            </w:pPr>
            <w:r w:rsidRPr="00FB5275">
              <w:rPr>
                <w:lang w:eastAsia="zh-CN"/>
              </w:rPr>
              <w:t>5.56</w:t>
            </w:r>
          </w:p>
        </w:tc>
        <w:tc>
          <w:tcPr>
            <w:tcW w:w="638" w:type="dxa"/>
            <w:noWrap/>
            <w:vAlign w:val="center"/>
            <w:hideMark/>
          </w:tcPr>
          <w:p w14:paraId="73034CC2" w14:textId="77777777" w:rsidR="00211FC1" w:rsidRPr="00FB5275" w:rsidRDefault="00211FC1" w:rsidP="00404E7F">
            <w:pPr>
              <w:rPr>
                <w:bCs/>
                <w:lang w:eastAsia="zh-CN"/>
              </w:rPr>
            </w:pPr>
            <w:r w:rsidRPr="00FB5275">
              <w:rPr>
                <w:lang w:eastAsia="zh-CN"/>
              </w:rPr>
              <w:t>4.53</w:t>
            </w:r>
          </w:p>
        </w:tc>
        <w:tc>
          <w:tcPr>
            <w:tcW w:w="638" w:type="dxa"/>
            <w:noWrap/>
            <w:vAlign w:val="center"/>
            <w:hideMark/>
          </w:tcPr>
          <w:p w14:paraId="60A49DE5" w14:textId="77777777" w:rsidR="00211FC1" w:rsidRPr="00FB5275" w:rsidRDefault="00211FC1" w:rsidP="00404E7F">
            <w:pPr>
              <w:rPr>
                <w:bCs/>
                <w:lang w:eastAsia="zh-CN"/>
              </w:rPr>
            </w:pPr>
            <w:r w:rsidRPr="00FB5275">
              <w:rPr>
                <w:lang w:eastAsia="zh-CN"/>
              </w:rPr>
              <w:t>4.19</w:t>
            </w:r>
          </w:p>
        </w:tc>
        <w:tc>
          <w:tcPr>
            <w:tcW w:w="638" w:type="dxa"/>
            <w:noWrap/>
            <w:vAlign w:val="center"/>
            <w:hideMark/>
          </w:tcPr>
          <w:p w14:paraId="264A37EE" w14:textId="77777777" w:rsidR="00211FC1" w:rsidRPr="00FB5275" w:rsidRDefault="00211FC1" w:rsidP="00404E7F">
            <w:pPr>
              <w:rPr>
                <w:bCs/>
                <w:lang w:eastAsia="zh-CN"/>
              </w:rPr>
            </w:pPr>
            <w:r w:rsidRPr="00FB5275">
              <w:rPr>
                <w:lang w:eastAsia="zh-CN"/>
              </w:rPr>
              <w:t>4.33</w:t>
            </w:r>
          </w:p>
        </w:tc>
        <w:tc>
          <w:tcPr>
            <w:tcW w:w="638" w:type="dxa"/>
            <w:noWrap/>
            <w:vAlign w:val="center"/>
            <w:hideMark/>
          </w:tcPr>
          <w:p w14:paraId="085061DB" w14:textId="77777777" w:rsidR="00211FC1" w:rsidRPr="00FB5275" w:rsidRDefault="00211FC1" w:rsidP="00404E7F">
            <w:pPr>
              <w:rPr>
                <w:bCs/>
                <w:lang w:eastAsia="zh-CN"/>
              </w:rPr>
            </w:pPr>
            <w:r w:rsidRPr="00FB5275">
              <w:rPr>
                <w:lang w:eastAsia="zh-CN"/>
              </w:rPr>
              <w:t>4.84</w:t>
            </w:r>
          </w:p>
        </w:tc>
        <w:tc>
          <w:tcPr>
            <w:tcW w:w="638" w:type="dxa"/>
            <w:noWrap/>
            <w:vAlign w:val="center"/>
            <w:hideMark/>
          </w:tcPr>
          <w:p w14:paraId="0EC6D179" w14:textId="77777777" w:rsidR="00211FC1" w:rsidRPr="00FB5275" w:rsidRDefault="00211FC1" w:rsidP="00404E7F">
            <w:pPr>
              <w:rPr>
                <w:bCs/>
                <w:lang w:eastAsia="zh-CN"/>
              </w:rPr>
            </w:pPr>
            <w:r w:rsidRPr="00FB5275">
              <w:rPr>
                <w:lang w:eastAsia="zh-CN"/>
              </w:rPr>
              <w:t>5.7</w:t>
            </w:r>
          </w:p>
        </w:tc>
        <w:tc>
          <w:tcPr>
            <w:tcW w:w="638" w:type="dxa"/>
            <w:noWrap/>
            <w:vAlign w:val="center"/>
            <w:hideMark/>
          </w:tcPr>
          <w:p w14:paraId="7C5ECA4C" w14:textId="77777777" w:rsidR="00211FC1" w:rsidRPr="00FB5275" w:rsidRDefault="00211FC1" w:rsidP="00404E7F">
            <w:pPr>
              <w:rPr>
                <w:bCs/>
                <w:lang w:eastAsia="zh-CN"/>
              </w:rPr>
            </w:pPr>
            <w:r w:rsidRPr="00FB5275">
              <w:rPr>
                <w:lang w:eastAsia="zh-CN"/>
              </w:rPr>
              <w:t>6.07</w:t>
            </w:r>
          </w:p>
        </w:tc>
        <w:tc>
          <w:tcPr>
            <w:tcW w:w="638" w:type="dxa"/>
            <w:noWrap/>
            <w:vAlign w:val="center"/>
            <w:hideMark/>
          </w:tcPr>
          <w:p w14:paraId="5B83C06A" w14:textId="77777777" w:rsidR="00211FC1" w:rsidRPr="00FB5275" w:rsidRDefault="00211FC1" w:rsidP="00404E7F">
            <w:pPr>
              <w:rPr>
                <w:bCs/>
                <w:lang w:eastAsia="zh-CN"/>
              </w:rPr>
            </w:pPr>
            <w:r w:rsidRPr="00FB5275">
              <w:rPr>
                <w:lang w:eastAsia="zh-CN"/>
              </w:rPr>
              <w:t>6.17</w:t>
            </w:r>
          </w:p>
        </w:tc>
        <w:tc>
          <w:tcPr>
            <w:tcW w:w="638" w:type="dxa"/>
            <w:noWrap/>
            <w:vAlign w:val="center"/>
            <w:hideMark/>
          </w:tcPr>
          <w:p w14:paraId="6879979E" w14:textId="77777777" w:rsidR="00211FC1" w:rsidRPr="00FB5275" w:rsidRDefault="00211FC1" w:rsidP="00404E7F">
            <w:pPr>
              <w:rPr>
                <w:bCs/>
                <w:lang w:eastAsia="zh-CN"/>
              </w:rPr>
            </w:pPr>
            <w:r w:rsidRPr="00FB5275">
              <w:rPr>
                <w:lang w:eastAsia="zh-CN"/>
              </w:rPr>
              <w:t>6.28</w:t>
            </w:r>
          </w:p>
        </w:tc>
        <w:tc>
          <w:tcPr>
            <w:tcW w:w="638" w:type="dxa"/>
            <w:noWrap/>
            <w:vAlign w:val="center"/>
            <w:hideMark/>
          </w:tcPr>
          <w:p w14:paraId="1BBA84EF" w14:textId="77777777" w:rsidR="00211FC1" w:rsidRPr="00FB5275" w:rsidRDefault="00211FC1" w:rsidP="00404E7F">
            <w:pPr>
              <w:rPr>
                <w:bCs/>
                <w:lang w:eastAsia="zh-CN"/>
              </w:rPr>
            </w:pPr>
            <w:r w:rsidRPr="00FB5275">
              <w:rPr>
                <w:lang w:eastAsia="zh-CN"/>
              </w:rPr>
              <w:t>5.58</w:t>
            </w:r>
          </w:p>
        </w:tc>
      </w:tr>
      <w:tr w:rsidR="00211FC1" w:rsidRPr="00FB5275" w14:paraId="11002A23" w14:textId="77777777" w:rsidTr="00404E7F">
        <w:trPr>
          <w:cantSplit/>
          <w:trHeight w:val="292"/>
        </w:trPr>
        <w:tc>
          <w:tcPr>
            <w:tcW w:w="1240" w:type="dxa"/>
            <w:noWrap/>
            <w:vAlign w:val="bottom"/>
            <w:hideMark/>
          </w:tcPr>
          <w:p w14:paraId="238F3B26" w14:textId="77777777" w:rsidR="00211FC1" w:rsidRPr="00FB5275" w:rsidRDefault="00211FC1" w:rsidP="00404E7F">
            <w:pPr>
              <w:rPr>
                <w:lang w:eastAsia="zh-CN"/>
              </w:rPr>
            </w:pPr>
          </w:p>
        </w:tc>
        <w:tc>
          <w:tcPr>
            <w:tcW w:w="742" w:type="dxa"/>
            <w:vAlign w:val="center"/>
            <w:hideMark/>
          </w:tcPr>
          <w:p w14:paraId="48DCDCAC"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5C0A9158"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1C76B529" w14:textId="77777777" w:rsidR="00211FC1" w:rsidRPr="00FB5275" w:rsidRDefault="00211FC1" w:rsidP="00404E7F">
            <w:pPr>
              <w:rPr>
                <w:bCs/>
                <w:lang w:eastAsia="zh-CN"/>
              </w:rPr>
            </w:pPr>
            <w:r w:rsidRPr="00FB5275">
              <w:rPr>
                <w:lang w:eastAsia="zh-CN"/>
              </w:rPr>
              <w:t>2.46</w:t>
            </w:r>
          </w:p>
        </w:tc>
        <w:tc>
          <w:tcPr>
            <w:tcW w:w="638" w:type="dxa"/>
            <w:noWrap/>
            <w:vAlign w:val="center"/>
            <w:hideMark/>
          </w:tcPr>
          <w:p w14:paraId="1110B7B8" w14:textId="77777777" w:rsidR="00211FC1" w:rsidRPr="00FB5275" w:rsidRDefault="00211FC1" w:rsidP="00404E7F">
            <w:pPr>
              <w:rPr>
                <w:bCs/>
                <w:lang w:eastAsia="zh-CN"/>
              </w:rPr>
            </w:pPr>
            <w:r w:rsidRPr="00FB5275">
              <w:rPr>
                <w:lang w:eastAsia="zh-CN"/>
              </w:rPr>
              <w:t>3.09</w:t>
            </w:r>
          </w:p>
        </w:tc>
        <w:tc>
          <w:tcPr>
            <w:tcW w:w="638" w:type="dxa"/>
            <w:noWrap/>
            <w:vAlign w:val="center"/>
            <w:hideMark/>
          </w:tcPr>
          <w:p w14:paraId="4964CECE" w14:textId="77777777" w:rsidR="00211FC1" w:rsidRPr="00FB5275" w:rsidRDefault="00211FC1" w:rsidP="00404E7F">
            <w:pPr>
              <w:rPr>
                <w:bCs/>
                <w:lang w:eastAsia="zh-CN"/>
              </w:rPr>
            </w:pPr>
            <w:r w:rsidRPr="00FB5275">
              <w:rPr>
                <w:lang w:eastAsia="zh-CN"/>
              </w:rPr>
              <w:t>3.76</w:t>
            </w:r>
          </w:p>
        </w:tc>
        <w:tc>
          <w:tcPr>
            <w:tcW w:w="638" w:type="dxa"/>
            <w:noWrap/>
            <w:vAlign w:val="center"/>
            <w:hideMark/>
          </w:tcPr>
          <w:p w14:paraId="3B5EA12F" w14:textId="77777777" w:rsidR="00211FC1" w:rsidRPr="00FB5275" w:rsidRDefault="00211FC1" w:rsidP="00404E7F">
            <w:pPr>
              <w:rPr>
                <w:bCs/>
                <w:lang w:eastAsia="zh-CN"/>
              </w:rPr>
            </w:pPr>
            <w:r w:rsidRPr="00FB5275">
              <w:rPr>
                <w:lang w:eastAsia="zh-CN"/>
              </w:rPr>
              <w:t>4.13</w:t>
            </w:r>
          </w:p>
        </w:tc>
        <w:tc>
          <w:tcPr>
            <w:tcW w:w="638" w:type="dxa"/>
            <w:noWrap/>
            <w:vAlign w:val="center"/>
            <w:hideMark/>
          </w:tcPr>
          <w:p w14:paraId="385A5494" w14:textId="77777777" w:rsidR="00211FC1" w:rsidRPr="00FB5275" w:rsidRDefault="00211FC1" w:rsidP="00404E7F">
            <w:pPr>
              <w:rPr>
                <w:bCs/>
                <w:lang w:eastAsia="zh-CN"/>
              </w:rPr>
            </w:pPr>
            <w:r w:rsidRPr="00FB5275">
              <w:rPr>
                <w:lang w:eastAsia="zh-CN"/>
              </w:rPr>
              <w:t>3.78</w:t>
            </w:r>
          </w:p>
        </w:tc>
        <w:tc>
          <w:tcPr>
            <w:tcW w:w="638" w:type="dxa"/>
            <w:noWrap/>
            <w:vAlign w:val="center"/>
            <w:hideMark/>
          </w:tcPr>
          <w:p w14:paraId="7C6B76B2" w14:textId="77777777" w:rsidR="00211FC1" w:rsidRPr="00FB5275" w:rsidRDefault="00211FC1" w:rsidP="00404E7F">
            <w:pPr>
              <w:rPr>
                <w:bCs/>
                <w:lang w:eastAsia="zh-CN"/>
              </w:rPr>
            </w:pPr>
            <w:r w:rsidRPr="00FB5275">
              <w:rPr>
                <w:lang w:eastAsia="zh-CN"/>
              </w:rPr>
              <w:t>3.69</w:t>
            </w:r>
          </w:p>
        </w:tc>
        <w:tc>
          <w:tcPr>
            <w:tcW w:w="638" w:type="dxa"/>
            <w:noWrap/>
            <w:vAlign w:val="center"/>
            <w:hideMark/>
          </w:tcPr>
          <w:p w14:paraId="41B58F10" w14:textId="77777777" w:rsidR="00211FC1" w:rsidRPr="00FB5275" w:rsidRDefault="00211FC1" w:rsidP="00404E7F">
            <w:pPr>
              <w:rPr>
                <w:bCs/>
                <w:lang w:eastAsia="zh-CN"/>
              </w:rPr>
            </w:pPr>
            <w:r w:rsidRPr="00FB5275">
              <w:rPr>
                <w:lang w:eastAsia="zh-CN"/>
              </w:rPr>
              <w:t>3.72</w:t>
            </w:r>
          </w:p>
        </w:tc>
        <w:tc>
          <w:tcPr>
            <w:tcW w:w="638" w:type="dxa"/>
            <w:noWrap/>
            <w:vAlign w:val="center"/>
            <w:hideMark/>
          </w:tcPr>
          <w:p w14:paraId="6D3E3127" w14:textId="77777777" w:rsidR="00211FC1" w:rsidRPr="00FB5275" w:rsidRDefault="00211FC1" w:rsidP="00404E7F">
            <w:pPr>
              <w:rPr>
                <w:bCs/>
                <w:lang w:eastAsia="zh-CN"/>
              </w:rPr>
            </w:pPr>
            <w:r w:rsidRPr="00FB5275">
              <w:rPr>
                <w:lang w:eastAsia="zh-CN"/>
              </w:rPr>
              <w:t>3.75</w:t>
            </w:r>
          </w:p>
        </w:tc>
        <w:tc>
          <w:tcPr>
            <w:tcW w:w="638" w:type="dxa"/>
            <w:noWrap/>
            <w:vAlign w:val="center"/>
            <w:hideMark/>
          </w:tcPr>
          <w:p w14:paraId="05F084EE" w14:textId="77777777" w:rsidR="00211FC1" w:rsidRPr="00FB5275" w:rsidRDefault="00211FC1" w:rsidP="00404E7F">
            <w:pPr>
              <w:rPr>
                <w:bCs/>
                <w:lang w:eastAsia="zh-CN"/>
              </w:rPr>
            </w:pPr>
            <w:r w:rsidRPr="00FB5275">
              <w:rPr>
                <w:lang w:eastAsia="zh-CN"/>
              </w:rPr>
              <w:t>3.75</w:t>
            </w:r>
          </w:p>
        </w:tc>
        <w:tc>
          <w:tcPr>
            <w:tcW w:w="638" w:type="dxa"/>
            <w:noWrap/>
            <w:vAlign w:val="center"/>
            <w:hideMark/>
          </w:tcPr>
          <w:p w14:paraId="77285754" w14:textId="77777777" w:rsidR="00211FC1" w:rsidRPr="00FB5275" w:rsidRDefault="00211FC1" w:rsidP="00404E7F">
            <w:pPr>
              <w:rPr>
                <w:bCs/>
                <w:lang w:eastAsia="zh-CN"/>
              </w:rPr>
            </w:pPr>
            <w:r w:rsidRPr="00FB5275">
              <w:rPr>
                <w:lang w:eastAsia="zh-CN"/>
              </w:rPr>
              <w:t>3.1</w:t>
            </w:r>
          </w:p>
        </w:tc>
        <w:tc>
          <w:tcPr>
            <w:tcW w:w="638" w:type="dxa"/>
            <w:noWrap/>
            <w:vAlign w:val="center"/>
            <w:hideMark/>
          </w:tcPr>
          <w:p w14:paraId="61AB2C8C" w14:textId="77777777" w:rsidR="00211FC1" w:rsidRPr="00FB5275" w:rsidRDefault="00211FC1" w:rsidP="00404E7F">
            <w:pPr>
              <w:rPr>
                <w:bCs/>
                <w:lang w:eastAsia="zh-CN"/>
              </w:rPr>
            </w:pPr>
            <w:r w:rsidRPr="00FB5275">
              <w:rPr>
                <w:lang w:eastAsia="zh-CN"/>
              </w:rPr>
              <w:t>2.55</w:t>
            </w:r>
          </w:p>
        </w:tc>
        <w:tc>
          <w:tcPr>
            <w:tcW w:w="638" w:type="dxa"/>
            <w:noWrap/>
            <w:vAlign w:val="center"/>
            <w:hideMark/>
          </w:tcPr>
          <w:p w14:paraId="7ED8DA96" w14:textId="77777777" w:rsidR="00211FC1" w:rsidRPr="00FB5275" w:rsidRDefault="00211FC1" w:rsidP="00404E7F">
            <w:pPr>
              <w:rPr>
                <w:bCs/>
                <w:lang w:eastAsia="zh-CN"/>
              </w:rPr>
            </w:pPr>
            <w:r w:rsidRPr="00FB5275">
              <w:rPr>
                <w:lang w:eastAsia="zh-CN"/>
              </w:rPr>
              <w:t>2.3</w:t>
            </w:r>
          </w:p>
        </w:tc>
        <w:tc>
          <w:tcPr>
            <w:tcW w:w="638" w:type="dxa"/>
            <w:noWrap/>
            <w:vAlign w:val="center"/>
            <w:hideMark/>
          </w:tcPr>
          <w:p w14:paraId="6046A3A0" w14:textId="77777777" w:rsidR="00211FC1" w:rsidRPr="00FB5275" w:rsidRDefault="00211FC1" w:rsidP="00404E7F">
            <w:pPr>
              <w:rPr>
                <w:bCs/>
                <w:lang w:eastAsia="zh-CN"/>
              </w:rPr>
            </w:pPr>
            <w:r w:rsidRPr="00FB5275">
              <w:rPr>
                <w:lang w:eastAsia="zh-CN"/>
              </w:rPr>
              <w:t>3.34</w:t>
            </w:r>
          </w:p>
        </w:tc>
      </w:tr>
      <w:tr w:rsidR="00211FC1" w:rsidRPr="00FB5275" w14:paraId="7B006D35" w14:textId="77777777" w:rsidTr="00404E7F">
        <w:trPr>
          <w:cantSplit/>
          <w:trHeight w:val="292"/>
        </w:trPr>
        <w:tc>
          <w:tcPr>
            <w:tcW w:w="1240" w:type="dxa"/>
            <w:noWrap/>
            <w:vAlign w:val="bottom"/>
            <w:hideMark/>
          </w:tcPr>
          <w:p w14:paraId="4E5D419A" w14:textId="77777777" w:rsidR="00211FC1" w:rsidRPr="00FB5275" w:rsidRDefault="00211FC1" w:rsidP="00404E7F">
            <w:pPr>
              <w:rPr>
                <w:bCs/>
                <w:lang w:eastAsia="zh-CN"/>
              </w:rPr>
            </w:pPr>
            <w:r w:rsidRPr="00FB5275">
              <w:rPr>
                <w:lang w:eastAsia="zh-CN"/>
              </w:rPr>
              <w:t>Melbourne</w:t>
            </w:r>
          </w:p>
        </w:tc>
        <w:tc>
          <w:tcPr>
            <w:tcW w:w="742" w:type="dxa"/>
            <w:vAlign w:val="center"/>
            <w:hideMark/>
          </w:tcPr>
          <w:p w14:paraId="6AAA9652"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2D55BEC7" w14:textId="77777777" w:rsidR="00211FC1" w:rsidRPr="00FB5275" w:rsidRDefault="00211FC1" w:rsidP="00404E7F">
            <w:pPr>
              <w:rPr>
                <w:lang w:eastAsia="zh-CN"/>
              </w:rPr>
            </w:pPr>
            <w:r w:rsidRPr="00FB5275">
              <w:rPr>
                <w:lang w:eastAsia="zh-CN"/>
              </w:rPr>
              <w:t>0</w:t>
            </w:r>
          </w:p>
        </w:tc>
        <w:tc>
          <w:tcPr>
            <w:tcW w:w="638" w:type="dxa"/>
            <w:noWrap/>
            <w:vAlign w:val="center"/>
            <w:hideMark/>
          </w:tcPr>
          <w:p w14:paraId="4D849CDA" w14:textId="77777777" w:rsidR="00211FC1" w:rsidRPr="00FB5275" w:rsidRDefault="00211FC1" w:rsidP="00404E7F">
            <w:pPr>
              <w:rPr>
                <w:bCs/>
                <w:lang w:eastAsia="zh-CN"/>
              </w:rPr>
            </w:pPr>
            <w:r w:rsidRPr="00FB5275">
              <w:rPr>
                <w:lang w:eastAsia="zh-CN"/>
              </w:rPr>
              <w:t>6.31</w:t>
            </w:r>
          </w:p>
        </w:tc>
        <w:tc>
          <w:tcPr>
            <w:tcW w:w="638" w:type="dxa"/>
            <w:noWrap/>
            <w:vAlign w:val="center"/>
            <w:hideMark/>
          </w:tcPr>
          <w:p w14:paraId="738238C0" w14:textId="77777777" w:rsidR="00211FC1" w:rsidRPr="00FB5275" w:rsidRDefault="00211FC1" w:rsidP="00404E7F">
            <w:pPr>
              <w:rPr>
                <w:bCs/>
                <w:lang w:eastAsia="zh-CN"/>
              </w:rPr>
            </w:pPr>
            <w:r w:rsidRPr="00FB5275">
              <w:rPr>
                <w:lang w:eastAsia="zh-CN"/>
              </w:rPr>
              <w:t>5.81</w:t>
            </w:r>
          </w:p>
        </w:tc>
        <w:tc>
          <w:tcPr>
            <w:tcW w:w="638" w:type="dxa"/>
            <w:noWrap/>
            <w:vAlign w:val="center"/>
            <w:hideMark/>
          </w:tcPr>
          <w:p w14:paraId="65C80A9E" w14:textId="77777777" w:rsidR="00211FC1" w:rsidRPr="00FB5275" w:rsidRDefault="00211FC1" w:rsidP="00404E7F">
            <w:pPr>
              <w:rPr>
                <w:bCs/>
                <w:lang w:eastAsia="zh-CN"/>
              </w:rPr>
            </w:pPr>
            <w:r w:rsidRPr="00FB5275">
              <w:rPr>
                <w:lang w:eastAsia="zh-CN"/>
              </w:rPr>
              <w:t>4.53</w:t>
            </w:r>
          </w:p>
        </w:tc>
        <w:tc>
          <w:tcPr>
            <w:tcW w:w="638" w:type="dxa"/>
            <w:noWrap/>
            <w:vAlign w:val="center"/>
            <w:hideMark/>
          </w:tcPr>
          <w:p w14:paraId="464C4CC1" w14:textId="77777777" w:rsidR="00211FC1" w:rsidRPr="00FB5275" w:rsidRDefault="00211FC1" w:rsidP="00404E7F">
            <w:pPr>
              <w:rPr>
                <w:bCs/>
                <w:lang w:eastAsia="zh-CN"/>
              </w:rPr>
            </w:pPr>
            <w:r w:rsidRPr="00FB5275">
              <w:rPr>
                <w:lang w:eastAsia="zh-CN"/>
              </w:rPr>
              <w:t>3.26</w:t>
            </w:r>
          </w:p>
        </w:tc>
        <w:tc>
          <w:tcPr>
            <w:tcW w:w="638" w:type="dxa"/>
            <w:noWrap/>
            <w:vAlign w:val="center"/>
            <w:hideMark/>
          </w:tcPr>
          <w:p w14:paraId="78295D87" w14:textId="77777777" w:rsidR="00211FC1" w:rsidRPr="00FB5275" w:rsidRDefault="00211FC1" w:rsidP="00404E7F">
            <w:pPr>
              <w:rPr>
                <w:bCs/>
                <w:lang w:eastAsia="zh-CN"/>
              </w:rPr>
            </w:pPr>
            <w:r w:rsidRPr="00FB5275">
              <w:rPr>
                <w:lang w:eastAsia="zh-CN"/>
              </w:rPr>
              <w:t>2.27</w:t>
            </w:r>
          </w:p>
        </w:tc>
        <w:tc>
          <w:tcPr>
            <w:tcW w:w="638" w:type="dxa"/>
            <w:noWrap/>
            <w:vAlign w:val="center"/>
            <w:hideMark/>
          </w:tcPr>
          <w:p w14:paraId="65F606F1" w14:textId="77777777" w:rsidR="00211FC1" w:rsidRPr="00FB5275" w:rsidRDefault="00211FC1" w:rsidP="00404E7F">
            <w:pPr>
              <w:rPr>
                <w:bCs/>
                <w:lang w:eastAsia="zh-CN"/>
              </w:rPr>
            </w:pPr>
            <w:r w:rsidRPr="00FB5275">
              <w:rPr>
                <w:lang w:eastAsia="zh-CN"/>
              </w:rPr>
              <w:t>1.84</w:t>
            </w:r>
          </w:p>
        </w:tc>
        <w:tc>
          <w:tcPr>
            <w:tcW w:w="638" w:type="dxa"/>
            <w:noWrap/>
            <w:vAlign w:val="center"/>
            <w:hideMark/>
          </w:tcPr>
          <w:p w14:paraId="2A7531FB" w14:textId="77777777" w:rsidR="00211FC1" w:rsidRPr="00FB5275" w:rsidRDefault="00211FC1" w:rsidP="00404E7F">
            <w:pPr>
              <w:rPr>
                <w:bCs/>
                <w:lang w:eastAsia="zh-CN"/>
              </w:rPr>
            </w:pPr>
            <w:r w:rsidRPr="00FB5275">
              <w:rPr>
                <w:lang w:eastAsia="zh-CN"/>
              </w:rPr>
              <w:t>2.03</w:t>
            </w:r>
          </w:p>
        </w:tc>
        <w:tc>
          <w:tcPr>
            <w:tcW w:w="638" w:type="dxa"/>
            <w:noWrap/>
            <w:vAlign w:val="center"/>
            <w:hideMark/>
          </w:tcPr>
          <w:p w14:paraId="6D0B2945" w14:textId="77777777" w:rsidR="00211FC1" w:rsidRPr="00FB5275" w:rsidRDefault="00211FC1" w:rsidP="00404E7F">
            <w:pPr>
              <w:rPr>
                <w:bCs/>
                <w:lang w:eastAsia="zh-CN"/>
              </w:rPr>
            </w:pPr>
            <w:r w:rsidRPr="00FB5275">
              <w:rPr>
                <w:lang w:eastAsia="zh-CN"/>
              </w:rPr>
              <w:t>2.7</w:t>
            </w:r>
          </w:p>
        </w:tc>
        <w:tc>
          <w:tcPr>
            <w:tcW w:w="638" w:type="dxa"/>
            <w:noWrap/>
            <w:vAlign w:val="center"/>
            <w:hideMark/>
          </w:tcPr>
          <w:p w14:paraId="603B3A05" w14:textId="77777777" w:rsidR="00211FC1" w:rsidRPr="00FB5275" w:rsidRDefault="00211FC1" w:rsidP="00404E7F">
            <w:pPr>
              <w:rPr>
                <w:bCs/>
                <w:lang w:eastAsia="zh-CN"/>
              </w:rPr>
            </w:pPr>
            <w:r w:rsidRPr="00FB5275">
              <w:rPr>
                <w:lang w:eastAsia="zh-CN"/>
              </w:rPr>
              <w:t>3.67</w:t>
            </w:r>
          </w:p>
        </w:tc>
        <w:tc>
          <w:tcPr>
            <w:tcW w:w="638" w:type="dxa"/>
            <w:noWrap/>
            <w:vAlign w:val="center"/>
            <w:hideMark/>
          </w:tcPr>
          <w:p w14:paraId="5B2DB8B1" w14:textId="77777777" w:rsidR="00211FC1" w:rsidRPr="00FB5275" w:rsidRDefault="00211FC1" w:rsidP="00404E7F">
            <w:pPr>
              <w:rPr>
                <w:bCs/>
                <w:lang w:eastAsia="zh-CN"/>
              </w:rPr>
            </w:pPr>
            <w:r w:rsidRPr="00FB5275">
              <w:rPr>
                <w:lang w:eastAsia="zh-CN"/>
              </w:rPr>
              <w:t>4.77</w:t>
            </w:r>
          </w:p>
        </w:tc>
        <w:tc>
          <w:tcPr>
            <w:tcW w:w="638" w:type="dxa"/>
            <w:noWrap/>
            <w:vAlign w:val="center"/>
            <w:hideMark/>
          </w:tcPr>
          <w:p w14:paraId="04134734" w14:textId="77777777" w:rsidR="00211FC1" w:rsidRPr="00FB5275" w:rsidRDefault="00211FC1" w:rsidP="00404E7F">
            <w:pPr>
              <w:rPr>
                <w:bCs/>
                <w:lang w:eastAsia="zh-CN"/>
              </w:rPr>
            </w:pPr>
            <w:r w:rsidRPr="00FB5275">
              <w:rPr>
                <w:lang w:eastAsia="zh-CN"/>
              </w:rPr>
              <w:t>5.68</w:t>
            </w:r>
          </w:p>
        </w:tc>
        <w:tc>
          <w:tcPr>
            <w:tcW w:w="638" w:type="dxa"/>
            <w:noWrap/>
            <w:vAlign w:val="center"/>
            <w:hideMark/>
          </w:tcPr>
          <w:p w14:paraId="729F54C1" w14:textId="77777777" w:rsidR="00211FC1" w:rsidRPr="00FB5275" w:rsidRDefault="00211FC1" w:rsidP="00404E7F">
            <w:pPr>
              <w:rPr>
                <w:bCs/>
                <w:lang w:eastAsia="zh-CN"/>
              </w:rPr>
            </w:pPr>
            <w:r w:rsidRPr="00FB5275">
              <w:rPr>
                <w:lang w:eastAsia="zh-CN"/>
              </w:rPr>
              <w:t>6.17</w:t>
            </w:r>
          </w:p>
        </w:tc>
        <w:tc>
          <w:tcPr>
            <w:tcW w:w="638" w:type="dxa"/>
            <w:noWrap/>
            <w:vAlign w:val="center"/>
            <w:hideMark/>
          </w:tcPr>
          <w:p w14:paraId="65835929" w14:textId="77777777" w:rsidR="00211FC1" w:rsidRPr="00FB5275" w:rsidRDefault="00211FC1" w:rsidP="00404E7F">
            <w:pPr>
              <w:rPr>
                <w:bCs/>
                <w:lang w:eastAsia="zh-CN"/>
              </w:rPr>
            </w:pPr>
            <w:r w:rsidRPr="00FB5275">
              <w:rPr>
                <w:lang w:eastAsia="zh-CN"/>
              </w:rPr>
              <w:t>4.08</w:t>
            </w:r>
          </w:p>
        </w:tc>
      </w:tr>
      <w:tr w:rsidR="00211FC1" w:rsidRPr="00FB5275" w14:paraId="56C42931" w14:textId="77777777" w:rsidTr="00404E7F">
        <w:trPr>
          <w:cantSplit/>
          <w:trHeight w:val="292"/>
        </w:trPr>
        <w:tc>
          <w:tcPr>
            <w:tcW w:w="1240" w:type="dxa"/>
            <w:noWrap/>
            <w:vAlign w:val="bottom"/>
            <w:hideMark/>
          </w:tcPr>
          <w:p w14:paraId="5A6A78FF" w14:textId="77777777" w:rsidR="00211FC1" w:rsidRPr="00FB5275" w:rsidRDefault="00211FC1" w:rsidP="00404E7F">
            <w:pPr>
              <w:rPr>
                <w:lang w:eastAsia="zh-CN"/>
              </w:rPr>
            </w:pPr>
          </w:p>
        </w:tc>
        <w:tc>
          <w:tcPr>
            <w:tcW w:w="742" w:type="dxa"/>
            <w:vAlign w:val="center"/>
            <w:hideMark/>
          </w:tcPr>
          <w:p w14:paraId="41B0BA75" w14:textId="77777777" w:rsidR="00211FC1" w:rsidRPr="00FB5275" w:rsidRDefault="00211FC1" w:rsidP="00404E7F">
            <w:pPr>
              <w:rPr>
                <w:bCs/>
                <w:lang w:eastAsia="zh-CN"/>
              </w:rPr>
            </w:pPr>
            <w:r w:rsidRPr="00FB5275">
              <w:rPr>
                <w:lang w:eastAsia="zh-CN"/>
              </w:rPr>
              <w:t>Tilt 22</w:t>
            </w:r>
          </w:p>
        </w:tc>
        <w:tc>
          <w:tcPr>
            <w:tcW w:w="450" w:type="dxa"/>
            <w:vAlign w:val="center"/>
            <w:hideMark/>
          </w:tcPr>
          <w:p w14:paraId="33EE02F4" w14:textId="77777777" w:rsidR="00211FC1" w:rsidRPr="00FB5275" w:rsidRDefault="00211FC1" w:rsidP="00404E7F">
            <w:pPr>
              <w:rPr>
                <w:bCs/>
                <w:lang w:eastAsia="zh-CN"/>
              </w:rPr>
            </w:pPr>
            <w:r w:rsidRPr="00FB5275">
              <w:rPr>
                <w:lang w:eastAsia="zh-CN"/>
              </w:rPr>
              <w:t>22</w:t>
            </w:r>
          </w:p>
        </w:tc>
        <w:tc>
          <w:tcPr>
            <w:tcW w:w="638" w:type="dxa"/>
            <w:noWrap/>
            <w:vAlign w:val="center"/>
            <w:hideMark/>
          </w:tcPr>
          <w:p w14:paraId="4CF42C6C" w14:textId="77777777" w:rsidR="00211FC1" w:rsidRPr="00FB5275" w:rsidRDefault="00211FC1" w:rsidP="00404E7F">
            <w:pPr>
              <w:rPr>
                <w:bCs/>
                <w:lang w:eastAsia="zh-CN"/>
              </w:rPr>
            </w:pPr>
            <w:r w:rsidRPr="00FB5275">
              <w:rPr>
                <w:lang w:eastAsia="zh-CN"/>
              </w:rPr>
              <w:t>6.17</w:t>
            </w:r>
          </w:p>
        </w:tc>
        <w:tc>
          <w:tcPr>
            <w:tcW w:w="638" w:type="dxa"/>
            <w:noWrap/>
            <w:vAlign w:val="center"/>
            <w:hideMark/>
          </w:tcPr>
          <w:p w14:paraId="4E5906A5" w14:textId="77777777" w:rsidR="00211FC1" w:rsidRPr="00FB5275" w:rsidRDefault="00211FC1" w:rsidP="00404E7F">
            <w:pPr>
              <w:rPr>
                <w:bCs/>
                <w:lang w:eastAsia="zh-CN"/>
              </w:rPr>
            </w:pPr>
            <w:r w:rsidRPr="00FB5275">
              <w:rPr>
                <w:lang w:eastAsia="zh-CN"/>
              </w:rPr>
              <w:t>5.98</w:t>
            </w:r>
          </w:p>
        </w:tc>
        <w:tc>
          <w:tcPr>
            <w:tcW w:w="638" w:type="dxa"/>
            <w:noWrap/>
            <w:vAlign w:val="center"/>
            <w:hideMark/>
          </w:tcPr>
          <w:p w14:paraId="4860D8DC" w14:textId="77777777" w:rsidR="00211FC1" w:rsidRPr="00FB5275" w:rsidRDefault="00211FC1" w:rsidP="00404E7F">
            <w:pPr>
              <w:rPr>
                <w:bCs/>
                <w:lang w:eastAsia="zh-CN"/>
              </w:rPr>
            </w:pPr>
            <w:r w:rsidRPr="00FB5275">
              <w:rPr>
                <w:lang w:eastAsia="zh-CN"/>
              </w:rPr>
              <w:t>5.03</w:t>
            </w:r>
          </w:p>
        </w:tc>
        <w:tc>
          <w:tcPr>
            <w:tcW w:w="638" w:type="dxa"/>
            <w:noWrap/>
            <w:vAlign w:val="center"/>
            <w:hideMark/>
          </w:tcPr>
          <w:p w14:paraId="466C3F7F" w14:textId="77777777" w:rsidR="00211FC1" w:rsidRPr="00FB5275" w:rsidRDefault="00211FC1" w:rsidP="00404E7F">
            <w:pPr>
              <w:rPr>
                <w:bCs/>
                <w:lang w:eastAsia="zh-CN"/>
              </w:rPr>
            </w:pPr>
            <w:r w:rsidRPr="00FB5275">
              <w:rPr>
                <w:lang w:eastAsia="zh-CN"/>
              </w:rPr>
              <w:t>4.02</w:t>
            </w:r>
          </w:p>
        </w:tc>
        <w:tc>
          <w:tcPr>
            <w:tcW w:w="638" w:type="dxa"/>
            <w:noWrap/>
            <w:vAlign w:val="center"/>
            <w:hideMark/>
          </w:tcPr>
          <w:p w14:paraId="41CCC13B" w14:textId="77777777" w:rsidR="00211FC1" w:rsidRPr="00FB5275" w:rsidRDefault="00211FC1" w:rsidP="00404E7F">
            <w:pPr>
              <w:rPr>
                <w:bCs/>
                <w:lang w:eastAsia="zh-CN"/>
              </w:rPr>
            </w:pPr>
            <w:r w:rsidRPr="00FB5275">
              <w:rPr>
                <w:lang w:eastAsia="zh-CN"/>
              </w:rPr>
              <w:t>3.06</w:t>
            </w:r>
          </w:p>
        </w:tc>
        <w:tc>
          <w:tcPr>
            <w:tcW w:w="638" w:type="dxa"/>
            <w:noWrap/>
            <w:vAlign w:val="center"/>
            <w:hideMark/>
          </w:tcPr>
          <w:p w14:paraId="671DC2F5" w14:textId="77777777" w:rsidR="00211FC1" w:rsidRPr="00FB5275" w:rsidRDefault="00211FC1" w:rsidP="00404E7F">
            <w:pPr>
              <w:rPr>
                <w:bCs/>
                <w:lang w:eastAsia="zh-CN"/>
              </w:rPr>
            </w:pPr>
            <w:r w:rsidRPr="00FB5275">
              <w:rPr>
                <w:lang w:eastAsia="zh-CN"/>
              </w:rPr>
              <w:t>2.63</w:t>
            </w:r>
          </w:p>
        </w:tc>
        <w:tc>
          <w:tcPr>
            <w:tcW w:w="638" w:type="dxa"/>
            <w:noWrap/>
            <w:vAlign w:val="center"/>
            <w:hideMark/>
          </w:tcPr>
          <w:p w14:paraId="7BCD18A0" w14:textId="77777777" w:rsidR="00211FC1" w:rsidRPr="00FB5275" w:rsidRDefault="00211FC1" w:rsidP="00404E7F">
            <w:pPr>
              <w:rPr>
                <w:bCs/>
                <w:lang w:eastAsia="zh-CN"/>
              </w:rPr>
            </w:pPr>
            <w:r w:rsidRPr="00FB5275">
              <w:rPr>
                <w:lang w:eastAsia="zh-CN"/>
              </w:rPr>
              <w:t>2.83</w:t>
            </w:r>
          </w:p>
        </w:tc>
        <w:tc>
          <w:tcPr>
            <w:tcW w:w="638" w:type="dxa"/>
            <w:noWrap/>
            <w:vAlign w:val="center"/>
            <w:hideMark/>
          </w:tcPr>
          <w:p w14:paraId="0636BA59" w14:textId="77777777" w:rsidR="00211FC1" w:rsidRPr="00FB5275" w:rsidRDefault="00211FC1" w:rsidP="00404E7F">
            <w:pPr>
              <w:rPr>
                <w:bCs/>
                <w:lang w:eastAsia="zh-CN"/>
              </w:rPr>
            </w:pPr>
            <w:r w:rsidRPr="00FB5275">
              <w:rPr>
                <w:lang w:eastAsia="zh-CN"/>
              </w:rPr>
              <w:t>3.42</w:t>
            </w:r>
          </w:p>
        </w:tc>
        <w:tc>
          <w:tcPr>
            <w:tcW w:w="638" w:type="dxa"/>
            <w:noWrap/>
            <w:vAlign w:val="center"/>
            <w:hideMark/>
          </w:tcPr>
          <w:p w14:paraId="7C97A47F" w14:textId="77777777" w:rsidR="00211FC1" w:rsidRPr="00FB5275" w:rsidRDefault="00211FC1" w:rsidP="00404E7F">
            <w:pPr>
              <w:rPr>
                <w:bCs/>
                <w:lang w:eastAsia="zh-CN"/>
              </w:rPr>
            </w:pPr>
            <w:r w:rsidRPr="00FB5275">
              <w:rPr>
                <w:lang w:eastAsia="zh-CN"/>
              </w:rPr>
              <w:t>4.18</w:t>
            </w:r>
          </w:p>
        </w:tc>
        <w:tc>
          <w:tcPr>
            <w:tcW w:w="638" w:type="dxa"/>
            <w:noWrap/>
            <w:vAlign w:val="center"/>
            <w:hideMark/>
          </w:tcPr>
          <w:p w14:paraId="608E96DE" w14:textId="77777777" w:rsidR="00211FC1" w:rsidRPr="00FB5275" w:rsidRDefault="00211FC1" w:rsidP="00404E7F">
            <w:pPr>
              <w:rPr>
                <w:bCs/>
                <w:lang w:eastAsia="zh-CN"/>
              </w:rPr>
            </w:pPr>
            <w:r w:rsidRPr="00FB5275">
              <w:rPr>
                <w:lang w:eastAsia="zh-CN"/>
              </w:rPr>
              <w:t>5.01</w:t>
            </w:r>
          </w:p>
        </w:tc>
        <w:tc>
          <w:tcPr>
            <w:tcW w:w="638" w:type="dxa"/>
            <w:noWrap/>
            <w:vAlign w:val="center"/>
            <w:hideMark/>
          </w:tcPr>
          <w:p w14:paraId="593EB0DE" w14:textId="77777777" w:rsidR="00211FC1" w:rsidRPr="00FB5275" w:rsidRDefault="00211FC1" w:rsidP="00404E7F">
            <w:pPr>
              <w:rPr>
                <w:bCs/>
                <w:lang w:eastAsia="zh-CN"/>
              </w:rPr>
            </w:pPr>
            <w:r w:rsidRPr="00FB5275">
              <w:rPr>
                <w:lang w:eastAsia="zh-CN"/>
              </w:rPr>
              <w:t>5.61</w:t>
            </w:r>
          </w:p>
        </w:tc>
        <w:tc>
          <w:tcPr>
            <w:tcW w:w="638" w:type="dxa"/>
            <w:noWrap/>
            <w:vAlign w:val="center"/>
            <w:hideMark/>
          </w:tcPr>
          <w:p w14:paraId="551415E8" w14:textId="77777777" w:rsidR="00211FC1" w:rsidRPr="00FB5275" w:rsidRDefault="00211FC1" w:rsidP="00404E7F">
            <w:pPr>
              <w:rPr>
                <w:bCs/>
                <w:lang w:eastAsia="zh-CN"/>
              </w:rPr>
            </w:pPr>
            <w:r w:rsidRPr="00FB5275">
              <w:rPr>
                <w:lang w:eastAsia="zh-CN"/>
              </w:rPr>
              <w:t>5.97</w:t>
            </w:r>
          </w:p>
        </w:tc>
        <w:tc>
          <w:tcPr>
            <w:tcW w:w="638" w:type="dxa"/>
            <w:noWrap/>
            <w:vAlign w:val="center"/>
            <w:hideMark/>
          </w:tcPr>
          <w:p w14:paraId="7E993646" w14:textId="77777777" w:rsidR="00211FC1" w:rsidRPr="00FB5275" w:rsidRDefault="00211FC1" w:rsidP="00404E7F">
            <w:pPr>
              <w:rPr>
                <w:bCs/>
                <w:lang w:eastAsia="zh-CN"/>
              </w:rPr>
            </w:pPr>
            <w:r w:rsidRPr="00FB5275">
              <w:rPr>
                <w:lang w:eastAsia="zh-CN"/>
              </w:rPr>
              <w:t>4.48</w:t>
            </w:r>
          </w:p>
        </w:tc>
      </w:tr>
      <w:tr w:rsidR="00211FC1" w:rsidRPr="00FB5275" w14:paraId="309A5E70" w14:textId="77777777" w:rsidTr="00404E7F">
        <w:trPr>
          <w:cantSplit/>
          <w:trHeight w:val="292"/>
        </w:trPr>
        <w:tc>
          <w:tcPr>
            <w:tcW w:w="1240" w:type="dxa"/>
            <w:noWrap/>
            <w:vAlign w:val="bottom"/>
            <w:hideMark/>
          </w:tcPr>
          <w:p w14:paraId="3E6D301E" w14:textId="77777777" w:rsidR="00211FC1" w:rsidRPr="00FB5275" w:rsidRDefault="00211FC1" w:rsidP="00404E7F">
            <w:pPr>
              <w:rPr>
                <w:lang w:eastAsia="zh-CN"/>
              </w:rPr>
            </w:pPr>
          </w:p>
        </w:tc>
        <w:tc>
          <w:tcPr>
            <w:tcW w:w="742" w:type="dxa"/>
            <w:vAlign w:val="center"/>
            <w:hideMark/>
          </w:tcPr>
          <w:p w14:paraId="7DDBB747" w14:textId="77777777" w:rsidR="00211FC1" w:rsidRPr="00FB5275" w:rsidRDefault="00211FC1" w:rsidP="00404E7F">
            <w:pPr>
              <w:rPr>
                <w:bCs/>
                <w:lang w:eastAsia="zh-CN"/>
              </w:rPr>
            </w:pPr>
            <w:r w:rsidRPr="00FB5275">
              <w:rPr>
                <w:lang w:eastAsia="zh-CN"/>
              </w:rPr>
              <w:t>Tilt 37</w:t>
            </w:r>
          </w:p>
        </w:tc>
        <w:tc>
          <w:tcPr>
            <w:tcW w:w="450" w:type="dxa"/>
            <w:vAlign w:val="center"/>
            <w:hideMark/>
          </w:tcPr>
          <w:p w14:paraId="71130A76" w14:textId="77777777" w:rsidR="00211FC1" w:rsidRPr="00FB5275" w:rsidRDefault="00211FC1" w:rsidP="00404E7F">
            <w:pPr>
              <w:rPr>
                <w:bCs/>
                <w:lang w:eastAsia="zh-CN"/>
              </w:rPr>
            </w:pPr>
            <w:r w:rsidRPr="00FB5275">
              <w:rPr>
                <w:lang w:eastAsia="zh-CN"/>
              </w:rPr>
              <w:t>37</w:t>
            </w:r>
          </w:p>
        </w:tc>
        <w:tc>
          <w:tcPr>
            <w:tcW w:w="638" w:type="dxa"/>
            <w:noWrap/>
            <w:vAlign w:val="center"/>
            <w:hideMark/>
          </w:tcPr>
          <w:p w14:paraId="028551D3" w14:textId="77777777" w:rsidR="00211FC1" w:rsidRPr="00FB5275" w:rsidRDefault="00211FC1" w:rsidP="00404E7F">
            <w:pPr>
              <w:rPr>
                <w:bCs/>
                <w:lang w:eastAsia="zh-CN"/>
              </w:rPr>
            </w:pPr>
            <w:r w:rsidRPr="00FB5275">
              <w:rPr>
                <w:lang w:eastAsia="zh-CN"/>
              </w:rPr>
              <w:t>5.71</w:t>
            </w:r>
          </w:p>
        </w:tc>
        <w:tc>
          <w:tcPr>
            <w:tcW w:w="638" w:type="dxa"/>
            <w:noWrap/>
            <w:vAlign w:val="center"/>
            <w:hideMark/>
          </w:tcPr>
          <w:p w14:paraId="4FA0AFFE" w14:textId="77777777" w:rsidR="00211FC1" w:rsidRPr="00FB5275" w:rsidRDefault="00211FC1" w:rsidP="00404E7F">
            <w:pPr>
              <w:rPr>
                <w:bCs/>
                <w:lang w:eastAsia="zh-CN"/>
              </w:rPr>
            </w:pPr>
            <w:r w:rsidRPr="00FB5275">
              <w:rPr>
                <w:lang w:eastAsia="zh-CN"/>
              </w:rPr>
              <w:t>5.72</w:t>
            </w:r>
          </w:p>
        </w:tc>
        <w:tc>
          <w:tcPr>
            <w:tcW w:w="638" w:type="dxa"/>
            <w:noWrap/>
            <w:vAlign w:val="center"/>
            <w:hideMark/>
          </w:tcPr>
          <w:p w14:paraId="628C80C9" w14:textId="77777777" w:rsidR="00211FC1" w:rsidRPr="00FB5275" w:rsidRDefault="00211FC1" w:rsidP="00404E7F">
            <w:pPr>
              <w:rPr>
                <w:bCs/>
                <w:lang w:eastAsia="zh-CN"/>
              </w:rPr>
            </w:pPr>
            <w:r w:rsidRPr="00FB5275">
              <w:rPr>
                <w:lang w:eastAsia="zh-CN"/>
              </w:rPr>
              <w:t>5.07</w:t>
            </w:r>
          </w:p>
        </w:tc>
        <w:tc>
          <w:tcPr>
            <w:tcW w:w="638" w:type="dxa"/>
            <w:noWrap/>
            <w:vAlign w:val="center"/>
            <w:hideMark/>
          </w:tcPr>
          <w:p w14:paraId="433583E0" w14:textId="77777777" w:rsidR="00211FC1" w:rsidRPr="00FB5275" w:rsidRDefault="00211FC1" w:rsidP="00404E7F">
            <w:pPr>
              <w:rPr>
                <w:bCs/>
                <w:lang w:eastAsia="zh-CN"/>
              </w:rPr>
            </w:pPr>
            <w:r w:rsidRPr="00FB5275">
              <w:rPr>
                <w:lang w:eastAsia="zh-CN"/>
              </w:rPr>
              <w:t>4.27</w:t>
            </w:r>
          </w:p>
        </w:tc>
        <w:tc>
          <w:tcPr>
            <w:tcW w:w="638" w:type="dxa"/>
            <w:noWrap/>
            <w:vAlign w:val="center"/>
            <w:hideMark/>
          </w:tcPr>
          <w:p w14:paraId="7710EE94" w14:textId="77777777" w:rsidR="00211FC1" w:rsidRPr="00FB5275" w:rsidRDefault="00211FC1" w:rsidP="00404E7F">
            <w:pPr>
              <w:rPr>
                <w:bCs/>
                <w:lang w:eastAsia="zh-CN"/>
              </w:rPr>
            </w:pPr>
            <w:r w:rsidRPr="00FB5275">
              <w:rPr>
                <w:lang w:eastAsia="zh-CN"/>
              </w:rPr>
              <w:t>3.41</w:t>
            </w:r>
          </w:p>
        </w:tc>
        <w:tc>
          <w:tcPr>
            <w:tcW w:w="638" w:type="dxa"/>
            <w:noWrap/>
            <w:vAlign w:val="center"/>
            <w:hideMark/>
          </w:tcPr>
          <w:p w14:paraId="5F9DAB89" w14:textId="77777777" w:rsidR="00211FC1" w:rsidRPr="00FB5275" w:rsidRDefault="00211FC1" w:rsidP="00404E7F">
            <w:pPr>
              <w:rPr>
                <w:bCs/>
                <w:lang w:eastAsia="zh-CN"/>
              </w:rPr>
            </w:pPr>
            <w:r w:rsidRPr="00FB5275">
              <w:rPr>
                <w:lang w:eastAsia="zh-CN"/>
              </w:rPr>
              <w:t>3.01</w:t>
            </w:r>
          </w:p>
        </w:tc>
        <w:tc>
          <w:tcPr>
            <w:tcW w:w="638" w:type="dxa"/>
            <w:noWrap/>
            <w:vAlign w:val="center"/>
            <w:hideMark/>
          </w:tcPr>
          <w:p w14:paraId="3ECA85B4" w14:textId="77777777" w:rsidR="00211FC1" w:rsidRPr="00FB5275" w:rsidRDefault="00211FC1" w:rsidP="00404E7F">
            <w:pPr>
              <w:rPr>
                <w:bCs/>
                <w:lang w:eastAsia="zh-CN"/>
              </w:rPr>
            </w:pPr>
            <w:r w:rsidRPr="00FB5275">
              <w:rPr>
                <w:lang w:eastAsia="zh-CN"/>
              </w:rPr>
              <w:t>3.19</w:t>
            </w:r>
          </w:p>
        </w:tc>
        <w:tc>
          <w:tcPr>
            <w:tcW w:w="638" w:type="dxa"/>
            <w:noWrap/>
            <w:vAlign w:val="center"/>
            <w:hideMark/>
          </w:tcPr>
          <w:p w14:paraId="7A78298C" w14:textId="77777777" w:rsidR="00211FC1" w:rsidRPr="00FB5275" w:rsidRDefault="00211FC1" w:rsidP="00404E7F">
            <w:pPr>
              <w:rPr>
                <w:bCs/>
                <w:lang w:eastAsia="zh-CN"/>
              </w:rPr>
            </w:pPr>
            <w:r w:rsidRPr="00FB5275">
              <w:rPr>
                <w:lang w:eastAsia="zh-CN"/>
              </w:rPr>
              <w:t>3.69</w:t>
            </w:r>
          </w:p>
        </w:tc>
        <w:tc>
          <w:tcPr>
            <w:tcW w:w="638" w:type="dxa"/>
            <w:noWrap/>
            <w:vAlign w:val="center"/>
            <w:hideMark/>
          </w:tcPr>
          <w:p w14:paraId="6EDED3EC" w14:textId="77777777" w:rsidR="00211FC1" w:rsidRPr="00FB5275" w:rsidRDefault="00211FC1" w:rsidP="00404E7F">
            <w:pPr>
              <w:rPr>
                <w:bCs/>
                <w:lang w:eastAsia="zh-CN"/>
              </w:rPr>
            </w:pPr>
            <w:r w:rsidRPr="00FB5275">
              <w:rPr>
                <w:lang w:eastAsia="zh-CN"/>
              </w:rPr>
              <w:t>4.27</w:t>
            </w:r>
          </w:p>
        </w:tc>
        <w:tc>
          <w:tcPr>
            <w:tcW w:w="638" w:type="dxa"/>
            <w:noWrap/>
            <w:vAlign w:val="center"/>
            <w:hideMark/>
          </w:tcPr>
          <w:p w14:paraId="7574EC82" w14:textId="77777777" w:rsidR="00211FC1" w:rsidRPr="00FB5275" w:rsidRDefault="00211FC1" w:rsidP="00404E7F">
            <w:pPr>
              <w:rPr>
                <w:bCs/>
                <w:lang w:eastAsia="zh-CN"/>
              </w:rPr>
            </w:pPr>
            <w:r w:rsidRPr="00FB5275">
              <w:rPr>
                <w:lang w:eastAsia="zh-CN"/>
              </w:rPr>
              <w:t>4.87</w:t>
            </w:r>
          </w:p>
        </w:tc>
        <w:tc>
          <w:tcPr>
            <w:tcW w:w="638" w:type="dxa"/>
            <w:noWrap/>
            <w:vAlign w:val="center"/>
            <w:hideMark/>
          </w:tcPr>
          <w:p w14:paraId="21A22719" w14:textId="77777777" w:rsidR="00211FC1" w:rsidRPr="00FB5275" w:rsidRDefault="00211FC1" w:rsidP="00404E7F">
            <w:pPr>
              <w:rPr>
                <w:bCs/>
                <w:lang w:eastAsia="zh-CN"/>
              </w:rPr>
            </w:pPr>
            <w:r w:rsidRPr="00FB5275">
              <w:rPr>
                <w:lang w:eastAsia="zh-CN"/>
              </w:rPr>
              <w:t>5.25</w:t>
            </w:r>
          </w:p>
        </w:tc>
        <w:tc>
          <w:tcPr>
            <w:tcW w:w="638" w:type="dxa"/>
            <w:noWrap/>
            <w:vAlign w:val="center"/>
            <w:hideMark/>
          </w:tcPr>
          <w:p w14:paraId="64C2A4E6" w14:textId="77777777" w:rsidR="00211FC1" w:rsidRPr="00FB5275" w:rsidRDefault="00211FC1" w:rsidP="00404E7F">
            <w:pPr>
              <w:rPr>
                <w:bCs/>
                <w:lang w:eastAsia="zh-CN"/>
              </w:rPr>
            </w:pPr>
            <w:r w:rsidRPr="00FB5275">
              <w:rPr>
                <w:lang w:eastAsia="zh-CN"/>
              </w:rPr>
              <w:t>5.48</w:t>
            </w:r>
          </w:p>
        </w:tc>
        <w:tc>
          <w:tcPr>
            <w:tcW w:w="638" w:type="dxa"/>
            <w:noWrap/>
            <w:vAlign w:val="center"/>
            <w:hideMark/>
          </w:tcPr>
          <w:p w14:paraId="1A3CFBF3" w14:textId="77777777" w:rsidR="00211FC1" w:rsidRPr="00FB5275" w:rsidRDefault="00211FC1" w:rsidP="00404E7F">
            <w:pPr>
              <w:rPr>
                <w:bCs/>
                <w:lang w:eastAsia="zh-CN"/>
              </w:rPr>
            </w:pPr>
            <w:r w:rsidRPr="00FB5275">
              <w:rPr>
                <w:lang w:eastAsia="zh-CN"/>
              </w:rPr>
              <w:t>4.49</w:t>
            </w:r>
          </w:p>
        </w:tc>
      </w:tr>
      <w:tr w:rsidR="00211FC1" w:rsidRPr="00FB5275" w14:paraId="5A00371F" w14:textId="77777777" w:rsidTr="00404E7F">
        <w:trPr>
          <w:cantSplit/>
          <w:trHeight w:val="292"/>
        </w:trPr>
        <w:tc>
          <w:tcPr>
            <w:tcW w:w="1240" w:type="dxa"/>
            <w:noWrap/>
            <w:vAlign w:val="bottom"/>
            <w:hideMark/>
          </w:tcPr>
          <w:p w14:paraId="2D25BB44" w14:textId="77777777" w:rsidR="00211FC1" w:rsidRPr="00FB5275" w:rsidRDefault="00211FC1" w:rsidP="00404E7F">
            <w:pPr>
              <w:rPr>
                <w:lang w:eastAsia="zh-CN"/>
              </w:rPr>
            </w:pPr>
          </w:p>
        </w:tc>
        <w:tc>
          <w:tcPr>
            <w:tcW w:w="742" w:type="dxa"/>
            <w:vAlign w:val="center"/>
            <w:hideMark/>
          </w:tcPr>
          <w:p w14:paraId="1B8DEB9C" w14:textId="77777777" w:rsidR="00211FC1" w:rsidRPr="00FB5275" w:rsidRDefault="00211FC1" w:rsidP="00404E7F">
            <w:pPr>
              <w:rPr>
                <w:bCs/>
                <w:lang w:eastAsia="zh-CN"/>
              </w:rPr>
            </w:pPr>
            <w:r w:rsidRPr="00FB5275">
              <w:rPr>
                <w:lang w:eastAsia="zh-CN"/>
              </w:rPr>
              <w:t>Tilt 52</w:t>
            </w:r>
          </w:p>
        </w:tc>
        <w:tc>
          <w:tcPr>
            <w:tcW w:w="450" w:type="dxa"/>
            <w:vAlign w:val="center"/>
            <w:hideMark/>
          </w:tcPr>
          <w:p w14:paraId="2E947339" w14:textId="77777777" w:rsidR="00211FC1" w:rsidRPr="00FB5275" w:rsidRDefault="00211FC1" w:rsidP="00404E7F">
            <w:pPr>
              <w:rPr>
                <w:bCs/>
                <w:lang w:eastAsia="zh-CN"/>
              </w:rPr>
            </w:pPr>
            <w:r w:rsidRPr="00FB5275">
              <w:rPr>
                <w:lang w:eastAsia="zh-CN"/>
              </w:rPr>
              <w:t>52</w:t>
            </w:r>
          </w:p>
        </w:tc>
        <w:tc>
          <w:tcPr>
            <w:tcW w:w="638" w:type="dxa"/>
            <w:noWrap/>
            <w:vAlign w:val="center"/>
            <w:hideMark/>
          </w:tcPr>
          <w:p w14:paraId="10152A5A" w14:textId="77777777" w:rsidR="00211FC1" w:rsidRPr="00FB5275" w:rsidRDefault="00211FC1" w:rsidP="00404E7F">
            <w:pPr>
              <w:rPr>
                <w:bCs/>
                <w:lang w:eastAsia="zh-CN"/>
              </w:rPr>
            </w:pPr>
            <w:r w:rsidRPr="00FB5275">
              <w:rPr>
                <w:lang w:eastAsia="zh-CN"/>
              </w:rPr>
              <w:t>4.99</w:t>
            </w:r>
          </w:p>
        </w:tc>
        <w:tc>
          <w:tcPr>
            <w:tcW w:w="638" w:type="dxa"/>
            <w:noWrap/>
            <w:vAlign w:val="center"/>
            <w:hideMark/>
          </w:tcPr>
          <w:p w14:paraId="17066D9A" w14:textId="77777777" w:rsidR="00211FC1" w:rsidRPr="00FB5275" w:rsidRDefault="00211FC1" w:rsidP="00404E7F">
            <w:pPr>
              <w:rPr>
                <w:bCs/>
                <w:lang w:eastAsia="zh-CN"/>
              </w:rPr>
            </w:pPr>
            <w:r w:rsidRPr="00FB5275">
              <w:rPr>
                <w:lang w:eastAsia="zh-CN"/>
              </w:rPr>
              <w:t>5.19</w:t>
            </w:r>
          </w:p>
        </w:tc>
        <w:tc>
          <w:tcPr>
            <w:tcW w:w="638" w:type="dxa"/>
            <w:noWrap/>
            <w:vAlign w:val="center"/>
            <w:hideMark/>
          </w:tcPr>
          <w:p w14:paraId="6CA77B8B" w14:textId="77777777" w:rsidR="00211FC1" w:rsidRPr="00FB5275" w:rsidRDefault="00211FC1" w:rsidP="00404E7F">
            <w:pPr>
              <w:rPr>
                <w:bCs/>
                <w:lang w:eastAsia="zh-CN"/>
              </w:rPr>
            </w:pPr>
            <w:r w:rsidRPr="00FB5275">
              <w:rPr>
                <w:lang w:eastAsia="zh-CN"/>
              </w:rPr>
              <w:t>4.84</w:t>
            </w:r>
          </w:p>
        </w:tc>
        <w:tc>
          <w:tcPr>
            <w:tcW w:w="638" w:type="dxa"/>
            <w:noWrap/>
            <w:vAlign w:val="center"/>
            <w:hideMark/>
          </w:tcPr>
          <w:p w14:paraId="703B7216" w14:textId="77777777" w:rsidR="00211FC1" w:rsidRPr="00FB5275" w:rsidRDefault="00211FC1" w:rsidP="00404E7F">
            <w:pPr>
              <w:rPr>
                <w:bCs/>
                <w:lang w:eastAsia="zh-CN"/>
              </w:rPr>
            </w:pPr>
            <w:r w:rsidRPr="00FB5275">
              <w:rPr>
                <w:lang w:eastAsia="zh-CN"/>
              </w:rPr>
              <w:t>4.31</w:t>
            </w:r>
          </w:p>
        </w:tc>
        <w:tc>
          <w:tcPr>
            <w:tcW w:w="638" w:type="dxa"/>
            <w:noWrap/>
            <w:vAlign w:val="center"/>
            <w:hideMark/>
          </w:tcPr>
          <w:p w14:paraId="3394BA18" w14:textId="77777777" w:rsidR="00211FC1" w:rsidRPr="00FB5275" w:rsidRDefault="00211FC1" w:rsidP="00404E7F">
            <w:pPr>
              <w:rPr>
                <w:bCs/>
                <w:lang w:eastAsia="zh-CN"/>
              </w:rPr>
            </w:pPr>
            <w:r w:rsidRPr="00FB5275">
              <w:rPr>
                <w:lang w:eastAsia="zh-CN"/>
              </w:rPr>
              <w:t>3.57</w:t>
            </w:r>
          </w:p>
        </w:tc>
        <w:tc>
          <w:tcPr>
            <w:tcW w:w="638" w:type="dxa"/>
            <w:noWrap/>
            <w:vAlign w:val="center"/>
            <w:hideMark/>
          </w:tcPr>
          <w:p w14:paraId="6BB3E72F" w14:textId="77777777" w:rsidR="00211FC1" w:rsidRPr="00FB5275" w:rsidRDefault="00211FC1" w:rsidP="00404E7F">
            <w:pPr>
              <w:rPr>
                <w:bCs/>
                <w:lang w:eastAsia="zh-CN"/>
              </w:rPr>
            </w:pPr>
            <w:r w:rsidRPr="00FB5275">
              <w:rPr>
                <w:lang w:eastAsia="zh-CN"/>
              </w:rPr>
              <w:t>3.21</w:t>
            </w:r>
          </w:p>
        </w:tc>
        <w:tc>
          <w:tcPr>
            <w:tcW w:w="638" w:type="dxa"/>
            <w:noWrap/>
            <w:vAlign w:val="center"/>
            <w:hideMark/>
          </w:tcPr>
          <w:p w14:paraId="6FB8E650" w14:textId="77777777" w:rsidR="00211FC1" w:rsidRPr="00FB5275" w:rsidRDefault="00211FC1" w:rsidP="00404E7F">
            <w:pPr>
              <w:rPr>
                <w:bCs/>
                <w:lang w:eastAsia="zh-CN"/>
              </w:rPr>
            </w:pPr>
            <w:r w:rsidRPr="00FB5275">
              <w:rPr>
                <w:lang w:eastAsia="zh-CN"/>
              </w:rPr>
              <w:t>3.38</w:t>
            </w:r>
          </w:p>
        </w:tc>
        <w:tc>
          <w:tcPr>
            <w:tcW w:w="638" w:type="dxa"/>
            <w:noWrap/>
            <w:vAlign w:val="center"/>
            <w:hideMark/>
          </w:tcPr>
          <w:p w14:paraId="23688F2A" w14:textId="77777777" w:rsidR="00211FC1" w:rsidRPr="00FB5275" w:rsidRDefault="00211FC1" w:rsidP="00404E7F">
            <w:pPr>
              <w:rPr>
                <w:bCs/>
                <w:lang w:eastAsia="zh-CN"/>
              </w:rPr>
            </w:pPr>
            <w:r w:rsidRPr="00FB5275">
              <w:rPr>
                <w:lang w:eastAsia="zh-CN"/>
              </w:rPr>
              <w:t>3.77</w:t>
            </w:r>
          </w:p>
        </w:tc>
        <w:tc>
          <w:tcPr>
            <w:tcW w:w="638" w:type="dxa"/>
            <w:noWrap/>
            <w:vAlign w:val="center"/>
            <w:hideMark/>
          </w:tcPr>
          <w:p w14:paraId="7D48FAB9" w14:textId="77777777" w:rsidR="00211FC1" w:rsidRPr="00FB5275" w:rsidRDefault="00211FC1" w:rsidP="00404E7F">
            <w:pPr>
              <w:rPr>
                <w:bCs/>
                <w:lang w:eastAsia="zh-CN"/>
              </w:rPr>
            </w:pPr>
            <w:r w:rsidRPr="00FB5275">
              <w:rPr>
                <w:lang w:eastAsia="zh-CN"/>
              </w:rPr>
              <w:t>4.15</w:t>
            </w:r>
          </w:p>
        </w:tc>
        <w:tc>
          <w:tcPr>
            <w:tcW w:w="638" w:type="dxa"/>
            <w:noWrap/>
            <w:vAlign w:val="center"/>
            <w:hideMark/>
          </w:tcPr>
          <w:p w14:paraId="73C77B72" w14:textId="77777777" w:rsidR="00211FC1" w:rsidRPr="00FB5275" w:rsidRDefault="00211FC1" w:rsidP="00404E7F">
            <w:pPr>
              <w:rPr>
                <w:bCs/>
                <w:lang w:eastAsia="zh-CN"/>
              </w:rPr>
            </w:pPr>
            <w:r w:rsidRPr="00FB5275">
              <w:rPr>
                <w:lang w:eastAsia="zh-CN"/>
              </w:rPr>
              <w:t>4.5</w:t>
            </w:r>
          </w:p>
        </w:tc>
        <w:tc>
          <w:tcPr>
            <w:tcW w:w="638" w:type="dxa"/>
            <w:noWrap/>
            <w:vAlign w:val="center"/>
            <w:hideMark/>
          </w:tcPr>
          <w:p w14:paraId="46D7C883" w14:textId="77777777" w:rsidR="00211FC1" w:rsidRPr="00FB5275" w:rsidRDefault="00211FC1" w:rsidP="00404E7F">
            <w:pPr>
              <w:rPr>
                <w:bCs/>
                <w:lang w:eastAsia="zh-CN"/>
              </w:rPr>
            </w:pPr>
            <w:r w:rsidRPr="00FB5275">
              <w:rPr>
                <w:lang w:eastAsia="zh-CN"/>
              </w:rPr>
              <w:t>4.64</w:t>
            </w:r>
          </w:p>
        </w:tc>
        <w:tc>
          <w:tcPr>
            <w:tcW w:w="638" w:type="dxa"/>
            <w:noWrap/>
            <w:vAlign w:val="center"/>
            <w:hideMark/>
          </w:tcPr>
          <w:p w14:paraId="5F342C6B" w14:textId="77777777" w:rsidR="00211FC1" w:rsidRPr="00FB5275" w:rsidRDefault="00211FC1" w:rsidP="00404E7F">
            <w:pPr>
              <w:rPr>
                <w:bCs/>
                <w:lang w:eastAsia="zh-CN"/>
              </w:rPr>
            </w:pPr>
            <w:r w:rsidRPr="00FB5275">
              <w:rPr>
                <w:lang w:eastAsia="zh-CN"/>
              </w:rPr>
              <w:t>4.76</w:t>
            </w:r>
          </w:p>
        </w:tc>
        <w:tc>
          <w:tcPr>
            <w:tcW w:w="638" w:type="dxa"/>
            <w:noWrap/>
            <w:vAlign w:val="center"/>
            <w:hideMark/>
          </w:tcPr>
          <w:p w14:paraId="6F98F51C" w14:textId="77777777" w:rsidR="00211FC1" w:rsidRPr="00FB5275" w:rsidRDefault="00211FC1" w:rsidP="00404E7F">
            <w:pPr>
              <w:rPr>
                <w:bCs/>
                <w:lang w:eastAsia="zh-CN"/>
              </w:rPr>
            </w:pPr>
            <w:r w:rsidRPr="00FB5275">
              <w:rPr>
                <w:lang w:eastAsia="zh-CN"/>
              </w:rPr>
              <w:t>4.27</w:t>
            </w:r>
          </w:p>
        </w:tc>
      </w:tr>
      <w:tr w:rsidR="00211FC1" w:rsidRPr="00FB5275" w14:paraId="3B0CCD00" w14:textId="77777777" w:rsidTr="00404E7F">
        <w:trPr>
          <w:cantSplit/>
          <w:trHeight w:val="292"/>
        </w:trPr>
        <w:tc>
          <w:tcPr>
            <w:tcW w:w="1240" w:type="dxa"/>
            <w:noWrap/>
            <w:vAlign w:val="bottom"/>
            <w:hideMark/>
          </w:tcPr>
          <w:p w14:paraId="554F7528" w14:textId="77777777" w:rsidR="00211FC1" w:rsidRPr="00FB5275" w:rsidRDefault="00211FC1" w:rsidP="00404E7F">
            <w:pPr>
              <w:rPr>
                <w:lang w:eastAsia="zh-CN"/>
              </w:rPr>
            </w:pPr>
          </w:p>
        </w:tc>
        <w:tc>
          <w:tcPr>
            <w:tcW w:w="742" w:type="dxa"/>
            <w:vAlign w:val="center"/>
            <w:hideMark/>
          </w:tcPr>
          <w:p w14:paraId="644E51A7"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2B9F5081"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19E040BA" w14:textId="77777777" w:rsidR="00211FC1" w:rsidRPr="00FB5275" w:rsidRDefault="00211FC1" w:rsidP="00404E7F">
            <w:pPr>
              <w:rPr>
                <w:bCs/>
                <w:lang w:eastAsia="zh-CN"/>
              </w:rPr>
            </w:pPr>
            <w:r w:rsidRPr="00FB5275">
              <w:rPr>
                <w:lang w:eastAsia="zh-CN"/>
              </w:rPr>
              <w:t>2.61</w:t>
            </w:r>
          </w:p>
        </w:tc>
        <w:tc>
          <w:tcPr>
            <w:tcW w:w="638" w:type="dxa"/>
            <w:noWrap/>
            <w:vAlign w:val="center"/>
            <w:hideMark/>
          </w:tcPr>
          <w:p w14:paraId="4B1FED92" w14:textId="77777777" w:rsidR="00211FC1" w:rsidRPr="00FB5275" w:rsidRDefault="00211FC1" w:rsidP="00404E7F">
            <w:pPr>
              <w:rPr>
                <w:bCs/>
                <w:lang w:eastAsia="zh-CN"/>
              </w:rPr>
            </w:pPr>
            <w:r w:rsidRPr="00FB5275">
              <w:rPr>
                <w:lang w:eastAsia="zh-CN"/>
              </w:rPr>
              <w:t>2.99</w:t>
            </w:r>
          </w:p>
        </w:tc>
        <w:tc>
          <w:tcPr>
            <w:tcW w:w="638" w:type="dxa"/>
            <w:noWrap/>
            <w:vAlign w:val="center"/>
            <w:hideMark/>
          </w:tcPr>
          <w:p w14:paraId="22E9D741" w14:textId="77777777" w:rsidR="00211FC1" w:rsidRPr="00FB5275" w:rsidRDefault="00211FC1" w:rsidP="00404E7F">
            <w:pPr>
              <w:rPr>
                <w:bCs/>
                <w:lang w:eastAsia="zh-CN"/>
              </w:rPr>
            </w:pPr>
            <w:r w:rsidRPr="00FB5275">
              <w:rPr>
                <w:lang w:eastAsia="zh-CN"/>
              </w:rPr>
              <w:t>3.26</w:t>
            </w:r>
          </w:p>
        </w:tc>
        <w:tc>
          <w:tcPr>
            <w:tcW w:w="638" w:type="dxa"/>
            <w:noWrap/>
            <w:vAlign w:val="center"/>
            <w:hideMark/>
          </w:tcPr>
          <w:p w14:paraId="7FF38A96" w14:textId="77777777" w:rsidR="00211FC1" w:rsidRPr="00FB5275" w:rsidRDefault="00211FC1" w:rsidP="00404E7F">
            <w:pPr>
              <w:rPr>
                <w:bCs/>
                <w:lang w:eastAsia="zh-CN"/>
              </w:rPr>
            </w:pPr>
            <w:r w:rsidRPr="00FB5275">
              <w:rPr>
                <w:lang w:eastAsia="zh-CN"/>
              </w:rPr>
              <w:t>3.39</w:t>
            </w:r>
          </w:p>
        </w:tc>
        <w:tc>
          <w:tcPr>
            <w:tcW w:w="638" w:type="dxa"/>
            <w:noWrap/>
            <w:vAlign w:val="center"/>
            <w:hideMark/>
          </w:tcPr>
          <w:p w14:paraId="3D18A29D" w14:textId="77777777" w:rsidR="00211FC1" w:rsidRPr="00FB5275" w:rsidRDefault="00211FC1" w:rsidP="00404E7F">
            <w:pPr>
              <w:rPr>
                <w:bCs/>
                <w:lang w:eastAsia="zh-CN"/>
              </w:rPr>
            </w:pPr>
            <w:r w:rsidRPr="00FB5275">
              <w:rPr>
                <w:lang w:eastAsia="zh-CN"/>
              </w:rPr>
              <w:t>3.11</w:t>
            </w:r>
          </w:p>
        </w:tc>
        <w:tc>
          <w:tcPr>
            <w:tcW w:w="638" w:type="dxa"/>
            <w:noWrap/>
            <w:vAlign w:val="center"/>
            <w:hideMark/>
          </w:tcPr>
          <w:p w14:paraId="75234044" w14:textId="77777777" w:rsidR="00211FC1" w:rsidRPr="00FB5275" w:rsidRDefault="00211FC1" w:rsidP="00404E7F">
            <w:pPr>
              <w:rPr>
                <w:bCs/>
                <w:lang w:eastAsia="zh-CN"/>
              </w:rPr>
            </w:pPr>
            <w:r w:rsidRPr="00FB5275">
              <w:rPr>
                <w:lang w:eastAsia="zh-CN"/>
              </w:rPr>
              <w:t>2.92</w:t>
            </w:r>
          </w:p>
        </w:tc>
        <w:tc>
          <w:tcPr>
            <w:tcW w:w="638" w:type="dxa"/>
            <w:noWrap/>
            <w:vAlign w:val="center"/>
            <w:hideMark/>
          </w:tcPr>
          <w:p w14:paraId="64656BBC" w14:textId="77777777" w:rsidR="00211FC1" w:rsidRPr="00FB5275" w:rsidRDefault="00211FC1" w:rsidP="00404E7F">
            <w:pPr>
              <w:rPr>
                <w:bCs/>
                <w:lang w:eastAsia="zh-CN"/>
              </w:rPr>
            </w:pPr>
            <w:r w:rsidRPr="00FB5275">
              <w:rPr>
                <w:lang w:eastAsia="zh-CN"/>
              </w:rPr>
              <w:t>3.02</w:t>
            </w:r>
          </w:p>
        </w:tc>
        <w:tc>
          <w:tcPr>
            <w:tcW w:w="638" w:type="dxa"/>
            <w:noWrap/>
            <w:vAlign w:val="center"/>
            <w:hideMark/>
          </w:tcPr>
          <w:p w14:paraId="21E2EF07" w14:textId="77777777" w:rsidR="00211FC1" w:rsidRPr="00FB5275" w:rsidRDefault="00211FC1" w:rsidP="00404E7F">
            <w:pPr>
              <w:rPr>
                <w:bCs/>
                <w:lang w:eastAsia="zh-CN"/>
              </w:rPr>
            </w:pPr>
            <w:r w:rsidRPr="00FB5275">
              <w:rPr>
                <w:lang w:eastAsia="zh-CN"/>
              </w:rPr>
              <w:t>3.08</w:t>
            </w:r>
          </w:p>
        </w:tc>
        <w:tc>
          <w:tcPr>
            <w:tcW w:w="638" w:type="dxa"/>
            <w:noWrap/>
            <w:vAlign w:val="center"/>
            <w:hideMark/>
          </w:tcPr>
          <w:p w14:paraId="19F8B051" w14:textId="77777777" w:rsidR="00211FC1" w:rsidRPr="00FB5275" w:rsidRDefault="00211FC1" w:rsidP="00404E7F">
            <w:pPr>
              <w:rPr>
                <w:bCs/>
                <w:lang w:eastAsia="zh-CN"/>
              </w:rPr>
            </w:pPr>
            <w:r w:rsidRPr="00FB5275">
              <w:rPr>
                <w:lang w:eastAsia="zh-CN"/>
              </w:rPr>
              <w:t>2.98</w:t>
            </w:r>
          </w:p>
        </w:tc>
        <w:tc>
          <w:tcPr>
            <w:tcW w:w="638" w:type="dxa"/>
            <w:noWrap/>
            <w:vAlign w:val="center"/>
            <w:hideMark/>
          </w:tcPr>
          <w:p w14:paraId="7490E5EB" w14:textId="77777777" w:rsidR="00211FC1" w:rsidRPr="00FB5275" w:rsidRDefault="00211FC1" w:rsidP="00404E7F">
            <w:pPr>
              <w:rPr>
                <w:bCs/>
                <w:lang w:eastAsia="zh-CN"/>
              </w:rPr>
            </w:pPr>
            <w:r w:rsidRPr="00FB5275">
              <w:rPr>
                <w:lang w:eastAsia="zh-CN"/>
              </w:rPr>
              <w:t>2.75</w:t>
            </w:r>
          </w:p>
        </w:tc>
        <w:tc>
          <w:tcPr>
            <w:tcW w:w="638" w:type="dxa"/>
            <w:noWrap/>
            <w:vAlign w:val="center"/>
            <w:hideMark/>
          </w:tcPr>
          <w:p w14:paraId="75D1680C" w14:textId="77777777" w:rsidR="00211FC1" w:rsidRPr="00FB5275" w:rsidRDefault="00211FC1" w:rsidP="00404E7F">
            <w:pPr>
              <w:rPr>
                <w:bCs/>
                <w:lang w:eastAsia="zh-CN"/>
              </w:rPr>
            </w:pPr>
            <w:r w:rsidRPr="00FB5275">
              <w:rPr>
                <w:lang w:eastAsia="zh-CN"/>
              </w:rPr>
              <w:t>2.55</w:t>
            </w:r>
          </w:p>
        </w:tc>
        <w:tc>
          <w:tcPr>
            <w:tcW w:w="638" w:type="dxa"/>
            <w:noWrap/>
            <w:vAlign w:val="center"/>
            <w:hideMark/>
          </w:tcPr>
          <w:p w14:paraId="7D9181FA" w14:textId="77777777" w:rsidR="00211FC1" w:rsidRPr="00FB5275" w:rsidRDefault="00211FC1" w:rsidP="00404E7F">
            <w:pPr>
              <w:rPr>
                <w:bCs/>
                <w:lang w:eastAsia="zh-CN"/>
              </w:rPr>
            </w:pPr>
            <w:r w:rsidRPr="00FB5275">
              <w:rPr>
                <w:lang w:eastAsia="zh-CN"/>
              </w:rPr>
              <w:t>2.48</w:t>
            </w:r>
          </w:p>
        </w:tc>
        <w:tc>
          <w:tcPr>
            <w:tcW w:w="638" w:type="dxa"/>
            <w:noWrap/>
            <w:vAlign w:val="center"/>
            <w:hideMark/>
          </w:tcPr>
          <w:p w14:paraId="52344A22" w14:textId="77777777" w:rsidR="00211FC1" w:rsidRPr="00FB5275" w:rsidRDefault="00211FC1" w:rsidP="00404E7F">
            <w:pPr>
              <w:rPr>
                <w:bCs/>
                <w:lang w:eastAsia="zh-CN"/>
              </w:rPr>
            </w:pPr>
            <w:r w:rsidRPr="00FB5275">
              <w:rPr>
                <w:lang w:eastAsia="zh-CN"/>
              </w:rPr>
              <w:t>2.93</w:t>
            </w:r>
          </w:p>
        </w:tc>
      </w:tr>
      <w:tr w:rsidR="00211FC1" w:rsidRPr="00FB5275" w14:paraId="7DA69055" w14:textId="77777777" w:rsidTr="00404E7F">
        <w:trPr>
          <w:cantSplit/>
          <w:trHeight w:val="292"/>
        </w:trPr>
        <w:tc>
          <w:tcPr>
            <w:tcW w:w="1240" w:type="dxa"/>
            <w:noWrap/>
            <w:vAlign w:val="bottom"/>
            <w:hideMark/>
          </w:tcPr>
          <w:p w14:paraId="752139E3" w14:textId="77777777" w:rsidR="00211FC1" w:rsidRPr="00FB5275" w:rsidRDefault="00211FC1" w:rsidP="00404E7F">
            <w:pPr>
              <w:rPr>
                <w:bCs/>
                <w:lang w:eastAsia="zh-CN"/>
              </w:rPr>
            </w:pPr>
            <w:r w:rsidRPr="00FB5275">
              <w:rPr>
                <w:lang w:eastAsia="zh-CN"/>
              </w:rPr>
              <w:t>Hobart</w:t>
            </w:r>
          </w:p>
        </w:tc>
        <w:tc>
          <w:tcPr>
            <w:tcW w:w="742" w:type="dxa"/>
            <w:vAlign w:val="center"/>
            <w:hideMark/>
          </w:tcPr>
          <w:p w14:paraId="16B69ED8"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76F8952A" w14:textId="77777777" w:rsidR="00211FC1" w:rsidRPr="00FB5275" w:rsidRDefault="00211FC1" w:rsidP="00404E7F">
            <w:pPr>
              <w:rPr>
                <w:lang w:eastAsia="zh-CN"/>
              </w:rPr>
            </w:pPr>
            <w:r w:rsidRPr="00FB5275">
              <w:rPr>
                <w:lang w:eastAsia="zh-CN"/>
              </w:rPr>
              <w:t>0</w:t>
            </w:r>
          </w:p>
        </w:tc>
        <w:tc>
          <w:tcPr>
            <w:tcW w:w="638" w:type="dxa"/>
            <w:noWrap/>
            <w:vAlign w:val="center"/>
            <w:hideMark/>
          </w:tcPr>
          <w:p w14:paraId="397F5E26" w14:textId="77777777" w:rsidR="00211FC1" w:rsidRPr="00FB5275" w:rsidRDefault="00211FC1" w:rsidP="00404E7F">
            <w:pPr>
              <w:rPr>
                <w:bCs/>
                <w:lang w:eastAsia="zh-CN"/>
              </w:rPr>
            </w:pPr>
            <w:r w:rsidRPr="00FB5275">
              <w:rPr>
                <w:lang w:eastAsia="zh-CN"/>
              </w:rPr>
              <w:t>5.78</w:t>
            </w:r>
          </w:p>
        </w:tc>
        <w:tc>
          <w:tcPr>
            <w:tcW w:w="638" w:type="dxa"/>
            <w:noWrap/>
            <w:vAlign w:val="center"/>
            <w:hideMark/>
          </w:tcPr>
          <w:p w14:paraId="664BB53D" w14:textId="77777777" w:rsidR="00211FC1" w:rsidRPr="00FB5275" w:rsidRDefault="00211FC1" w:rsidP="00404E7F">
            <w:pPr>
              <w:rPr>
                <w:bCs/>
                <w:lang w:eastAsia="zh-CN"/>
              </w:rPr>
            </w:pPr>
            <w:r w:rsidRPr="00FB5275">
              <w:rPr>
                <w:lang w:eastAsia="zh-CN"/>
              </w:rPr>
              <w:t>5.18</w:t>
            </w:r>
          </w:p>
        </w:tc>
        <w:tc>
          <w:tcPr>
            <w:tcW w:w="638" w:type="dxa"/>
            <w:noWrap/>
            <w:vAlign w:val="center"/>
            <w:hideMark/>
          </w:tcPr>
          <w:p w14:paraId="0174D269" w14:textId="77777777" w:rsidR="00211FC1" w:rsidRPr="00FB5275" w:rsidRDefault="00211FC1" w:rsidP="00404E7F">
            <w:pPr>
              <w:rPr>
                <w:bCs/>
                <w:lang w:eastAsia="zh-CN"/>
              </w:rPr>
            </w:pPr>
            <w:r w:rsidRPr="00FB5275">
              <w:rPr>
                <w:lang w:eastAsia="zh-CN"/>
              </w:rPr>
              <w:t>3.92</w:t>
            </w:r>
          </w:p>
        </w:tc>
        <w:tc>
          <w:tcPr>
            <w:tcW w:w="638" w:type="dxa"/>
            <w:noWrap/>
            <w:vAlign w:val="center"/>
            <w:hideMark/>
          </w:tcPr>
          <w:p w14:paraId="79B8B32C" w14:textId="77777777" w:rsidR="00211FC1" w:rsidRPr="00FB5275" w:rsidRDefault="00211FC1" w:rsidP="00404E7F">
            <w:pPr>
              <w:rPr>
                <w:bCs/>
                <w:lang w:eastAsia="zh-CN"/>
              </w:rPr>
            </w:pPr>
            <w:r w:rsidRPr="00FB5275">
              <w:rPr>
                <w:lang w:eastAsia="zh-CN"/>
              </w:rPr>
              <w:t>2.61</w:t>
            </w:r>
          </w:p>
        </w:tc>
        <w:tc>
          <w:tcPr>
            <w:tcW w:w="638" w:type="dxa"/>
            <w:noWrap/>
            <w:vAlign w:val="center"/>
            <w:hideMark/>
          </w:tcPr>
          <w:p w14:paraId="3DBEA58F" w14:textId="77777777" w:rsidR="00211FC1" w:rsidRPr="00FB5275" w:rsidRDefault="00211FC1" w:rsidP="00404E7F">
            <w:pPr>
              <w:rPr>
                <w:bCs/>
                <w:lang w:eastAsia="zh-CN"/>
              </w:rPr>
            </w:pPr>
            <w:r w:rsidRPr="00FB5275">
              <w:rPr>
                <w:lang w:eastAsia="zh-CN"/>
              </w:rPr>
              <w:t>1.8</w:t>
            </w:r>
          </w:p>
        </w:tc>
        <w:tc>
          <w:tcPr>
            <w:tcW w:w="638" w:type="dxa"/>
            <w:noWrap/>
            <w:vAlign w:val="center"/>
            <w:hideMark/>
          </w:tcPr>
          <w:p w14:paraId="55E226A8" w14:textId="77777777" w:rsidR="00211FC1" w:rsidRPr="00FB5275" w:rsidRDefault="00211FC1" w:rsidP="00404E7F">
            <w:pPr>
              <w:rPr>
                <w:bCs/>
                <w:lang w:eastAsia="zh-CN"/>
              </w:rPr>
            </w:pPr>
            <w:r w:rsidRPr="00FB5275">
              <w:rPr>
                <w:lang w:eastAsia="zh-CN"/>
              </w:rPr>
              <w:t>1.46</w:t>
            </w:r>
          </w:p>
        </w:tc>
        <w:tc>
          <w:tcPr>
            <w:tcW w:w="638" w:type="dxa"/>
            <w:noWrap/>
            <w:vAlign w:val="center"/>
            <w:hideMark/>
          </w:tcPr>
          <w:p w14:paraId="5FF1CE5A" w14:textId="77777777" w:rsidR="00211FC1" w:rsidRPr="00FB5275" w:rsidRDefault="00211FC1" w:rsidP="00404E7F">
            <w:pPr>
              <w:rPr>
                <w:bCs/>
                <w:lang w:eastAsia="zh-CN"/>
              </w:rPr>
            </w:pPr>
            <w:r w:rsidRPr="00FB5275">
              <w:rPr>
                <w:lang w:eastAsia="zh-CN"/>
              </w:rPr>
              <w:t>1.62</w:t>
            </w:r>
          </w:p>
        </w:tc>
        <w:tc>
          <w:tcPr>
            <w:tcW w:w="638" w:type="dxa"/>
            <w:noWrap/>
            <w:vAlign w:val="center"/>
            <w:hideMark/>
          </w:tcPr>
          <w:p w14:paraId="5A862BEF" w14:textId="77777777" w:rsidR="00211FC1" w:rsidRPr="00FB5275" w:rsidRDefault="00211FC1" w:rsidP="00404E7F">
            <w:pPr>
              <w:rPr>
                <w:bCs/>
                <w:lang w:eastAsia="zh-CN"/>
              </w:rPr>
            </w:pPr>
            <w:r w:rsidRPr="00FB5275">
              <w:rPr>
                <w:lang w:eastAsia="zh-CN"/>
              </w:rPr>
              <w:t>2.33</w:t>
            </w:r>
          </w:p>
        </w:tc>
        <w:tc>
          <w:tcPr>
            <w:tcW w:w="638" w:type="dxa"/>
            <w:noWrap/>
            <w:vAlign w:val="center"/>
            <w:hideMark/>
          </w:tcPr>
          <w:p w14:paraId="68505679" w14:textId="77777777" w:rsidR="00211FC1" w:rsidRPr="00FB5275" w:rsidRDefault="00211FC1" w:rsidP="00404E7F">
            <w:pPr>
              <w:rPr>
                <w:bCs/>
                <w:lang w:eastAsia="zh-CN"/>
              </w:rPr>
            </w:pPr>
            <w:r w:rsidRPr="00FB5275">
              <w:rPr>
                <w:lang w:eastAsia="zh-CN"/>
              </w:rPr>
              <w:t>3.39</w:t>
            </w:r>
          </w:p>
        </w:tc>
        <w:tc>
          <w:tcPr>
            <w:tcW w:w="638" w:type="dxa"/>
            <w:noWrap/>
            <w:vAlign w:val="center"/>
            <w:hideMark/>
          </w:tcPr>
          <w:p w14:paraId="6D125A50" w14:textId="77777777" w:rsidR="00211FC1" w:rsidRPr="00FB5275" w:rsidRDefault="00211FC1" w:rsidP="00404E7F">
            <w:pPr>
              <w:rPr>
                <w:bCs/>
                <w:lang w:eastAsia="zh-CN"/>
              </w:rPr>
            </w:pPr>
            <w:r w:rsidRPr="00FB5275">
              <w:rPr>
                <w:lang w:eastAsia="zh-CN"/>
              </w:rPr>
              <w:t>4.62</w:t>
            </w:r>
          </w:p>
        </w:tc>
        <w:tc>
          <w:tcPr>
            <w:tcW w:w="638" w:type="dxa"/>
            <w:noWrap/>
            <w:vAlign w:val="center"/>
            <w:hideMark/>
          </w:tcPr>
          <w:p w14:paraId="741FA0A7" w14:textId="77777777" w:rsidR="00211FC1" w:rsidRPr="00FB5275" w:rsidRDefault="00211FC1" w:rsidP="00404E7F">
            <w:pPr>
              <w:rPr>
                <w:bCs/>
                <w:lang w:eastAsia="zh-CN"/>
              </w:rPr>
            </w:pPr>
            <w:r w:rsidRPr="00FB5275">
              <w:rPr>
                <w:lang w:eastAsia="zh-CN"/>
              </w:rPr>
              <w:t>5.52</w:t>
            </w:r>
          </w:p>
        </w:tc>
        <w:tc>
          <w:tcPr>
            <w:tcW w:w="638" w:type="dxa"/>
            <w:noWrap/>
            <w:vAlign w:val="center"/>
            <w:hideMark/>
          </w:tcPr>
          <w:p w14:paraId="7C630E97" w14:textId="77777777" w:rsidR="00211FC1" w:rsidRPr="00FB5275" w:rsidRDefault="00211FC1" w:rsidP="00404E7F">
            <w:pPr>
              <w:rPr>
                <w:lang w:eastAsia="zh-CN"/>
              </w:rPr>
            </w:pPr>
            <w:r w:rsidRPr="00FB5275">
              <w:rPr>
                <w:lang w:eastAsia="zh-CN"/>
              </w:rPr>
              <w:t>6</w:t>
            </w:r>
          </w:p>
        </w:tc>
        <w:tc>
          <w:tcPr>
            <w:tcW w:w="638" w:type="dxa"/>
            <w:noWrap/>
            <w:vAlign w:val="center"/>
            <w:hideMark/>
          </w:tcPr>
          <w:p w14:paraId="7F33B4A8" w14:textId="77777777" w:rsidR="00211FC1" w:rsidRPr="00FB5275" w:rsidRDefault="00211FC1" w:rsidP="00404E7F">
            <w:pPr>
              <w:rPr>
                <w:bCs/>
                <w:lang w:eastAsia="zh-CN"/>
              </w:rPr>
            </w:pPr>
            <w:r w:rsidRPr="00FB5275">
              <w:rPr>
                <w:lang w:eastAsia="zh-CN"/>
              </w:rPr>
              <w:t>3.68</w:t>
            </w:r>
          </w:p>
        </w:tc>
      </w:tr>
      <w:tr w:rsidR="00211FC1" w:rsidRPr="00FB5275" w14:paraId="22B73363" w14:textId="77777777" w:rsidTr="00404E7F">
        <w:trPr>
          <w:cantSplit/>
          <w:trHeight w:val="292"/>
        </w:trPr>
        <w:tc>
          <w:tcPr>
            <w:tcW w:w="1240" w:type="dxa"/>
            <w:noWrap/>
            <w:vAlign w:val="bottom"/>
            <w:hideMark/>
          </w:tcPr>
          <w:p w14:paraId="79FBFE18" w14:textId="77777777" w:rsidR="00211FC1" w:rsidRPr="00FB5275" w:rsidRDefault="00211FC1" w:rsidP="00404E7F">
            <w:pPr>
              <w:rPr>
                <w:lang w:eastAsia="zh-CN"/>
              </w:rPr>
            </w:pPr>
          </w:p>
        </w:tc>
        <w:tc>
          <w:tcPr>
            <w:tcW w:w="742" w:type="dxa"/>
            <w:vAlign w:val="center"/>
            <w:hideMark/>
          </w:tcPr>
          <w:p w14:paraId="534FCA3D" w14:textId="77777777" w:rsidR="00211FC1" w:rsidRPr="00FB5275" w:rsidRDefault="00211FC1" w:rsidP="00404E7F">
            <w:pPr>
              <w:rPr>
                <w:bCs/>
                <w:lang w:eastAsia="zh-CN"/>
              </w:rPr>
            </w:pPr>
            <w:r w:rsidRPr="00FB5275">
              <w:rPr>
                <w:lang w:eastAsia="zh-CN"/>
              </w:rPr>
              <w:t>Tilt 27</w:t>
            </w:r>
          </w:p>
        </w:tc>
        <w:tc>
          <w:tcPr>
            <w:tcW w:w="450" w:type="dxa"/>
            <w:vAlign w:val="center"/>
            <w:hideMark/>
          </w:tcPr>
          <w:p w14:paraId="370E792D" w14:textId="77777777" w:rsidR="00211FC1" w:rsidRPr="00FB5275" w:rsidRDefault="00211FC1" w:rsidP="00404E7F">
            <w:pPr>
              <w:rPr>
                <w:bCs/>
                <w:lang w:eastAsia="zh-CN"/>
              </w:rPr>
            </w:pPr>
            <w:r w:rsidRPr="00FB5275">
              <w:rPr>
                <w:lang w:eastAsia="zh-CN"/>
              </w:rPr>
              <w:t>27</w:t>
            </w:r>
          </w:p>
        </w:tc>
        <w:tc>
          <w:tcPr>
            <w:tcW w:w="638" w:type="dxa"/>
            <w:noWrap/>
            <w:vAlign w:val="center"/>
            <w:hideMark/>
          </w:tcPr>
          <w:p w14:paraId="414B8638" w14:textId="77777777" w:rsidR="00211FC1" w:rsidRPr="00FB5275" w:rsidRDefault="00211FC1" w:rsidP="00404E7F">
            <w:pPr>
              <w:rPr>
                <w:bCs/>
                <w:lang w:eastAsia="zh-CN"/>
              </w:rPr>
            </w:pPr>
            <w:r w:rsidRPr="00FB5275">
              <w:rPr>
                <w:lang w:eastAsia="zh-CN"/>
              </w:rPr>
              <w:t>5.68</w:t>
            </w:r>
          </w:p>
        </w:tc>
        <w:tc>
          <w:tcPr>
            <w:tcW w:w="638" w:type="dxa"/>
            <w:noWrap/>
            <w:vAlign w:val="center"/>
            <w:hideMark/>
          </w:tcPr>
          <w:p w14:paraId="0968E824" w14:textId="77777777" w:rsidR="00211FC1" w:rsidRPr="00FB5275" w:rsidRDefault="00211FC1" w:rsidP="00404E7F">
            <w:pPr>
              <w:rPr>
                <w:bCs/>
                <w:lang w:eastAsia="zh-CN"/>
              </w:rPr>
            </w:pPr>
            <w:r w:rsidRPr="00FB5275">
              <w:rPr>
                <w:lang w:eastAsia="zh-CN"/>
              </w:rPr>
              <w:t>5.4</w:t>
            </w:r>
          </w:p>
        </w:tc>
        <w:tc>
          <w:tcPr>
            <w:tcW w:w="638" w:type="dxa"/>
            <w:noWrap/>
            <w:vAlign w:val="center"/>
            <w:hideMark/>
          </w:tcPr>
          <w:p w14:paraId="189E5FBB" w14:textId="77777777" w:rsidR="00211FC1" w:rsidRPr="00FB5275" w:rsidRDefault="00211FC1" w:rsidP="00404E7F">
            <w:pPr>
              <w:rPr>
                <w:bCs/>
                <w:lang w:eastAsia="zh-CN"/>
              </w:rPr>
            </w:pPr>
            <w:r w:rsidRPr="00FB5275">
              <w:rPr>
                <w:lang w:eastAsia="zh-CN"/>
              </w:rPr>
              <w:t>4.51</w:t>
            </w:r>
          </w:p>
        </w:tc>
        <w:tc>
          <w:tcPr>
            <w:tcW w:w="638" w:type="dxa"/>
            <w:noWrap/>
            <w:vAlign w:val="center"/>
            <w:hideMark/>
          </w:tcPr>
          <w:p w14:paraId="0ECB5AAF" w14:textId="77777777" w:rsidR="00211FC1" w:rsidRPr="00FB5275" w:rsidRDefault="00211FC1" w:rsidP="00404E7F">
            <w:pPr>
              <w:rPr>
                <w:bCs/>
                <w:lang w:eastAsia="zh-CN"/>
              </w:rPr>
            </w:pPr>
            <w:r w:rsidRPr="00FB5275">
              <w:rPr>
                <w:lang w:eastAsia="zh-CN"/>
              </w:rPr>
              <w:t>3.39</w:t>
            </w:r>
          </w:p>
        </w:tc>
        <w:tc>
          <w:tcPr>
            <w:tcW w:w="638" w:type="dxa"/>
            <w:noWrap/>
            <w:vAlign w:val="center"/>
            <w:hideMark/>
          </w:tcPr>
          <w:p w14:paraId="2A62A592" w14:textId="77777777" w:rsidR="00211FC1" w:rsidRPr="00FB5275" w:rsidRDefault="00211FC1" w:rsidP="00404E7F">
            <w:pPr>
              <w:rPr>
                <w:bCs/>
                <w:lang w:eastAsia="zh-CN"/>
              </w:rPr>
            </w:pPr>
            <w:r w:rsidRPr="00FB5275">
              <w:rPr>
                <w:lang w:eastAsia="zh-CN"/>
              </w:rPr>
              <w:t>2.71</w:t>
            </w:r>
          </w:p>
        </w:tc>
        <w:tc>
          <w:tcPr>
            <w:tcW w:w="638" w:type="dxa"/>
            <w:noWrap/>
            <w:vAlign w:val="center"/>
            <w:hideMark/>
          </w:tcPr>
          <w:p w14:paraId="25769C25" w14:textId="77777777" w:rsidR="00211FC1" w:rsidRPr="00FB5275" w:rsidRDefault="00211FC1" w:rsidP="00404E7F">
            <w:pPr>
              <w:rPr>
                <w:bCs/>
                <w:lang w:eastAsia="zh-CN"/>
              </w:rPr>
            </w:pPr>
            <w:r w:rsidRPr="00FB5275">
              <w:rPr>
                <w:lang w:eastAsia="zh-CN"/>
              </w:rPr>
              <w:t>2.44</w:t>
            </w:r>
          </w:p>
        </w:tc>
        <w:tc>
          <w:tcPr>
            <w:tcW w:w="638" w:type="dxa"/>
            <w:noWrap/>
            <w:vAlign w:val="center"/>
            <w:hideMark/>
          </w:tcPr>
          <w:p w14:paraId="52510391" w14:textId="77777777" w:rsidR="00211FC1" w:rsidRPr="00FB5275" w:rsidRDefault="00211FC1" w:rsidP="00404E7F">
            <w:pPr>
              <w:rPr>
                <w:bCs/>
                <w:lang w:eastAsia="zh-CN"/>
              </w:rPr>
            </w:pPr>
            <w:r w:rsidRPr="00FB5275">
              <w:rPr>
                <w:lang w:eastAsia="zh-CN"/>
              </w:rPr>
              <w:t>2.59</w:t>
            </w:r>
          </w:p>
        </w:tc>
        <w:tc>
          <w:tcPr>
            <w:tcW w:w="638" w:type="dxa"/>
            <w:noWrap/>
            <w:vAlign w:val="center"/>
            <w:hideMark/>
          </w:tcPr>
          <w:p w14:paraId="0902C080" w14:textId="77777777" w:rsidR="00211FC1" w:rsidRPr="00FB5275" w:rsidRDefault="00211FC1" w:rsidP="00404E7F">
            <w:pPr>
              <w:rPr>
                <w:bCs/>
                <w:lang w:eastAsia="zh-CN"/>
              </w:rPr>
            </w:pPr>
            <w:r w:rsidRPr="00FB5275">
              <w:rPr>
                <w:lang w:eastAsia="zh-CN"/>
              </w:rPr>
              <w:t>3.23</w:t>
            </w:r>
          </w:p>
        </w:tc>
        <w:tc>
          <w:tcPr>
            <w:tcW w:w="638" w:type="dxa"/>
            <w:noWrap/>
            <w:vAlign w:val="center"/>
            <w:hideMark/>
          </w:tcPr>
          <w:p w14:paraId="499F946A" w14:textId="77777777" w:rsidR="00211FC1" w:rsidRPr="00FB5275" w:rsidRDefault="00211FC1" w:rsidP="00404E7F">
            <w:pPr>
              <w:rPr>
                <w:bCs/>
                <w:lang w:eastAsia="zh-CN"/>
              </w:rPr>
            </w:pPr>
            <w:r w:rsidRPr="00FB5275">
              <w:rPr>
                <w:lang w:eastAsia="zh-CN"/>
              </w:rPr>
              <w:t>4.08</w:t>
            </w:r>
          </w:p>
        </w:tc>
        <w:tc>
          <w:tcPr>
            <w:tcW w:w="638" w:type="dxa"/>
            <w:noWrap/>
            <w:vAlign w:val="center"/>
            <w:hideMark/>
          </w:tcPr>
          <w:p w14:paraId="0A0D7CE7" w14:textId="77777777" w:rsidR="00211FC1" w:rsidRPr="00FB5275" w:rsidRDefault="00211FC1" w:rsidP="00404E7F">
            <w:pPr>
              <w:rPr>
                <w:bCs/>
                <w:lang w:eastAsia="zh-CN"/>
              </w:rPr>
            </w:pPr>
            <w:r w:rsidRPr="00FB5275">
              <w:rPr>
                <w:lang w:eastAsia="zh-CN"/>
              </w:rPr>
              <w:t>4.94</w:t>
            </w:r>
          </w:p>
        </w:tc>
        <w:tc>
          <w:tcPr>
            <w:tcW w:w="638" w:type="dxa"/>
            <w:noWrap/>
            <w:vAlign w:val="center"/>
            <w:hideMark/>
          </w:tcPr>
          <w:p w14:paraId="427D6DF4" w14:textId="77777777" w:rsidR="00211FC1" w:rsidRPr="00FB5275" w:rsidRDefault="00211FC1" w:rsidP="00404E7F">
            <w:pPr>
              <w:rPr>
                <w:bCs/>
                <w:lang w:eastAsia="zh-CN"/>
              </w:rPr>
            </w:pPr>
            <w:r w:rsidRPr="00FB5275">
              <w:rPr>
                <w:lang w:eastAsia="zh-CN"/>
              </w:rPr>
              <w:t>5.49</w:t>
            </w:r>
          </w:p>
        </w:tc>
        <w:tc>
          <w:tcPr>
            <w:tcW w:w="638" w:type="dxa"/>
            <w:noWrap/>
            <w:vAlign w:val="center"/>
            <w:hideMark/>
          </w:tcPr>
          <w:p w14:paraId="60F000C8" w14:textId="77777777" w:rsidR="00211FC1" w:rsidRPr="00FB5275" w:rsidRDefault="00211FC1" w:rsidP="00404E7F">
            <w:pPr>
              <w:rPr>
                <w:bCs/>
                <w:lang w:eastAsia="zh-CN"/>
              </w:rPr>
            </w:pPr>
            <w:r w:rsidRPr="00FB5275">
              <w:rPr>
                <w:lang w:eastAsia="zh-CN"/>
              </w:rPr>
              <w:t>5.72</w:t>
            </w:r>
          </w:p>
        </w:tc>
        <w:tc>
          <w:tcPr>
            <w:tcW w:w="638" w:type="dxa"/>
            <w:noWrap/>
            <w:vAlign w:val="center"/>
            <w:hideMark/>
          </w:tcPr>
          <w:p w14:paraId="725ADC02" w14:textId="77777777" w:rsidR="00211FC1" w:rsidRPr="00FB5275" w:rsidRDefault="00211FC1" w:rsidP="00404E7F">
            <w:pPr>
              <w:rPr>
                <w:bCs/>
                <w:lang w:eastAsia="zh-CN"/>
              </w:rPr>
            </w:pPr>
            <w:r w:rsidRPr="00FB5275">
              <w:rPr>
                <w:lang w:eastAsia="zh-CN"/>
              </w:rPr>
              <w:t>4.18</w:t>
            </w:r>
          </w:p>
        </w:tc>
      </w:tr>
      <w:tr w:rsidR="00211FC1" w:rsidRPr="00FB5275" w14:paraId="0EB1616C" w14:textId="77777777" w:rsidTr="00404E7F">
        <w:trPr>
          <w:cantSplit/>
          <w:trHeight w:val="292"/>
        </w:trPr>
        <w:tc>
          <w:tcPr>
            <w:tcW w:w="1240" w:type="dxa"/>
            <w:noWrap/>
            <w:vAlign w:val="bottom"/>
            <w:hideMark/>
          </w:tcPr>
          <w:p w14:paraId="693B1DC7" w14:textId="77777777" w:rsidR="00211FC1" w:rsidRPr="00FB5275" w:rsidRDefault="00211FC1" w:rsidP="00404E7F">
            <w:pPr>
              <w:rPr>
                <w:lang w:eastAsia="zh-CN"/>
              </w:rPr>
            </w:pPr>
          </w:p>
        </w:tc>
        <w:tc>
          <w:tcPr>
            <w:tcW w:w="742" w:type="dxa"/>
            <w:vAlign w:val="center"/>
            <w:hideMark/>
          </w:tcPr>
          <w:p w14:paraId="1BF239B5" w14:textId="77777777" w:rsidR="00211FC1" w:rsidRPr="00FB5275" w:rsidRDefault="00211FC1" w:rsidP="00404E7F">
            <w:pPr>
              <w:rPr>
                <w:bCs/>
                <w:lang w:eastAsia="zh-CN"/>
              </w:rPr>
            </w:pPr>
            <w:r w:rsidRPr="00FB5275">
              <w:rPr>
                <w:lang w:eastAsia="zh-CN"/>
              </w:rPr>
              <w:t>Tilt 42</w:t>
            </w:r>
          </w:p>
        </w:tc>
        <w:tc>
          <w:tcPr>
            <w:tcW w:w="450" w:type="dxa"/>
            <w:vAlign w:val="center"/>
            <w:hideMark/>
          </w:tcPr>
          <w:p w14:paraId="369C8323" w14:textId="77777777" w:rsidR="00211FC1" w:rsidRPr="00FB5275" w:rsidRDefault="00211FC1" w:rsidP="00404E7F">
            <w:pPr>
              <w:rPr>
                <w:bCs/>
                <w:lang w:eastAsia="zh-CN"/>
              </w:rPr>
            </w:pPr>
            <w:r w:rsidRPr="00FB5275">
              <w:rPr>
                <w:lang w:eastAsia="zh-CN"/>
              </w:rPr>
              <w:t>42</w:t>
            </w:r>
          </w:p>
        </w:tc>
        <w:tc>
          <w:tcPr>
            <w:tcW w:w="638" w:type="dxa"/>
            <w:noWrap/>
            <w:vAlign w:val="center"/>
            <w:hideMark/>
          </w:tcPr>
          <w:p w14:paraId="2D5F99E7" w14:textId="77777777" w:rsidR="00211FC1" w:rsidRPr="00FB5275" w:rsidRDefault="00211FC1" w:rsidP="00404E7F">
            <w:pPr>
              <w:rPr>
                <w:bCs/>
                <w:lang w:eastAsia="zh-CN"/>
              </w:rPr>
            </w:pPr>
            <w:r w:rsidRPr="00FB5275">
              <w:rPr>
                <w:lang w:eastAsia="zh-CN"/>
              </w:rPr>
              <w:t>5.25</w:t>
            </w:r>
          </w:p>
        </w:tc>
        <w:tc>
          <w:tcPr>
            <w:tcW w:w="638" w:type="dxa"/>
            <w:noWrap/>
            <w:vAlign w:val="center"/>
            <w:hideMark/>
          </w:tcPr>
          <w:p w14:paraId="479FF1A2" w14:textId="77777777" w:rsidR="00211FC1" w:rsidRPr="00FB5275" w:rsidRDefault="00211FC1" w:rsidP="00404E7F">
            <w:pPr>
              <w:rPr>
                <w:bCs/>
                <w:lang w:eastAsia="zh-CN"/>
              </w:rPr>
            </w:pPr>
            <w:r w:rsidRPr="00FB5275">
              <w:rPr>
                <w:lang w:eastAsia="zh-CN"/>
              </w:rPr>
              <w:t>5.16</w:t>
            </w:r>
          </w:p>
        </w:tc>
        <w:tc>
          <w:tcPr>
            <w:tcW w:w="638" w:type="dxa"/>
            <w:noWrap/>
            <w:vAlign w:val="center"/>
            <w:hideMark/>
          </w:tcPr>
          <w:p w14:paraId="5E05AEF6" w14:textId="77777777" w:rsidR="00211FC1" w:rsidRPr="00FB5275" w:rsidRDefault="00211FC1" w:rsidP="00404E7F">
            <w:pPr>
              <w:rPr>
                <w:bCs/>
                <w:lang w:eastAsia="zh-CN"/>
              </w:rPr>
            </w:pPr>
            <w:r w:rsidRPr="00FB5275">
              <w:rPr>
                <w:lang w:eastAsia="zh-CN"/>
              </w:rPr>
              <w:t>4.52</w:t>
            </w:r>
          </w:p>
        </w:tc>
        <w:tc>
          <w:tcPr>
            <w:tcW w:w="638" w:type="dxa"/>
            <w:noWrap/>
            <w:vAlign w:val="center"/>
            <w:hideMark/>
          </w:tcPr>
          <w:p w14:paraId="1B160EC7" w14:textId="77777777" w:rsidR="00211FC1" w:rsidRPr="00FB5275" w:rsidRDefault="00211FC1" w:rsidP="00404E7F">
            <w:pPr>
              <w:rPr>
                <w:bCs/>
                <w:lang w:eastAsia="zh-CN"/>
              </w:rPr>
            </w:pPr>
            <w:r w:rsidRPr="00FB5275">
              <w:rPr>
                <w:lang w:eastAsia="zh-CN"/>
              </w:rPr>
              <w:t>3.58</w:t>
            </w:r>
          </w:p>
        </w:tc>
        <w:tc>
          <w:tcPr>
            <w:tcW w:w="638" w:type="dxa"/>
            <w:noWrap/>
            <w:vAlign w:val="center"/>
            <w:hideMark/>
          </w:tcPr>
          <w:p w14:paraId="3841A1FD" w14:textId="77777777" w:rsidR="00211FC1" w:rsidRPr="00FB5275" w:rsidRDefault="00211FC1" w:rsidP="00404E7F">
            <w:pPr>
              <w:rPr>
                <w:bCs/>
                <w:lang w:eastAsia="zh-CN"/>
              </w:rPr>
            </w:pPr>
            <w:r w:rsidRPr="00FB5275">
              <w:rPr>
                <w:lang w:eastAsia="zh-CN"/>
              </w:rPr>
              <w:t>3.02</w:t>
            </w:r>
          </w:p>
        </w:tc>
        <w:tc>
          <w:tcPr>
            <w:tcW w:w="638" w:type="dxa"/>
            <w:noWrap/>
            <w:vAlign w:val="center"/>
            <w:hideMark/>
          </w:tcPr>
          <w:p w14:paraId="48F03B81" w14:textId="77777777" w:rsidR="00211FC1" w:rsidRPr="00FB5275" w:rsidRDefault="00211FC1" w:rsidP="00404E7F">
            <w:pPr>
              <w:rPr>
                <w:bCs/>
                <w:lang w:eastAsia="zh-CN"/>
              </w:rPr>
            </w:pPr>
            <w:r w:rsidRPr="00FB5275">
              <w:rPr>
                <w:lang w:eastAsia="zh-CN"/>
              </w:rPr>
              <w:t>2.81</w:t>
            </w:r>
          </w:p>
        </w:tc>
        <w:tc>
          <w:tcPr>
            <w:tcW w:w="638" w:type="dxa"/>
            <w:noWrap/>
            <w:vAlign w:val="center"/>
            <w:hideMark/>
          </w:tcPr>
          <w:p w14:paraId="4327A07A" w14:textId="77777777" w:rsidR="00211FC1" w:rsidRPr="00FB5275" w:rsidRDefault="00211FC1" w:rsidP="00404E7F">
            <w:pPr>
              <w:rPr>
                <w:bCs/>
                <w:lang w:eastAsia="zh-CN"/>
              </w:rPr>
            </w:pPr>
            <w:r w:rsidRPr="00FB5275">
              <w:rPr>
                <w:lang w:eastAsia="zh-CN"/>
              </w:rPr>
              <w:t>2.95</w:t>
            </w:r>
          </w:p>
        </w:tc>
        <w:tc>
          <w:tcPr>
            <w:tcW w:w="638" w:type="dxa"/>
            <w:noWrap/>
            <w:vAlign w:val="center"/>
            <w:hideMark/>
          </w:tcPr>
          <w:p w14:paraId="62442F47" w14:textId="77777777" w:rsidR="00211FC1" w:rsidRPr="00FB5275" w:rsidRDefault="00211FC1" w:rsidP="00404E7F">
            <w:pPr>
              <w:rPr>
                <w:bCs/>
                <w:lang w:eastAsia="zh-CN"/>
              </w:rPr>
            </w:pPr>
            <w:r w:rsidRPr="00FB5275">
              <w:rPr>
                <w:lang w:eastAsia="zh-CN"/>
              </w:rPr>
              <w:t>3.5</w:t>
            </w:r>
          </w:p>
        </w:tc>
        <w:tc>
          <w:tcPr>
            <w:tcW w:w="638" w:type="dxa"/>
            <w:noWrap/>
            <w:vAlign w:val="center"/>
            <w:hideMark/>
          </w:tcPr>
          <w:p w14:paraId="6CD69127" w14:textId="77777777" w:rsidR="00211FC1" w:rsidRPr="00FB5275" w:rsidRDefault="00211FC1" w:rsidP="00404E7F">
            <w:pPr>
              <w:rPr>
                <w:bCs/>
                <w:lang w:eastAsia="zh-CN"/>
              </w:rPr>
            </w:pPr>
            <w:r w:rsidRPr="00FB5275">
              <w:rPr>
                <w:lang w:eastAsia="zh-CN"/>
              </w:rPr>
              <w:t>4.17</w:t>
            </w:r>
          </w:p>
        </w:tc>
        <w:tc>
          <w:tcPr>
            <w:tcW w:w="638" w:type="dxa"/>
            <w:noWrap/>
            <w:vAlign w:val="center"/>
            <w:hideMark/>
          </w:tcPr>
          <w:p w14:paraId="7E8B879D" w14:textId="77777777" w:rsidR="00211FC1" w:rsidRPr="00FB5275" w:rsidRDefault="00211FC1" w:rsidP="00404E7F">
            <w:pPr>
              <w:rPr>
                <w:bCs/>
                <w:lang w:eastAsia="zh-CN"/>
              </w:rPr>
            </w:pPr>
            <w:r w:rsidRPr="00FB5275">
              <w:rPr>
                <w:lang w:eastAsia="zh-CN"/>
              </w:rPr>
              <w:t>4.78</w:t>
            </w:r>
          </w:p>
        </w:tc>
        <w:tc>
          <w:tcPr>
            <w:tcW w:w="638" w:type="dxa"/>
            <w:noWrap/>
            <w:vAlign w:val="center"/>
            <w:hideMark/>
          </w:tcPr>
          <w:p w14:paraId="49DE9B61" w14:textId="77777777" w:rsidR="00211FC1" w:rsidRPr="00FB5275" w:rsidRDefault="00211FC1" w:rsidP="00404E7F">
            <w:pPr>
              <w:rPr>
                <w:bCs/>
                <w:lang w:eastAsia="zh-CN"/>
              </w:rPr>
            </w:pPr>
            <w:r w:rsidRPr="00FB5275">
              <w:rPr>
                <w:lang w:eastAsia="zh-CN"/>
              </w:rPr>
              <w:t>5.12</w:t>
            </w:r>
          </w:p>
        </w:tc>
        <w:tc>
          <w:tcPr>
            <w:tcW w:w="638" w:type="dxa"/>
            <w:noWrap/>
            <w:vAlign w:val="center"/>
            <w:hideMark/>
          </w:tcPr>
          <w:p w14:paraId="7BFBB020" w14:textId="77777777" w:rsidR="00211FC1" w:rsidRPr="00FB5275" w:rsidRDefault="00211FC1" w:rsidP="00404E7F">
            <w:pPr>
              <w:rPr>
                <w:bCs/>
                <w:lang w:eastAsia="zh-CN"/>
              </w:rPr>
            </w:pPr>
            <w:r w:rsidRPr="00FB5275">
              <w:rPr>
                <w:lang w:eastAsia="zh-CN"/>
              </w:rPr>
              <w:t>5.25</w:t>
            </w:r>
          </w:p>
        </w:tc>
        <w:tc>
          <w:tcPr>
            <w:tcW w:w="638" w:type="dxa"/>
            <w:noWrap/>
            <w:vAlign w:val="center"/>
            <w:hideMark/>
          </w:tcPr>
          <w:p w14:paraId="01A0BE4E" w14:textId="77777777" w:rsidR="00211FC1" w:rsidRPr="00FB5275" w:rsidRDefault="00211FC1" w:rsidP="00404E7F">
            <w:pPr>
              <w:rPr>
                <w:bCs/>
                <w:lang w:eastAsia="zh-CN"/>
              </w:rPr>
            </w:pPr>
            <w:r w:rsidRPr="00FB5275">
              <w:rPr>
                <w:lang w:eastAsia="zh-CN"/>
              </w:rPr>
              <w:t>4.17</w:t>
            </w:r>
          </w:p>
        </w:tc>
      </w:tr>
      <w:tr w:rsidR="00211FC1" w:rsidRPr="00FB5275" w14:paraId="77FC8E46" w14:textId="77777777" w:rsidTr="00404E7F">
        <w:trPr>
          <w:cantSplit/>
          <w:trHeight w:val="292"/>
        </w:trPr>
        <w:tc>
          <w:tcPr>
            <w:tcW w:w="1240" w:type="dxa"/>
            <w:noWrap/>
            <w:vAlign w:val="bottom"/>
            <w:hideMark/>
          </w:tcPr>
          <w:p w14:paraId="45F330B8" w14:textId="77777777" w:rsidR="00211FC1" w:rsidRPr="00FB5275" w:rsidRDefault="00211FC1" w:rsidP="00404E7F">
            <w:pPr>
              <w:rPr>
                <w:lang w:eastAsia="zh-CN"/>
              </w:rPr>
            </w:pPr>
          </w:p>
        </w:tc>
        <w:tc>
          <w:tcPr>
            <w:tcW w:w="742" w:type="dxa"/>
            <w:vAlign w:val="center"/>
            <w:hideMark/>
          </w:tcPr>
          <w:p w14:paraId="1DA0E8F0" w14:textId="77777777" w:rsidR="00211FC1" w:rsidRPr="00FB5275" w:rsidRDefault="00211FC1" w:rsidP="00404E7F">
            <w:pPr>
              <w:rPr>
                <w:bCs/>
                <w:lang w:eastAsia="zh-CN"/>
              </w:rPr>
            </w:pPr>
            <w:r w:rsidRPr="00FB5275">
              <w:rPr>
                <w:lang w:eastAsia="zh-CN"/>
              </w:rPr>
              <w:t>Tilt 57</w:t>
            </w:r>
          </w:p>
        </w:tc>
        <w:tc>
          <w:tcPr>
            <w:tcW w:w="450" w:type="dxa"/>
            <w:vAlign w:val="center"/>
            <w:hideMark/>
          </w:tcPr>
          <w:p w14:paraId="4114F224" w14:textId="77777777" w:rsidR="00211FC1" w:rsidRPr="00FB5275" w:rsidRDefault="00211FC1" w:rsidP="00404E7F">
            <w:pPr>
              <w:rPr>
                <w:bCs/>
                <w:lang w:eastAsia="zh-CN"/>
              </w:rPr>
            </w:pPr>
            <w:r w:rsidRPr="00FB5275">
              <w:rPr>
                <w:lang w:eastAsia="zh-CN"/>
              </w:rPr>
              <w:t>57</w:t>
            </w:r>
          </w:p>
        </w:tc>
        <w:tc>
          <w:tcPr>
            <w:tcW w:w="638" w:type="dxa"/>
            <w:noWrap/>
            <w:vAlign w:val="center"/>
            <w:hideMark/>
          </w:tcPr>
          <w:p w14:paraId="5B9A1655" w14:textId="77777777" w:rsidR="00211FC1" w:rsidRPr="00FB5275" w:rsidRDefault="00211FC1" w:rsidP="00404E7F">
            <w:pPr>
              <w:rPr>
                <w:bCs/>
                <w:lang w:eastAsia="zh-CN"/>
              </w:rPr>
            </w:pPr>
            <w:r w:rsidRPr="00FB5275">
              <w:rPr>
                <w:lang w:eastAsia="zh-CN"/>
              </w:rPr>
              <w:t>4.59</w:t>
            </w:r>
          </w:p>
        </w:tc>
        <w:tc>
          <w:tcPr>
            <w:tcW w:w="638" w:type="dxa"/>
            <w:noWrap/>
            <w:vAlign w:val="center"/>
            <w:hideMark/>
          </w:tcPr>
          <w:p w14:paraId="4157B11E" w14:textId="77777777" w:rsidR="00211FC1" w:rsidRPr="00FB5275" w:rsidRDefault="00211FC1" w:rsidP="00404E7F">
            <w:pPr>
              <w:rPr>
                <w:bCs/>
                <w:lang w:eastAsia="zh-CN"/>
              </w:rPr>
            </w:pPr>
            <w:r w:rsidRPr="00FB5275">
              <w:rPr>
                <w:lang w:eastAsia="zh-CN"/>
              </w:rPr>
              <w:t>4.67</w:t>
            </w:r>
          </w:p>
        </w:tc>
        <w:tc>
          <w:tcPr>
            <w:tcW w:w="638" w:type="dxa"/>
            <w:noWrap/>
            <w:vAlign w:val="center"/>
            <w:hideMark/>
          </w:tcPr>
          <w:p w14:paraId="5C329780" w14:textId="77777777" w:rsidR="00211FC1" w:rsidRPr="00FB5275" w:rsidRDefault="00211FC1" w:rsidP="00404E7F">
            <w:pPr>
              <w:rPr>
                <w:bCs/>
                <w:lang w:eastAsia="zh-CN"/>
              </w:rPr>
            </w:pPr>
            <w:r w:rsidRPr="00FB5275">
              <w:rPr>
                <w:lang w:eastAsia="zh-CN"/>
              </w:rPr>
              <w:t>4.31</w:t>
            </w:r>
          </w:p>
        </w:tc>
        <w:tc>
          <w:tcPr>
            <w:tcW w:w="638" w:type="dxa"/>
            <w:noWrap/>
            <w:vAlign w:val="center"/>
            <w:hideMark/>
          </w:tcPr>
          <w:p w14:paraId="1BEAEDE8" w14:textId="77777777" w:rsidR="00211FC1" w:rsidRPr="00FB5275" w:rsidRDefault="00211FC1" w:rsidP="00404E7F">
            <w:pPr>
              <w:rPr>
                <w:bCs/>
                <w:lang w:eastAsia="zh-CN"/>
              </w:rPr>
            </w:pPr>
            <w:r w:rsidRPr="00FB5275">
              <w:rPr>
                <w:lang w:eastAsia="zh-CN"/>
              </w:rPr>
              <w:t>3.59</w:t>
            </w:r>
          </w:p>
        </w:tc>
        <w:tc>
          <w:tcPr>
            <w:tcW w:w="638" w:type="dxa"/>
            <w:noWrap/>
            <w:vAlign w:val="center"/>
            <w:hideMark/>
          </w:tcPr>
          <w:p w14:paraId="1EB5A00B" w14:textId="77777777" w:rsidR="00211FC1" w:rsidRPr="00FB5275" w:rsidRDefault="00211FC1" w:rsidP="00404E7F">
            <w:pPr>
              <w:rPr>
                <w:bCs/>
                <w:lang w:eastAsia="zh-CN"/>
              </w:rPr>
            </w:pPr>
            <w:r w:rsidRPr="00FB5275">
              <w:rPr>
                <w:lang w:eastAsia="zh-CN"/>
              </w:rPr>
              <w:t>3.16</w:t>
            </w:r>
          </w:p>
        </w:tc>
        <w:tc>
          <w:tcPr>
            <w:tcW w:w="638" w:type="dxa"/>
            <w:noWrap/>
            <w:vAlign w:val="center"/>
            <w:hideMark/>
          </w:tcPr>
          <w:p w14:paraId="38C999C4" w14:textId="77777777" w:rsidR="00211FC1" w:rsidRPr="00FB5275" w:rsidRDefault="00211FC1" w:rsidP="00404E7F">
            <w:pPr>
              <w:rPr>
                <w:bCs/>
                <w:lang w:eastAsia="zh-CN"/>
              </w:rPr>
            </w:pPr>
            <w:r w:rsidRPr="00FB5275">
              <w:rPr>
                <w:lang w:eastAsia="zh-CN"/>
              </w:rPr>
              <w:t>3.02</w:t>
            </w:r>
          </w:p>
        </w:tc>
        <w:tc>
          <w:tcPr>
            <w:tcW w:w="638" w:type="dxa"/>
            <w:noWrap/>
            <w:vAlign w:val="center"/>
            <w:hideMark/>
          </w:tcPr>
          <w:p w14:paraId="291CD0E4" w14:textId="77777777" w:rsidR="00211FC1" w:rsidRPr="00FB5275" w:rsidRDefault="00211FC1" w:rsidP="00404E7F">
            <w:pPr>
              <w:rPr>
                <w:bCs/>
                <w:lang w:eastAsia="zh-CN"/>
              </w:rPr>
            </w:pPr>
            <w:r w:rsidRPr="00FB5275">
              <w:rPr>
                <w:lang w:eastAsia="zh-CN"/>
              </w:rPr>
              <w:t>3.13</w:t>
            </w:r>
          </w:p>
        </w:tc>
        <w:tc>
          <w:tcPr>
            <w:tcW w:w="638" w:type="dxa"/>
            <w:noWrap/>
            <w:vAlign w:val="center"/>
            <w:hideMark/>
          </w:tcPr>
          <w:p w14:paraId="518688C1" w14:textId="77777777" w:rsidR="00211FC1" w:rsidRPr="00FB5275" w:rsidRDefault="00211FC1" w:rsidP="00404E7F">
            <w:pPr>
              <w:rPr>
                <w:bCs/>
                <w:lang w:eastAsia="zh-CN"/>
              </w:rPr>
            </w:pPr>
            <w:r w:rsidRPr="00FB5275">
              <w:rPr>
                <w:lang w:eastAsia="zh-CN"/>
              </w:rPr>
              <w:t>3.58</w:t>
            </w:r>
          </w:p>
        </w:tc>
        <w:tc>
          <w:tcPr>
            <w:tcW w:w="638" w:type="dxa"/>
            <w:noWrap/>
            <w:vAlign w:val="center"/>
            <w:hideMark/>
          </w:tcPr>
          <w:p w14:paraId="31392A5B" w14:textId="77777777" w:rsidR="00211FC1" w:rsidRPr="00FB5275" w:rsidRDefault="00211FC1" w:rsidP="00404E7F">
            <w:pPr>
              <w:rPr>
                <w:bCs/>
                <w:lang w:eastAsia="zh-CN"/>
              </w:rPr>
            </w:pPr>
            <w:r w:rsidRPr="00FB5275">
              <w:rPr>
                <w:lang w:eastAsia="zh-CN"/>
              </w:rPr>
              <w:t>4.06</w:t>
            </w:r>
          </w:p>
        </w:tc>
        <w:tc>
          <w:tcPr>
            <w:tcW w:w="638" w:type="dxa"/>
            <w:noWrap/>
            <w:vAlign w:val="center"/>
            <w:hideMark/>
          </w:tcPr>
          <w:p w14:paraId="791AC184" w14:textId="77777777" w:rsidR="00211FC1" w:rsidRPr="00FB5275" w:rsidRDefault="00211FC1" w:rsidP="00404E7F">
            <w:pPr>
              <w:rPr>
                <w:bCs/>
                <w:lang w:eastAsia="zh-CN"/>
              </w:rPr>
            </w:pPr>
            <w:r w:rsidRPr="00FB5275">
              <w:rPr>
                <w:lang w:eastAsia="zh-CN"/>
              </w:rPr>
              <w:t>4.4</w:t>
            </w:r>
          </w:p>
        </w:tc>
        <w:tc>
          <w:tcPr>
            <w:tcW w:w="638" w:type="dxa"/>
            <w:noWrap/>
            <w:vAlign w:val="center"/>
            <w:hideMark/>
          </w:tcPr>
          <w:p w14:paraId="127EEAB4" w14:textId="77777777" w:rsidR="00211FC1" w:rsidRPr="00FB5275" w:rsidRDefault="00211FC1" w:rsidP="00404E7F">
            <w:pPr>
              <w:rPr>
                <w:bCs/>
                <w:lang w:eastAsia="zh-CN"/>
              </w:rPr>
            </w:pPr>
            <w:r w:rsidRPr="00FB5275">
              <w:rPr>
                <w:lang w:eastAsia="zh-CN"/>
              </w:rPr>
              <w:t>4.51</w:t>
            </w:r>
          </w:p>
        </w:tc>
        <w:tc>
          <w:tcPr>
            <w:tcW w:w="638" w:type="dxa"/>
            <w:noWrap/>
            <w:vAlign w:val="center"/>
            <w:hideMark/>
          </w:tcPr>
          <w:p w14:paraId="29FEB7B6" w14:textId="77777777" w:rsidR="00211FC1" w:rsidRPr="00FB5275" w:rsidRDefault="00211FC1" w:rsidP="00404E7F">
            <w:pPr>
              <w:rPr>
                <w:bCs/>
                <w:lang w:eastAsia="zh-CN"/>
              </w:rPr>
            </w:pPr>
            <w:r w:rsidRPr="00FB5275">
              <w:rPr>
                <w:lang w:eastAsia="zh-CN"/>
              </w:rPr>
              <w:t>4.54</w:t>
            </w:r>
          </w:p>
        </w:tc>
        <w:tc>
          <w:tcPr>
            <w:tcW w:w="638" w:type="dxa"/>
            <w:noWrap/>
            <w:vAlign w:val="center"/>
            <w:hideMark/>
          </w:tcPr>
          <w:p w14:paraId="2BDA7D10" w14:textId="77777777" w:rsidR="00211FC1" w:rsidRPr="00FB5275" w:rsidRDefault="00211FC1" w:rsidP="00404E7F">
            <w:pPr>
              <w:rPr>
                <w:bCs/>
                <w:lang w:eastAsia="zh-CN"/>
              </w:rPr>
            </w:pPr>
            <w:r w:rsidRPr="00FB5275">
              <w:rPr>
                <w:lang w:eastAsia="zh-CN"/>
              </w:rPr>
              <w:t>3.96</w:t>
            </w:r>
          </w:p>
        </w:tc>
      </w:tr>
      <w:tr w:rsidR="00211FC1" w:rsidRPr="00FB5275" w14:paraId="78DE167A" w14:textId="77777777" w:rsidTr="00404E7F">
        <w:trPr>
          <w:cantSplit/>
          <w:trHeight w:val="292"/>
        </w:trPr>
        <w:tc>
          <w:tcPr>
            <w:tcW w:w="1240" w:type="dxa"/>
            <w:noWrap/>
            <w:vAlign w:val="bottom"/>
            <w:hideMark/>
          </w:tcPr>
          <w:p w14:paraId="2EEB0DDD" w14:textId="77777777" w:rsidR="00211FC1" w:rsidRPr="00FB5275" w:rsidRDefault="00211FC1" w:rsidP="00404E7F">
            <w:pPr>
              <w:rPr>
                <w:lang w:eastAsia="zh-CN"/>
              </w:rPr>
            </w:pPr>
          </w:p>
        </w:tc>
        <w:tc>
          <w:tcPr>
            <w:tcW w:w="742" w:type="dxa"/>
            <w:vAlign w:val="center"/>
            <w:hideMark/>
          </w:tcPr>
          <w:p w14:paraId="0A7FA9A3"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5E9B773A"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0D39E1F0" w14:textId="77777777" w:rsidR="00211FC1" w:rsidRPr="00FB5275" w:rsidRDefault="00211FC1" w:rsidP="00404E7F">
            <w:pPr>
              <w:rPr>
                <w:bCs/>
                <w:lang w:eastAsia="zh-CN"/>
              </w:rPr>
            </w:pPr>
            <w:r w:rsidRPr="00FB5275">
              <w:rPr>
                <w:lang w:eastAsia="zh-CN"/>
              </w:rPr>
              <w:t>2.73</w:t>
            </w:r>
          </w:p>
        </w:tc>
        <w:tc>
          <w:tcPr>
            <w:tcW w:w="638" w:type="dxa"/>
            <w:noWrap/>
            <w:vAlign w:val="center"/>
            <w:hideMark/>
          </w:tcPr>
          <w:p w14:paraId="009D5CF4" w14:textId="77777777" w:rsidR="00211FC1" w:rsidRPr="00FB5275" w:rsidRDefault="00211FC1" w:rsidP="00404E7F">
            <w:pPr>
              <w:rPr>
                <w:lang w:eastAsia="zh-CN"/>
              </w:rPr>
            </w:pPr>
            <w:r w:rsidRPr="00FB5275">
              <w:rPr>
                <w:lang w:eastAsia="zh-CN"/>
              </w:rPr>
              <w:t>3</w:t>
            </w:r>
          </w:p>
        </w:tc>
        <w:tc>
          <w:tcPr>
            <w:tcW w:w="638" w:type="dxa"/>
            <w:noWrap/>
            <w:vAlign w:val="center"/>
            <w:hideMark/>
          </w:tcPr>
          <w:p w14:paraId="3003A8ED" w14:textId="77777777" w:rsidR="00211FC1" w:rsidRPr="00FB5275" w:rsidRDefault="00211FC1" w:rsidP="00404E7F">
            <w:pPr>
              <w:rPr>
                <w:bCs/>
                <w:lang w:eastAsia="zh-CN"/>
              </w:rPr>
            </w:pPr>
            <w:r w:rsidRPr="00FB5275">
              <w:rPr>
                <w:lang w:eastAsia="zh-CN"/>
              </w:rPr>
              <w:t>3.12</w:t>
            </w:r>
          </w:p>
        </w:tc>
        <w:tc>
          <w:tcPr>
            <w:tcW w:w="638" w:type="dxa"/>
            <w:noWrap/>
            <w:vAlign w:val="center"/>
            <w:hideMark/>
          </w:tcPr>
          <w:p w14:paraId="17744CFD" w14:textId="77777777" w:rsidR="00211FC1" w:rsidRPr="00FB5275" w:rsidRDefault="00211FC1" w:rsidP="00404E7F">
            <w:pPr>
              <w:rPr>
                <w:bCs/>
                <w:lang w:eastAsia="zh-CN"/>
              </w:rPr>
            </w:pPr>
            <w:r w:rsidRPr="00FB5275">
              <w:rPr>
                <w:lang w:eastAsia="zh-CN"/>
              </w:rPr>
              <w:t>2.95</w:t>
            </w:r>
          </w:p>
        </w:tc>
        <w:tc>
          <w:tcPr>
            <w:tcW w:w="638" w:type="dxa"/>
            <w:noWrap/>
            <w:vAlign w:val="center"/>
            <w:hideMark/>
          </w:tcPr>
          <w:p w14:paraId="63BA506D" w14:textId="77777777" w:rsidR="00211FC1" w:rsidRPr="00FB5275" w:rsidRDefault="00211FC1" w:rsidP="00404E7F">
            <w:pPr>
              <w:rPr>
                <w:bCs/>
                <w:lang w:eastAsia="zh-CN"/>
              </w:rPr>
            </w:pPr>
            <w:r w:rsidRPr="00FB5275">
              <w:rPr>
                <w:lang w:eastAsia="zh-CN"/>
              </w:rPr>
              <w:t>2.85</w:t>
            </w:r>
          </w:p>
        </w:tc>
        <w:tc>
          <w:tcPr>
            <w:tcW w:w="638" w:type="dxa"/>
            <w:noWrap/>
            <w:vAlign w:val="center"/>
            <w:hideMark/>
          </w:tcPr>
          <w:p w14:paraId="7DAC44DE" w14:textId="77777777" w:rsidR="00211FC1" w:rsidRPr="00FB5275" w:rsidRDefault="00211FC1" w:rsidP="00404E7F">
            <w:pPr>
              <w:rPr>
                <w:bCs/>
                <w:lang w:eastAsia="zh-CN"/>
              </w:rPr>
            </w:pPr>
            <w:r w:rsidRPr="00FB5275">
              <w:rPr>
                <w:lang w:eastAsia="zh-CN"/>
              </w:rPr>
              <w:t>2.85</w:t>
            </w:r>
          </w:p>
        </w:tc>
        <w:tc>
          <w:tcPr>
            <w:tcW w:w="638" w:type="dxa"/>
            <w:noWrap/>
            <w:vAlign w:val="center"/>
            <w:hideMark/>
          </w:tcPr>
          <w:p w14:paraId="54DAE3F2" w14:textId="77777777" w:rsidR="00211FC1" w:rsidRPr="00FB5275" w:rsidRDefault="00211FC1" w:rsidP="00404E7F">
            <w:pPr>
              <w:rPr>
                <w:bCs/>
                <w:lang w:eastAsia="zh-CN"/>
              </w:rPr>
            </w:pPr>
            <w:r w:rsidRPr="00FB5275">
              <w:rPr>
                <w:lang w:eastAsia="zh-CN"/>
              </w:rPr>
              <w:t>2.9</w:t>
            </w:r>
          </w:p>
        </w:tc>
        <w:tc>
          <w:tcPr>
            <w:tcW w:w="638" w:type="dxa"/>
            <w:noWrap/>
            <w:vAlign w:val="center"/>
            <w:hideMark/>
          </w:tcPr>
          <w:p w14:paraId="6C6798F2" w14:textId="77777777" w:rsidR="00211FC1" w:rsidRPr="00FB5275" w:rsidRDefault="00211FC1" w:rsidP="00404E7F">
            <w:pPr>
              <w:rPr>
                <w:bCs/>
                <w:lang w:eastAsia="zh-CN"/>
              </w:rPr>
            </w:pPr>
            <w:r w:rsidRPr="00FB5275">
              <w:rPr>
                <w:lang w:eastAsia="zh-CN"/>
              </w:rPr>
              <w:t>3.07</w:t>
            </w:r>
          </w:p>
        </w:tc>
        <w:tc>
          <w:tcPr>
            <w:tcW w:w="638" w:type="dxa"/>
            <w:noWrap/>
            <w:vAlign w:val="center"/>
            <w:hideMark/>
          </w:tcPr>
          <w:p w14:paraId="5D637A8B" w14:textId="77777777" w:rsidR="00211FC1" w:rsidRPr="00FB5275" w:rsidRDefault="00211FC1" w:rsidP="00404E7F">
            <w:pPr>
              <w:rPr>
                <w:bCs/>
                <w:lang w:eastAsia="zh-CN"/>
              </w:rPr>
            </w:pPr>
            <w:r w:rsidRPr="00FB5275">
              <w:rPr>
                <w:lang w:eastAsia="zh-CN"/>
              </w:rPr>
              <w:t>3.1</w:t>
            </w:r>
          </w:p>
        </w:tc>
        <w:tc>
          <w:tcPr>
            <w:tcW w:w="638" w:type="dxa"/>
            <w:noWrap/>
            <w:vAlign w:val="center"/>
            <w:hideMark/>
          </w:tcPr>
          <w:p w14:paraId="4C60FF6F" w14:textId="77777777" w:rsidR="00211FC1" w:rsidRPr="00FB5275" w:rsidRDefault="00211FC1" w:rsidP="00404E7F">
            <w:pPr>
              <w:rPr>
                <w:bCs/>
                <w:lang w:eastAsia="zh-CN"/>
              </w:rPr>
            </w:pPr>
            <w:r w:rsidRPr="00FB5275">
              <w:rPr>
                <w:lang w:eastAsia="zh-CN"/>
              </w:rPr>
              <w:t>2.94</w:t>
            </w:r>
          </w:p>
        </w:tc>
        <w:tc>
          <w:tcPr>
            <w:tcW w:w="638" w:type="dxa"/>
            <w:noWrap/>
            <w:vAlign w:val="center"/>
            <w:hideMark/>
          </w:tcPr>
          <w:p w14:paraId="40343677" w14:textId="77777777" w:rsidR="00211FC1" w:rsidRPr="00FB5275" w:rsidRDefault="00211FC1" w:rsidP="00404E7F">
            <w:pPr>
              <w:rPr>
                <w:bCs/>
                <w:lang w:eastAsia="zh-CN"/>
              </w:rPr>
            </w:pPr>
            <w:r w:rsidRPr="00FB5275">
              <w:rPr>
                <w:lang w:eastAsia="zh-CN"/>
              </w:rPr>
              <w:t>2.74</w:t>
            </w:r>
          </w:p>
        </w:tc>
        <w:tc>
          <w:tcPr>
            <w:tcW w:w="638" w:type="dxa"/>
            <w:noWrap/>
            <w:vAlign w:val="center"/>
            <w:hideMark/>
          </w:tcPr>
          <w:p w14:paraId="2E1A57B6" w14:textId="77777777" w:rsidR="00211FC1" w:rsidRPr="00FB5275" w:rsidRDefault="00211FC1" w:rsidP="00404E7F">
            <w:pPr>
              <w:rPr>
                <w:bCs/>
                <w:lang w:eastAsia="zh-CN"/>
              </w:rPr>
            </w:pPr>
            <w:r w:rsidRPr="00FB5275">
              <w:rPr>
                <w:lang w:eastAsia="zh-CN"/>
              </w:rPr>
              <w:t>2.69</w:t>
            </w:r>
          </w:p>
        </w:tc>
        <w:tc>
          <w:tcPr>
            <w:tcW w:w="638" w:type="dxa"/>
            <w:noWrap/>
            <w:vAlign w:val="center"/>
            <w:hideMark/>
          </w:tcPr>
          <w:p w14:paraId="43A3AAD9" w14:textId="77777777" w:rsidR="00211FC1" w:rsidRPr="00FB5275" w:rsidRDefault="00211FC1" w:rsidP="00404E7F">
            <w:pPr>
              <w:rPr>
                <w:bCs/>
                <w:lang w:eastAsia="zh-CN"/>
              </w:rPr>
            </w:pPr>
            <w:r w:rsidRPr="00FB5275">
              <w:rPr>
                <w:lang w:eastAsia="zh-CN"/>
              </w:rPr>
              <w:t>2.91</w:t>
            </w:r>
          </w:p>
        </w:tc>
      </w:tr>
      <w:tr w:rsidR="00211FC1" w:rsidRPr="00FB5275" w14:paraId="1F3D034F" w14:textId="77777777" w:rsidTr="00404E7F">
        <w:trPr>
          <w:cantSplit/>
          <w:trHeight w:val="292"/>
        </w:trPr>
        <w:tc>
          <w:tcPr>
            <w:tcW w:w="1240" w:type="dxa"/>
            <w:noWrap/>
            <w:vAlign w:val="bottom"/>
            <w:hideMark/>
          </w:tcPr>
          <w:p w14:paraId="7B1149BE" w14:textId="77777777" w:rsidR="00211FC1" w:rsidRPr="00FB5275" w:rsidRDefault="00211FC1" w:rsidP="00404E7F">
            <w:pPr>
              <w:rPr>
                <w:bCs/>
                <w:lang w:eastAsia="zh-CN"/>
              </w:rPr>
            </w:pPr>
            <w:r w:rsidRPr="00FB5275">
              <w:rPr>
                <w:lang w:eastAsia="zh-CN"/>
              </w:rPr>
              <w:t>Sydney</w:t>
            </w:r>
          </w:p>
        </w:tc>
        <w:tc>
          <w:tcPr>
            <w:tcW w:w="742" w:type="dxa"/>
            <w:vAlign w:val="center"/>
            <w:hideMark/>
          </w:tcPr>
          <w:p w14:paraId="6146EEF0"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79496332" w14:textId="77777777" w:rsidR="00211FC1" w:rsidRPr="00FB5275" w:rsidRDefault="00211FC1" w:rsidP="00404E7F">
            <w:pPr>
              <w:rPr>
                <w:lang w:eastAsia="zh-CN"/>
              </w:rPr>
            </w:pPr>
            <w:r w:rsidRPr="00FB5275">
              <w:rPr>
                <w:lang w:eastAsia="zh-CN"/>
              </w:rPr>
              <w:t>0</w:t>
            </w:r>
          </w:p>
        </w:tc>
        <w:tc>
          <w:tcPr>
            <w:tcW w:w="638" w:type="dxa"/>
            <w:noWrap/>
            <w:vAlign w:val="center"/>
            <w:hideMark/>
          </w:tcPr>
          <w:p w14:paraId="0F6F7897" w14:textId="77777777" w:rsidR="00211FC1" w:rsidRPr="00FB5275" w:rsidRDefault="00211FC1" w:rsidP="00404E7F">
            <w:pPr>
              <w:rPr>
                <w:bCs/>
                <w:lang w:eastAsia="zh-CN"/>
              </w:rPr>
            </w:pPr>
            <w:r w:rsidRPr="00FB5275">
              <w:rPr>
                <w:lang w:eastAsia="zh-CN"/>
              </w:rPr>
              <w:t>5.91</w:t>
            </w:r>
          </w:p>
        </w:tc>
        <w:tc>
          <w:tcPr>
            <w:tcW w:w="638" w:type="dxa"/>
            <w:noWrap/>
            <w:vAlign w:val="center"/>
            <w:hideMark/>
          </w:tcPr>
          <w:p w14:paraId="42720369" w14:textId="77777777" w:rsidR="00211FC1" w:rsidRPr="00FB5275" w:rsidRDefault="00211FC1" w:rsidP="00404E7F">
            <w:pPr>
              <w:rPr>
                <w:bCs/>
                <w:lang w:eastAsia="zh-CN"/>
              </w:rPr>
            </w:pPr>
            <w:r w:rsidRPr="00FB5275">
              <w:rPr>
                <w:lang w:eastAsia="zh-CN"/>
              </w:rPr>
              <w:t>5.25</w:t>
            </w:r>
          </w:p>
        </w:tc>
        <w:tc>
          <w:tcPr>
            <w:tcW w:w="638" w:type="dxa"/>
            <w:noWrap/>
            <w:vAlign w:val="center"/>
            <w:hideMark/>
          </w:tcPr>
          <w:p w14:paraId="2AF9A2B8" w14:textId="77777777" w:rsidR="00211FC1" w:rsidRPr="00FB5275" w:rsidRDefault="00211FC1" w:rsidP="00404E7F">
            <w:pPr>
              <w:rPr>
                <w:bCs/>
                <w:lang w:eastAsia="zh-CN"/>
              </w:rPr>
            </w:pPr>
            <w:r w:rsidRPr="00FB5275">
              <w:rPr>
                <w:lang w:eastAsia="zh-CN"/>
              </w:rPr>
              <w:t>4.48</w:t>
            </w:r>
          </w:p>
        </w:tc>
        <w:tc>
          <w:tcPr>
            <w:tcW w:w="638" w:type="dxa"/>
            <w:noWrap/>
            <w:vAlign w:val="center"/>
            <w:hideMark/>
          </w:tcPr>
          <w:p w14:paraId="45E442F0" w14:textId="77777777" w:rsidR="00211FC1" w:rsidRPr="00FB5275" w:rsidRDefault="00211FC1" w:rsidP="00404E7F">
            <w:pPr>
              <w:rPr>
                <w:bCs/>
                <w:lang w:eastAsia="zh-CN"/>
              </w:rPr>
            </w:pPr>
            <w:r w:rsidRPr="00FB5275">
              <w:rPr>
                <w:lang w:eastAsia="zh-CN"/>
              </w:rPr>
              <w:t>3.56</w:t>
            </w:r>
          </w:p>
        </w:tc>
        <w:tc>
          <w:tcPr>
            <w:tcW w:w="638" w:type="dxa"/>
            <w:noWrap/>
            <w:vAlign w:val="center"/>
            <w:hideMark/>
          </w:tcPr>
          <w:p w14:paraId="60E8BFB6" w14:textId="77777777" w:rsidR="00211FC1" w:rsidRPr="00FB5275" w:rsidRDefault="00211FC1" w:rsidP="00404E7F">
            <w:pPr>
              <w:rPr>
                <w:bCs/>
                <w:lang w:eastAsia="zh-CN"/>
              </w:rPr>
            </w:pPr>
            <w:r w:rsidRPr="00FB5275">
              <w:rPr>
                <w:lang w:eastAsia="zh-CN"/>
              </w:rPr>
              <w:t>2.73</w:t>
            </w:r>
          </w:p>
        </w:tc>
        <w:tc>
          <w:tcPr>
            <w:tcW w:w="638" w:type="dxa"/>
            <w:noWrap/>
            <w:vAlign w:val="center"/>
            <w:hideMark/>
          </w:tcPr>
          <w:p w14:paraId="5C0F90BE" w14:textId="77777777" w:rsidR="00211FC1" w:rsidRPr="00FB5275" w:rsidRDefault="00211FC1" w:rsidP="00404E7F">
            <w:pPr>
              <w:rPr>
                <w:bCs/>
                <w:lang w:eastAsia="zh-CN"/>
              </w:rPr>
            </w:pPr>
            <w:r w:rsidRPr="00FB5275">
              <w:rPr>
                <w:lang w:eastAsia="zh-CN"/>
              </w:rPr>
              <w:t>2.49</w:t>
            </w:r>
          </w:p>
        </w:tc>
        <w:tc>
          <w:tcPr>
            <w:tcW w:w="638" w:type="dxa"/>
            <w:noWrap/>
            <w:vAlign w:val="center"/>
            <w:hideMark/>
          </w:tcPr>
          <w:p w14:paraId="5C30AAE1" w14:textId="77777777" w:rsidR="00211FC1" w:rsidRPr="00FB5275" w:rsidRDefault="00211FC1" w:rsidP="00404E7F">
            <w:pPr>
              <w:rPr>
                <w:bCs/>
                <w:lang w:eastAsia="zh-CN"/>
              </w:rPr>
            </w:pPr>
            <w:r w:rsidRPr="00FB5275">
              <w:rPr>
                <w:lang w:eastAsia="zh-CN"/>
              </w:rPr>
              <w:t>2.68</w:t>
            </w:r>
          </w:p>
        </w:tc>
        <w:tc>
          <w:tcPr>
            <w:tcW w:w="638" w:type="dxa"/>
            <w:noWrap/>
            <w:vAlign w:val="center"/>
            <w:hideMark/>
          </w:tcPr>
          <w:p w14:paraId="52185C1E" w14:textId="77777777" w:rsidR="00211FC1" w:rsidRPr="00FB5275" w:rsidRDefault="00211FC1" w:rsidP="00404E7F">
            <w:pPr>
              <w:rPr>
                <w:bCs/>
                <w:lang w:eastAsia="zh-CN"/>
              </w:rPr>
            </w:pPr>
            <w:r w:rsidRPr="00FB5275">
              <w:rPr>
                <w:lang w:eastAsia="zh-CN"/>
              </w:rPr>
              <w:t>3.49</w:t>
            </w:r>
          </w:p>
        </w:tc>
        <w:tc>
          <w:tcPr>
            <w:tcW w:w="638" w:type="dxa"/>
            <w:noWrap/>
            <w:vAlign w:val="center"/>
            <w:hideMark/>
          </w:tcPr>
          <w:p w14:paraId="0B92D7B3" w14:textId="77777777" w:rsidR="00211FC1" w:rsidRPr="00FB5275" w:rsidRDefault="00211FC1" w:rsidP="00404E7F">
            <w:pPr>
              <w:rPr>
                <w:bCs/>
                <w:lang w:eastAsia="zh-CN"/>
              </w:rPr>
            </w:pPr>
            <w:r w:rsidRPr="00FB5275">
              <w:rPr>
                <w:lang w:eastAsia="zh-CN"/>
              </w:rPr>
              <w:t>4.6</w:t>
            </w:r>
          </w:p>
        </w:tc>
        <w:tc>
          <w:tcPr>
            <w:tcW w:w="638" w:type="dxa"/>
            <w:noWrap/>
            <w:vAlign w:val="center"/>
            <w:hideMark/>
          </w:tcPr>
          <w:p w14:paraId="1B69979D" w14:textId="77777777" w:rsidR="00211FC1" w:rsidRPr="00FB5275" w:rsidRDefault="00211FC1" w:rsidP="00404E7F">
            <w:pPr>
              <w:rPr>
                <w:bCs/>
                <w:lang w:eastAsia="zh-CN"/>
              </w:rPr>
            </w:pPr>
            <w:r w:rsidRPr="00FB5275">
              <w:rPr>
                <w:lang w:eastAsia="zh-CN"/>
              </w:rPr>
              <w:t>5.41</w:t>
            </w:r>
          </w:p>
        </w:tc>
        <w:tc>
          <w:tcPr>
            <w:tcW w:w="638" w:type="dxa"/>
            <w:noWrap/>
            <w:vAlign w:val="center"/>
            <w:hideMark/>
          </w:tcPr>
          <w:p w14:paraId="3CEA349B" w14:textId="77777777" w:rsidR="00211FC1" w:rsidRPr="00FB5275" w:rsidRDefault="00211FC1" w:rsidP="00404E7F">
            <w:pPr>
              <w:rPr>
                <w:bCs/>
                <w:lang w:eastAsia="zh-CN"/>
              </w:rPr>
            </w:pPr>
            <w:r w:rsidRPr="00FB5275">
              <w:rPr>
                <w:lang w:eastAsia="zh-CN"/>
              </w:rPr>
              <w:t>5.88</w:t>
            </w:r>
          </w:p>
        </w:tc>
        <w:tc>
          <w:tcPr>
            <w:tcW w:w="638" w:type="dxa"/>
            <w:noWrap/>
            <w:vAlign w:val="center"/>
            <w:hideMark/>
          </w:tcPr>
          <w:p w14:paraId="7FF0FE96" w14:textId="77777777" w:rsidR="00211FC1" w:rsidRPr="00FB5275" w:rsidRDefault="00211FC1" w:rsidP="00404E7F">
            <w:pPr>
              <w:rPr>
                <w:bCs/>
                <w:lang w:eastAsia="zh-CN"/>
              </w:rPr>
            </w:pPr>
            <w:r w:rsidRPr="00FB5275">
              <w:rPr>
                <w:lang w:eastAsia="zh-CN"/>
              </w:rPr>
              <w:t>6.24</w:t>
            </w:r>
          </w:p>
        </w:tc>
        <w:tc>
          <w:tcPr>
            <w:tcW w:w="638" w:type="dxa"/>
            <w:noWrap/>
            <w:vAlign w:val="center"/>
            <w:hideMark/>
          </w:tcPr>
          <w:p w14:paraId="5B63D05A" w14:textId="77777777" w:rsidR="00211FC1" w:rsidRPr="00FB5275" w:rsidRDefault="00211FC1" w:rsidP="00404E7F">
            <w:pPr>
              <w:rPr>
                <w:bCs/>
                <w:lang w:eastAsia="zh-CN"/>
              </w:rPr>
            </w:pPr>
            <w:r w:rsidRPr="00FB5275">
              <w:rPr>
                <w:lang w:eastAsia="zh-CN"/>
              </w:rPr>
              <w:t>4.39</w:t>
            </w:r>
          </w:p>
        </w:tc>
      </w:tr>
      <w:tr w:rsidR="00211FC1" w:rsidRPr="00FB5275" w14:paraId="69A72780" w14:textId="77777777" w:rsidTr="00404E7F">
        <w:trPr>
          <w:cantSplit/>
          <w:trHeight w:val="292"/>
        </w:trPr>
        <w:tc>
          <w:tcPr>
            <w:tcW w:w="1240" w:type="dxa"/>
            <w:noWrap/>
            <w:vAlign w:val="bottom"/>
            <w:hideMark/>
          </w:tcPr>
          <w:p w14:paraId="02B4B5C9" w14:textId="77777777" w:rsidR="00211FC1" w:rsidRPr="00FB5275" w:rsidRDefault="00211FC1" w:rsidP="00404E7F">
            <w:pPr>
              <w:rPr>
                <w:lang w:eastAsia="zh-CN"/>
              </w:rPr>
            </w:pPr>
          </w:p>
        </w:tc>
        <w:tc>
          <w:tcPr>
            <w:tcW w:w="742" w:type="dxa"/>
            <w:vAlign w:val="center"/>
            <w:hideMark/>
          </w:tcPr>
          <w:p w14:paraId="69AE8974" w14:textId="77777777" w:rsidR="00211FC1" w:rsidRPr="00FB5275" w:rsidRDefault="00211FC1" w:rsidP="00404E7F">
            <w:pPr>
              <w:rPr>
                <w:bCs/>
                <w:lang w:eastAsia="zh-CN"/>
              </w:rPr>
            </w:pPr>
            <w:r w:rsidRPr="00FB5275">
              <w:rPr>
                <w:lang w:eastAsia="zh-CN"/>
              </w:rPr>
              <w:t>Tilt 18</w:t>
            </w:r>
          </w:p>
        </w:tc>
        <w:tc>
          <w:tcPr>
            <w:tcW w:w="450" w:type="dxa"/>
            <w:vAlign w:val="center"/>
            <w:hideMark/>
          </w:tcPr>
          <w:p w14:paraId="67DC1223" w14:textId="77777777" w:rsidR="00211FC1" w:rsidRPr="00FB5275" w:rsidRDefault="00211FC1" w:rsidP="00404E7F">
            <w:pPr>
              <w:rPr>
                <w:bCs/>
                <w:lang w:eastAsia="zh-CN"/>
              </w:rPr>
            </w:pPr>
            <w:r w:rsidRPr="00FB5275">
              <w:rPr>
                <w:lang w:eastAsia="zh-CN"/>
              </w:rPr>
              <w:t>18</w:t>
            </w:r>
          </w:p>
        </w:tc>
        <w:tc>
          <w:tcPr>
            <w:tcW w:w="638" w:type="dxa"/>
            <w:noWrap/>
            <w:vAlign w:val="center"/>
            <w:hideMark/>
          </w:tcPr>
          <w:p w14:paraId="00B0C83F" w14:textId="77777777" w:rsidR="00211FC1" w:rsidRPr="00FB5275" w:rsidRDefault="00211FC1" w:rsidP="00404E7F">
            <w:pPr>
              <w:rPr>
                <w:bCs/>
                <w:lang w:eastAsia="zh-CN"/>
              </w:rPr>
            </w:pPr>
            <w:r w:rsidRPr="00FB5275">
              <w:rPr>
                <w:lang w:eastAsia="zh-CN"/>
              </w:rPr>
              <w:t>5.78</w:t>
            </w:r>
          </w:p>
        </w:tc>
        <w:tc>
          <w:tcPr>
            <w:tcW w:w="638" w:type="dxa"/>
            <w:noWrap/>
            <w:vAlign w:val="center"/>
            <w:hideMark/>
          </w:tcPr>
          <w:p w14:paraId="18FED236" w14:textId="77777777" w:rsidR="00211FC1" w:rsidRPr="00FB5275" w:rsidRDefault="00211FC1" w:rsidP="00404E7F">
            <w:pPr>
              <w:rPr>
                <w:bCs/>
                <w:lang w:eastAsia="zh-CN"/>
              </w:rPr>
            </w:pPr>
            <w:r w:rsidRPr="00FB5275">
              <w:rPr>
                <w:lang w:eastAsia="zh-CN"/>
              </w:rPr>
              <w:t>5.32</w:t>
            </w:r>
          </w:p>
        </w:tc>
        <w:tc>
          <w:tcPr>
            <w:tcW w:w="638" w:type="dxa"/>
            <w:noWrap/>
            <w:vAlign w:val="center"/>
            <w:hideMark/>
          </w:tcPr>
          <w:p w14:paraId="02D31360" w14:textId="77777777" w:rsidR="00211FC1" w:rsidRPr="00FB5275" w:rsidRDefault="00211FC1" w:rsidP="00404E7F">
            <w:pPr>
              <w:rPr>
                <w:bCs/>
                <w:lang w:eastAsia="zh-CN"/>
              </w:rPr>
            </w:pPr>
            <w:r w:rsidRPr="00FB5275">
              <w:rPr>
                <w:lang w:eastAsia="zh-CN"/>
              </w:rPr>
              <w:t>4.82</w:t>
            </w:r>
          </w:p>
        </w:tc>
        <w:tc>
          <w:tcPr>
            <w:tcW w:w="638" w:type="dxa"/>
            <w:noWrap/>
            <w:vAlign w:val="center"/>
            <w:hideMark/>
          </w:tcPr>
          <w:p w14:paraId="769AF9DD" w14:textId="77777777" w:rsidR="00211FC1" w:rsidRPr="00FB5275" w:rsidRDefault="00211FC1" w:rsidP="00404E7F">
            <w:pPr>
              <w:rPr>
                <w:bCs/>
                <w:lang w:eastAsia="zh-CN"/>
              </w:rPr>
            </w:pPr>
            <w:r w:rsidRPr="00FB5275">
              <w:rPr>
                <w:lang w:eastAsia="zh-CN"/>
              </w:rPr>
              <w:t>4.16</w:t>
            </w:r>
          </w:p>
        </w:tc>
        <w:tc>
          <w:tcPr>
            <w:tcW w:w="638" w:type="dxa"/>
            <w:noWrap/>
            <w:vAlign w:val="center"/>
            <w:hideMark/>
          </w:tcPr>
          <w:p w14:paraId="32708D62" w14:textId="77777777" w:rsidR="00211FC1" w:rsidRPr="00FB5275" w:rsidRDefault="00211FC1" w:rsidP="00404E7F">
            <w:pPr>
              <w:rPr>
                <w:bCs/>
                <w:lang w:eastAsia="zh-CN"/>
              </w:rPr>
            </w:pPr>
            <w:r w:rsidRPr="00FB5275">
              <w:rPr>
                <w:lang w:eastAsia="zh-CN"/>
              </w:rPr>
              <w:t>3.46</w:t>
            </w:r>
          </w:p>
        </w:tc>
        <w:tc>
          <w:tcPr>
            <w:tcW w:w="638" w:type="dxa"/>
            <w:noWrap/>
            <w:vAlign w:val="center"/>
            <w:hideMark/>
          </w:tcPr>
          <w:p w14:paraId="22ECC5BD" w14:textId="77777777" w:rsidR="00211FC1" w:rsidRPr="00FB5275" w:rsidRDefault="00211FC1" w:rsidP="00404E7F">
            <w:pPr>
              <w:rPr>
                <w:bCs/>
                <w:lang w:eastAsia="zh-CN"/>
              </w:rPr>
            </w:pPr>
            <w:r w:rsidRPr="00FB5275">
              <w:rPr>
                <w:lang w:eastAsia="zh-CN"/>
              </w:rPr>
              <w:t>3.37</w:t>
            </w:r>
          </w:p>
        </w:tc>
        <w:tc>
          <w:tcPr>
            <w:tcW w:w="638" w:type="dxa"/>
            <w:noWrap/>
            <w:vAlign w:val="center"/>
            <w:hideMark/>
          </w:tcPr>
          <w:p w14:paraId="706AB508" w14:textId="77777777" w:rsidR="00211FC1" w:rsidRPr="00FB5275" w:rsidRDefault="00211FC1" w:rsidP="00404E7F">
            <w:pPr>
              <w:rPr>
                <w:bCs/>
                <w:lang w:eastAsia="zh-CN"/>
              </w:rPr>
            </w:pPr>
            <w:r w:rsidRPr="00FB5275">
              <w:rPr>
                <w:lang w:eastAsia="zh-CN"/>
              </w:rPr>
              <w:t>3.54</w:t>
            </w:r>
          </w:p>
        </w:tc>
        <w:tc>
          <w:tcPr>
            <w:tcW w:w="638" w:type="dxa"/>
            <w:noWrap/>
            <w:vAlign w:val="center"/>
            <w:hideMark/>
          </w:tcPr>
          <w:p w14:paraId="48AFD7C9" w14:textId="77777777" w:rsidR="00211FC1" w:rsidRPr="00FB5275" w:rsidRDefault="00211FC1" w:rsidP="00404E7F">
            <w:pPr>
              <w:rPr>
                <w:bCs/>
                <w:lang w:eastAsia="zh-CN"/>
              </w:rPr>
            </w:pPr>
            <w:r w:rsidRPr="00FB5275">
              <w:rPr>
                <w:lang w:eastAsia="zh-CN"/>
              </w:rPr>
              <w:t>4.28</w:t>
            </w:r>
          </w:p>
        </w:tc>
        <w:tc>
          <w:tcPr>
            <w:tcW w:w="638" w:type="dxa"/>
            <w:noWrap/>
            <w:vAlign w:val="center"/>
            <w:hideMark/>
          </w:tcPr>
          <w:p w14:paraId="1CF618CE" w14:textId="77777777" w:rsidR="00211FC1" w:rsidRPr="00FB5275" w:rsidRDefault="00211FC1" w:rsidP="00404E7F">
            <w:pPr>
              <w:rPr>
                <w:bCs/>
                <w:lang w:eastAsia="zh-CN"/>
              </w:rPr>
            </w:pPr>
            <w:r w:rsidRPr="00FB5275">
              <w:rPr>
                <w:lang w:eastAsia="zh-CN"/>
              </w:rPr>
              <w:t>5.15</w:t>
            </w:r>
          </w:p>
        </w:tc>
        <w:tc>
          <w:tcPr>
            <w:tcW w:w="638" w:type="dxa"/>
            <w:noWrap/>
            <w:vAlign w:val="center"/>
            <w:hideMark/>
          </w:tcPr>
          <w:p w14:paraId="2822680F" w14:textId="77777777" w:rsidR="00211FC1" w:rsidRPr="00FB5275" w:rsidRDefault="00211FC1" w:rsidP="00404E7F">
            <w:pPr>
              <w:rPr>
                <w:bCs/>
                <w:lang w:eastAsia="zh-CN"/>
              </w:rPr>
            </w:pPr>
            <w:r w:rsidRPr="00FB5275">
              <w:rPr>
                <w:lang w:eastAsia="zh-CN"/>
              </w:rPr>
              <w:t>5.63</w:t>
            </w:r>
          </w:p>
        </w:tc>
        <w:tc>
          <w:tcPr>
            <w:tcW w:w="638" w:type="dxa"/>
            <w:noWrap/>
            <w:vAlign w:val="center"/>
            <w:hideMark/>
          </w:tcPr>
          <w:p w14:paraId="4AFEDD64" w14:textId="77777777" w:rsidR="00211FC1" w:rsidRPr="00FB5275" w:rsidRDefault="00211FC1" w:rsidP="00404E7F">
            <w:pPr>
              <w:rPr>
                <w:bCs/>
                <w:lang w:eastAsia="zh-CN"/>
              </w:rPr>
            </w:pPr>
            <w:r w:rsidRPr="00FB5275">
              <w:rPr>
                <w:lang w:eastAsia="zh-CN"/>
              </w:rPr>
              <w:t>5.8</w:t>
            </w:r>
          </w:p>
        </w:tc>
        <w:tc>
          <w:tcPr>
            <w:tcW w:w="638" w:type="dxa"/>
            <w:noWrap/>
            <w:vAlign w:val="center"/>
            <w:hideMark/>
          </w:tcPr>
          <w:p w14:paraId="2E802C48" w14:textId="77777777" w:rsidR="00211FC1" w:rsidRPr="00FB5275" w:rsidRDefault="00211FC1" w:rsidP="00404E7F">
            <w:pPr>
              <w:rPr>
                <w:bCs/>
                <w:lang w:eastAsia="zh-CN"/>
              </w:rPr>
            </w:pPr>
            <w:r w:rsidRPr="00FB5275">
              <w:rPr>
                <w:lang w:eastAsia="zh-CN"/>
              </w:rPr>
              <w:t>6.04</w:t>
            </w:r>
          </w:p>
        </w:tc>
        <w:tc>
          <w:tcPr>
            <w:tcW w:w="638" w:type="dxa"/>
            <w:noWrap/>
            <w:vAlign w:val="center"/>
            <w:hideMark/>
          </w:tcPr>
          <w:p w14:paraId="062F8FAA" w14:textId="77777777" w:rsidR="00211FC1" w:rsidRPr="00FB5275" w:rsidRDefault="00211FC1" w:rsidP="00404E7F">
            <w:pPr>
              <w:rPr>
                <w:bCs/>
                <w:lang w:eastAsia="zh-CN"/>
              </w:rPr>
            </w:pPr>
            <w:r w:rsidRPr="00FB5275">
              <w:rPr>
                <w:lang w:eastAsia="zh-CN"/>
              </w:rPr>
              <w:t>4.78</w:t>
            </w:r>
          </w:p>
        </w:tc>
      </w:tr>
      <w:tr w:rsidR="00211FC1" w:rsidRPr="00FB5275" w14:paraId="2BB54CD5" w14:textId="77777777" w:rsidTr="00404E7F">
        <w:trPr>
          <w:cantSplit/>
          <w:trHeight w:val="292"/>
        </w:trPr>
        <w:tc>
          <w:tcPr>
            <w:tcW w:w="1240" w:type="dxa"/>
            <w:noWrap/>
            <w:vAlign w:val="bottom"/>
            <w:hideMark/>
          </w:tcPr>
          <w:p w14:paraId="4CA342EC" w14:textId="77777777" w:rsidR="00211FC1" w:rsidRPr="00FB5275" w:rsidRDefault="00211FC1" w:rsidP="00404E7F">
            <w:pPr>
              <w:rPr>
                <w:lang w:eastAsia="zh-CN"/>
              </w:rPr>
            </w:pPr>
          </w:p>
        </w:tc>
        <w:tc>
          <w:tcPr>
            <w:tcW w:w="742" w:type="dxa"/>
            <w:vAlign w:val="center"/>
            <w:hideMark/>
          </w:tcPr>
          <w:p w14:paraId="2E4B4761" w14:textId="77777777" w:rsidR="00211FC1" w:rsidRPr="00FB5275" w:rsidRDefault="00211FC1" w:rsidP="00404E7F">
            <w:pPr>
              <w:rPr>
                <w:bCs/>
                <w:lang w:eastAsia="zh-CN"/>
              </w:rPr>
            </w:pPr>
            <w:r w:rsidRPr="00FB5275">
              <w:rPr>
                <w:lang w:eastAsia="zh-CN"/>
              </w:rPr>
              <w:t>Tilt 33</w:t>
            </w:r>
          </w:p>
        </w:tc>
        <w:tc>
          <w:tcPr>
            <w:tcW w:w="450" w:type="dxa"/>
            <w:vAlign w:val="center"/>
            <w:hideMark/>
          </w:tcPr>
          <w:p w14:paraId="18FE2071" w14:textId="77777777" w:rsidR="00211FC1" w:rsidRPr="00FB5275" w:rsidRDefault="00211FC1" w:rsidP="00404E7F">
            <w:pPr>
              <w:rPr>
                <w:bCs/>
                <w:lang w:eastAsia="zh-CN"/>
              </w:rPr>
            </w:pPr>
            <w:r w:rsidRPr="00FB5275">
              <w:rPr>
                <w:lang w:eastAsia="zh-CN"/>
              </w:rPr>
              <w:t>33</w:t>
            </w:r>
          </w:p>
        </w:tc>
        <w:tc>
          <w:tcPr>
            <w:tcW w:w="638" w:type="dxa"/>
            <w:noWrap/>
            <w:vAlign w:val="center"/>
            <w:hideMark/>
          </w:tcPr>
          <w:p w14:paraId="682F5E79" w14:textId="77777777" w:rsidR="00211FC1" w:rsidRPr="00FB5275" w:rsidRDefault="00211FC1" w:rsidP="00404E7F">
            <w:pPr>
              <w:rPr>
                <w:bCs/>
                <w:lang w:eastAsia="zh-CN"/>
              </w:rPr>
            </w:pPr>
            <w:r w:rsidRPr="00FB5275">
              <w:rPr>
                <w:lang w:eastAsia="zh-CN"/>
              </w:rPr>
              <w:t>5.38</w:t>
            </w:r>
          </w:p>
        </w:tc>
        <w:tc>
          <w:tcPr>
            <w:tcW w:w="638" w:type="dxa"/>
            <w:noWrap/>
            <w:vAlign w:val="center"/>
            <w:hideMark/>
          </w:tcPr>
          <w:p w14:paraId="7C483679" w14:textId="77777777" w:rsidR="00211FC1" w:rsidRPr="00FB5275" w:rsidRDefault="00211FC1" w:rsidP="00404E7F">
            <w:pPr>
              <w:rPr>
                <w:bCs/>
                <w:lang w:eastAsia="zh-CN"/>
              </w:rPr>
            </w:pPr>
            <w:r w:rsidRPr="00FB5275">
              <w:rPr>
                <w:lang w:eastAsia="zh-CN"/>
              </w:rPr>
              <w:t>5.11</w:t>
            </w:r>
          </w:p>
        </w:tc>
        <w:tc>
          <w:tcPr>
            <w:tcW w:w="638" w:type="dxa"/>
            <w:noWrap/>
            <w:vAlign w:val="center"/>
            <w:hideMark/>
          </w:tcPr>
          <w:p w14:paraId="795EBD16" w14:textId="77777777" w:rsidR="00211FC1" w:rsidRPr="00FB5275" w:rsidRDefault="00211FC1" w:rsidP="00404E7F">
            <w:pPr>
              <w:rPr>
                <w:bCs/>
                <w:lang w:eastAsia="zh-CN"/>
              </w:rPr>
            </w:pPr>
            <w:r w:rsidRPr="00FB5275">
              <w:rPr>
                <w:lang w:eastAsia="zh-CN"/>
              </w:rPr>
              <w:t>4.84</w:t>
            </w:r>
          </w:p>
        </w:tc>
        <w:tc>
          <w:tcPr>
            <w:tcW w:w="638" w:type="dxa"/>
            <w:noWrap/>
            <w:vAlign w:val="center"/>
            <w:hideMark/>
          </w:tcPr>
          <w:p w14:paraId="4288DC05" w14:textId="77777777" w:rsidR="00211FC1" w:rsidRPr="00FB5275" w:rsidRDefault="00211FC1" w:rsidP="00404E7F">
            <w:pPr>
              <w:rPr>
                <w:bCs/>
                <w:lang w:eastAsia="zh-CN"/>
              </w:rPr>
            </w:pPr>
            <w:r w:rsidRPr="00FB5275">
              <w:rPr>
                <w:lang w:eastAsia="zh-CN"/>
              </w:rPr>
              <w:t>4.42</w:t>
            </w:r>
          </w:p>
        </w:tc>
        <w:tc>
          <w:tcPr>
            <w:tcW w:w="638" w:type="dxa"/>
            <w:noWrap/>
            <w:vAlign w:val="center"/>
            <w:hideMark/>
          </w:tcPr>
          <w:p w14:paraId="176D7C5E" w14:textId="77777777" w:rsidR="00211FC1" w:rsidRPr="00FB5275" w:rsidRDefault="00211FC1" w:rsidP="00404E7F">
            <w:pPr>
              <w:rPr>
                <w:bCs/>
                <w:lang w:eastAsia="zh-CN"/>
              </w:rPr>
            </w:pPr>
            <w:r w:rsidRPr="00FB5275">
              <w:rPr>
                <w:lang w:eastAsia="zh-CN"/>
              </w:rPr>
              <w:t>3.87</w:t>
            </w:r>
          </w:p>
        </w:tc>
        <w:tc>
          <w:tcPr>
            <w:tcW w:w="638" w:type="dxa"/>
            <w:noWrap/>
            <w:vAlign w:val="center"/>
            <w:hideMark/>
          </w:tcPr>
          <w:p w14:paraId="5E48DFBD" w14:textId="77777777" w:rsidR="00211FC1" w:rsidRPr="00FB5275" w:rsidRDefault="00211FC1" w:rsidP="00404E7F">
            <w:pPr>
              <w:rPr>
                <w:bCs/>
                <w:lang w:eastAsia="zh-CN"/>
              </w:rPr>
            </w:pPr>
            <w:r w:rsidRPr="00FB5275">
              <w:rPr>
                <w:lang w:eastAsia="zh-CN"/>
              </w:rPr>
              <w:t>3.89</w:t>
            </w:r>
          </w:p>
        </w:tc>
        <w:tc>
          <w:tcPr>
            <w:tcW w:w="638" w:type="dxa"/>
            <w:noWrap/>
            <w:vAlign w:val="center"/>
            <w:hideMark/>
          </w:tcPr>
          <w:p w14:paraId="2CBC3B57" w14:textId="77777777" w:rsidR="00211FC1" w:rsidRPr="00FB5275" w:rsidRDefault="00211FC1" w:rsidP="00404E7F">
            <w:pPr>
              <w:rPr>
                <w:bCs/>
                <w:lang w:eastAsia="zh-CN"/>
              </w:rPr>
            </w:pPr>
            <w:r w:rsidRPr="00FB5275">
              <w:rPr>
                <w:lang w:eastAsia="zh-CN"/>
              </w:rPr>
              <w:t>4.04</w:t>
            </w:r>
          </w:p>
        </w:tc>
        <w:tc>
          <w:tcPr>
            <w:tcW w:w="638" w:type="dxa"/>
            <w:noWrap/>
            <w:vAlign w:val="center"/>
            <w:hideMark/>
          </w:tcPr>
          <w:p w14:paraId="4C3D3EBD" w14:textId="77777777" w:rsidR="00211FC1" w:rsidRPr="00FB5275" w:rsidRDefault="00211FC1" w:rsidP="00404E7F">
            <w:pPr>
              <w:rPr>
                <w:bCs/>
                <w:lang w:eastAsia="zh-CN"/>
              </w:rPr>
            </w:pPr>
            <w:r w:rsidRPr="00FB5275">
              <w:rPr>
                <w:lang w:eastAsia="zh-CN"/>
              </w:rPr>
              <w:t>4.68</w:t>
            </w:r>
          </w:p>
        </w:tc>
        <w:tc>
          <w:tcPr>
            <w:tcW w:w="638" w:type="dxa"/>
            <w:noWrap/>
            <w:vAlign w:val="center"/>
            <w:hideMark/>
          </w:tcPr>
          <w:p w14:paraId="649CB319" w14:textId="77777777" w:rsidR="00211FC1" w:rsidRPr="00FB5275" w:rsidRDefault="00211FC1" w:rsidP="00404E7F">
            <w:pPr>
              <w:rPr>
                <w:bCs/>
                <w:lang w:eastAsia="zh-CN"/>
              </w:rPr>
            </w:pPr>
            <w:r w:rsidRPr="00FB5275">
              <w:rPr>
                <w:lang w:eastAsia="zh-CN"/>
              </w:rPr>
              <w:t>5.32</w:t>
            </w:r>
          </w:p>
        </w:tc>
        <w:tc>
          <w:tcPr>
            <w:tcW w:w="638" w:type="dxa"/>
            <w:noWrap/>
            <w:vAlign w:val="center"/>
            <w:hideMark/>
          </w:tcPr>
          <w:p w14:paraId="6A8FA923" w14:textId="77777777" w:rsidR="00211FC1" w:rsidRPr="00FB5275" w:rsidRDefault="00211FC1" w:rsidP="00404E7F">
            <w:pPr>
              <w:rPr>
                <w:bCs/>
                <w:lang w:eastAsia="zh-CN"/>
              </w:rPr>
            </w:pPr>
            <w:r w:rsidRPr="00FB5275">
              <w:rPr>
                <w:lang w:eastAsia="zh-CN"/>
              </w:rPr>
              <w:t>5.5</w:t>
            </w:r>
          </w:p>
        </w:tc>
        <w:tc>
          <w:tcPr>
            <w:tcW w:w="638" w:type="dxa"/>
            <w:noWrap/>
            <w:vAlign w:val="center"/>
            <w:hideMark/>
          </w:tcPr>
          <w:p w14:paraId="24588280" w14:textId="77777777" w:rsidR="00211FC1" w:rsidRPr="00FB5275" w:rsidRDefault="00211FC1" w:rsidP="00404E7F">
            <w:pPr>
              <w:rPr>
                <w:bCs/>
                <w:lang w:eastAsia="zh-CN"/>
              </w:rPr>
            </w:pPr>
            <w:r w:rsidRPr="00FB5275">
              <w:rPr>
                <w:lang w:eastAsia="zh-CN"/>
              </w:rPr>
              <w:t>5.43</w:t>
            </w:r>
          </w:p>
        </w:tc>
        <w:tc>
          <w:tcPr>
            <w:tcW w:w="638" w:type="dxa"/>
            <w:noWrap/>
            <w:vAlign w:val="center"/>
            <w:hideMark/>
          </w:tcPr>
          <w:p w14:paraId="729339B8" w14:textId="77777777" w:rsidR="00211FC1" w:rsidRPr="00FB5275" w:rsidRDefault="00211FC1" w:rsidP="00404E7F">
            <w:pPr>
              <w:rPr>
                <w:bCs/>
                <w:lang w:eastAsia="zh-CN"/>
              </w:rPr>
            </w:pPr>
            <w:r w:rsidRPr="00FB5275">
              <w:rPr>
                <w:lang w:eastAsia="zh-CN"/>
              </w:rPr>
              <w:t>5.57</w:t>
            </w:r>
          </w:p>
        </w:tc>
        <w:tc>
          <w:tcPr>
            <w:tcW w:w="638" w:type="dxa"/>
            <w:noWrap/>
            <w:vAlign w:val="center"/>
            <w:hideMark/>
          </w:tcPr>
          <w:p w14:paraId="151A4427" w14:textId="77777777" w:rsidR="00211FC1" w:rsidRPr="00FB5275" w:rsidRDefault="00211FC1" w:rsidP="00404E7F">
            <w:pPr>
              <w:rPr>
                <w:bCs/>
                <w:lang w:eastAsia="zh-CN"/>
              </w:rPr>
            </w:pPr>
            <w:r w:rsidRPr="00FB5275">
              <w:rPr>
                <w:lang w:eastAsia="zh-CN"/>
              </w:rPr>
              <w:t>4.84</w:t>
            </w:r>
          </w:p>
        </w:tc>
      </w:tr>
      <w:tr w:rsidR="00211FC1" w:rsidRPr="00FB5275" w14:paraId="3564954D" w14:textId="77777777" w:rsidTr="00404E7F">
        <w:trPr>
          <w:cantSplit/>
          <w:trHeight w:val="292"/>
        </w:trPr>
        <w:tc>
          <w:tcPr>
            <w:tcW w:w="1240" w:type="dxa"/>
            <w:noWrap/>
            <w:vAlign w:val="bottom"/>
            <w:hideMark/>
          </w:tcPr>
          <w:p w14:paraId="655157DA" w14:textId="77777777" w:rsidR="00211FC1" w:rsidRPr="00FB5275" w:rsidRDefault="00211FC1" w:rsidP="00404E7F">
            <w:pPr>
              <w:rPr>
                <w:lang w:eastAsia="zh-CN"/>
              </w:rPr>
            </w:pPr>
          </w:p>
        </w:tc>
        <w:tc>
          <w:tcPr>
            <w:tcW w:w="742" w:type="dxa"/>
            <w:vAlign w:val="center"/>
            <w:hideMark/>
          </w:tcPr>
          <w:p w14:paraId="7CA4232E" w14:textId="77777777" w:rsidR="00211FC1" w:rsidRPr="00FB5275" w:rsidRDefault="00211FC1" w:rsidP="00404E7F">
            <w:pPr>
              <w:rPr>
                <w:bCs/>
                <w:lang w:eastAsia="zh-CN"/>
              </w:rPr>
            </w:pPr>
            <w:r w:rsidRPr="00FB5275">
              <w:rPr>
                <w:lang w:eastAsia="zh-CN"/>
              </w:rPr>
              <w:t>Tilt 48</w:t>
            </w:r>
          </w:p>
        </w:tc>
        <w:tc>
          <w:tcPr>
            <w:tcW w:w="450" w:type="dxa"/>
            <w:vAlign w:val="center"/>
            <w:hideMark/>
          </w:tcPr>
          <w:p w14:paraId="3FE68583" w14:textId="77777777" w:rsidR="00211FC1" w:rsidRPr="00FB5275" w:rsidRDefault="00211FC1" w:rsidP="00404E7F">
            <w:pPr>
              <w:rPr>
                <w:bCs/>
                <w:lang w:eastAsia="zh-CN"/>
              </w:rPr>
            </w:pPr>
            <w:r w:rsidRPr="00FB5275">
              <w:rPr>
                <w:lang w:eastAsia="zh-CN"/>
              </w:rPr>
              <w:t>48</w:t>
            </w:r>
          </w:p>
        </w:tc>
        <w:tc>
          <w:tcPr>
            <w:tcW w:w="638" w:type="dxa"/>
            <w:noWrap/>
            <w:vAlign w:val="center"/>
            <w:hideMark/>
          </w:tcPr>
          <w:p w14:paraId="099CB85A" w14:textId="77777777" w:rsidR="00211FC1" w:rsidRPr="00FB5275" w:rsidRDefault="00211FC1" w:rsidP="00404E7F">
            <w:pPr>
              <w:rPr>
                <w:bCs/>
                <w:lang w:eastAsia="zh-CN"/>
              </w:rPr>
            </w:pPr>
            <w:r w:rsidRPr="00FB5275">
              <w:rPr>
                <w:lang w:eastAsia="zh-CN"/>
              </w:rPr>
              <w:t>4.73</w:t>
            </w:r>
          </w:p>
        </w:tc>
        <w:tc>
          <w:tcPr>
            <w:tcW w:w="638" w:type="dxa"/>
            <w:noWrap/>
            <w:vAlign w:val="center"/>
            <w:hideMark/>
          </w:tcPr>
          <w:p w14:paraId="5C590C4A" w14:textId="77777777" w:rsidR="00211FC1" w:rsidRPr="00FB5275" w:rsidRDefault="00211FC1" w:rsidP="00404E7F">
            <w:pPr>
              <w:rPr>
                <w:bCs/>
                <w:lang w:eastAsia="zh-CN"/>
              </w:rPr>
            </w:pPr>
            <w:r w:rsidRPr="00FB5275">
              <w:rPr>
                <w:lang w:eastAsia="zh-CN"/>
              </w:rPr>
              <w:t>4.66</w:t>
            </w:r>
          </w:p>
        </w:tc>
        <w:tc>
          <w:tcPr>
            <w:tcW w:w="638" w:type="dxa"/>
            <w:noWrap/>
            <w:vAlign w:val="center"/>
            <w:hideMark/>
          </w:tcPr>
          <w:p w14:paraId="5F396A8B" w14:textId="77777777" w:rsidR="00211FC1" w:rsidRPr="00FB5275" w:rsidRDefault="00211FC1" w:rsidP="00404E7F">
            <w:pPr>
              <w:rPr>
                <w:bCs/>
                <w:lang w:eastAsia="zh-CN"/>
              </w:rPr>
            </w:pPr>
            <w:r w:rsidRPr="00FB5275">
              <w:rPr>
                <w:lang w:eastAsia="zh-CN"/>
              </w:rPr>
              <w:t>4.62</w:t>
            </w:r>
          </w:p>
        </w:tc>
        <w:tc>
          <w:tcPr>
            <w:tcW w:w="638" w:type="dxa"/>
            <w:noWrap/>
            <w:vAlign w:val="center"/>
            <w:hideMark/>
          </w:tcPr>
          <w:p w14:paraId="38B93368" w14:textId="77777777" w:rsidR="00211FC1" w:rsidRPr="00FB5275" w:rsidRDefault="00211FC1" w:rsidP="00404E7F">
            <w:pPr>
              <w:rPr>
                <w:bCs/>
                <w:lang w:eastAsia="zh-CN"/>
              </w:rPr>
            </w:pPr>
            <w:r w:rsidRPr="00FB5275">
              <w:rPr>
                <w:lang w:eastAsia="zh-CN"/>
              </w:rPr>
              <w:t>4.45</w:t>
            </w:r>
          </w:p>
        </w:tc>
        <w:tc>
          <w:tcPr>
            <w:tcW w:w="638" w:type="dxa"/>
            <w:noWrap/>
            <w:vAlign w:val="center"/>
            <w:hideMark/>
          </w:tcPr>
          <w:p w14:paraId="33F5FF9D" w14:textId="77777777" w:rsidR="00211FC1" w:rsidRPr="00FB5275" w:rsidRDefault="00211FC1" w:rsidP="00404E7F">
            <w:pPr>
              <w:rPr>
                <w:bCs/>
                <w:lang w:eastAsia="zh-CN"/>
              </w:rPr>
            </w:pPr>
            <w:r w:rsidRPr="00FB5275">
              <w:rPr>
                <w:lang w:eastAsia="zh-CN"/>
              </w:rPr>
              <w:t>4.07</w:t>
            </w:r>
          </w:p>
        </w:tc>
        <w:tc>
          <w:tcPr>
            <w:tcW w:w="638" w:type="dxa"/>
            <w:noWrap/>
            <w:vAlign w:val="center"/>
            <w:hideMark/>
          </w:tcPr>
          <w:p w14:paraId="7F5BF3E9" w14:textId="77777777" w:rsidR="00211FC1" w:rsidRPr="00FB5275" w:rsidRDefault="00211FC1" w:rsidP="00404E7F">
            <w:pPr>
              <w:rPr>
                <w:bCs/>
                <w:lang w:eastAsia="zh-CN"/>
              </w:rPr>
            </w:pPr>
            <w:r w:rsidRPr="00FB5275">
              <w:rPr>
                <w:lang w:eastAsia="zh-CN"/>
              </w:rPr>
              <w:t>4.2</w:t>
            </w:r>
          </w:p>
        </w:tc>
        <w:tc>
          <w:tcPr>
            <w:tcW w:w="638" w:type="dxa"/>
            <w:noWrap/>
            <w:vAlign w:val="center"/>
            <w:hideMark/>
          </w:tcPr>
          <w:p w14:paraId="05A93599" w14:textId="77777777" w:rsidR="00211FC1" w:rsidRPr="00FB5275" w:rsidRDefault="00211FC1" w:rsidP="00404E7F">
            <w:pPr>
              <w:rPr>
                <w:bCs/>
                <w:lang w:eastAsia="zh-CN"/>
              </w:rPr>
            </w:pPr>
            <w:r w:rsidRPr="00FB5275">
              <w:rPr>
                <w:lang w:eastAsia="zh-CN"/>
              </w:rPr>
              <w:t>4.31</w:t>
            </w:r>
          </w:p>
        </w:tc>
        <w:tc>
          <w:tcPr>
            <w:tcW w:w="638" w:type="dxa"/>
            <w:noWrap/>
            <w:vAlign w:val="center"/>
            <w:hideMark/>
          </w:tcPr>
          <w:p w14:paraId="4779DD1D" w14:textId="77777777" w:rsidR="00211FC1" w:rsidRPr="00FB5275" w:rsidRDefault="00211FC1" w:rsidP="00404E7F">
            <w:pPr>
              <w:rPr>
                <w:bCs/>
                <w:lang w:eastAsia="zh-CN"/>
              </w:rPr>
            </w:pPr>
            <w:r w:rsidRPr="00FB5275">
              <w:rPr>
                <w:lang w:eastAsia="zh-CN"/>
              </w:rPr>
              <w:t>4.82</w:t>
            </w:r>
          </w:p>
        </w:tc>
        <w:tc>
          <w:tcPr>
            <w:tcW w:w="638" w:type="dxa"/>
            <w:noWrap/>
            <w:vAlign w:val="center"/>
            <w:hideMark/>
          </w:tcPr>
          <w:p w14:paraId="292473A9" w14:textId="77777777" w:rsidR="00211FC1" w:rsidRPr="00FB5275" w:rsidRDefault="00211FC1" w:rsidP="00404E7F">
            <w:pPr>
              <w:rPr>
                <w:bCs/>
                <w:lang w:eastAsia="zh-CN"/>
              </w:rPr>
            </w:pPr>
            <w:r w:rsidRPr="00FB5275">
              <w:rPr>
                <w:lang w:eastAsia="zh-CN"/>
              </w:rPr>
              <w:t>5.21</w:t>
            </w:r>
          </w:p>
        </w:tc>
        <w:tc>
          <w:tcPr>
            <w:tcW w:w="638" w:type="dxa"/>
            <w:noWrap/>
            <w:vAlign w:val="center"/>
            <w:hideMark/>
          </w:tcPr>
          <w:p w14:paraId="7675D0DD" w14:textId="77777777" w:rsidR="00211FC1" w:rsidRPr="00FB5275" w:rsidRDefault="00211FC1" w:rsidP="00404E7F">
            <w:pPr>
              <w:rPr>
                <w:bCs/>
                <w:lang w:eastAsia="zh-CN"/>
              </w:rPr>
            </w:pPr>
            <w:r w:rsidRPr="00FB5275">
              <w:rPr>
                <w:lang w:eastAsia="zh-CN"/>
              </w:rPr>
              <w:t>5.1</w:t>
            </w:r>
          </w:p>
        </w:tc>
        <w:tc>
          <w:tcPr>
            <w:tcW w:w="638" w:type="dxa"/>
            <w:noWrap/>
            <w:vAlign w:val="center"/>
            <w:hideMark/>
          </w:tcPr>
          <w:p w14:paraId="20DAB083" w14:textId="77777777" w:rsidR="00211FC1" w:rsidRPr="00FB5275" w:rsidRDefault="00211FC1" w:rsidP="00404E7F">
            <w:pPr>
              <w:rPr>
                <w:bCs/>
                <w:lang w:eastAsia="zh-CN"/>
              </w:rPr>
            </w:pPr>
            <w:r w:rsidRPr="00FB5275">
              <w:rPr>
                <w:lang w:eastAsia="zh-CN"/>
              </w:rPr>
              <w:t>4.82</w:t>
            </w:r>
          </w:p>
        </w:tc>
        <w:tc>
          <w:tcPr>
            <w:tcW w:w="638" w:type="dxa"/>
            <w:noWrap/>
            <w:vAlign w:val="center"/>
            <w:hideMark/>
          </w:tcPr>
          <w:p w14:paraId="00B25FBF" w14:textId="77777777" w:rsidR="00211FC1" w:rsidRPr="00FB5275" w:rsidRDefault="00211FC1" w:rsidP="00404E7F">
            <w:pPr>
              <w:rPr>
                <w:bCs/>
                <w:lang w:eastAsia="zh-CN"/>
              </w:rPr>
            </w:pPr>
            <w:r w:rsidRPr="00FB5275">
              <w:rPr>
                <w:lang w:eastAsia="zh-CN"/>
              </w:rPr>
              <w:t>4.85</w:t>
            </w:r>
          </w:p>
        </w:tc>
        <w:tc>
          <w:tcPr>
            <w:tcW w:w="638" w:type="dxa"/>
            <w:noWrap/>
            <w:vAlign w:val="center"/>
            <w:hideMark/>
          </w:tcPr>
          <w:p w14:paraId="560FC0CE" w14:textId="77777777" w:rsidR="00211FC1" w:rsidRPr="00FB5275" w:rsidRDefault="00211FC1" w:rsidP="00404E7F">
            <w:pPr>
              <w:rPr>
                <w:bCs/>
                <w:lang w:eastAsia="zh-CN"/>
              </w:rPr>
            </w:pPr>
            <w:r w:rsidRPr="00FB5275">
              <w:rPr>
                <w:lang w:eastAsia="zh-CN"/>
              </w:rPr>
              <w:t>4.65</w:t>
            </w:r>
          </w:p>
        </w:tc>
      </w:tr>
      <w:tr w:rsidR="00211FC1" w:rsidRPr="00FB5275" w14:paraId="40DD1F2A" w14:textId="77777777" w:rsidTr="00404E7F">
        <w:trPr>
          <w:cantSplit/>
          <w:trHeight w:val="292"/>
        </w:trPr>
        <w:tc>
          <w:tcPr>
            <w:tcW w:w="1240" w:type="dxa"/>
            <w:noWrap/>
            <w:vAlign w:val="bottom"/>
            <w:hideMark/>
          </w:tcPr>
          <w:p w14:paraId="6EC07094" w14:textId="77777777" w:rsidR="00211FC1" w:rsidRPr="00FB5275" w:rsidRDefault="00211FC1" w:rsidP="00404E7F">
            <w:pPr>
              <w:rPr>
                <w:lang w:eastAsia="zh-CN"/>
              </w:rPr>
            </w:pPr>
          </w:p>
        </w:tc>
        <w:tc>
          <w:tcPr>
            <w:tcW w:w="742" w:type="dxa"/>
            <w:vAlign w:val="center"/>
            <w:hideMark/>
          </w:tcPr>
          <w:p w14:paraId="67ABD426"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45F6B5B5"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24A5BCEB" w14:textId="77777777" w:rsidR="00211FC1" w:rsidRPr="00FB5275" w:rsidRDefault="00211FC1" w:rsidP="00404E7F">
            <w:pPr>
              <w:rPr>
                <w:bCs/>
                <w:lang w:eastAsia="zh-CN"/>
              </w:rPr>
            </w:pPr>
            <w:r w:rsidRPr="00FB5275">
              <w:rPr>
                <w:lang w:eastAsia="zh-CN"/>
              </w:rPr>
              <w:t>2.34</w:t>
            </w:r>
          </w:p>
        </w:tc>
        <w:tc>
          <w:tcPr>
            <w:tcW w:w="638" w:type="dxa"/>
            <w:noWrap/>
            <w:vAlign w:val="center"/>
            <w:hideMark/>
          </w:tcPr>
          <w:p w14:paraId="054D46E3" w14:textId="77777777" w:rsidR="00211FC1" w:rsidRPr="00FB5275" w:rsidRDefault="00211FC1" w:rsidP="00404E7F">
            <w:pPr>
              <w:rPr>
                <w:bCs/>
                <w:lang w:eastAsia="zh-CN"/>
              </w:rPr>
            </w:pPr>
            <w:r w:rsidRPr="00FB5275">
              <w:rPr>
                <w:lang w:eastAsia="zh-CN"/>
              </w:rPr>
              <w:t>2.55</w:t>
            </w:r>
          </w:p>
        </w:tc>
        <w:tc>
          <w:tcPr>
            <w:tcW w:w="638" w:type="dxa"/>
            <w:noWrap/>
            <w:vAlign w:val="center"/>
            <w:hideMark/>
          </w:tcPr>
          <w:p w14:paraId="00A518D5" w14:textId="77777777" w:rsidR="00211FC1" w:rsidRPr="00FB5275" w:rsidRDefault="00211FC1" w:rsidP="00404E7F">
            <w:pPr>
              <w:rPr>
                <w:bCs/>
                <w:lang w:eastAsia="zh-CN"/>
              </w:rPr>
            </w:pPr>
            <w:r w:rsidRPr="00FB5275">
              <w:rPr>
                <w:lang w:eastAsia="zh-CN"/>
              </w:rPr>
              <w:t>2.93</w:t>
            </w:r>
          </w:p>
        </w:tc>
        <w:tc>
          <w:tcPr>
            <w:tcW w:w="638" w:type="dxa"/>
            <w:noWrap/>
            <w:vAlign w:val="center"/>
            <w:hideMark/>
          </w:tcPr>
          <w:p w14:paraId="58B656DA" w14:textId="77777777" w:rsidR="00211FC1" w:rsidRPr="00FB5275" w:rsidRDefault="00211FC1" w:rsidP="00404E7F">
            <w:pPr>
              <w:rPr>
                <w:bCs/>
                <w:lang w:eastAsia="zh-CN"/>
              </w:rPr>
            </w:pPr>
            <w:r w:rsidRPr="00FB5275">
              <w:rPr>
                <w:lang w:eastAsia="zh-CN"/>
              </w:rPr>
              <w:t>3.35</w:t>
            </w:r>
          </w:p>
        </w:tc>
        <w:tc>
          <w:tcPr>
            <w:tcW w:w="638" w:type="dxa"/>
            <w:noWrap/>
            <w:vAlign w:val="center"/>
            <w:hideMark/>
          </w:tcPr>
          <w:p w14:paraId="662EE13B" w14:textId="77777777" w:rsidR="00211FC1" w:rsidRPr="00FB5275" w:rsidRDefault="00211FC1" w:rsidP="00404E7F">
            <w:pPr>
              <w:rPr>
                <w:bCs/>
                <w:lang w:eastAsia="zh-CN"/>
              </w:rPr>
            </w:pPr>
            <w:r w:rsidRPr="00FB5275">
              <w:rPr>
                <w:lang w:eastAsia="zh-CN"/>
              </w:rPr>
              <w:t>3.43</w:t>
            </w:r>
          </w:p>
        </w:tc>
        <w:tc>
          <w:tcPr>
            <w:tcW w:w="638" w:type="dxa"/>
            <w:noWrap/>
            <w:vAlign w:val="center"/>
            <w:hideMark/>
          </w:tcPr>
          <w:p w14:paraId="2F83794A" w14:textId="77777777" w:rsidR="00211FC1" w:rsidRPr="00FB5275" w:rsidRDefault="00211FC1" w:rsidP="00404E7F">
            <w:pPr>
              <w:rPr>
                <w:bCs/>
                <w:lang w:eastAsia="zh-CN"/>
              </w:rPr>
            </w:pPr>
            <w:r w:rsidRPr="00FB5275">
              <w:rPr>
                <w:lang w:eastAsia="zh-CN"/>
              </w:rPr>
              <w:t>3.77</w:t>
            </w:r>
          </w:p>
        </w:tc>
        <w:tc>
          <w:tcPr>
            <w:tcW w:w="638" w:type="dxa"/>
            <w:noWrap/>
            <w:vAlign w:val="center"/>
            <w:hideMark/>
          </w:tcPr>
          <w:p w14:paraId="61D0D217" w14:textId="77777777" w:rsidR="00211FC1" w:rsidRPr="00FB5275" w:rsidRDefault="00211FC1" w:rsidP="00404E7F">
            <w:pPr>
              <w:rPr>
                <w:bCs/>
                <w:lang w:eastAsia="zh-CN"/>
              </w:rPr>
            </w:pPr>
            <w:r w:rsidRPr="00FB5275">
              <w:rPr>
                <w:lang w:eastAsia="zh-CN"/>
              </w:rPr>
              <w:t>3.77</w:t>
            </w:r>
          </w:p>
        </w:tc>
        <w:tc>
          <w:tcPr>
            <w:tcW w:w="638" w:type="dxa"/>
            <w:noWrap/>
            <w:vAlign w:val="center"/>
            <w:hideMark/>
          </w:tcPr>
          <w:p w14:paraId="23189DC4" w14:textId="77777777" w:rsidR="00211FC1" w:rsidRPr="00FB5275" w:rsidRDefault="00211FC1" w:rsidP="00404E7F">
            <w:pPr>
              <w:rPr>
                <w:bCs/>
                <w:lang w:eastAsia="zh-CN"/>
              </w:rPr>
            </w:pPr>
            <w:r w:rsidRPr="00FB5275">
              <w:rPr>
                <w:lang w:eastAsia="zh-CN"/>
              </w:rPr>
              <w:t>3.82</w:t>
            </w:r>
          </w:p>
        </w:tc>
        <w:tc>
          <w:tcPr>
            <w:tcW w:w="638" w:type="dxa"/>
            <w:noWrap/>
            <w:vAlign w:val="center"/>
            <w:hideMark/>
          </w:tcPr>
          <w:p w14:paraId="026920C7" w14:textId="77777777" w:rsidR="00211FC1" w:rsidRPr="00FB5275" w:rsidRDefault="00211FC1" w:rsidP="00404E7F">
            <w:pPr>
              <w:rPr>
                <w:bCs/>
                <w:lang w:eastAsia="zh-CN"/>
              </w:rPr>
            </w:pPr>
            <w:r w:rsidRPr="00FB5275">
              <w:rPr>
                <w:lang w:eastAsia="zh-CN"/>
              </w:rPr>
              <w:t>3.54</w:t>
            </w:r>
          </w:p>
        </w:tc>
        <w:tc>
          <w:tcPr>
            <w:tcW w:w="638" w:type="dxa"/>
            <w:noWrap/>
            <w:vAlign w:val="center"/>
            <w:hideMark/>
          </w:tcPr>
          <w:p w14:paraId="161B2B17" w14:textId="77777777" w:rsidR="00211FC1" w:rsidRPr="00FB5275" w:rsidRDefault="00211FC1" w:rsidP="00404E7F">
            <w:pPr>
              <w:rPr>
                <w:bCs/>
                <w:lang w:eastAsia="zh-CN"/>
              </w:rPr>
            </w:pPr>
            <w:r w:rsidRPr="00FB5275">
              <w:rPr>
                <w:lang w:eastAsia="zh-CN"/>
              </w:rPr>
              <w:t>2.83</w:t>
            </w:r>
          </w:p>
        </w:tc>
        <w:tc>
          <w:tcPr>
            <w:tcW w:w="638" w:type="dxa"/>
            <w:noWrap/>
            <w:vAlign w:val="center"/>
            <w:hideMark/>
          </w:tcPr>
          <w:p w14:paraId="2B50DF0F" w14:textId="77777777" w:rsidR="00211FC1" w:rsidRPr="00FB5275" w:rsidRDefault="00211FC1" w:rsidP="00404E7F">
            <w:pPr>
              <w:rPr>
                <w:bCs/>
                <w:lang w:eastAsia="zh-CN"/>
              </w:rPr>
            </w:pPr>
            <w:r w:rsidRPr="00FB5275">
              <w:rPr>
                <w:lang w:eastAsia="zh-CN"/>
              </w:rPr>
              <w:t>2.4</w:t>
            </w:r>
          </w:p>
        </w:tc>
        <w:tc>
          <w:tcPr>
            <w:tcW w:w="638" w:type="dxa"/>
            <w:noWrap/>
            <w:vAlign w:val="center"/>
            <w:hideMark/>
          </w:tcPr>
          <w:p w14:paraId="588A1ACA" w14:textId="77777777" w:rsidR="00211FC1" w:rsidRPr="00FB5275" w:rsidRDefault="00211FC1" w:rsidP="00404E7F">
            <w:pPr>
              <w:rPr>
                <w:bCs/>
                <w:lang w:eastAsia="zh-CN"/>
              </w:rPr>
            </w:pPr>
            <w:r w:rsidRPr="00FB5275">
              <w:rPr>
                <w:lang w:eastAsia="zh-CN"/>
              </w:rPr>
              <w:t>2.31</w:t>
            </w:r>
          </w:p>
        </w:tc>
        <w:tc>
          <w:tcPr>
            <w:tcW w:w="638" w:type="dxa"/>
            <w:noWrap/>
            <w:vAlign w:val="center"/>
            <w:hideMark/>
          </w:tcPr>
          <w:p w14:paraId="45329724" w14:textId="77777777" w:rsidR="00211FC1" w:rsidRPr="00FB5275" w:rsidRDefault="00211FC1" w:rsidP="00404E7F">
            <w:pPr>
              <w:rPr>
                <w:bCs/>
                <w:lang w:eastAsia="zh-CN"/>
              </w:rPr>
            </w:pPr>
            <w:r w:rsidRPr="00FB5275">
              <w:rPr>
                <w:lang w:eastAsia="zh-CN"/>
              </w:rPr>
              <w:t>3.09</w:t>
            </w:r>
          </w:p>
        </w:tc>
      </w:tr>
      <w:tr w:rsidR="00211FC1" w:rsidRPr="00FB5275" w14:paraId="5EEA7090" w14:textId="77777777" w:rsidTr="00404E7F">
        <w:trPr>
          <w:cantSplit/>
          <w:trHeight w:val="292"/>
        </w:trPr>
        <w:tc>
          <w:tcPr>
            <w:tcW w:w="1240" w:type="dxa"/>
            <w:noWrap/>
            <w:vAlign w:val="bottom"/>
            <w:hideMark/>
          </w:tcPr>
          <w:p w14:paraId="7E0154FD" w14:textId="77777777" w:rsidR="00211FC1" w:rsidRPr="00FB5275" w:rsidRDefault="00211FC1" w:rsidP="00404E7F">
            <w:pPr>
              <w:rPr>
                <w:bCs/>
                <w:lang w:eastAsia="zh-CN"/>
              </w:rPr>
            </w:pPr>
            <w:r w:rsidRPr="00FB5275">
              <w:rPr>
                <w:lang w:eastAsia="zh-CN"/>
              </w:rPr>
              <w:t>Brisbane</w:t>
            </w:r>
          </w:p>
        </w:tc>
        <w:tc>
          <w:tcPr>
            <w:tcW w:w="742" w:type="dxa"/>
            <w:vAlign w:val="center"/>
            <w:hideMark/>
          </w:tcPr>
          <w:p w14:paraId="142659BC" w14:textId="77777777" w:rsidR="00211FC1" w:rsidRPr="00FB5275" w:rsidRDefault="00211FC1" w:rsidP="00404E7F">
            <w:pPr>
              <w:rPr>
                <w:bCs/>
                <w:lang w:eastAsia="zh-CN"/>
              </w:rPr>
            </w:pPr>
            <w:r w:rsidRPr="00FB5275">
              <w:rPr>
                <w:lang w:eastAsia="zh-CN"/>
              </w:rPr>
              <w:t>Tilt 0</w:t>
            </w:r>
          </w:p>
        </w:tc>
        <w:tc>
          <w:tcPr>
            <w:tcW w:w="450" w:type="dxa"/>
            <w:vAlign w:val="center"/>
            <w:hideMark/>
          </w:tcPr>
          <w:p w14:paraId="1E4D4376" w14:textId="77777777" w:rsidR="00211FC1" w:rsidRPr="00FB5275" w:rsidRDefault="00211FC1" w:rsidP="00404E7F">
            <w:pPr>
              <w:rPr>
                <w:lang w:eastAsia="zh-CN"/>
              </w:rPr>
            </w:pPr>
            <w:r w:rsidRPr="00FB5275">
              <w:rPr>
                <w:lang w:eastAsia="zh-CN"/>
              </w:rPr>
              <w:t>0</w:t>
            </w:r>
          </w:p>
        </w:tc>
        <w:tc>
          <w:tcPr>
            <w:tcW w:w="638" w:type="dxa"/>
            <w:noWrap/>
            <w:vAlign w:val="center"/>
            <w:hideMark/>
          </w:tcPr>
          <w:p w14:paraId="1521C842" w14:textId="77777777" w:rsidR="00211FC1" w:rsidRPr="00FB5275" w:rsidRDefault="00211FC1" w:rsidP="00404E7F">
            <w:pPr>
              <w:rPr>
                <w:bCs/>
                <w:lang w:eastAsia="zh-CN"/>
              </w:rPr>
            </w:pPr>
            <w:r w:rsidRPr="00FB5275">
              <w:rPr>
                <w:lang w:eastAsia="zh-CN"/>
              </w:rPr>
              <w:t>6.19</w:t>
            </w:r>
          </w:p>
        </w:tc>
        <w:tc>
          <w:tcPr>
            <w:tcW w:w="638" w:type="dxa"/>
            <w:noWrap/>
            <w:vAlign w:val="center"/>
            <w:hideMark/>
          </w:tcPr>
          <w:p w14:paraId="4C0C3CE8" w14:textId="77777777" w:rsidR="00211FC1" w:rsidRPr="00FB5275" w:rsidRDefault="00211FC1" w:rsidP="00404E7F">
            <w:pPr>
              <w:rPr>
                <w:bCs/>
                <w:lang w:eastAsia="zh-CN"/>
              </w:rPr>
            </w:pPr>
            <w:r w:rsidRPr="00FB5275">
              <w:rPr>
                <w:lang w:eastAsia="zh-CN"/>
              </w:rPr>
              <w:t>5.39</w:t>
            </w:r>
          </w:p>
        </w:tc>
        <w:tc>
          <w:tcPr>
            <w:tcW w:w="638" w:type="dxa"/>
            <w:noWrap/>
            <w:vAlign w:val="center"/>
            <w:hideMark/>
          </w:tcPr>
          <w:p w14:paraId="0C895B37" w14:textId="77777777" w:rsidR="00211FC1" w:rsidRPr="00FB5275" w:rsidRDefault="00211FC1" w:rsidP="00404E7F">
            <w:pPr>
              <w:rPr>
                <w:bCs/>
                <w:lang w:eastAsia="zh-CN"/>
              </w:rPr>
            </w:pPr>
            <w:r w:rsidRPr="00FB5275">
              <w:rPr>
                <w:lang w:eastAsia="zh-CN"/>
              </w:rPr>
              <w:t>4.95</w:t>
            </w:r>
          </w:p>
        </w:tc>
        <w:tc>
          <w:tcPr>
            <w:tcW w:w="638" w:type="dxa"/>
            <w:noWrap/>
            <w:vAlign w:val="center"/>
            <w:hideMark/>
          </w:tcPr>
          <w:p w14:paraId="0C7CF2AC" w14:textId="77777777" w:rsidR="00211FC1" w:rsidRPr="00FB5275" w:rsidRDefault="00211FC1" w:rsidP="00404E7F">
            <w:pPr>
              <w:rPr>
                <w:bCs/>
                <w:lang w:eastAsia="zh-CN"/>
              </w:rPr>
            </w:pPr>
            <w:r w:rsidRPr="00FB5275">
              <w:rPr>
                <w:lang w:eastAsia="zh-CN"/>
              </w:rPr>
              <w:t>3.98</w:t>
            </w:r>
          </w:p>
        </w:tc>
        <w:tc>
          <w:tcPr>
            <w:tcW w:w="638" w:type="dxa"/>
            <w:noWrap/>
            <w:vAlign w:val="center"/>
            <w:hideMark/>
          </w:tcPr>
          <w:p w14:paraId="307671F9" w14:textId="77777777" w:rsidR="00211FC1" w:rsidRPr="00FB5275" w:rsidRDefault="00211FC1" w:rsidP="00404E7F">
            <w:pPr>
              <w:rPr>
                <w:bCs/>
                <w:lang w:eastAsia="zh-CN"/>
              </w:rPr>
            </w:pPr>
            <w:r w:rsidRPr="00FB5275">
              <w:rPr>
                <w:lang w:eastAsia="zh-CN"/>
              </w:rPr>
              <w:t>3.23</w:t>
            </w:r>
          </w:p>
        </w:tc>
        <w:tc>
          <w:tcPr>
            <w:tcW w:w="638" w:type="dxa"/>
            <w:noWrap/>
            <w:vAlign w:val="center"/>
            <w:hideMark/>
          </w:tcPr>
          <w:p w14:paraId="4AFF2DDB" w14:textId="77777777" w:rsidR="00211FC1" w:rsidRPr="00FB5275" w:rsidRDefault="00211FC1" w:rsidP="00404E7F">
            <w:pPr>
              <w:rPr>
                <w:bCs/>
                <w:lang w:eastAsia="zh-CN"/>
              </w:rPr>
            </w:pPr>
            <w:r w:rsidRPr="00FB5275">
              <w:rPr>
                <w:lang w:eastAsia="zh-CN"/>
              </w:rPr>
              <w:t>3.02</w:t>
            </w:r>
          </w:p>
        </w:tc>
        <w:tc>
          <w:tcPr>
            <w:tcW w:w="638" w:type="dxa"/>
            <w:noWrap/>
            <w:vAlign w:val="center"/>
            <w:hideMark/>
          </w:tcPr>
          <w:p w14:paraId="3A8F0094" w14:textId="77777777" w:rsidR="00211FC1" w:rsidRPr="00FB5275" w:rsidRDefault="00211FC1" w:rsidP="00404E7F">
            <w:pPr>
              <w:rPr>
                <w:bCs/>
                <w:lang w:eastAsia="zh-CN"/>
              </w:rPr>
            </w:pPr>
            <w:r w:rsidRPr="00FB5275">
              <w:rPr>
                <w:lang w:eastAsia="zh-CN"/>
              </w:rPr>
              <w:t>3.22</w:t>
            </w:r>
          </w:p>
        </w:tc>
        <w:tc>
          <w:tcPr>
            <w:tcW w:w="638" w:type="dxa"/>
            <w:noWrap/>
            <w:vAlign w:val="center"/>
            <w:hideMark/>
          </w:tcPr>
          <w:p w14:paraId="1B15F553" w14:textId="77777777" w:rsidR="00211FC1" w:rsidRPr="00FB5275" w:rsidRDefault="00211FC1" w:rsidP="00404E7F">
            <w:pPr>
              <w:rPr>
                <w:bCs/>
                <w:lang w:eastAsia="zh-CN"/>
              </w:rPr>
            </w:pPr>
            <w:r w:rsidRPr="00FB5275">
              <w:rPr>
                <w:lang w:eastAsia="zh-CN"/>
              </w:rPr>
              <w:t>4.04</w:t>
            </w:r>
          </w:p>
        </w:tc>
        <w:tc>
          <w:tcPr>
            <w:tcW w:w="638" w:type="dxa"/>
            <w:noWrap/>
            <w:vAlign w:val="center"/>
            <w:hideMark/>
          </w:tcPr>
          <w:p w14:paraId="34713689" w14:textId="77777777" w:rsidR="00211FC1" w:rsidRPr="00FB5275" w:rsidRDefault="00211FC1" w:rsidP="00404E7F">
            <w:pPr>
              <w:rPr>
                <w:bCs/>
                <w:lang w:eastAsia="zh-CN"/>
              </w:rPr>
            </w:pPr>
            <w:r w:rsidRPr="00FB5275">
              <w:rPr>
                <w:lang w:eastAsia="zh-CN"/>
              </w:rPr>
              <w:t>5.12</w:t>
            </w:r>
          </w:p>
        </w:tc>
        <w:tc>
          <w:tcPr>
            <w:tcW w:w="638" w:type="dxa"/>
            <w:noWrap/>
            <w:vAlign w:val="center"/>
            <w:hideMark/>
          </w:tcPr>
          <w:p w14:paraId="76460740" w14:textId="77777777" w:rsidR="00211FC1" w:rsidRPr="00FB5275" w:rsidRDefault="00211FC1" w:rsidP="00404E7F">
            <w:pPr>
              <w:rPr>
                <w:bCs/>
                <w:lang w:eastAsia="zh-CN"/>
              </w:rPr>
            </w:pPr>
            <w:r w:rsidRPr="00FB5275">
              <w:rPr>
                <w:lang w:eastAsia="zh-CN"/>
              </w:rPr>
              <w:t>5.52</w:t>
            </w:r>
          </w:p>
        </w:tc>
        <w:tc>
          <w:tcPr>
            <w:tcW w:w="638" w:type="dxa"/>
            <w:noWrap/>
            <w:vAlign w:val="center"/>
            <w:hideMark/>
          </w:tcPr>
          <w:p w14:paraId="77910826" w14:textId="77777777" w:rsidR="00211FC1" w:rsidRPr="00FB5275" w:rsidRDefault="00211FC1" w:rsidP="00404E7F">
            <w:pPr>
              <w:rPr>
                <w:bCs/>
                <w:lang w:eastAsia="zh-CN"/>
              </w:rPr>
            </w:pPr>
            <w:r w:rsidRPr="00FB5275">
              <w:rPr>
                <w:lang w:eastAsia="zh-CN"/>
              </w:rPr>
              <w:t>6.07</w:t>
            </w:r>
          </w:p>
        </w:tc>
        <w:tc>
          <w:tcPr>
            <w:tcW w:w="638" w:type="dxa"/>
            <w:noWrap/>
            <w:vAlign w:val="center"/>
            <w:hideMark/>
          </w:tcPr>
          <w:p w14:paraId="11F29B36" w14:textId="77777777" w:rsidR="00211FC1" w:rsidRPr="00FB5275" w:rsidRDefault="00211FC1" w:rsidP="00404E7F">
            <w:pPr>
              <w:rPr>
                <w:bCs/>
                <w:lang w:eastAsia="zh-CN"/>
              </w:rPr>
            </w:pPr>
            <w:r w:rsidRPr="00FB5275">
              <w:rPr>
                <w:lang w:eastAsia="zh-CN"/>
              </w:rPr>
              <w:t>6.35</w:t>
            </w:r>
          </w:p>
        </w:tc>
        <w:tc>
          <w:tcPr>
            <w:tcW w:w="638" w:type="dxa"/>
            <w:noWrap/>
            <w:vAlign w:val="center"/>
            <w:hideMark/>
          </w:tcPr>
          <w:p w14:paraId="23390E68" w14:textId="77777777" w:rsidR="00211FC1" w:rsidRPr="00FB5275" w:rsidRDefault="00211FC1" w:rsidP="00404E7F">
            <w:pPr>
              <w:rPr>
                <w:bCs/>
                <w:lang w:eastAsia="zh-CN"/>
              </w:rPr>
            </w:pPr>
            <w:r w:rsidRPr="00FB5275">
              <w:rPr>
                <w:lang w:eastAsia="zh-CN"/>
              </w:rPr>
              <w:t>4.75</w:t>
            </w:r>
          </w:p>
        </w:tc>
      </w:tr>
      <w:tr w:rsidR="00211FC1" w:rsidRPr="00FB5275" w14:paraId="5A88202B" w14:textId="77777777" w:rsidTr="00404E7F">
        <w:trPr>
          <w:cantSplit/>
          <w:trHeight w:val="292"/>
        </w:trPr>
        <w:tc>
          <w:tcPr>
            <w:tcW w:w="1240" w:type="dxa"/>
            <w:noWrap/>
            <w:vAlign w:val="bottom"/>
            <w:hideMark/>
          </w:tcPr>
          <w:p w14:paraId="62ED3AC6" w14:textId="77777777" w:rsidR="00211FC1" w:rsidRPr="00FB5275" w:rsidRDefault="00211FC1" w:rsidP="00404E7F">
            <w:pPr>
              <w:rPr>
                <w:lang w:eastAsia="zh-CN"/>
              </w:rPr>
            </w:pPr>
          </w:p>
        </w:tc>
        <w:tc>
          <w:tcPr>
            <w:tcW w:w="742" w:type="dxa"/>
            <w:vAlign w:val="center"/>
            <w:hideMark/>
          </w:tcPr>
          <w:p w14:paraId="41F49E70" w14:textId="77777777" w:rsidR="00211FC1" w:rsidRPr="00FB5275" w:rsidRDefault="00211FC1" w:rsidP="00404E7F">
            <w:pPr>
              <w:rPr>
                <w:bCs/>
                <w:lang w:eastAsia="zh-CN"/>
              </w:rPr>
            </w:pPr>
            <w:r w:rsidRPr="00FB5275">
              <w:rPr>
                <w:lang w:eastAsia="zh-CN"/>
              </w:rPr>
              <w:t>Tilt 12</w:t>
            </w:r>
          </w:p>
        </w:tc>
        <w:tc>
          <w:tcPr>
            <w:tcW w:w="450" w:type="dxa"/>
            <w:vAlign w:val="center"/>
            <w:hideMark/>
          </w:tcPr>
          <w:p w14:paraId="606F06BA" w14:textId="77777777" w:rsidR="00211FC1" w:rsidRPr="00FB5275" w:rsidRDefault="00211FC1" w:rsidP="00404E7F">
            <w:pPr>
              <w:rPr>
                <w:bCs/>
                <w:lang w:eastAsia="zh-CN"/>
              </w:rPr>
            </w:pPr>
            <w:r w:rsidRPr="00FB5275">
              <w:rPr>
                <w:lang w:eastAsia="zh-CN"/>
              </w:rPr>
              <w:t>12</w:t>
            </w:r>
          </w:p>
        </w:tc>
        <w:tc>
          <w:tcPr>
            <w:tcW w:w="638" w:type="dxa"/>
            <w:noWrap/>
            <w:vAlign w:val="center"/>
            <w:hideMark/>
          </w:tcPr>
          <w:p w14:paraId="1E61F7D2" w14:textId="77777777" w:rsidR="00211FC1" w:rsidRPr="00FB5275" w:rsidRDefault="00211FC1" w:rsidP="00404E7F">
            <w:pPr>
              <w:rPr>
                <w:bCs/>
                <w:lang w:eastAsia="zh-CN"/>
              </w:rPr>
            </w:pPr>
            <w:r w:rsidRPr="00FB5275">
              <w:rPr>
                <w:lang w:eastAsia="zh-CN"/>
              </w:rPr>
              <w:t>6.06</w:t>
            </w:r>
          </w:p>
        </w:tc>
        <w:tc>
          <w:tcPr>
            <w:tcW w:w="638" w:type="dxa"/>
            <w:noWrap/>
            <w:vAlign w:val="center"/>
            <w:hideMark/>
          </w:tcPr>
          <w:p w14:paraId="2F6CFC7F" w14:textId="77777777" w:rsidR="00211FC1" w:rsidRPr="00FB5275" w:rsidRDefault="00211FC1" w:rsidP="00404E7F">
            <w:pPr>
              <w:rPr>
                <w:bCs/>
                <w:lang w:eastAsia="zh-CN"/>
              </w:rPr>
            </w:pPr>
            <w:r w:rsidRPr="00FB5275">
              <w:rPr>
                <w:lang w:eastAsia="zh-CN"/>
              </w:rPr>
              <w:t>5.41</w:t>
            </w:r>
          </w:p>
        </w:tc>
        <w:tc>
          <w:tcPr>
            <w:tcW w:w="638" w:type="dxa"/>
            <w:noWrap/>
            <w:vAlign w:val="center"/>
            <w:hideMark/>
          </w:tcPr>
          <w:p w14:paraId="031F5960" w14:textId="77777777" w:rsidR="00211FC1" w:rsidRPr="00FB5275" w:rsidRDefault="00211FC1" w:rsidP="00404E7F">
            <w:pPr>
              <w:rPr>
                <w:bCs/>
                <w:lang w:eastAsia="zh-CN"/>
              </w:rPr>
            </w:pPr>
            <w:r w:rsidRPr="00FB5275">
              <w:rPr>
                <w:lang w:eastAsia="zh-CN"/>
              </w:rPr>
              <w:t>5.15</w:t>
            </w:r>
          </w:p>
        </w:tc>
        <w:tc>
          <w:tcPr>
            <w:tcW w:w="638" w:type="dxa"/>
            <w:noWrap/>
            <w:vAlign w:val="center"/>
            <w:hideMark/>
          </w:tcPr>
          <w:p w14:paraId="64B4650E" w14:textId="77777777" w:rsidR="00211FC1" w:rsidRPr="00FB5275" w:rsidRDefault="00211FC1" w:rsidP="00404E7F">
            <w:pPr>
              <w:rPr>
                <w:bCs/>
                <w:lang w:eastAsia="zh-CN"/>
              </w:rPr>
            </w:pPr>
            <w:r w:rsidRPr="00FB5275">
              <w:rPr>
                <w:lang w:eastAsia="zh-CN"/>
              </w:rPr>
              <w:t>4.34</w:t>
            </w:r>
          </w:p>
        </w:tc>
        <w:tc>
          <w:tcPr>
            <w:tcW w:w="638" w:type="dxa"/>
            <w:noWrap/>
            <w:vAlign w:val="center"/>
            <w:hideMark/>
          </w:tcPr>
          <w:p w14:paraId="7795B83B" w14:textId="77777777" w:rsidR="00211FC1" w:rsidRPr="00FB5275" w:rsidRDefault="00211FC1" w:rsidP="00404E7F">
            <w:pPr>
              <w:rPr>
                <w:bCs/>
                <w:lang w:eastAsia="zh-CN"/>
              </w:rPr>
            </w:pPr>
            <w:r w:rsidRPr="00FB5275">
              <w:rPr>
                <w:lang w:eastAsia="zh-CN"/>
              </w:rPr>
              <w:t>3.71</w:t>
            </w:r>
          </w:p>
        </w:tc>
        <w:tc>
          <w:tcPr>
            <w:tcW w:w="638" w:type="dxa"/>
            <w:noWrap/>
            <w:vAlign w:val="center"/>
            <w:hideMark/>
          </w:tcPr>
          <w:p w14:paraId="45C9A0BA" w14:textId="77777777" w:rsidR="00211FC1" w:rsidRPr="00FB5275" w:rsidRDefault="00211FC1" w:rsidP="00404E7F">
            <w:pPr>
              <w:rPr>
                <w:bCs/>
                <w:lang w:eastAsia="zh-CN"/>
              </w:rPr>
            </w:pPr>
            <w:r w:rsidRPr="00FB5275">
              <w:rPr>
                <w:lang w:eastAsia="zh-CN"/>
              </w:rPr>
              <w:t>3.59</w:t>
            </w:r>
          </w:p>
        </w:tc>
        <w:tc>
          <w:tcPr>
            <w:tcW w:w="638" w:type="dxa"/>
            <w:noWrap/>
            <w:vAlign w:val="center"/>
            <w:hideMark/>
          </w:tcPr>
          <w:p w14:paraId="6327CB9F" w14:textId="77777777" w:rsidR="00211FC1" w:rsidRPr="00FB5275" w:rsidRDefault="00211FC1" w:rsidP="00404E7F">
            <w:pPr>
              <w:rPr>
                <w:bCs/>
                <w:lang w:eastAsia="zh-CN"/>
              </w:rPr>
            </w:pPr>
            <w:r w:rsidRPr="00FB5275">
              <w:rPr>
                <w:lang w:eastAsia="zh-CN"/>
              </w:rPr>
              <w:t>3.78</w:t>
            </w:r>
          </w:p>
        </w:tc>
        <w:tc>
          <w:tcPr>
            <w:tcW w:w="638" w:type="dxa"/>
            <w:noWrap/>
            <w:vAlign w:val="center"/>
            <w:hideMark/>
          </w:tcPr>
          <w:p w14:paraId="08BB7A9E" w14:textId="77777777" w:rsidR="00211FC1" w:rsidRPr="00FB5275" w:rsidRDefault="00211FC1" w:rsidP="00404E7F">
            <w:pPr>
              <w:rPr>
                <w:bCs/>
                <w:lang w:eastAsia="zh-CN"/>
              </w:rPr>
            </w:pPr>
            <w:r w:rsidRPr="00FB5275">
              <w:rPr>
                <w:lang w:eastAsia="zh-CN"/>
              </w:rPr>
              <w:t>4.56</w:t>
            </w:r>
          </w:p>
        </w:tc>
        <w:tc>
          <w:tcPr>
            <w:tcW w:w="638" w:type="dxa"/>
            <w:noWrap/>
            <w:vAlign w:val="center"/>
            <w:hideMark/>
          </w:tcPr>
          <w:p w14:paraId="1B5BA970" w14:textId="77777777" w:rsidR="00211FC1" w:rsidRPr="00FB5275" w:rsidRDefault="00211FC1" w:rsidP="00404E7F">
            <w:pPr>
              <w:rPr>
                <w:bCs/>
                <w:lang w:eastAsia="zh-CN"/>
              </w:rPr>
            </w:pPr>
            <w:r w:rsidRPr="00FB5275">
              <w:rPr>
                <w:lang w:eastAsia="zh-CN"/>
              </w:rPr>
              <w:t>5.47</w:t>
            </w:r>
          </w:p>
        </w:tc>
        <w:tc>
          <w:tcPr>
            <w:tcW w:w="638" w:type="dxa"/>
            <w:noWrap/>
            <w:vAlign w:val="center"/>
            <w:hideMark/>
          </w:tcPr>
          <w:p w14:paraId="267FDD58" w14:textId="77777777" w:rsidR="00211FC1" w:rsidRPr="00FB5275" w:rsidRDefault="00211FC1" w:rsidP="00404E7F">
            <w:pPr>
              <w:rPr>
                <w:bCs/>
                <w:lang w:eastAsia="zh-CN"/>
              </w:rPr>
            </w:pPr>
            <w:r w:rsidRPr="00FB5275">
              <w:rPr>
                <w:lang w:eastAsia="zh-CN"/>
              </w:rPr>
              <w:t>5.62</w:t>
            </w:r>
          </w:p>
        </w:tc>
        <w:tc>
          <w:tcPr>
            <w:tcW w:w="638" w:type="dxa"/>
            <w:noWrap/>
            <w:vAlign w:val="center"/>
            <w:hideMark/>
          </w:tcPr>
          <w:p w14:paraId="125B4087" w14:textId="77777777" w:rsidR="00211FC1" w:rsidRPr="00FB5275" w:rsidRDefault="00211FC1" w:rsidP="00404E7F">
            <w:pPr>
              <w:rPr>
                <w:bCs/>
                <w:lang w:eastAsia="zh-CN"/>
              </w:rPr>
            </w:pPr>
            <w:r w:rsidRPr="00FB5275">
              <w:rPr>
                <w:lang w:eastAsia="zh-CN"/>
              </w:rPr>
              <w:t>5.98</w:t>
            </w:r>
          </w:p>
        </w:tc>
        <w:tc>
          <w:tcPr>
            <w:tcW w:w="638" w:type="dxa"/>
            <w:noWrap/>
            <w:vAlign w:val="center"/>
            <w:hideMark/>
          </w:tcPr>
          <w:p w14:paraId="51C7406D" w14:textId="77777777" w:rsidR="00211FC1" w:rsidRPr="00FB5275" w:rsidRDefault="00211FC1" w:rsidP="00404E7F">
            <w:pPr>
              <w:rPr>
                <w:bCs/>
                <w:lang w:eastAsia="zh-CN"/>
              </w:rPr>
            </w:pPr>
            <w:r w:rsidRPr="00FB5275">
              <w:rPr>
                <w:lang w:eastAsia="zh-CN"/>
              </w:rPr>
              <w:t>6.18</w:t>
            </w:r>
          </w:p>
        </w:tc>
        <w:tc>
          <w:tcPr>
            <w:tcW w:w="638" w:type="dxa"/>
            <w:noWrap/>
            <w:vAlign w:val="center"/>
            <w:hideMark/>
          </w:tcPr>
          <w:p w14:paraId="63FF7714" w14:textId="77777777" w:rsidR="00211FC1" w:rsidRPr="00FB5275" w:rsidRDefault="00211FC1" w:rsidP="00404E7F">
            <w:pPr>
              <w:rPr>
                <w:bCs/>
                <w:lang w:eastAsia="zh-CN"/>
              </w:rPr>
            </w:pPr>
            <w:r w:rsidRPr="00FB5275">
              <w:rPr>
                <w:lang w:eastAsia="zh-CN"/>
              </w:rPr>
              <w:t>4.99</w:t>
            </w:r>
          </w:p>
        </w:tc>
      </w:tr>
      <w:tr w:rsidR="00211FC1" w:rsidRPr="00FB5275" w14:paraId="03B5E7F4" w14:textId="77777777" w:rsidTr="00404E7F">
        <w:trPr>
          <w:cantSplit/>
          <w:trHeight w:val="292"/>
        </w:trPr>
        <w:tc>
          <w:tcPr>
            <w:tcW w:w="1240" w:type="dxa"/>
            <w:noWrap/>
            <w:vAlign w:val="bottom"/>
            <w:hideMark/>
          </w:tcPr>
          <w:p w14:paraId="3346ECA9" w14:textId="77777777" w:rsidR="00211FC1" w:rsidRPr="00FB5275" w:rsidRDefault="00211FC1" w:rsidP="00404E7F">
            <w:pPr>
              <w:rPr>
                <w:lang w:eastAsia="zh-CN"/>
              </w:rPr>
            </w:pPr>
          </w:p>
        </w:tc>
        <w:tc>
          <w:tcPr>
            <w:tcW w:w="742" w:type="dxa"/>
            <w:vAlign w:val="center"/>
            <w:hideMark/>
          </w:tcPr>
          <w:p w14:paraId="42F1DD78" w14:textId="77777777" w:rsidR="00211FC1" w:rsidRPr="00FB5275" w:rsidRDefault="00211FC1" w:rsidP="00404E7F">
            <w:pPr>
              <w:rPr>
                <w:bCs/>
                <w:lang w:eastAsia="zh-CN"/>
              </w:rPr>
            </w:pPr>
            <w:r w:rsidRPr="00FB5275">
              <w:rPr>
                <w:lang w:eastAsia="zh-CN"/>
              </w:rPr>
              <w:t>Tilt 27</w:t>
            </w:r>
          </w:p>
        </w:tc>
        <w:tc>
          <w:tcPr>
            <w:tcW w:w="450" w:type="dxa"/>
            <w:vAlign w:val="center"/>
            <w:hideMark/>
          </w:tcPr>
          <w:p w14:paraId="53CA28C6" w14:textId="77777777" w:rsidR="00211FC1" w:rsidRPr="00FB5275" w:rsidRDefault="00211FC1" w:rsidP="00404E7F">
            <w:pPr>
              <w:rPr>
                <w:bCs/>
                <w:lang w:eastAsia="zh-CN"/>
              </w:rPr>
            </w:pPr>
            <w:r w:rsidRPr="00FB5275">
              <w:rPr>
                <w:lang w:eastAsia="zh-CN"/>
              </w:rPr>
              <w:t>27</w:t>
            </w:r>
          </w:p>
        </w:tc>
        <w:tc>
          <w:tcPr>
            <w:tcW w:w="638" w:type="dxa"/>
            <w:noWrap/>
            <w:vAlign w:val="center"/>
            <w:hideMark/>
          </w:tcPr>
          <w:p w14:paraId="0D8B0827" w14:textId="77777777" w:rsidR="00211FC1" w:rsidRPr="00FB5275" w:rsidRDefault="00211FC1" w:rsidP="00404E7F">
            <w:pPr>
              <w:rPr>
                <w:bCs/>
                <w:lang w:eastAsia="zh-CN"/>
              </w:rPr>
            </w:pPr>
            <w:r w:rsidRPr="00FB5275">
              <w:rPr>
                <w:lang w:eastAsia="zh-CN"/>
              </w:rPr>
              <w:t>5.65</w:t>
            </w:r>
          </w:p>
        </w:tc>
        <w:tc>
          <w:tcPr>
            <w:tcW w:w="638" w:type="dxa"/>
            <w:noWrap/>
            <w:vAlign w:val="center"/>
            <w:hideMark/>
          </w:tcPr>
          <w:p w14:paraId="29C479F0" w14:textId="77777777" w:rsidR="00211FC1" w:rsidRPr="00FB5275" w:rsidRDefault="00211FC1" w:rsidP="00404E7F">
            <w:pPr>
              <w:rPr>
                <w:bCs/>
                <w:lang w:eastAsia="zh-CN"/>
              </w:rPr>
            </w:pPr>
            <w:r w:rsidRPr="00FB5275">
              <w:rPr>
                <w:lang w:eastAsia="zh-CN"/>
              </w:rPr>
              <w:t>5.22</w:t>
            </w:r>
          </w:p>
        </w:tc>
        <w:tc>
          <w:tcPr>
            <w:tcW w:w="638" w:type="dxa"/>
            <w:noWrap/>
            <w:vAlign w:val="center"/>
            <w:hideMark/>
          </w:tcPr>
          <w:p w14:paraId="7186C7BF" w14:textId="77777777" w:rsidR="00211FC1" w:rsidRPr="00FB5275" w:rsidRDefault="00211FC1" w:rsidP="00404E7F">
            <w:pPr>
              <w:rPr>
                <w:bCs/>
                <w:lang w:eastAsia="zh-CN"/>
              </w:rPr>
            </w:pPr>
            <w:r w:rsidRPr="00FB5275">
              <w:rPr>
                <w:lang w:eastAsia="zh-CN"/>
              </w:rPr>
              <w:t>5.19</w:t>
            </w:r>
          </w:p>
        </w:tc>
        <w:tc>
          <w:tcPr>
            <w:tcW w:w="638" w:type="dxa"/>
            <w:noWrap/>
            <w:vAlign w:val="center"/>
            <w:hideMark/>
          </w:tcPr>
          <w:p w14:paraId="5AA9E93D" w14:textId="77777777" w:rsidR="00211FC1" w:rsidRPr="00FB5275" w:rsidRDefault="00211FC1" w:rsidP="00404E7F">
            <w:pPr>
              <w:rPr>
                <w:bCs/>
                <w:lang w:eastAsia="zh-CN"/>
              </w:rPr>
            </w:pPr>
            <w:r w:rsidRPr="00FB5275">
              <w:rPr>
                <w:lang w:eastAsia="zh-CN"/>
              </w:rPr>
              <w:t>4.6</w:t>
            </w:r>
          </w:p>
        </w:tc>
        <w:tc>
          <w:tcPr>
            <w:tcW w:w="638" w:type="dxa"/>
            <w:noWrap/>
            <w:vAlign w:val="center"/>
            <w:hideMark/>
          </w:tcPr>
          <w:p w14:paraId="4365B6EE" w14:textId="77777777" w:rsidR="00211FC1" w:rsidRPr="00FB5275" w:rsidRDefault="00211FC1" w:rsidP="00404E7F">
            <w:pPr>
              <w:rPr>
                <w:bCs/>
                <w:lang w:eastAsia="zh-CN"/>
              </w:rPr>
            </w:pPr>
            <w:r w:rsidRPr="00FB5275">
              <w:rPr>
                <w:lang w:eastAsia="zh-CN"/>
              </w:rPr>
              <w:t>4.12</w:t>
            </w:r>
          </w:p>
        </w:tc>
        <w:tc>
          <w:tcPr>
            <w:tcW w:w="638" w:type="dxa"/>
            <w:noWrap/>
            <w:vAlign w:val="center"/>
            <w:hideMark/>
          </w:tcPr>
          <w:p w14:paraId="3027A646" w14:textId="77777777" w:rsidR="00211FC1" w:rsidRPr="00FB5275" w:rsidRDefault="00211FC1" w:rsidP="00404E7F">
            <w:pPr>
              <w:rPr>
                <w:bCs/>
                <w:lang w:eastAsia="zh-CN"/>
              </w:rPr>
            </w:pPr>
            <w:r w:rsidRPr="00FB5275">
              <w:rPr>
                <w:lang w:eastAsia="zh-CN"/>
              </w:rPr>
              <w:t>4.13</w:t>
            </w:r>
          </w:p>
        </w:tc>
        <w:tc>
          <w:tcPr>
            <w:tcW w:w="638" w:type="dxa"/>
            <w:noWrap/>
            <w:vAlign w:val="center"/>
            <w:hideMark/>
          </w:tcPr>
          <w:p w14:paraId="7C228EC9" w14:textId="77777777" w:rsidR="00211FC1" w:rsidRPr="00FB5275" w:rsidRDefault="00211FC1" w:rsidP="00404E7F">
            <w:pPr>
              <w:rPr>
                <w:bCs/>
                <w:lang w:eastAsia="zh-CN"/>
              </w:rPr>
            </w:pPr>
            <w:r w:rsidRPr="00FB5275">
              <w:rPr>
                <w:lang w:eastAsia="zh-CN"/>
              </w:rPr>
              <w:t>4.29</w:t>
            </w:r>
          </w:p>
        </w:tc>
        <w:tc>
          <w:tcPr>
            <w:tcW w:w="638" w:type="dxa"/>
            <w:noWrap/>
            <w:vAlign w:val="center"/>
            <w:hideMark/>
          </w:tcPr>
          <w:p w14:paraId="54CCC089" w14:textId="77777777" w:rsidR="00211FC1" w:rsidRPr="00FB5275" w:rsidRDefault="00211FC1" w:rsidP="00404E7F">
            <w:pPr>
              <w:rPr>
                <w:bCs/>
                <w:lang w:eastAsia="zh-CN"/>
              </w:rPr>
            </w:pPr>
            <w:r w:rsidRPr="00FB5275">
              <w:rPr>
                <w:lang w:eastAsia="zh-CN"/>
              </w:rPr>
              <w:t>4.99</w:t>
            </w:r>
          </w:p>
        </w:tc>
        <w:tc>
          <w:tcPr>
            <w:tcW w:w="638" w:type="dxa"/>
            <w:noWrap/>
            <w:vAlign w:val="center"/>
            <w:hideMark/>
          </w:tcPr>
          <w:p w14:paraId="4E032A00" w14:textId="77777777" w:rsidR="00211FC1" w:rsidRPr="00FB5275" w:rsidRDefault="00211FC1" w:rsidP="00404E7F">
            <w:pPr>
              <w:rPr>
                <w:bCs/>
                <w:lang w:eastAsia="zh-CN"/>
              </w:rPr>
            </w:pPr>
            <w:r w:rsidRPr="00FB5275">
              <w:rPr>
                <w:lang w:eastAsia="zh-CN"/>
              </w:rPr>
              <w:t>5.65</w:t>
            </w:r>
          </w:p>
        </w:tc>
        <w:tc>
          <w:tcPr>
            <w:tcW w:w="638" w:type="dxa"/>
            <w:noWrap/>
            <w:vAlign w:val="center"/>
            <w:hideMark/>
          </w:tcPr>
          <w:p w14:paraId="6A6F20DB" w14:textId="77777777" w:rsidR="00211FC1" w:rsidRPr="00FB5275" w:rsidRDefault="00211FC1" w:rsidP="00404E7F">
            <w:pPr>
              <w:rPr>
                <w:bCs/>
                <w:lang w:eastAsia="zh-CN"/>
              </w:rPr>
            </w:pPr>
            <w:r w:rsidRPr="00FB5275">
              <w:rPr>
                <w:lang w:eastAsia="zh-CN"/>
              </w:rPr>
              <w:t>5.5</w:t>
            </w:r>
          </w:p>
        </w:tc>
        <w:tc>
          <w:tcPr>
            <w:tcW w:w="638" w:type="dxa"/>
            <w:noWrap/>
            <w:vAlign w:val="center"/>
            <w:hideMark/>
          </w:tcPr>
          <w:p w14:paraId="444C701D" w14:textId="77777777" w:rsidR="00211FC1" w:rsidRPr="00FB5275" w:rsidRDefault="00211FC1" w:rsidP="00404E7F">
            <w:pPr>
              <w:rPr>
                <w:bCs/>
                <w:lang w:eastAsia="zh-CN"/>
              </w:rPr>
            </w:pPr>
            <w:r w:rsidRPr="00FB5275">
              <w:rPr>
                <w:lang w:eastAsia="zh-CN"/>
              </w:rPr>
              <w:t>5.61</w:t>
            </w:r>
          </w:p>
        </w:tc>
        <w:tc>
          <w:tcPr>
            <w:tcW w:w="638" w:type="dxa"/>
            <w:noWrap/>
            <w:vAlign w:val="center"/>
            <w:hideMark/>
          </w:tcPr>
          <w:p w14:paraId="4375DA5B" w14:textId="77777777" w:rsidR="00211FC1" w:rsidRPr="00FB5275" w:rsidRDefault="00211FC1" w:rsidP="00404E7F">
            <w:pPr>
              <w:rPr>
                <w:bCs/>
                <w:lang w:eastAsia="zh-CN"/>
              </w:rPr>
            </w:pPr>
            <w:r w:rsidRPr="00FB5275">
              <w:rPr>
                <w:lang w:eastAsia="zh-CN"/>
              </w:rPr>
              <w:t>5.71</w:t>
            </w:r>
          </w:p>
        </w:tc>
        <w:tc>
          <w:tcPr>
            <w:tcW w:w="638" w:type="dxa"/>
            <w:noWrap/>
            <w:vAlign w:val="center"/>
            <w:hideMark/>
          </w:tcPr>
          <w:p w14:paraId="1B46BC63" w14:textId="77777777" w:rsidR="00211FC1" w:rsidRPr="00FB5275" w:rsidRDefault="00211FC1" w:rsidP="00404E7F">
            <w:pPr>
              <w:rPr>
                <w:bCs/>
                <w:lang w:eastAsia="zh-CN"/>
              </w:rPr>
            </w:pPr>
            <w:r w:rsidRPr="00FB5275">
              <w:rPr>
                <w:lang w:eastAsia="zh-CN"/>
              </w:rPr>
              <w:t>5.05</w:t>
            </w:r>
          </w:p>
        </w:tc>
      </w:tr>
      <w:tr w:rsidR="00211FC1" w:rsidRPr="00FB5275" w14:paraId="26E7C46E" w14:textId="77777777" w:rsidTr="00404E7F">
        <w:trPr>
          <w:cantSplit/>
          <w:trHeight w:val="292"/>
        </w:trPr>
        <w:tc>
          <w:tcPr>
            <w:tcW w:w="1240" w:type="dxa"/>
            <w:noWrap/>
            <w:vAlign w:val="bottom"/>
            <w:hideMark/>
          </w:tcPr>
          <w:p w14:paraId="749021C7" w14:textId="77777777" w:rsidR="00211FC1" w:rsidRPr="00FB5275" w:rsidRDefault="00211FC1" w:rsidP="00404E7F">
            <w:pPr>
              <w:rPr>
                <w:lang w:eastAsia="zh-CN"/>
              </w:rPr>
            </w:pPr>
          </w:p>
        </w:tc>
        <w:tc>
          <w:tcPr>
            <w:tcW w:w="742" w:type="dxa"/>
            <w:vAlign w:val="center"/>
            <w:hideMark/>
          </w:tcPr>
          <w:p w14:paraId="586CBA97" w14:textId="77777777" w:rsidR="00211FC1" w:rsidRPr="00FB5275" w:rsidRDefault="00211FC1" w:rsidP="00404E7F">
            <w:pPr>
              <w:rPr>
                <w:bCs/>
                <w:lang w:eastAsia="zh-CN"/>
              </w:rPr>
            </w:pPr>
            <w:r w:rsidRPr="00FB5275">
              <w:rPr>
                <w:lang w:eastAsia="zh-CN"/>
              </w:rPr>
              <w:t>Tilt 42</w:t>
            </w:r>
          </w:p>
        </w:tc>
        <w:tc>
          <w:tcPr>
            <w:tcW w:w="450" w:type="dxa"/>
            <w:vAlign w:val="center"/>
            <w:hideMark/>
          </w:tcPr>
          <w:p w14:paraId="5E3F10E4" w14:textId="77777777" w:rsidR="00211FC1" w:rsidRPr="00FB5275" w:rsidRDefault="00211FC1" w:rsidP="00404E7F">
            <w:pPr>
              <w:rPr>
                <w:bCs/>
                <w:lang w:eastAsia="zh-CN"/>
              </w:rPr>
            </w:pPr>
            <w:r w:rsidRPr="00FB5275">
              <w:rPr>
                <w:lang w:eastAsia="zh-CN"/>
              </w:rPr>
              <w:t>42</w:t>
            </w:r>
          </w:p>
        </w:tc>
        <w:tc>
          <w:tcPr>
            <w:tcW w:w="638" w:type="dxa"/>
            <w:noWrap/>
            <w:vAlign w:val="center"/>
            <w:hideMark/>
          </w:tcPr>
          <w:p w14:paraId="3477D318" w14:textId="77777777" w:rsidR="00211FC1" w:rsidRPr="00FB5275" w:rsidRDefault="00211FC1" w:rsidP="00404E7F">
            <w:pPr>
              <w:rPr>
                <w:bCs/>
                <w:lang w:eastAsia="zh-CN"/>
              </w:rPr>
            </w:pPr>
            <w:r w:rsidRPr="00FB5275">
              <w:rPr>
                <w:lang w:eastAsia="zh-CN"/>
              </w:rPr>
              <w:t>4.98</w:t>
            </w:r>
          </w:p>
        </w:tc>
        <w:tc>
          <w:tcPr>
            <w:tcW w:w="638" w:type="dxa"/>
            <w:noWrap/>
            <w:vAlign w:val="center"/>
            <w:hideMark/>
          </w:tcPr>
          <w:p w14:paraId="73EA1882" w14:textId="77777777" w:rsidR="00211FC1" w:rsidRPr="00FB5275" w:rsidRDefault="00211FC1" w:rsidP="00404E7F">
            <w:pPr>
              <w:rPr>
                <w:bCs/>
                <w:lang w:eastAsia="zh-CN"/>
              </w:rPr>
            </w:pPr>
            <w:r w:rsidRPr="00FB5275">
              <w:rPr>
                <w:lang w:eastAsia="zh-CN"/>
              </w:rPr>
              <w:t>4.78</w:t>
            </w:r>
          </w:p>
        </w:tc>
        <w:tc>
          <w:tcPr>
            <w:tcW w:w="638" w:type="dxa"/>
            <w:noWrap/>
            <w:vAlign w:val="center"/>
            <w:hideMark/>
          </w:tcPr>
          <w:p w14:paraId="76BB166E" w14:textId="77777777" w:rsidR="00211FC1" w:rsidRPr="00FB5275" w:rsidRDefault="00211FC1" w:rsidP="00404E7F">
            <w:pPr>
              <w:rPr>
                <w:bCs/>
                <w:lang w:eastAsia="zh-CN"/>
              </w:rPr>
            </w:pPr>
            <w:r w:rsidRPr="00FB5275">
              <w:rPr>
                <w:lang w:eastAsia="zh-CN"/>
              </w:rPr>
              <w:t>4.96</w:t>
            </w:r>
          </w:p>
        </w:tc>
        <w:tc>
          <w:tcPr>
            <w:tcW w:w="638" w:type="dxa"/>
            <w:noWrap/>
            <w:vAlign w:val="center"/>
            <w:hideMark/>
          </w:tcPr>
          <w:p w14:paraId="025866B0" w14:textId="77777777" w:rsidR="00211FC1" w:rsidRPr="00FB5275" w:rsidRDefault="00211FC1" w:rsidP="00404E7F">
            <w:pPr>
              <w:rPr>
                <w:bCs/>
                <w:lang w:eastAsia="zh-CN"/>
              </w:rPr>
            </w:pPr>
            <w:r w:rsidRPr="00FB5275">
              <w:rPr>
                <w:lang w:eastAsia="zh-CN"/>
              </w:rPr>
              <w:t>4.63</w:t>
            </w:r>
          </w:p>
        </w:tc>
        <w:tc>
          <w:tcPr>
            <w:tcW w:w="638" w:type="dxa"/>
            <w:noWrap/>
            <w:vAlign w:val="center"/>
            <w:hideMark/>
          </w:tcPr>
          <w:p w14:paraId="146810A2" w14:textId="77777777" w:rsidR="00211FC1" w:rsidRPr="00FB5275" w:rsidRDefault="00211FC1" w:rsidP="00404E7F">
            <w:pPr>
              <w:rPr>
                <w:bCs/>
                <w:lang w:eastAsia="zh-CN"/>
              </w:rPr>
            </w:pPr>
            <w:r w:rsidRPr="00FB5275">
              <w:rPr>
                <w:lang w:eastAsia="zh-CN"/>
              </w:rPr>
              <w:t>4.32</w:t>
            </w:r>
          </w:p>
        </w:tc>
        <w:tc>
          <w:tcPr>
            <w:tcW w:w="638" w:type="dxa"/>
            <w:noWrap/>
            <w:vAlign w:val="center"/>
            <w:hideMark/>
          </w:tcPr>
          <w:p w14:paraId="7752CE26" w14:textId="77777777" w:rsidR="00211FC1" w:rsidRPr="00FB5275" w:rsidRDefault="00211FC1" w:rsidP="00404E7F">
            <w:pPr>
              <w:rPr>
                <w:bCs/>
                <w:lang w:eastAsia="zh-CN"/>
              </w:rPr>
            </w:pPr>
            <w:r w:rsidRPr="00FB5275">
              <w:rPr>
                <w:lang w:eastAsia="zh-CN"/>
              </w:rPr>
              <w:t>4.43</w:t>
            </w:r>
          </w:p>
        </w:tc>
        <w:tc>
          <w:tcPr>
            <w:tcW w:w="638" w:type="dxa"/>
            <w:noWrap/>
            <w:vAlign w:val="center"/>
            <w:hideMark/>
          </w:tcPr>
          <w:p w14:paraId="3EBB7A98" w14:textId="77777777" w:rsidR="00211FC1" w:rsidRPr="00FB5275" w:rsidRDefault="00211FC1" w:rsidP="00404E7F">
            <w:pPr>
              <w:rPr>
                <w:bCs/>
                <w:lang w:eastAsia="zh-CN"/>
              </w:rPr>
            </w:pPr>
            <w:r w:rsidRPr="00FB5275">
              <w:rPr>
                <w:lang w:eastAsia="zh-CN"/>
              </w:rPr>
              <w:t>4.57</w:t>
            </w:r>
          </w:p>
        </w:tc>
        <w:tc>
          <w:tcPr>
            <w:tcW w:w="638" w:type="dxa"/>
            <w:noWrap/>
            <w:vAlign w:val="center"/>
            <w:hideMark/>
          </w:tcPr>
          <w:p w14:paraId="395AFD8C" w14:textId="77777777" w:rsidR="00211FC1" w:rsidRPr="00FB5275" w:rsidRDefault="00211FC1" w:rsidP="00404E7F">
            <w:pPr>
              <w:rPr>
                <w:bCs/>
                <w:lang w:eastAsia="zh-CN"/>
              </w:rPr>
            </w:pPr>
            <w:r w:rsidRPr="00FB5275">
              <w:rPr>
                <w:lang w:eastAsia="zh-CN"/>
              </w:rPr>
              <w:t>5.15</w:t>
            </w:r>
          </w:p>
        </w:tc>
        <w:tc>
          <w:tcPr>
            <w:tcW w:w="638" w:type="dxa"/>
            <w:noWrap/>
            <w:vAlign w:val="center"/>
            <w:hideMark/>
          </w:tcPr>
          <w:p w14:paraId="72BDC603" w14:textId="77777777" w:rsidR="00211FC1" w:rsidRPr="00FB5275" w:rsidRDefault="00211FC1" w:rsidP="00404E7F">
            <w:pPr>
              <w:rPr>
                <w:bCs/>
                <w:lang w:eastAsia="zh-CN"/>
              </w:rPr>
            </w:pPr>
            <w:r w:rsidRPr="00FB5275">
              <w:rPr>
                <w:lang w:eastAsia="zh-CN"/>
              </w:rPr>
              <w:t>5.54</w:t>
            </w:r>
          </w:p>
        </w:tc>
        <w:tc>
          <w:tcPr>
            <w:tcW w:w="638" w:type="dxa"/>
            <w:noWrap/>
            <w:vAlign w:val="center"/>
            <w:hideMark/>
          </w:tcPr>
          <w:p w14:paraId="75625F57" w14:textId="77777777" w:rsidR="00211FC1" w:rsidRPr="00FB5275" w:rsidRDefault="00211FC1" w:rsidP="00404E7F">
            <w:pPr>
              <w:rPr>
                <w:bCs/>
                <w:lang w:eastAsia="zh-CN"/>
              </w:rPr>
            </w:pPr>
            <w:r w:rsidRPr="00FB5275">
              <w:rPr>
                <w:lang w:eastAsia="zh-CN"/>
              </w:rPr>
              <w:t>5.11</w:t>
            </w:r>
          </w:p>
        </w:tc>
        <w:tc>
          <w:tcPr>
            <w:tcW w:w="638" w:type="dxa"/>
            <w:noWrap/>
            <w:vAlign w:val="center"/>
            <w:hideMark/>
          </w:tcPr>
          <w:p w14:paraId="59F08F5B" w14:textId="77777777" w:rsidR="00211FC1" w:rsidRPr="00FB5275" w:rsidRDefault="00211FC1" w:rsidP="00404E7F">
            <w:pPr>
              <w:rPr>
                <w:bCs/>
                <w:lang w:eastAsia="zh-CN"/>
              </w:rPr>
            </w:pPr>
            <w:r w:rsidRPr="00FB5275">
              <w:rPr>
                <w:lang w:eastAsia="zh-CN"/>
              </w:rPr>
              <w:t>4.99</w:t>
            </w:r>
          </w:p>
        </w:tc>
        <w:tc>
          <w:tcPr>
            <w:tcW w:w="638" w:type="dxa"/>
            <w:noWrap/>
            <w:vAlign w:val="center"/>
            <w:hideMark/>
          </w:tcPr>
          <w:p w14:paraId="7CB86E8C" w14:textId="77777777" w:rsidR="00211FC1" w:rsidRPr="00FB5275" w:rsidRDefault="00211FC1" w:rsidP="00404E7F">
            <w:pPr>
              <w:rPr>
                <w:bCs/>
                <w:lang w:eastAsia="zh-CN"/>
              </w:rPr>
            </w:pPr>
            <w:r w:rsidRPr="00FB5275">
              <w:rPr>
                <w:lang w:eastAsia="zh-CN"/>
              </w:rPr>
              <w:t>4.97</w:t>
            </w:r>
          </w:p>
        </w:tc>
        <w:tc>
          <w:tcPr>
            <w:tcW w:w="638" w:type="dxa"/>
            <w:noWrap/>
            <w:vAlign w:val="center"/>
            <w:hideMark/>
          </w:tcPr>
          <w:p w14:paraId="4A75DE8E" w14:textId="77777777" w:rsidR="00211FC1" w:rsidRPr="00FB5275" w:rsidRDefault="00211FC1" w:rsidP="00404E7F">
            <w:pPr>
              <w:rPr>
                <w:bCs/>
                <w:lang w:eastAsia="zh-CN"/>
              </w:rPr>
            </w:pPr>
            <w:r w:rsidRPr="00FB5275">
              <w:rPr>
                <w:lang w:eastAsia="zh-CN"/>
              </w:rPr>
              <w:t>4.87</w:t>
            </w:r>
          </w:p>
        </w:tc>
      </w:tr>
      <w:tr w:rsidR="00211FC1" w:rsidRPr="00FB5275" w14:paraId="1C0B156E" w14:textId="77777777" w:rsidTr="00404E7F">
        <w:trPr>
          <w:cantSplit/>
          <w:trHeight w:val="292"/>
        </w:trPr>
        <w:tc>
          <w:tcPr>
            <w:tcW w:w="1240" w:type="dxa"/>
            <w:noWrap/>
            <w:vAlign w:val="bottom"/>
            <w:hideMark/>
          </w:tcPr>
          <w:p w14:paraId="24677772" w14:textId="77777777" w:rsidR="00211FC1" w:rsidRPr="00FB5275" w:rsidRDefault="00211FC1" w:rsidP="00404E7F">
            <w:pPr>
              <w:rPr>
                <w:lang w:eastAsia="zh-CN"/>
              </w:rPr>
            </w:pPr>
          </w:p>
        </w:tc>
        <w:tc>
          <w:tcPr>
            <w:tcW w:w="742" w:type="dxa"/>
            <w:vAlign w:val="center"/>
            <w:hideMark/>
          </w:tcPr>
          <w:p w14:paraId="305E0ED5" w14:textId="77777777" w:rsidR="00211FC1" w:rsidRPr="00FB5275" w:rsidRDefault="00211FC1" w:rsidP="00404E7F">
            <w:pPr>
              <w:rPr>
                <w:bCs/>
                <w:lang w:eastAsia="zh-CN"/>
              </w:rPr>
            </w:pPr>
            <w:r w:rsidRPr="00FB5275">
              <w:rPr>
                <w:lang w:eastAsia="zh-CN"/>
              </w:rPr>
              <w:t>Tilt 90</w:t>
            </w:r>
          </w:p>
        </w:tc>
        <w:tc>
          <w:tcPr>
            <w:tcW w:w="450" w:type="dxa"/>
            <w:vAlign w:val="center"/>
            <w:hideMark/>
          </w:tcPr>
          <w:p w14:paraId="236BC09F" w14:textId="77777777" w:rsidR="00211FC1" w:rsidRPr="00FB5275" w:rsidRDefault="00211FC1" w:rsidP="00404E7F">
            <w:pPr>
              <w:rPr>
                <w:bCs/>
                <w:lang w:eastAsia="zh-CN"/>
              </w:rPr>
            </w:pPr>
            <w:r w:rsidRPr="00FB5275">
              <w:rPr>
                <w:lang w:eastAsia="zh-CN"/>
              </w:rPr>
              <w:t>90</w:t>
            </w:r>
          </w:p>
        </w:tc>
        <w:tc>
          <w:tcPr>
            <w:tcW w:w="638" w:type="dxa"/>
            <w:noWrap/>
            <w:vAlign w:val="center"/>
            <w:hideMark/>
          </w:tcPr>
          <w:p w14:paraId="77C952EC" w14:textId="77777777" w:rsidR="00211FC1" w:rsidRPr="00FB5275" w:rsidRDefault="00211FC1" w:rsidP="00404E7F">
            <w:pPr>
              <w:rPr>
                <w:bCs/>
                <w:lang w:eastAsia="zh-CN"/>
              </w:rPr>
            </w:pPr>
            <w:r w:rsidRPr="00FB5275">
              <w:rPr>
                <w:lang w:eastAsia="zh-CN"/>
              </w:rPr>
              <w:t>2.09</w:t>
            </w:r>
          </w:p>
        </w:tc>
        <w:tc>
          <w:tcPr>
            <w:tcW w:w="638" w:type="dxa"/>
            <w:noWrap/>
            <w:vAlign w:val="center"/>
            <w:hideMark/>
          </w:tcPr>
          <w:p w14:paraId="017F2CA9" w14:textId="77777777" w:rsidR="00211FC1" w:rsidRPr="00FB5275" w:rsidRDefault="00211FC1" w:rsidP="00404E7F">
            <w:pPr>
              <w:rPr>
                <w:bCs/>
                <w:lang w:eastAsia="zh-CN"/>
              </w:rPr>
            </w:pPr>
            <w:r w:rsidRPr="00FB5275">
              <w:rPr>
                <w:lang w:eastAsia="zh-CN"/>
              </w:rPr>
              <w:t>2.28</w:t>
            </w:r>
          </w:p>
        </w:tc>
        <w:tc>
          <w:tcPr>
            <w:tcW w:w="638" w:type="dxa"/>
            <w:noWrap/>
            <w:vAlign w:val="center"/>
            <w:hideMark/>
          </w:tcPr>
          <w:p w14:paraId="06E10BDE" w14:textId="77777777" w:rsidR="00211FC1" w:rsidRPr="00FB5275" w:rsidRDefault="00211FC1" w:rsidP="00404E7F">
            <w:pPr>
              <w:rPr>
                <w:bCs/>
                <w:lang w:eastAsia="zh-CN"/>
              </w:rPr>
            </w:pPr>
            <w:r w:rsidRPr="00FB5275">
              <w:rPr>
                <w:lang w:eastAsia="zh-CN"/>
              </w:rPr>
              <w:t>2.81</w:t>
            </w:r>
          </w:p>
        </w:tc>
        <w:tc>
          <w:tcPr>
            <w:tcW w:w="638" w:type="dxa"/>
            <w:noWrap/>
            <w:vAlign w:val="center"/>
            <w:hideMark/>
          </w:tcPr>
          <w:p w14:paraId="0290E72B" w14:textId="77777777" w:rsidR="00211FC1" w:rsidRPr="00FB5275" w:rsidRDefault="00211FC1" w:rsidP="00404E7F">
            <w:pPr>
              <w:rPr>
                <w:bCs/>
                <w:lang w:eastAsia="zh-CN"/>
              </w:rPr>
            </w:pPr>
            <w:r w:rsidRPr="00FB5275">
              <w:rPr>
                <w:lang w:eastAsia="zh-CN"/>
              </w:rPr>
              <w:t>3.22</w:t>
            </w:r>
          </w:p>
        </w:tc>
        <w:tc>
          <w:tcPr>
            <w:tcW w:w="638" w:type="dxa"/>
            <w:noWrap/>
            <w:vAlign w:val="center"/>
            <w:hideMark/>
          </w:tcPr>
          <w:p w14:paraId="0C011F59" w14:textId="77777777" w:rsidR="00211FC1" w:rsidRPr="00FB5275" w:rsidRDefault="00211FC1" w:rsidP="00404E7F">
            <w:pPr>
              <w:rPr>
                <w:bCs/>
                <w:lang w:eastAsia="zh-CN"/>
              </w:rPr>
            </w:pPr>
            <w:r w:rsidRPr="00FB5275">
              <w:rPr>
                <w:lang w:eastAsia="zh-CN"/>
              </w:rPr>
              <w:t>3.41</w:t>
            </w:r>
          </w:p>
        </w:tc>
        <w:tc>
          <w:tcPr>
            <w:tcW w:w="638" w:type="dxa"/>
            <w:noWrap/>
            <w:vAlign w:val="center"/>
            <w:hideMark/>
          </w:tcPr>
          <w:p w14:paraId="221C5671" w14:textId="77777777" w:rsidR="00211FC1" w:rsidRPr="00FB5275" w:rsidRDefault="00211FC1" w:rsidP="00404E7F">
            <w:pPr>
              <w:rPr>
                <w:bCs/>
                <w:lang w:eastAsia="zh-CN"/>
              </w:rPr>
            </w:pPr>
            <w:r w:rsidRPr="00FB5275">
              <w:rPr>
                <w:lang w:eastAsia="zh-CN"/>
              </w:rPr>
              <w:t>3.75</w:t>
            </w:r>
          </w:p>
        </w:tc>
        <w:tc>
          <w:tcPr>
            <w:tcW w:w="638" w:type="dxa"/>
            <w:noWrap/>
            <w:vAlign w:val="center"/>
            <w:hideMark/>
          </w:tcPr>
          <w:p w14:paraId="342CE93F" w14:textId="77777777" w:rsidR="00211FC1" w:rsidRPr="00FB5275" w:rsidRDefault="00211FC1" w:rsidP="00404E7F">
            <w:pPr>
              <w:rPr>
                <w:bCs/>
                <w:lang w:eastAsia="zh-CN"/>
              </w:rPr>
            </w:pPr>
            <w:r w:rsidRPr="00FB5275">
              <w:rPr>
                <w:lang w:eastAsia="zh-CN"/>
              </w:rPr>
              <w:t>3.76</w:t>
            </w:r>
          </w:p>
        </w:tc>
        <w:tc>
          <w:tcPr>
            <w:tcW w:w="638" w:type="dxa"/>
            <w:noWrap/>
            <w:vAlign w:val="center"/>
            <w:hideMark/>
          </w:tcPr>
          <w:p w14:paraId="39FCF1AD" w14:textId="77777777" w:rsidR="00211FC1" w:rsidRPr="00FB5275" w:rsidRDefault="00211FC1" w:rsidP="00404E7F">
            <w:pPr>
              <w:rPr>
                <w:bCs/>
                <w:lang w:eastAsia="zh-CN"/>
              </w:rPr>
            </w:pPr>
            <w:r w:rsidRPr="00FB5275">
              <w:rPr>
                <w:lang w:eastAsia="zh-CN"/>
              </w:rPr>
              <w:t>3.84</w:t>
            </w:r>
          </w:p>
        </w:tc>
        <w:tc>
          <w:tcPr>
            <w:tcW w:w="638" w:type="dxa"/>
            <w:noWrap/>
            <w:vAlign w:val="center"/>
            <w:hideMark/>
          </w:tcPr>
          <w:p w14:paraId="37D040E1" w14:textId="77777777" w:rsidR="00211FC1" w:rsidRPr="00FB5275" w:rsidRDefault="00211FC1" w:rsidP="00404E7F">
            <w:pPr>
              <w:rPr>
                <w:bCs/>
                <w:lang w:eastAsia="zh-CN"/>
              </w:rPr>
            </w:pPr>
            <w:r w:rsidRPr="00FB5275">
              <w:rPr>
                <w:lang w:eastAsia="zh-CN"/>
              </w:rPr>
              <w:t>3.38</w:t>
            </w:r>
          </w:p>
        </w:tc>
        <w:tc>
          <w:tcPr>
            <w:tcW w:w="638" w:type="dxa"/>
            <w:noWrap/>
            <w:vAlign w:val="center"/>
            <w:hideMark/>
          </w:tcPr>
          <w:p w14:paraId="4B55D912" w14:textId="77777777" w:rsidR="00211FC1" w:rsidRPr="00FB5275" w:rsidRDefault="00211FC1" w:rsidP="00404E7F">
            <w:pPr>
              <w:rPr>
                <w:bCs/>
                <w:lang w:eastAsia="zh-CN"/>
              </w:rPr>
            </w:pPr>
            <w:r w:rsidRPr="00FB5275">
              <w:rPr>
                <w:lang w:eastAsia="zh-CN"/>
              </w:rPr>
              <w:t>2.49</w:t>
            </w:r>
          </w:p>
        </w:tc>
        <w:tc>
          <w:tcPr>
            <w:tcW w:w="638" w:type="dxa"/>
            <w:noWrap/>
            <w:vAlign w:val="center"/>
            <w:hideMark/>
          </w:tcPr>
          <w:p w14:paraId="37755F81" w14:textId="77777777" w:rsidR="00211FC1" w:rsidRPr="00FB5275" w:rsidRDefault="00211FC1" w:rsidP="00404E7F">
            <w:pPr>
              <w:rPr>
                <w:bCs/>
                <w:lang w:eastAsia="zh-CN"/>
              </w:rPr>
            </w:pPr>
            <w:r w:rsidRPr="00FB5275">
              <w:rPr>
                <w:lang w:eastAsia="zh-CN"/>
              </w:rPr>
              <w:t>2.13</w:t>
            </w:r>
          </w:p>
        </w:tc>
        <w:tc>
          <w:tcPr>
            <w:tcW w:w="638" w:type="dxa"/>
            <w:noWrap/>
            <w:vAlign w:val="center"/>
            <w:hideMark/>
          </w:tcPr>
          <w:p w14:paraId="2CDDBB25" w14:textId="77777777" w:rsidR="00211FC1" w:rsidRPr="00FB5275" w:rsidRDefault="00211FC1" w:rsidP="00404E7F">
            <w:pPr>
              <w:rPr>
                <w:bCs/>
                <w:lang w:eastAsia="zh-CN"/>
              </w:rPr>
            </w:pPr>
            <w:r w:rsidRPr="00FB5275">
              <w:rPr>
                <w:lang w:eastAsia="zh-CN"/>
              </w:rPr>
              <w:t>2.04</w:t>
            </w:r>
          </w:p>
        </w:tc>
        <w:tc>
          <w:tcPr>
            <w:tcW w:w="638" w:type="dxa"/>
            <w:noWrap/>
            <w:vAlign w:val="center"/>
            <w:hideMark/>
          </w:tcPr>
          <w:p w14:paraId="516147C4" w14:textId="77777777" w:rsidR="00211FC1" w:rsidRPr="00FB5275" w:rsidRDefault="00211FC1" w:rsidP="00404E7F">
            <w:pPr>
              <w:rPr>
                <w:bCs/>
                <w:lang w:eastAsia="zh-CN"/>
              </w:rPr>
            </w:pPr>
            <w:r w:rsidRPr="00FB5275">
              <w:rPr>
                <w:lang w:eastAsia="zh-CN"/>
              </w:rPr>
              <w:t>2.94</w:t>
            </w:r>
          </w:p>
        </w:tc>
      </w:tr>
      <w:bookmarkEnd w:id="518"/>
    </w:tbl>
    <w:p w14:paraId="7041CDA9" w14:textId="77777777" w:rsidR="00211FC1" w:rsidRPr="00FB5275" w:rsidRDefault="00211FC1" w:rsidP="00404E7F"/>
    <w:p w14:paraId="277BCF25" w14:textId="77777777" w:rsidR="00211FC1" w:rsidRPr="00FB5275" w:rsidRDefault="00211FC1" w:rsidP="00404E7F"/>
    <w:p w14:paraId="53C696EE" w14:textId="77777777" w:rsidR="00211FC1" w:rsidRPr="00FB5275" w:rsidRDefault="00211FC1" w:rsidP="00211FC1">
      <w:pPr>
        <w:pStyle w:val="AppendixHeading1"/>
        <w:rPr>
          <w:lang w:val="en-AU"/>
        </w:rPr>
      </w:pPr>
      <w:bookmarkStart w:id="519" w:name="_Toc494553882"/>
      <w:bookmarkStart w:id="520" w:name="_Toc494553891"/>
      <w:bookmarkStart w:id="521" w:name="_Toc494568082"/>
      <w:r w:rsidRPr="00FB5275">
        <w:rPr>
          <w:lang w:val="en-AU"/>
        </w:rPr>
        <w:t>Appendix H – Energy Consumption Data</w:t>
      </w:r>
      <w:bookmarkEnd w:id="519"/>
      <w:bookmarkEnd w:id="520"/>
      <w:bookmarkEnd w:id="521"/>
    </w:p>
    <w:p w14:paraId="04991629" w14:textId="77777777" w:rsidR="00211FC1" w:rsidRPr="00FB5275" w:rsidRDefault="00211FC1" w:rsidP="00404E7F"/>
    <w:p w14:paraId="7FF3D35F" w14:textId="77777777" w:rsidR="00211FC1" w:rsidRPr="00FB5275" w:rsidRDefault="00211FC1" w:rsidP="00404E7F"/>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211FC1" w:rsidRPr="00FB5275" w14:paraId="01779080" w14:textId="77777777" w:rsidTr="00404E7F">
        <w:trPr>
          <w:trHeight w:val="287"/>
        </w:trPr>
        <w:tc>
          <w:tcPr>
            <w:tcW w:w="1337" w:type="dxa"/>
            <w:noWrap/>
            <w:vAlign w:val="bottom"/>
            <w:hideMark/>
          </w:tcPr>
          <w:p w14:paraId="4800D15B" w14:textId="77777777" w:rsidR="00211FC1" w:rsidRPr="00FB5275" w:rsidRDefault="00211FC1" w:rsidP="00404E7F">
            <w:pPr>
              <w:rPr>
                <w:bCs/>
                <w:lang w:eastAsia="zh-CN"/>
              </w:rPr>
            </w:pPr>
            <w:r w:rsidRPr="00FB5275">
              <w:rPr>
                <w:lang w:eastAsia="zh-CN"/>
              </w:rPr>
              <w:t>City</w:t>
            </w:r>
          </w:p>
        </w:tc>
        <w:tc>
          <w:tcPr>
            <w:tcW w:w="1007" w:type="dxa"/>
            <w:noWrap/>
            <w:vAlign w:val="bottom"/>
            <w:hideMark/>
          </w:tcPr>
          <w:p w14:paraId="626C74FC" w14:textId="77777777" w:rsidR="00211FC1" w:rsidRPr="00FB5275" w:rsidRDefault="00211FC1" w:rsidP="00404E7F">
            <w:pPr>
              <w:rPr>
                <w:bCs/>
                <w:lang w:eastAsia="zh-CN"/>
              </w:rPr>
            </w:pPr>
            <w:r w:rsidRPr="00FB5275">
              <w:rPr>
                <w:lang w:eastAsia="zh-CN"/>
              </w:rPr>
              <w:t>Post Code</w:t>
            </w:r>
          </w:p>
        </w:tc>
        <w:tc>
          <w:tcPr>
            <w:tcW w:w="1093" w:type="dxa"/>
            <w:noWrap/>
            <w:vAlign w:val="bottom"/>
            <w:hideMark/>
          </w:tcPr>
          <w:p w14:paraId="75D0DB15" w14:textId="77777777" w:rsidR="00211FC1" w:rsidRPr="00FB5275" w:rsidRDefault="00211FC1" w:rsidP="00404E7F">
            <w:pPr>
              <w:rPr>
                <w:bCs/>
                <w:lang w:eastAsia="zh-CN"/>
              </w:rPr>
            </w:pPr>
            <w:r w:rsidRPr="00FB5275">
              <w:rPr>
                <w:lang w:eastAsia="zh-CN"/>
              </w:rPr>
              <w:t># People</w:t>
            </w:r>
          </w:p>
        </w:tc>
        <w:tc>
          <w:tcPr>
            <w:tcW w:w="792" w:type="dxa"/>
            <w:noWrap/>
            <w:vAlign w:val="bottom"/>
            <w:hideMark/>
          </w:tcPr>
          <w:p w14:paraId="6871B847" w14:textId="77777777" w:rsidR="00211FC1" w:rsidRPr="00FB5275" w:rsidRDefault="00211FC1" w:rsidP="00404E7F">
            <w:pPr>
              <w:rPr>
                <w:bCs/>
                <w:lang w:eastAsia="zh-CN"/>
              </w:rPr>
            </w:pPr>
            <w:r w:rsidRPr="00FB5275">
              <w:rPr>
                <w:lang w:eastAsia="zh-CN"/>
              </w:rPr>
              <w:t xml:space="preserve">Pool </w:t>
            </w:r>
          </w:p>
        </w:tc>
        <w:tc>
          <w:tcPr>
            <w:tcW w:w="681" w:type="dxa"/>
            <w:noWrap/>
            <w:vAlign w:val="bottom"/>
            <w:hideMark/>
          </w:tcPr>
          <w:p w14:paraId="6DB75B2D" w14:textId="77777777" w:rsidR="00211FC1" w:rsidRPr="00FB5275" w:rsidRDefault="00211FC1" w:rsidP="00404E7F">
            <w:pPr>
              <w:rPr>
                <w:bCs/>
                <w:lang w:eastAsia="zh-CN"/>
              </w:rPr>
            </w:pPr>
            <w:r w:rsidRPr="00FB5275">
              <w:rPr>
                <w:lang w:eastAsia="zh-CN"/>
              </w:rPr>
              <w:t>Gas</w:t>
            </w:r>
          </w:p>
        </w:tc>
        <w:tc>
          <w:tcPr>
            <w:tcW w:w="1239" w:type="dxa"/>
            <w:noWrap/>
            <w:vAlign w:val="bottom"/>
            <w:hideMark/>
          </w:tcPr>
          <w:p w14:paraId="2E31AFF4" w14:textId="77777777" w:rsidR="00211FC1" w:rsidRPr="00FB5275" w:rsidRDefault="00211FC1" w:rsidP="00404E7F">
            <w:pPr>
              <w:rPr>
                <w:bCs/>
                <w:lang w:eastAsia="zh-CN"/>
              </w:rPr>
            </w:pPr>
            <w:r w:rsidRPr="00FB5275">
              <w:rPr>
                <w:lang w:eastAsia="zh-CN"/>
              </w:rPr>
              <w:t>kWhr/day</w:t>
            </w:r>
          </w:p>
        </w:tc>
        <w:tc>
          <w:tcPr>
            <w:tcW w:w="1037" w:type="dxa"/>
            <w:noWrap/>
            <w:vAlign w:val="bottom"/>
            <w:hideMark/>
          </w:tcPr>
          <w:p w14:paraId="4337FEFA" w14:textId="77777777" w:rsidR="00211FC1" w:rsidRPr="00FB5275" w:rsidRDefault="00211FC1" w:rsidP="00404E7F">
            <w:pPr>
              <w:rPr>
                <w:bCs/>
                <w:lang w:eastAsia="zh-CN"/>
              </w:rPr>
            </w:pPr>
            <w:r w:rsidRPr="00FB5275">
              <w:rPr>
                <w:lang w:eastAsia="zh-CN"/>
              </w:rPr>
              <w:t>Annual</w:t>
            </w:r>
          </w:p>
        </w:tc>
        <w:tc>
          <w:tcPr>
            <w:tcW w:w="973" w:type="dxa"/>
            <w:noWrap/>
            <w:vAlign w:val="bottom"/>
            <w:hideMark/>
          </w:tcPr>
          <w:p w14:paraId="563DA6C5" w14:textId="77777777" w:rsidR="00211FC1" w:rsidRPr="00FB5275" w:rsidRDefault="00211FC1" w:rsidP="00404E7F">
            <w:pPr>
              <w:rPr>
                <w:bCs/>
                <w:lang w:eastAsia="zh-CN"/>
              </w:rPr>
            </w:pPr>
            <w:r w:rsidRPr="00FB5275">
              <w:rPr>
                <w:lang w:eastAsia="zh-CN"/>
              </w:rPr>
              <w:t>Tariff #</w:t>
            </w:r>
          </w:p>
        </w:tc>
        <w:tc>
          <w:tcPr>
            <w:tcW w:w="1108" w:type="dxa"/>
            <w:noWrap/>
            <w:vAlign w:val="bottom"/>
            <w:hideMark/>
          </w:tcPr>
          <w:p w14:paraId="1633A744" w14:textId="77777777" w:rsidR="00211FC1" w:rsidRPr="00FB5275" w:rsidRDefault="00211FC1" w:rsidP="00404E7F">
            <w:pPr>
              <w:rPr>
                <w:bCs/>
                <w:lang w:eastAsia="zh-CN"/>
              </w:rPr>
            </w:pPr>
            <w:r w:rsidRPr="00FB5275">
              <w:rPr>
                <w:lang w:eastAsia="zh-CN"/>
              </w:rPr>
              <w:t>Tariff Rate</w:t>
            </w:r>
          </w:p>
        </w:tc>
        <w:tc>
          <w:tcPr>
            <w:tcW w:w="1089" w:type="dxa"/>
            <w:noWrap/>
            <w:vAlign w:val="bottom"/>
            <w:hideMark/>
          </w:tcPr>
          <w:p w14:paraId="56A48B0F" w14:textId="77777777" w:rsidR="00211FC1" w:rsidRPr="00FB5275" w:rsidRDefault="00211FC1" w:rsidP="00404E7F">
            <w:pPr>
              <w:rPr>
                <w:bCs/>
                <w:lang w:eastAsia="zh-CN"/>
              </w:rPr>
            </w:pPr>
            <w:r w:rsidRPr="00FB5275">
              <w:rPr>
                <w:lang w:eastAsia="zh-CN"/>
              </w:rPr>
              <w:t>Solar Rate</w:t>
            </w:r>
          </w:p>
        </w:tc>
      </w:tr>
      <w:tr w:rsidR="00211FC1" w:rsidRPr="00FB5275" w14:paraId="5183021E" w14:textId="77777777" w:rsidTr="00404E7F">
        <w:trPr>
          <w:trHeight w:val="287"/>
        </w:trPr>
        <w:tc>
          <w:tcPr>
            <w:tcW w:w="1337" w:type="dxa"/>
            <w:noWrap/>
            <w:vAlign w:val="bottom"/>
            <w:hideMark/>
          </w:tcPr>
          <w:p w14:paraId="62EF2E01" w14:textId="77777777" w:rsidR="00211FC1" w:rsidRPr="00FB5275" w:rsidRDefault="00211FC1" w:rsidP="00404E7F">
            <w:pPr>
              <w:rPr>
                <w:bCs/>
                <w:lang w:eastAsia="zh-CN"/>
              </w:rPr>
            </w:pPr>
            <w:r w:rsidRPr="00FB5275">
              <w:rPr>
                <w:lang w:eastAsia="zh-CN"/>
              </w:rPr>
              <w:t>Townsville</w:t>
            </w:r>
          </w:p>
        </w:tc>
        <w:tc>
          <w:tcPr>
            <w:tcW w:w="1007" w:type="dxa"/>
            <w:noWrap/>
            <w:vAlign w:val="bottom"/>
            <w:hideMark/>
          </w:tcPr>
          <w:p w14:paraId="0CC4BC5A"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727A7B6B"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FDDB6F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7C0648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ADCE66F"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5780F8EE"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09DA9CAE"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2B9670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DB12FC9" w14:textId="77777777" w:rsidR="00211FC1" w:rsidRPr="00FB5275" w:rsidRDefault="00211FC1" w:rsidP="00404E7F">
            <w:pPr>
              <w:rPr>
                <w:bCs/>
                <w:lang w:eastAsia="zh-CN"/>
              </w:rPr>
            </w:pPr>
            <w:r w:rsidRPr="00FB5275">
              <w:rPr>
                <w:lang w:eastAsia="zh-CN"/>
              </w:rPr>
              <w:t>0.07448</w:t>
            </w:r>
          </w:p>
        </w:tc>
      </w:tr>
      <w:tr w:rsidR="00211FC1" w:rsidRPr="00FB5275" w14:paraId="0F0352FB" w14:textId="77777777" w:rsidTr="00404E7F">
        <w:trPr>
          <w:trHeight w:val="287"/>
        </w:trPr>
        <w:tc>
          <w:tcPr>
            <w:tcW w:w="1337" w:type="dxa"/>
            <w:noWrap/>
            <w:vAlign w:val="bottom"/>
            <w:hideMark/>
          </w:tcPr>
          <w:p w14:paraId="29F51968" w14:textId="77777777" w:rsidR="00211FC1" w:rsidRPr="00FB5275" w:rsidRDefault="00211FC1" w:rsidP="00404E7F">
            <w:pPr>
              <w:rPr>
                <w:lang w:eastAsia="zh-CN"/>
              </w:rPr>
            </w:pPr>
          </w:p>
        </w:tc>
        <w:tc>
          <w:tcPr>
            <w:tcW w:w="1007" w:type="dxa"/>
            <w:noWrap/>
            <w:vAlign w:val="bottom"/>
            <w:hideMark/>
          </w:tcPr>
          <w:p w14:paraId="3ADC82D3"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38939C8A"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1E92357" w14:textId="77777777" w:rsidR="00211FC1" w:rsidRPr="00FB5275" w:rsidRDefault="00211FC1" w:rsidP="00404E7F">
            <w:pPr>
              <w:rPr>
                <w:lang w:eastAsia="zh-CN"/>
              </w:rPr>
            </w:pPr>
            <w:r w:rsidRPr="00FB5275">
              <w:rPr>
                <w:lang w:eastAsia="zh-CN"/>
              </w:rPr>
              <w:t>0</w:t>
            </w:r>
          </w:p>
        </w:tc>
        <w:tc>
          <w:tcPr>
            <w:tcW w:w="681" w:type="dxa"/>
            <w:noWrap/>
            <w:vAlign w:val="bottom"/>
            <w:hideMark/>
          </w:tcPr>
          <w:p w14:paraId="37FD85D7"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4045CA7"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06633A74"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27C6281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7FBE94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631C946" w14:textId="77777777" w:rsidR="00211FC1" w:rsidRPr="00FB5275" w:rsidRDefault="00211FC1" w:rsidP="00404E7F">
            <w:pPr>
              <w:rPr>
                <w:bCs/>
                <w:lang w:eastAsia="zh-CN"/>
              </w:rPr>
            </w:pPr>
            <w:r w:rsidRPr="00FB5275">
              <w:rPr>
                <w:lang w:eastAsia="zh-CN"/>
              </w:rPr>
              <w:t>0.07448</w:t>
            </w:r>
          </w:p>
        </w:tc>
      </w:tr>
      <w:tr w:rsidR="00211FC1" w:rsidRPr="00FB5275" w14:paraId="5AC85523" w14:textId="77777777" w:rsidTr="00404E7F">
        <w:trPr>
          <w:trHeight w:val="287"/>
        </w:trPr>
        <w:tc>
          <w:tcPr>
            <w:tcW w:w="1337" w:type="dxa"/>
            <w:noWrap/>
            <w:vAlign w:val="bottom"/>
            <w:hideMark/>
          </w:tcPr>
          <w:p w14:paraId="0D9324C7" w14:textId="77777777" w:rsidR="00211FC1" w:rsidRPr="00FB5275" w:rsidRDefault="00211FC1" w:rsidP="00404E7F">
            <w:pPr>
              <w:rPr>
                <w:lang w:eastAsia="zh-CN"/>
              </w:rPr>
            </w:pPr>
          </w:p>
        </w:tc>
        <w:tc>
          <w:tcPr>
            <w:tcW w:w="1007" w:type="dxa"/>
            <w:noWrap/>
            <w:vAlign w:val="bottom"/>
            <w:hideMark/>
          </w:tcPr>
          <w:p w14:paraId="60F6A59B"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713C17CD" w14:textId="77777777" w:rsidR="00211FC1" w:rsidRPr="00FB5275" w:rsidRDefault="00211FC1" w:rsidP="00404E7F">
            <w:pPr>
              <w:rPr>
                <w:lang w:eastAsia="zh-CN"/>
              </w:rPr>
            </w:pPr>
            <w:r w:rsidRPr="00FB5275">
              <w:rPr>
                <w:lang w:eastAsia="zh-CN"/>
              </w:rPr>
              <w:t>4</w:t>
            </w:r>
          </w:p>
        </w:tc>
        <w:tc>
          <w:tcPr>
            <w:tcW w:w="792" w:type="dxa"/>
            <w:noWrap/>
            <w:vAlign w:val="bottom"/>
            <w:hideMark/>
          </w:tcPr>
          <w:p w14:paraId="296A1447"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598A48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2BEDE7B4" w14:textId="77777777" w:rsidR="00211FC1" w:rsidRPr="00FB5275" w:rsidRDefault="00211FC1" w:rsidP="00404E7F">
            <w:pPr>
              <w:rPr>
                <w:bCs/>
                <w:lang w:eastAsia="zh-CN"/>
              </w:rPr>
            </w:pPr>
            <w:r w:rsidRPr="00FB5275">
              <w:rPr>
                <w:lang w:eastAsia="zh-CN"/>
              </w:rPr>
              <w:t>32.5</w:t>
            </w:r>
          </w:p>
        </w:tc>
        <w:tc>
          <w:tcPr>
            <w:tcW w:w="1037" w:type="dxa"/>
            <w:noWrap/>
            <w:vAlign w:val="bottom"/>
            <w:hideMark/>
          </w:tcPr>
          <w:p w14:paraId="60DEB17D" w14:textId="77777777" w:rsidR="00211FC1" w:rsidRPr="00FB5275" w:rsidRDefault="00211FC1" w:rsidP="00404E7F">
            <w:pPr>
              <w:rPr>
                <w:bCs/>
                <w:lang w:eastAsia="zh-CN"/>
              </w:rPr>
            </w:pPr>
            <w:r w:rsidRPr="00FB5275">
              <w:rPr>
                <w:lang w:eastAsia="zh-CN"/>
              </w:rPr>
              <w:t>11862.5</w:t>
            </w:r>
          </w:p>
        </w:tc>
        <w:tc>
          <w:tcPr>
            <w:tcW w:w="973" w:type="dxa"/>
            <w:noWrap/>
            <w:vAlign w:val="bottom"/>
            <w:hideMark/>
          </w:tcPr>
          <w:p w14:paraId="5A4C051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16C26C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D18C849" w14:textId="77777777" w:rsidR="00211FC1" w:rsidRPr="00FB5275" w:rsidRDefault="00211FC1" w:rsidP="00404E7F">
            <w:pPr>
              <w:rPr>
                <w:bCs/>
                <w:lang w:eastAsia="zh-CN"/>
              </w:rPr>
            </w:pPr>
            <w:r w:rsidRPr="00FB5275">
              <w:rPr>
                <w:lang w:eastAsia="zh-CN"/>
              </w:rPr>
              <w:t>0.07448</w:t>
            </w:r>
          </w:p>
        </w:tc>
      </w:tr>
      <w:tr w:rsidR="00211FC1" w:rsidRPr="00FB5275" w14:paraId="2A370CEA" w14:textId="77777777" w:rsidTr="00404E7F">
        <w:trPr>
          <w:trHeight w:val="287"/>
        </w:trPr>
        <w:tc>
          <w:tcPr>
            <w:tcW w:w="1337" w:type="dxa"/>
            <w:noWrap/>
            <w:vAlign w:val="bottom"/>
            <w:hideMark/>
          </w:tcPr>
          <w:p w14:paraId="5276F788" w14:textId="77777777" w:rsidR="00211FC1" w:rsidRPr="00FB5275" w:rsidRDefault="00211FC1" w:rsidP="00404E7F">
            <w:pPr>
              <w:rPr>
                <w:lang w:eastAsia="zh-CN"/>
              </w:rPr>
            </w:pPr>
          </w:p>
        </w:tc>
        <w:tc>
          <w:tcPr>
            <w:tcW w:w="1007" w:type="dxa"/>
            <w:noWrap/>
            <w:vAlign w:val="bottom"/>
            <w:hideMark/>
          </w:tcPr>
          <w:p w14:paraId="3902F1C0"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41012852" w14:textId="77777777" w:rsidR="00211FC1" w:rsidRPr="00FB5275" w:rsidRDefault="00211FC1" w:rsidP="00404E7F">
            <w:pPr>
              <w:rPr>
                <w:lang w:eastAsia="zh-CN"/>
              </w:rPr>
            </w:pPr>
            <w:r w:rsidRPr="00FB5275">
              <w:rPr>
                <w:lang w:eastAsia="zh-CN"/>
              </w:rPr>
              <w:t>4</w:t>
            </w:r>
          </w:p>
        </w:tc>
        <w:tc>
          <w:tcPr>
            <w:tcW w:w="792" w:type="dxa"/>
            <w:noWrap/>
            <w:vAlign w:val="bottom"/>
            <w:hideMark/>
          </w:tcPr>
          <w:p w14:paraId="647495E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7A776AA"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E8036FE" w14:textId="77777777" w:rsidR="00211FC1" w:rsidRPr="00FB5275" w:rsidRDefault="00211FC1" w:rsidP="00404E7F">
            <w:pPr>
              <w:rPr>
                <w:bCs/>
                <w:lang w:eastAsia="zh-CN"/>
              </w:rPr>
            </w:pPr>
            <w:r w:rsidRPr="00FB5275">
              <w:rPr>
                <w:lang w:eastAsia="zh-CN"/>
              </w:rPr>
              <w:t>32.5</w:t>
            </w:r>
          </w:p>
        </w:tc>
        <w:tc>
          <w:tcPr>
            <w:tcW w:w="1037" w:type="dxa"/>
            <w:noWrap/>
            <w:vAlign w:val="bottom"/>
            <w:hideMark/>
          </w:tcPr>
          <w:p w14:paraId="37CA82F1" w14:textId="77777777" w:rsidR="00211FC1" w:rsidRPr="00FB5275" w:rsidRDefault="00211FC1" w:rsidP="00404E7F">
            <w:pPr>
              <w:rPr>
                <w:bCs/>
                <w:lang w:eastAsia="zh-CN"/>
              </w:rPr>
            </w:pPr>
            <w:r w:rsidRPr="00FB5275">
              <w:rPr>
                <w:lang w:eastAsia="zh-CN"/>
              </w:rPr>
              <w:t>11862.5</w:t>
            </w:r>
          </w:p>
        </w:tc>
        <w:tc>
          <w:tcPr>
            <w:tcW w:w="973" w:type="dxa"/>
            <w:noWrap/>
            <w:vAlign w:val="bottom"/>
            <w:hideMark/>
          </w:tcPr>
          <w:p w14:paraId="6F0E3B2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FFF4A3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FCDEE2D" w14:textId="77777777" w:rsidR="00211FC1" w:rsidRPr="00FB5275" w:rsidRDefault="00211FC1" w:rsidP="00404E7F">
            <w:pPr>
              <w:rPr>
                <w:bCs/>
                <w:lang w:eastAsia="zh-CN"/>
              </w:rPr>
            </w:pPr>
            <w:r w:rsidRPr="00FB5275">
              <w:rPr>
                <w:lang w:eastAsia="zh-CN"/>
              </w:rPr>
              <w:t>0.07448</w:t>
            </w:r>
          </w:p>
        </w:tc>
      </w:tr>
      <w:tr w:rsidR="00211FC1" w:rsidRPr="00FB5275" w14:paraId="14901A1A" w14:textId="77777777" w:rsidTr="00404E7F">
        <w:trPr>
          <w:trHeight w:val="287"/>
        </w:trPr>
        <w:tc>
          <w:tcPr>
            <w:tcW w:w="1337" w:type="dxa"/>
            <w:noWrap/>
            <w:vAlign w:val="bottom"/>
            <w:hideMark/>
          </w:tcPr>
          <w:p w14:paraId="1CF73B4F" w14:textId="77777777" w:rsidR="00211FC1" w:rsidRPr="00FB5275" w:rsidRDefault="00211FC1" w:rsidP="00404E7F">
            <w:pPr>
              <w:rPr>
                <w:lang w:eastAsia="zh-CN"/>
              </w:rPr>
            </w:pPr>
          </w:p>
        </w:tc>
        <w:tc>
          <w:tcPr>
            <w:tcW w:w="1007" w:type="dxa"/>
            <w:noWrap/>
            <w:vAlign w:val="bottom"/>
            <w:hideMark/>
          </w:tcPr>
          <w:p w14:paraId="53AB186B"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65D4AF17" w14:textId="77777777" w:rsidR="00211FC1" w:rsidRPr="00FB5275" w:rsidRDefault="00211FC1" w:rsidP="00404E7F">
            <w:pPr>
              <w:rPr>
                <w:lang w:eastAsia="zh-CN"/>
              </w:rPr>
            </w:pPr>
            <w:r w:rsidRPr="00FB5275">
              <w:rPr>
                <w:lang w:eastAsia="zh-CN"/>
              </w:rPr>
              <w:t>3</w:t>
            </w:r>
          </w:p>
        </w:tc>
        <w:tc>
          <w:tcPr>
            <w:tcW w:w="792" w:type="dxa"/>
            <w:noWrap/>
            <w:vAlign w:val="bottom"/>
            <w:hideMark/>
          </w:tcPr>
          <w:p w14:paraId="2B4DE69D"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694E60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949A84E" w14:textId="77777777" w:rsidR="00211FC1" w:rsidRPr="00FB5275" w:rsidRDefault="00211FC1" w:rsidP="00404E7F">
            <w:pPr>
              <w:rPr>
                <w:bCs/>
                <w:lang w:eastAsia="zh-CN"/>
              </w:rPr>
            </w:pPr>
            <w:r w:rsidRPr="00FB5275">
              <w:rPr>
                <w:lang w:eastAsia="zh-CN"/>
              </w:rPr>
              <w:t>19.2</w:t>
            </w:r>
          </w:p>
        </w:tc>
        <w:tc>
          <w:tcPr>
            <w:tcW w:w="1037" w:type="dxa"/>
            <w:noWrap/>
            <w:vAlign w:val="bottom"/>
            <w:hideMark/>
          </w:tcPr>
          <w:p w14:paraId="19CAABA7" w14:textId="77777777" w:rsidR="00211FC1" w:rsidRPr="00FB5275" w:rsidRDefault="00211FC1" w:rsidP="00404E7F">
            <w:pPr>
              <w:rPr>
                <w:bCs/>
                <w:lang w:eastAsia="zh-CN"/>
              </w:rPr>
            </w:pPr>
            <w:r w:rsidRPr="00FB5275">
              <w:rPr>
                <w:lang w:eastAsia="zh-CN"/>
              </w:rPr>
              <w:t>7008</w:t>
            </w:r>
          </w:p>
        </w:tc>
        <w:tc>
          <w:tcPr>
            <w:tcW w:w="973" w:type="dxa"/>
            <w:noWrap/>
            <w:vAlign w:val="bottom"/>
            <w:hideMark/>
          </w:tcPr>
          <w:p w14:paraId="0F27EE2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9E70DE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00D2D51" w14:textId="77777777" w:rsidR="00211FC1" w:rsidRPr="00FB5275" w:rsidRDefault="00211FC1" w:rsidP="00404E7F">
            <w:pPr>
              <w:rPr>
                <w:bCs/>
                <w:lang w:eastAsia="zh-CN"/>
              </w:rPr>
            </w:pPr>
            <w:r w:rsidRPr="00FB5275">
              <w:rPr>
                <w:lang w:eastAsia="zh-CN"/>
              </w:rPr>
              <w:t>0.07448</w:t>
            </w:r>
          </w:p>
        </w:tc>
      </w:tr>
      <w:tr w:rsidR="00211FC1" w:rsidRPr="00FB5275" w14:paraId="7056BDDB" w14:textId="77777777" w:rsidTr="00404E7F">
        <w:trPr>
          <w:trHeight w:val="287"/>
        </w:trPr>
        <w:tc>
          <w:tcPr>
            <w:tcW w:w="1337" w:type="dxa"/>
            <w:noWrap/>
            <w:vAlign w:val="bottom"/>
            <w:hideMark/>
          </w:tcPr>
          <w:p w14:paraId="77460839" w14:textId="77777777" w:rsidR="00211FC1" w:rsidRPr="00FB5275" w:rsidRDefault="00211FC1" w:rsidP="00404E7F">
            <w:pPr>
              <w:rPr>
                <w:lang w:eastAsia="zh-CN"/>
              </w:rPr>
            </w:pPr>
          </w:p>
        </w:tc>
        <w:tc>
          <w:tcPr>
            <w:tcW w:w="1007" w:type="dxa"/>
            <w:noWrap/>
            <w:vAlign w:val="bottom"/>
            <w:hideMark/>
          </w:tcPr>
          <w:p w14:paraId="54B663B7"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741C5897" w14:textId="77777777" w:rsidR="00211FC1" w:rsidRPr="00FB5275" w:rsidRDefault="00211FC1" w:rsidP="00404E7F">
            <w:pPr>
              <w:rPr>
                <w:lang w:eastAsia="zh-CN"/>
              </w:rPr>
            </w:pPr>
            <w:r w:rsidRPr="00FB5275">
              <w:rPr>
                <w:lang w:eastAsia="zh-CN"/>
              </w:rPr>
              <w:t>3</w:t>
            </w:r>
          </w:p>
        </w:tc>
        <w:tc>
          <w:tcPr>
            <w:tcW w:w="792" w:type="dxa"/>
            <w:noWrap/>
            <w:vAlign w:val="bottom"/>
            <w:hideMark/>
          </w:tcPr>
          <w:p w14:paraId="7E7F956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F92CC9B"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DC047D3" w14:textId="77777777" w:rsidR="00211FC1" w:rsidRPr="00FB5275" w:rsidRDefault="00211FC1" w:rsidP="00404E7F">
            <w:pPr>
              <w:rPr>
                <w:bCs/>
                <w:lang w:eastAsia="zh-CN"/>
              </w:rPr>
            </w:pPr>
            <w:r w:rsidRPr="00FB5275">
              <w:rPr>
                <w:lang w:eastAsia="zh-CN"/>
              </w:rPr>
              <w:t>19.2</w:t>
            </w:r>
          </w:p>
        </w:tc>
        <w:tc>
          <w:tcPr>
            <w:tcW w:w="1037" w:type="dxa"/>
            <w:noWrap/>
            <w:vAlign w:val="bottom"/>
            <w:hideMark/>
          </w:tcPr>
          <w:p w14:paraId="14904AB0" w14:textId="77777777" w:rsidR="00211FC1" w:rsidRPr="00FB5275" w:rsidRDefault="00211FC1" w:rsidP="00404E7F">
            <w:pPr>
              <w:rPr>
                <w:bCs/>
                <w:lang w:eastAsia="zh-CN"/>
              </w:rPr>
            </w:pPr>
            <w:r w:rsidRPr="00FB5275">
              <w:rPr>
                <w:lang w:eastAsia="zh-CN"/>
              </w:rPr>
              <w:t>7008</w:t>
            </w:r>
          </w:p>
        </w:tc>
        <w:tc>
          <w:tcPr>
            <w:tcW w:w="973" w:type="dxa"/>
            <w:noWrap/>
            <w:vAlign w:val="bottom"/>
            <w:hideMark/>
          </w:tcPr>
          <w:p w14:paraId="7E8DFE0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857464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731109A" w14:textId="77777777" w:rsidR="00211FC1" w:rsidRPr="00FB5275" w:rsidRDefault="00211FC1" w:rsidP="00404E7F">
            <w:pPr>
              <w:rPr>
                <w:bCs/>
                <w:lang w:eastAsia="zh-CN"/>
              </w:rPr>
            </w:pPr>
            <w:r w:rsidRPr="00FB5275">
              <w:rPr>
                <w:lang w:eastAsia="zh-CN"/>
              </w:rPr>
              <w:t>0.07448</w:t>
            </w:r>
          </w:p>
        </w:tc>
      </w:tr>
      <w:tr w:rsidR="00211FC1" w:rsidRPr="00FB5275" w14:paraId="3AFF6416" w14:textId="77777777" w:rsidTr="00404E7F">
        <w:trPr>
          <w:trHeight w:val="287"/>
        </w:trPr>
        <w:tc>
          <w:tcPr>
            <w:tcW w:w="1337" w:type="dxa"/>
            <w:noWrap/>
            <w:vAlign w:val="bottom"/>
            <w:hideMark/>
          </w:tcPr>
          <w:p w14:paraId="4ABE7990" w14:textId="77777777" w:rsidR="00211FC1" w:rsidRPr="00FB5275" w:rsidRDefault="00211FC1" w:rsidP="00404E7F">
            <w:pPr>
              <w:rPr>
                <w:lang w:eastAsia="zh-CN"/>
              </w:rPr>
            </w:pPr>
          </w:p>
        </w:tc>
        <w:tc>
          <w:tcPr>
            <w:tcW w:w="1007" w:type="dxa"/>
            <w:noWrap/>
            <w:vAlign w:val="bottom"/>
            <w:hideMark/>
          </w:tcPr>
          <w:p w14:paraId="084A5EA9"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281E289A" w14:textId="77777777" w:rsidR="00211FC1" w:rsidRPr="00FB5275" w:rsidRDefault="00211FC1" w:rsidP="00404E7F">
            <w:pPr>
              <w:rPr>
                <w:lang w:eastAsia="zh-CN"/>
              </w:rPr>
            </w:pPr>
            <w:r w:rsidRPr="00FB5275">
              <w:rPr>
                <w:lang w:eastAsia="zh-CN"/>
              </w:rPr>
              <w:t>3</w:t>
            </w:r>
          </w:p>
        </w:tc>
        <w:tc>
          <w:tcPr>
            <w:tcW w:w="792" w:type="dxa"/>
            <w:noWrap/>
            <w:vAlign w:val="bottom"/>
            <w:hideMark/>
          </w:tcPr>
          <w:p w14:paraId="2808600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459D73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5A17865" w14:textId="77777777" w:rsidR="00211FC1" w:rsidRPr="00FB5275" w:rsidRDefault="00211FC1" w:rsidP="00404E7F">
            <w:pPr>
              <w:rPr>
                <w:bCs/>
                <w:lang w:eastAsia="zh-CN"/>
              </w:rPr>
            </w:pPr>
            <w:r w:rsidRPr="00FB5275">
              <w:rPr>
                <w:lang w:eastAsia="zh-CN"/>
              </w:rPr>
              <w:t>27</w:t>
            </w:r>
          </w:p>
        </w:tc>
        <w:tc>
          <w:tcPr>
            <w:tcW w:w="1037" w:type="dxa"/>
            <w:noWrap/>
            <w:vAlign w:val="bottom"/>
            <w:hideMark/>
          </w:tcPr>
          <w:p w14:paraId="7E94B5B8" w14:textId="77777777" w:rsidR="00211FC1" w:rsidRPr="00FB5275" w:rsidRDefault="00211FC1" w:rsidP="00404E7F">
            <w:pPr>
              <w:rPr>
                <w:bCs/>
                <w:lang w:eastAsia="zh-CN"/>
              </w:rPr>
            </w:pPr>
            <w:r w:rsidRPr="00FB5275">
              <w:rPr>
                <w:lang w:eastAsia="zh-CN"/>
              </w:rPr>
              <w:t>9855</w:t>
            </w:r>
          </w:p>
        </w:tc>
        <w:tc>
          <w:tcPr>
            <w:tcW w:w="973" w:type="dxa"/>
            <w:noWrap/>
            <w:vAlign w:val="bottom"/>
            <w:hideMark/>
          </w:tcPr>
          <w:p w14:paraId="2A0C5DC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776D14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4480BF3" w14:textId="77777777" w:rsidR="00211FC1" w:rsidRPr="00FB5275" w:rsidRDefault="00211FC1" w:rsidP="00404E7F">
            <w:pPr>
              <w:rPr>
                <w:bCs/>
                <w:lang w:eastAsia="zh-CN"/>
              </w:rPr>
            </w:pPr>
            <w:r w:rsidRPr="00FB5275">
              <w:rPr>
                <w:lang w:eastAsia="zh-CN"/>
              </w:rPr>
              <w:t>0.07448</w:t>
            </w:r>
          </w:p>
        </w:tc>
      </w:tr>
      <w:tr w:rsidR="00211FC1" w:rsidRPr="00FB5275" w14:paraId="58338A15" w14:textId="77777777" w:rsidTr="00404E7F">
        <w:trPr>
          <w:trHeight w:val="287"/>
        </w:trPr>
        <w:tc>
          <w:tcPr>
            <w:tcW w:w="1337" w:type="dxa"/>
            <w:noWrap/>
            <w:vAlign w:val="bottom"/>
            <w:hideMark/>
          </w:tcPr>
          <w:p w14:paraId="72AF6EAA" w14:textId="77777777" w:rsidR="00211FC1" w:rsidRPr="00FB5275" w:rsidRDefault="00211FC1" w:rsidP="00404E7F">
            <w:pPr>
              <w:rPr>
                <w:lang w:eastAsia="zh-CN"/>
              </w:rPr>
            </w:pPr>
          </w:p>
        </w:tc>
        <w:tc>
          <w:tcPr>
            <w:tcW w:w="1007" w:type="dxa"/>
            <w:noWrap/>
            <w:vAlign w:val="bottom"/>
            <w:hideMark/>
          </w:tcPr>
          <w:p w14:paraId="4F356552"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4E7CD47A" w14:textId="77777777" w:rsidR="00211FC1" w:rsidRPr="00FB5275" w:rsidRDefault="00211FC1" w:rsidP="00404E7F">
            <w:pPr>
              <w:rPr>
                <w:lang w:eastAsia="zh-CN"/>
              </w:rPr>
            </w:pPr>
            <w:r w:rsidRPr="00FB5275">
              <w:rPr>
                <w:lang w:eastAsia="zh-CN"/>
              </w:rPr>
              <w:t>3</w:t>
            </w:r>
          </w:p>
        </w:tc>
        <w:tc>
          <w:tcPr>
            <w:tcW w:w="792" w:type="dxa"/>
            <w:noWrap/>
            <w:vAlign w:val="bottom"/>
            <w:hideMark/>
          </w:tcPr>
          <w:p w14:paraId="25F0366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B64888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AD58A57" w14:textId="77777777" w:rsidR="00211FC1" w:rsidRPr="00FB5275" w:rsidRDefault="00211FC1" w:rsidP="00404E7F">
            <w:pPr>
              <w:rPr>
                <w:bCs/>
                <w:lang w:eastAsia="zh-CN"/>
              </w:rPr>
            </w:pPr>
            <w:r w:rsidRPr="00FB5275">
              <w:rPr>
                <w:lang w:eastAsia="zh-CN"/>
              </w:rPr>
              <w:t>27</w:t>
            </w:r>
          </w:p>
        </w:tc>
        <w:tc>
          <w:tcPr>
            <w:tcW w:w="1037" w:type="dxa"/>
            <w:noWrap/>
            <w:vAlign w:val="bottom"/>
            <w:hideMark/>
          </w:tcPr>
          <w:p w14:paraId="5D28FE66" w14:textId="77777777" w:rsidR="00211FC1" w:rsidRPr="00FB5275" w:rsidRDefault="00211FC1" w:rsidP="00404E7F">
            <w:pPr>
              <w:rPr>
                <w:bCs/>
                <w:lang w:eastAsia="zh-CN"/>
              </w:rPr>
            </w:pPr>
            <w:r w:rsidRPr="00FB5275">
              <w:rPr>
                <w:lang w:eastAsia="zh-CN"/>
              </w:rPr>
              <w:t>9855</w:t>
            </w:r>
          </w:p>
        </w:tc>
        <w:tc>
          <w:tcPr>
            <w:tcW w:w="973" w:type="dxa"/>
            <w:noWrap/>
            <w:vAlign w:val="bottom"/>
            <w:hideMark/>
          </w:tcPr>
          <w:p w14:paraId="08B4843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0421BA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32BF3C4" w14:textId="77777777" w:rsidR="00211FC1" w:rsidRPr="00FB5275" w:rsidRDefault="00211FC1" w:rsidP="00404E7F">
            <w:pPr>
              <w:rPr>
                <w:bCs/>
                <w:lang w:eastAsia="zh-CN"/>
              </w:rPr>
            </w:pPr>
            <w:r w:rsidRPr="00FB5275">
              <w:rPr>
                <w:lang w:eastAsia="zh-CN"/>
              </w:rPr>
              <w:t>0.07448</w:t>
            </w:r>
          </w:p>
        </w:tc>
      </w:tr>
      <w:tr w:rsidR="00211FC1" w:rsidRPr="00FB5275" w14:paraId="5F0C8674" w14:textId="77777777" w:rsidTr="00404E7F">
        <w:trPr>
          <w:trHeight w:val="287"/>
        </w:trPr>
        <w:tc>
          <w:tcPr>
            <w:tcW w:w="1337" w:type="dxa"/>
            <w:noWrap/>
            <w:vAlign w:val="bottom"/>
            <w:hideMark/>
          </w:tcPr>
          <w:p w14:paraId="4C452656" w14:textId="77777777" w:rsidR="00211FC1" w:rsidRPr="00FB5275" w:rsidRDefault="00211FC1" w:rsidP="00404E7F">
            <w:pPr>
              <w:rPr>
                <w:lang w:eastAsia="zh-CN"/>
              </w:rPr>
            </w:pPr>
          </w:p>
        </w:tc>
        <w:tc>
          <w:tcPr>
            <w:tcW w:w="1007" w:type="dxa"/>
            <w:noWrap/>
            <w:vAlign w:val="bottom"/>
            <w:hideMark/>
          </w:tcPr>
          <w:p w14:paraId="13DCA1DD"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123A4EFD" w14:textId="77777777" w:rsidR="00211FC1" w:rsidRPr="00FB5275" w:rsidRDefault="00211FC1" w:rsidP="00404E7F">
            <w:pPr>
              <w:rPr>
                <w:lang w:eastAsia="zh-CN"/>
              </w:rPr>
            </w:pPr>
            <w:r w:rsidRPr="00FB5275">
              <w:rPr>
                <w:lang w:eastAsia="zh-CN"/>
              </w:rPr>
              <w:t>2</w:t>
            </w:r>
          </w:p>
        </w:tc>
        <w:tc>
          <w:tcPr>
            <w:tcW w:w="792" w:type="dxa"/>
            <w:noWrap/>
            <w:vAlign w:val="bottom"/>
            <w:hideMark/>
          </w:tcPr>
          <w:p w14:paraId="61F5001F" w14:textId="77777777" w:rsidR="00211FC1" w:rsidRPr="00FB5275" w:rsidRDefault="00211FC1" w:rsidP="00404E7F">
            <w:pPr>
              <w:rPr>
                <w:lang w:eastAsia="zh-CN"/>
              </w:rPr>
            </w:pPr>
            <w:r w:rsidRPr="00FB5275">
              <w:rPr>
                <w:lang w:eastAsia="zh-CN"/>
              </w:rPr>
              <w:t>0</w:t>
            </w:r>
          </w:p>
        </w:tc>
        <w:tc>
          <w:tcPr>
            <w:tcW w:w="681" w:type="dxa"/>
            <w:noWrap/>
            <w:vAlign w:val="bottom"/>
            <w:hideMark/>
          </w:tcPr>
          <w:p w14:paraId="0F1298A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7770E04" w14:textId="77777777" w:rsidR="00211FC1" w:rsidRPr="00FB5275" w:rsidRDefault="00211FC1" w:rsidP="00404E7F">
            <w:pPr>
              <w:rPr>
                <w:bCs/>
                <w:lang w:eastAsia="zh-CN"/>
              </w:rPr>
            </w:pPr>
            <w:r w:rsidRPr="00FB5275">
              <w:rPr>
                <w:lang w:eastAsia="zh-CN"/>
              </w:rPr>
              <w:t>16.8</w:t>
            </w:r>
          </w:p>
        </w:tc>
        <w:tc>
          <w:tcPr>
            <w:tcW w:w="1037" w:type="dxa"/>
            <w:noWrap/>
            <w:vAlign w:val="bottom"/>
            <w:hideMark/>
          </w:tcPr>
          <w:p w14:paraId="0D619702" w14:textId="77777777" w:rsidR="00211FC1" w:rsidRPr="00FB5275" w:rsidRDefault="00211FC1" w:rsidP="00404E7F">
            <w:pPr>
              <w:rPr>
                <w:bCs/>
                <w:lang w:eastAsia="zh-CN"/>
              </w:rPr>
            </w:pPr>
            <w:r w:rsidRPr="00FB5275">
              <w:rPr>
                <w:lang w:eastAsia="zh-CN"/>
              </w:rPr>
              <w:t>6132</w:t>
            </w:r>
          </w:p>
        </w:tc>
        <w:tc>
          <w:tcPr>
            <w:tcW w:w="973" w:type="dxa"/>
            <w:noWrap/>
            <w:vAlign w:val="bottom"/>
            <w:hideMark/>
          </w:tcPr>
          <w:p w14:paraId="73EADC4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41069C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4B5D72C" w14:textId="77777777" w:rsidR="00211FC1" w:rsidRPr="00FB5275" w:rsidRDefault="00211FC1" w:rsidP="00404E7F">
            <w:pPr>
              <w:rPr>
                <w:bCs/>
                <w:lang w:eastAsia="zh-CN"/>
              </w:rPr>
            </w:pPr>
            <w:r w:rsidRPr="00FB5275">
              <w:rPr>
                <w:lang w:eastAsia="zh-CN"/>
              </w:rPr>
              <w:t>0.07448</w:t>
            </w:r>
          </w:p>
        </w:tc>
      </w:tr>
      <w:tr w:rsidR="00211FC1" w:rsidRPr="00FB5275" w14:paraId="091666E2" w14:textId="77777777" w:rsidTr="00404E7F">
        <w:trPr>
          <w:trHeight w:val="287"/>
        </w:trPr>
        <w:tc>
          <w:tcPr>
            <w:tcW w:w="1337" w:type="dxa"/>
            <w:noWrap/>
            <w:vAlign w:val="bottom"/>
            <w:hideMark/>
          </w:tcPr>
          <w:p w14:paraId="7E8EF750" w14:textId="77777777" w:rsidR="00211FC1" w:rsidRPr="00FB5275" w:rsidRDefault="00211FC1" w:rsidP="00404E7F">
            <w:pPr>
              <w:rPr>
                <w:lang w:eastAsia="zh-CN"/>
              </w:rPr>
            </w:pPr>
          </w:p>
        </w:tc>
        <w:tc>
          <w:tcPr>
            <w:tcW w:w="1007" w:type="dxa"/>
            <w:noWrap/>
            <w:vAlign w:val="bottom"/>
            <w:hideMark/>
          </w:tcPr>
          <w:p w14:paraId="4DB2BCD6"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5D03327C" w14:textId="77777777" w:rsidR="00211FC1" w:rsidRPr="00FB5275" w:rsidRDefault="00211FC1" w:rsidP="00404E7F">
            <w:pPr>
              <w:rPr>
                <w:lang w:eastAsia="zh-CN"/>
              </w:rPr>
            </w:pPr>
            <w:r w:rsidRPr="00FB5275">
              <w:rPr>
                <w:lang w:eastAsia="zh-CN"/>
              </w:rPr>
              <w:t>2</w:t>
            </w:r>
          </w:p>
        </w:tc>
        <w:tc>
          <w:tcPr>
            <w:tcW w:w="792" w:type="dxa"/>
            <w:noWrap/>
            <w:vAlign w:val="bottom"/>
            <w:hideMark/>
          </w:tcPr>
          <w:p w14:paraId="5EB4A998"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3DB114C"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6336BBA" w14:textId="77777777" w:rsidR="00211FC1" w:rsidRPr="00FB5275" w:rsidRDefault="00211FC1" w:rsidP="00404E7F">
            <w:pPr>
              <w:rPr>
                <w:bCs/>
                <w:lang w:eastAsia="zh-CN"/>
              </w:rPr>
            </w:pPr>
            <w:r w:rsidRPr="00FB5275">
              <w:rPr>
                <w:lang w:eastAsia="zh-CN"/>
              </w:rPr>
              <w:t>16.8</w:t>
            </w:r>
          </w:p>
        </w:tc>
        <w:tc>
          <w:tcPr>
            <w:tcW w:w="1037" w:type="dxa"/>
            <w:noWrap/>
            <w:vAlign w:val="bottom"/>
            <w:hideMark/>
          </w:tcPr>
          <w:p w14:paraId="4DB86D40" w14:textId="77777777" w:rsidR="00211FC1" w:rsidRPr="00FB5275" w:rsidRDefault="00211FC1" w:rsidP="00404E7F">
            <w:pPr>
              <w:rPr>
                <w:bCs/>
                <w:lang w:eastAsia="zh-CN"/>
              </w:rPr>
            </w:pPr>
            <w:r w:rsidRPr="00FB5275">
              <w:rPr>
                <w:lang w:eastAsia="zh-CN"/>
              </w:rPr>
              <w:t>6132</w:t>
            </w:r>
          </w:p>
        </w:tc>
        <w:tc>
          <w:tcPr>
            <w:tcW w:w="973" w:type="dxa"/>
            <w:noWrap/>
            <w:vAlign w:val="bottom"/>
            <w:hideMark/>
          </w:tcPr>
          <w:p w14:paraId="3744104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9327B4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0B0C8DC" w14:textId="77777777" w:rsidR="00211FC1" w:rsidRPr="00FB5275" w:rsidRDefault="00211FC1" w:rsidP="00404E7F">
            <w:pPr>
              <w:rPr>
                <w:bCs/>
                <w:lang w:eastAsia="zh-CN"/>
              </w:rPr>
            </w:pPr>
            <w:r w:rsidRPr="00FB5275">
              <w:rPr>
                <w:lang w:eastAsia="zh-CN"/>
              </w:rPr>
              <w:t>0.07448</w:t>
            </w:r>
          </w:p>
        </w:tc>
      </w:tr>
      <w:tr w:rsidR="00211FC1" w:rsidRPr="00FB5275" w14:paraId="156F2F66" w14:textId="77777777" w:rsidTr="00404E7F">
        <w:trPr>
          <w:trHeight w:val="287"/>
        </w:trPr>
        <w:tc>
          <w:tcPr>
            <w:tcW w:w="1337" w:type="dxa"/>
            <w:noWrap/>
            <w:vAlign w:val="bottom"/>
            <w:hideMark/>
          </w:tcPr>
          <w:p w14:paraId="3B75A01A" w14:textId="77777777" w:rsidR="00211FC1" w:rsidRPr="00FB5275" w:rsidRDefault="00211FC1" w:rsidP="00404E7F">
            <w:pPr>
              <w:rPr>
                <w:lang w:eastAsia="zh-CN"/>
              </w:rPr>
            </w:pPr>
          </w:p>
        </w:tc>
        <w:tc>
          <w:tcPr>
            <w:tcW w:w="1007" w:type="dxa"/>
            <w:noWrap/>
            <w:vAlign w:val="bottom"/>
            <w:hideMark/>
          </w:tcPr>
          <w:p w14:paraId="2A8BE189"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53580150" w14:textId="77777777" w:rsidR="00211FC1" w:rsidRPr="00FB5275" w:rsidRDefault="00211FC1" w:rsidP="00404E7F">
            <w:pPr>
              <w:rPr>
                <w:lang w:eastAsia="zh-CN"/>
              </w:rPr>
            </w:pPr>
            <w:r w:rsidRPr="00FB5275">
              <w:rPr>
                <w:lang w:eastAsia="zh-CN"/>
              </w:rPr>
              <w:t>2</w:t>
            </w:r>
          </w:p>
        </w:tc>
        <w:tc>
          <w:tcPr>
            <w:tcW w:w="792" w:type="dxa"/>
            <w:noWrap/>
            <w:vAlign w:val="bottom"/>
            <w:hideMark/>
          </w:tcPr>
          <w:p w14:paraId="72372AE8"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976061C"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FD53584"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4172DE85"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6ECF7EC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93FE97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3ED6603" w14:textId="77777777" w:rsidR="00211FC1" w:rsidRPr="00FB5275" w:rsidRDefault="00211FC1" w:rsidP="00404E7F">
            <w:pPr>
              <w:rPr>
                <w:bCs/>
                <w:lang w:eastAsia="zh-CN"/>
              </w:rPr>
            </w:pPr>
            <w:r w:rsidRPr="00FB5275">
              <w:rPr>
                <w:lang w:eastAsia="zh-CN"/>
              </w:rPr>
              <w:t>0.07448</w:t>
            </w:r>
          </w:p>
        </w:tc>
      </w:tr>
      <w:tr w:rsidR="00211FC1" w:rsidRPr="00FB5275" w14:paraId="31450B7F" w14:textId="77777777" w:rsidTr="00404E7F">
        <w:trPr>
          <w:trHeight w:val="287"/>
        </w:trPr>
        <w:tc>
          <w:tcPr>
            <w:tcW w:w="1337" w:type="dxa"/>
            <w:noWrap/>
            <w:vAlign w:val="bottom"/>
            <w:hideMark/>
          </w:tcPr>
          <w:p w14:paraId="657A1945" w14:textId="77777777" w:rsidR="00211FC1" w:rsidRPr="00FB5275" w:rsidRDefault="00211FC1" w:rsidP="00404E7F">
            <w:pPr>
              <w:rPr>
                <w:lang w:eastAsia="zh-CN"/>
              </w:rPr>
            </w:pPr>
          </w:p>
        </w:tc>
        <w:tc>
          <w:tcPr>
            <w:tcW w:w="1007" w:type="dxa"/>
            <w:noWrap/>
            <w:vAlign w:val="bottom"/>
            <w:hideMark/>
          </w:tcPr>
          <w:p w14:paraId="18285545"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5E5BEC71"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78A839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7E812B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D222FBF"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338EA09B"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01B43B9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A5DFAAC"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2667FE4" w14:textId="77777777" w:rsidR="00211FC1" w:rsidRPr="00FB5275" w:rsidRDefault="00211FC1" w:rsidP="00404E7F">
            <w:pPr>
              <w:rPr>
                <w:bCs/>
                <w:lang w:eastAsia="zh-CN"/>
              </w:rPr>
            </w:pPr>
            <w:r w:rsidRPr="00FB5275">
              <w:rPr>
                <w:lang w:eastAsia="zh-CN"/>
              </w:rPr>
              <w:t>0.07448</w:t>
            </w:r>
          </w:p>
        </w:tc>
      </w:tr>
      <w:tr w:rsidR="00211FC1" w:rsidRPr="00FB5275" w14:paraId="32E19D15" w14:textId="77777777" w:rsidTr="00404E7F">
        <w:trPr>
          <w:trHeight w:val="287"/>
        </w:trPr>
        <w:tc>
          <w:tcPr>
            <w:tcW w:w="1337" w:type="dxa"/>
            <w:noWrap/>
            <w:vAlign w:val="bottom"/>
            <w:hideMark/>
          </w:tcPr>
          <w:p w14:paraId="40D6CD6C" w14:textId="77777777" w:rsidR="00211FC1" w:rsidRPr="00FB5275" w:rsidRDefault="00211FC1" w:rsidP="00404E7F">
            <w:pPr>
              <w:rPr>
                <w:lang w:eastAsia="zh-CN"/>
              </w:rPr>
            </w:pPr>
          </w:p>
        </w:tc>
        <w:tc>
          <w:tcPr>
            <w:tcW w:w="1007" w:type="dxa"/>
            <w:noWrap/>
            <w:vAlign w:val="bottom"/>
            <w:hideMark/>
          </w:tcPr>
          <w:p w14:paraId="0B938141"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34D245FF" w14:textId="77777777" w:rsidR="00211FC1" w:rsidRPr="00FB5275" w:rsidRDefault="00211FC1" w:rsidP="00404E7F">
            <w:pPr>
              <w:rPr>
                <w:lang w:eastAsia="zh-CN"/>
              </w:rPr>
            </w:pPr>
            <w:r w:rsidRPr="00FB5275">
              <w:rPr>
                <w:lang w:eastAsia="zh-CN"/>
              </w:rPr>
              <w:t>1</w:t>
            </w:r>
          </w:p>
        </w:tc>
        <w:tc>
          <w:tcPr>
            <w:tcW w:w="792" w:type="dxa"/>
            <w:noWrap/>
            <w:vAlign w:val="bottom"/>
            <w:hideMark/>
          </w:tcPr>
          <w:p w14:paraId="01D42800"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30F2BBE"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80DE427" w14:textId="77777777" w:rsidR="00211FC1" w:rsidRPr="00FB5275" w:rsidRDefault="00211FC1" w:rsidP="00404E7F">
            <w:pPr>
              <w:rPr>
                <w:bCs/>
                <w:lang w:eastAsia="zh-CN"/>
              </w:rPr>
            </w:pPr>
            <w:r w:rsidRPr="00FB5275">
              <w:rPr>
                <w:lang w:eastAsia="zh-CN"/>
              </w:rPr>
              <w:t>10.8</w:t>
            </w:r>
          </w:p>
        </w:tc>
        <w:tc>
          <w:tcPr>
            <w:tcW w:w="1037" w:type="dxa"/>
            <w:noWrap/>
            <w:vAlign w:val="bottom"/>
            <w:hideMark/>
          </w:tcPr>
          <w:p w14:paraId="07F68BA1" w14:textId="77777777" w:rsidR="00211FC1" w:rsidRPr="00FB5275" w:rsidRDefault="00211FC1" w:rsidP="00404E7F">
            <w:pPr>
              <w:rPr>
                <w:bCs/>
                <w:lang w:eastAsia="zh-CN"/>
              </w:rPr>
            </w:pPr>
            <w:r w:rsidRPr="00FB5275">
              <w:rPr>
                <w:lang w:eastAsia="zh-CN"/>
              </w:rPr>
              <w:t>3942</w:t>
            </w:r>
          </w:p>
        </w:tc>
        <w:tc>
          <w:tcPr>
            <w:tcW w:w="973" w:type="dxa"/>
            <w:noWrap/>
            <w:vAlign w:val="bottom"/>
            <w:hideMark/>
          </w:tcPr>
          <w:p w14:paraId="185762B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B72443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9B0E8D9" w14:textId="77777777" w:rsidR="00211FC1" w:rsidRPr="00FB5275" w:rsidRDefault="00211FC1" w:rsidP="00404E7F">
            <w:pPr>
              <w:rPr>
                <w:bCs/>
                <w:lang w:eastAsia="zh-CN"/>
              </w:rPr>
            </w:pPr>
            <w:r w:rsidRPr="00FB5275">
              <w:rPr>
                <w:lang w:eastAsia="zh-CN"/>
              </w:rPr>
              <w:t>0.07448</w:t>
            </w:r>
          </w:p>
        </w:tc>
      </w:tr>
      <w:tr w:rsidR="00211FC1" w:rsidRPr="00FB5275" w14:paraId="16BB1B28" w14:textId="77777777" w:rsidTr="00404E7F">
        <w:trPr>
          <w:trHeight w:val="287"/>
        </w:trPr>
        <w:tc>
          <w:tcPr>
            <w:tcW w:w="1337" w:type="dxa"/>
            <w:noWrap/>
            <w:vAlign w:val="bottom"/>
            <w:hideMark/>
          </w:tcPr>
          <w:p w14:paraId="1453F6B7" w14:textId="77777777" w:rsidR="00211FC1" w:rsidRPr="00FB5275" w:rsidRDefault="00211FC1" w:rsidP="00404E7F">
            <w:pPr>
              <w:rPr>
                <w:lang w:eastAsia="zh-CN"/>
              </w:rPr>
            </w:pPr>
          </w:p>
        </w:tc>
        <w:tc>
          <w:tcPr>
            <w:tcW w:w="1007" w:type="dxa"/>
            <w:noWrap/>
            <w:vAlign w:val="bottom"/>
            <w:hideMark/>
          </w:tcPr>
          <w:p w14:paraId="742C73EA"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6867C301"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FB0E5E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0701E3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843FB6D" w14:textId="77777777" w:rsidR="00211FC1" w:rsidRPr="00FB5275" w:rsidRDefault="00211FC1" w:rsidP="00404E7F">
            <w:pPr>
              <w:rPr>
                <w:bCs/>
                <w:lang w:eastAsia="zh-CN"/>
              </w:rPr>
            </w:pPr>
            <w:r w:rsidRPr="00FB5275">
              <w:rPr>
                <w:lang w:eastAsia="zh-CN"/>
              </w:rPr>
              <w:t>10.8</w:t>
            </w:r>
          </w:p>
        </w:tc>
        <w:tc>
          <w:tcPr>
            <w:tcW w:w="1037" w:type="dxa"/>
            <w:noWrap/>
            <w:vAlign w:val="bottom"/>
            <w:hideMark/>
          </w:tcPr>
          <w:p w14:paraId="0311372E" w14:textId="77777777" w:rsidR="00211FC1" w:rsidRPr="00FB5275" w:rsidRDefault="00211FC1" w:rsidP="00404E7F">
            <w:pPr>
              <w:rPr>
                <w:bCs/>
                <w:lang w:eastAsia="zh-CN"/>
              </w:rPr>
            </w:pPr>
            <w:r w:rsidRPr="00FB5275">
              <w:rPr>
                <w:lang w:eastAsia="zh-CN"/>
              </w:rPr>
              <w:t>3942</w:t>
            </w:r>
          </w:p>
        </w:tc>
        <w:tc>
          <w:tcPr>
            <w:tcW w:w="973" w:type="dxa"/>
            <w:noWrap/>
            <w:vAlign w:val="bottom"/>
            <w:hideMark/>
          </w:tcPr>
          <w:p w14:paraId="467E842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E9FA41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D67808A" w14:textId="77777777" w:rsidR="00211FC1" w:rsidRPr="00FB5275" w:rsidRDefault="00211FC1" w:rsidP="00404E7F">
            <w:pPr>
              <w:rPr>
                <w:bCs/>
                <w:lang w:eastAsia="zh-CN"/>
              </w:rPr>
            </w:pPr>
            <w:r w:rsidRPr="00FB5275">
              <w:rPr>
                <w:lang w:eastAsia="zh-CN"/>
              </w:rPr>
              <w:t>0.07448</w:t>
            </w:r>
          </w:p>
        </w:tc>
      </w:tr>
      <w:tr w:rsidR="00211FC1" w:rsidRPr="00FB5275" w14:paraId="16AF46FF" w14:textId="77777777" w:rsidTr="00404E7F">
        <w:trPr>
          <w:trHeight w:val="287"/>
        </w:trPr>
        <w:tc>
          <w:tcPr>
            <w:tcW w:w="1337" w:type="dxa"/>
            <w:noWrap/>
            <w:vAlign w:val="bottom"/>
            <w:hideMark/>
          </w:tcPr>
          <w:p w14:paraId="230D8C06" w14:textId="77777777" w:rsidR="00211FC1" w:rsidRPr="00FB5275" w:rsidRDefault="00211FC1" w:rsidP="00404E7F">
            <w:pPr>
              <w:rPr>
                <w:lang w:eastAsia="zh-CN"/>
              </w:rPr>
            </w:pPr>
          </w:p>
        </w:tc>
        <w:tc>
          <w:tcPr>
            <w:tcW w:w="1007" w:type="dxa"/>
            <w:noWrap/>
            <w:vAlign w:val="bottom"/>
            <w:hideMark/>
          </w:tcPr>
          <w:p w14:paraId="59C18863"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709A1F5E"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3B25E72"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CDE1AA6"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FB126F8" w14:textId="77777777" w:rsidR="00211FC1" w:rsidRPr="00FB5275" w:rsidRDefault="00211FC1" w:rsidP="00404E7F">
            <w:pPr>
              <w:rPr>
                <w:bCs/>
                <w:lang w:eastAsia="zh-CN"/>
              </w:rPr>
            </w:pPr>
            <w:r w:rsidRPr="00FB5275">
              <w:rPr>
                <w:lang w:eastAsia="zh-CN"/>
              </w:rPr>
              <w:t>18.7</w:t>
            </w:r>
          </w:p>
        </w:tc>
        <w:tc>
          <w:tcPr>
            <w:tcW w:w="1037" w:type="dxa"/>
            <w:noWrap/>
            <w:vAlign w:val="bottom"/>
            <w:hideMark/>
          </w:tcPr>
          <w:p w14:paraId="4A310209" w14:textId="77777777" w:rsidR="00211FC1" w:rsidRPr="00FB5275" w:rsidRDefault="00211FC1" w:rsidP="00404E7F">
            <w:pPr>
              <w:rPr>
                <w:bCs/>
                <w:lang w:eastAsia="zh-CN"/>
              </w:rPr>
            </w:pPr>
            <w:r w:rsidRPr="00FB5275">
              <w:rPr>
                <w:lang w:eastAsia="zh-CN"/>
              </w:rPr>
              <w:t>6825.5</w:t>
            </w:r>
          </w:p>
        </w:tc>
        <w:tc>
          <w:tcPr>
            <w:tcW w:w="973" w:type="dxa"/>
            <w:noWrap/>
            <w:vAlign w:val="bottom"/>
            <w:hideMark/>
          </w:tcPr>
          <w:p w14:paraId="5527FC8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A10423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CC89955" w14:textId="77777777" w:rsidR="00211FC1" w:rsidRPr="00FB5275" w:rsidRDefault="00211FC1" w:rsidP="00404E7F">
            <w:pPr>
              <w:rPr>
                <w:bCs/>
                <w:lang w:eastAsia="zh-CN"/>
              </w:rPr>
            </w:pPr>
            <w:r w:rsidRPr="00FB5275">
              <w:rPr>
                <w:lang w:eastAsia="zh-CN"/>
              </w:rPr>
              <w:t>0.07448</w:t>
            </w:r>
          </w:p>
        </w:tc>
      </w:tr>
      <w:tr w:rsidR="00211FC1" w:rsidRPr="00FB5275" w14:paraId="105EAC96" w14:textId="77777777" w:rsidTr="00404E7F">
        <w:trPr>
          <w:trHeight w:val="287"/>
        </w:trPr>
        <w:tc>
          <w:tcPr>
            <w:tcW w:w="1337" w:type="dxa"/>
            <w:noWrap/>
            <w:vAlign w:val="bottom"/>
            <w:hideMark/>
          </w:tcPr>
          <w:p w14:paraId="5D435471" w14:textId="77777777" w:rsidR="00211FC1" w:rsidRPr="00FB5275" w:rsidRDefault="00211FC1" w:rsidP="00404E7F">
            <w:pPr>
              <w:rPr>
                <w:lang w:eastAsia="zh-CN"/>
              </w:rPr>
            </w:pPr>
          </w:p>
        </w:tc>
        <w:tc>
          <w:tcPr>
            <w:tcW w:w="1007" w:type="dxa"/>
            <w:noWrap/>
            <w:vAlign w:val="bottom"/>
            <w:hideMark/>
          </w:tcPr>
          <w:p w14:paraId="7B0B488A" w14:textId="77777777" w:rsidR="00211FC1" w:rsidRPr="00FB5275" w:rsidRDefault="00211FC1" w:rsidP="00404E7F">
            <w:pPr>
              <w:rPr>
                <w:bCs/>
                <w:lang w:eastAsia="zh-CN"/>
              </w:rPr>
            </w:pPr>
            <w:r w:rsidRPr="00FB5275">
              <w:rPr>
                <w:lang w:eastAsia="zh-CN"/>
              </w:rPr>
              <w:t>4814</w:t>
            </w:r>
          </w:p>
        </w:tc>
        <w:tc>
          <w:tcPr>
            <w:tcW w:w="1093" w:type="dxa"/>
            <w:noWrap/>
            <w:vAlign w:val="bottom"/>
            <w:hideMark/>
          </w:tcPr>
          <w:p w14:paraId="7AEADFFF"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FA0423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219B05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E8FE550" w14:textId="77777777" w:rsidR="00211FC1" w:rsidRPr="00FB5275" w:rsidRDefault="00211FC1" w:rsidP="00404E7F">
            <w:pPr>
              <w:rPr>
                <w:bCs/>
                <w:lang w:eastAsia="zh-CN"/>
              </w:rPr>
            </w:pPr>
            <w:r w:rsidRPr="00FB5275">
              <w:rPr>
                <w:lang w:eastAsia="zh-CN"/>
              </w:rPr>
              <w:t>18.7</w:t>
            </w:r>
          </w:p>
        </w:tc>
        <w:tc>
          <w:tcPr>
            <w:tcW w:w="1037" w:type="dxa"/>
            <w:noWrap/>
            <w:vAlign w:val="bottom"/>
            <w:hideMark/>
          </w:tcPr>
          <w:p w14:paraId="415CD566" w14:textId="77777777" w:rsidR="00211FC1" w:rsidRPr="00FB5275" w:rsidRDefault="00211FC1" w:rsidP="00404E7F">
            <w:pPr>
              <w:rPr>
                <w:bCs/>
                <w:lang w:eastAsia="zh-CN"/>
              </w:rPr>
            </w:pPr>
            <w:r w:rsidRPr="00FB5275">
              <w:rPr>
                <w:lang w:eastAsia="zh-CN"/>
              </w:rPr>
              <w:t>6825.5</w:t>
            </w:r>
          </w:p>
        </w:tc>
        <w:tc>
          <w:tcPr>
            <w:tcW w:w="973" w:type="dxa"/>
            <w:noWrap/>
            <w:vAlign w:val="bottom"/>
            <w:hideMark/>
          </w:tcPr>
          <w:p w14:paraId="217391C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9AB81F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3A4B272" w14:textId="77777777" w:rsidR="00211FC1" w:rsidRPr="00FB5275" w:rsidRDefault="00211FC1" w:rsidP="00404E7F">
            <w:pPr>
              <w:rPr>
                <w:bCs/>
                <w:lang w:eastAsia="zh-CN"/>
              </w:rPr>
            </w:pPr>
            <w:r w:rsidRPr="00FB5275">
              <w:rPr>
                <w:lang w:eastAsia="zh-CN"/>
              </w:rPr>
              <w:t>0.07448</w:t>
            </w:r>
          </w:p>
        </w:tc>
      </w:tr>
      <w:tr w:rsidR="00211FC1" w:rsidRPr="00FB5275" w14:paraId="2CA4899C" w14:textId="77777777" w:rsidTr="00404E7F">
        <w:trPr>
          <w:trHeight w:val="311"/>
        </w:trPr>
        <w:tc>
          <w:tcPr>
            <w:tcW w:w="1337" w:type="dxa"/>
            <w:noWrap/>
            <w:vAlign w:val="bottom"/>
            <w:hideMark/>
          </w:tcPr>
          <w:p w14:paraId="1B0FC2FF" w14:textId="77777777" w:rsidR="00211FC1" w:rsidRPr="00FB5275" w:rsidRDefault="00211FC1" w:rsidP="00404E7F">
            <w:pPr>
              <w:rPr>
                <w:bCs/>
                <w:lang w:eastAsia="zh-CN"/>
              </w:rPr>
            </w:pPr>
            <w:r w:rsidRPr="00FB5275">
              <w:rPr>
                <w:lang w:eastAsia="zh-CN"/>
              </w:rPr>
              <w:t>Mount Isa</w:t>
            </w:r>
          </w:p>
        </w:tc>
        <w:tc>
          <w:tcPr>
            <w:tcW w:w="1007" w:type="dxa"/>
            <w:noWrap/>
            <w:vAlign w:val="bottom"/>
            <w:hideMark/>
          </w:tcPr>
          <w:p w14:paraId="46B87592"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2D834013"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F3DF12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659D76A"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FA9BA59" w14:textId="77777777" w:rsidR="00211FC1" w:rsidRPr="00FB5275" w:rsidRDefault="00211FC1" w:rsidP="00404E7F">
            <w:pPr>
              <w:rPr>
                <w:bCs/>
                <w:lang w:eastAsia="zh-CN"/>
              </w:rPr>
            </w:pPr>
            <w:r w:rsidRPr="00FB5275">
              <w:rPr>
                <w:lang w:eastAsia="zh-CN"/>
              </w:rPr>
              <w:t>25.2</w:t>
            </w:r>
          </w:p>
        </w:tc>
        <w:tc>
          <w:tcPr>
            <w:tcW w:w="1037" w:type="dxa"/>
            <w:noWrap/>
            <w:vAlign w:val="bottom"/>
            <w:hideMark/>
          </w:tcPr>
          <w:p w14:paraId="0D5ED50E" w14:textId="77777777" w:rsidR="00211FC1" w:rsidRPr="00FB5275" w:rsidRDefault="00211FC1" w:rsidP="00404E7F">
            <w:pPr>
              <w:rPr>
                <w:bCs/>
                <w:lang w:eastAsia="zh-CN"/>
              </w:rPr>
            </w:pPr>
            <w:r w:rsidRPr="00FB5275">
              <w:rPr>
                <w:lang w:eastAsia="zh-CN"/>
              </w:rPr>
              <w:t>9198</w:t>
            </w:r>
          </w:p>
        </w:tc>
        <w:tc>
          <w:tcPr>
            <w:tcW w:w="973" w:type="dxa"/>
            <w:noWrap/>
            <w:vAlign w:val="bottom"/>
            <w:hideMark/>
          </w:tcPr>
          <w:p w14:paraId="0A20431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2B9B9D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A1C598E" w14:textId="77777777" w:rsidR="00211FC1" w:rsidRPr="00FB5275" w:rsidRDefault="00211FC1" w:rsidP="00404E7F">
            <w:pPr>
              <w:rPr>
                <w:bCs/>
                <w:lang w:eastAsia="zh-CN"/>
              </w:rPr>
            </w:pPr>
            <w:r w:rsidRPr="00FB5275">
              <w:rPr>
                <w:lang w:eastAsia="zh-CN"/>
              </w:rPr>
              <w:t>0.07448</w:t>
            </w:r>
          </w:p>
        </w:tc>
      </w:tr>
      <w:tr w:rsidR="00211FC1" w:rsidRPr="00FB5275" w14:paraId="2B31E255" w14:textId="77777777" w:rsidTr="00404E7F">
        <w:trPr>
          <w:trHeight w:val="287"/>
        </w:trPr>
        <w:tc>
          <w:tcPr>
            <w:tcW w:w="1337" w:type="dxa"/>
            <w:noWrap/>
            <w:vAlign w:val="bottom"/>
            <w:hideMark/>
          </w:tcPr>
          <w:p w14:paraId="3F3FE43D" w14:textId="77777777" w:rsidR="00211FC1" w:rsidRPr="00FB5275" w:rsidRDefault="00211FC1" w:rsidP="00404E7F">
            <w:pPr>
              <w:rPr>
                <w:lang w:eastAsia="zh-CN"/>
              </w:rPr>
            </w:pPr>
          </w:p>
        </w:tc>
        <w:tc>
          <w:tcPr>
            <w:tcW w:w="1007" w:type="dxa"/>
            <w:noWrap/>
            <w:vAlign w:val="bottom"/>
            <w:hideMark/>
          </w:tcPr>
          <w:p w14:paraId="1123C557"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24565188"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E82875B"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08F635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7E29356" w14:textId="77777777" w:rsidR="00211FC1" w:rsidRPr="00FB5275" w:rsidRDefault="00211FC1" w:rsidP="00404E7F">
            <w:pPr>
              <w:rPr>
                <w:bCs/>
                <w:lang w:eastAsia="zh-CN"/>
              </w:rPr>
            </w:pPr>
            <w:r w:rsidRPr="00FB5275">
              <w:rPr>
                <w:lang w:eastAsia="zh-CN"/>
              </w:rPr>
              <w:t>25.2</w:t>
            </w:r>
          </w:p>
        </w:tc>
        <w:tc>
          <w:tcPr>
            <w:tcW w:w="1037" w:type="dxa"/>
            <w:noWrap/>
            <w:vAlign w:val="bottom"/>
            <w:hideMark/>
          </w:tcPr>
          <w:p w14:paraId="7A3B33D0" w14:textId="77777777" w:rsidR="00211FC1" w:rsidRPr="00FB5275" w:rsidRDefault="00211FC1" w:rsidP="00404E7F">
            <w:pPr>
              <w:rPr>
                <w:bCs/>
                <w:lang w:eastAsia="zh-CN"/>
              </w:rPr>
            </w:pPr>
            <w:r w:rsidRPr="00FB5275">
              <w:rPr>
                <w:lang w:eastAsia="zh-CN"/>
              </w:rPr>
              <w:t>9198</w:t>
            </w:r>
          </w:p>
        </w:tc>
        <w:tc>
          <w:tcPr>
            <w:tcW w:w="973" w:type="dxa"/>
            <w:noWrap/>
            <w:vAlign w:val="bottom"/>
            <w:hideMark/>
          </w:tcPr>
          <w:p w14:paraId="4C3FB02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2553F67"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B6E2297" w14:textId="77777777" w:rsidR="00211FC1" w:rsidRPr="00FB5275" w:rsidRDefault="00211FC1" w:rsidP="00404E7F">
            <w:pPr>
              <w:rPr>
                <w:bCs/>
                <w:lang w:eastAsia="zh-CN"/>
              </w:rPr>
            </w:pPr>
            <w:r w:rsidRPr="00FB5275">
              <w:rPr>
                <w:lang w:eastAsia="zh-CN"/>
              </w:rPr>
              <w:t>0.07448</w:t>
            </w:r>
          </w:p>
        </w:tc>
      </w:tr>
      <w:tr w:rsidR="00211FC1" w:rsidRPr="00FB5275" w14:paraId="16BF4096" w14:textId="77777777" w:rsidTr="00404E7F">
        <w:trPr>
          <w:trHeight w:val="287"/>
        </w:trPr>
        <w:tc>
          <w:tcPr>
            <w:tcW w:w="1337" w:type="dxa"/>
            <w:noWrap/>
            <w:vAlign w:val="bottom"/>
            <w:hideMark/>
          </w:tcPr>
          <w:p w14:paraId="33C4AACD" w14:textId="77777777" w:rsidR="00211FC1" w:rsidRPr="00FB5275" w:rsidRDefault="00211FC1" w:rsidP="00404E7F">
            <w:pPr>
              <w:rPr>
                <w:lang w:eastAsia="zh-CN"/>
              </w:rPr>
            </w:pPr>
          </w:p>
        </w:tc>
        <w:tc>
          <w:tcPr>
            <w:tcW w:w="1007" w:type="dxa"/>
            <w:noWrap/>
            <w:vAlign w:val="bottom"/>
            <w:hideMark/>
          </w:tcPr>
          <w:p w14:paraId="1AD93EBC"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1B4877FC" w14:textId="77777777" w:rsidR="00211FC1" w:rsidRPr="00FB5275" w:rsidRDefault="00211FC1" w:rsidP="00404E7F">
            <w:pPr>
              <w:rPr>
                <w:lang w:eastAsia="zh-CN"/>
              </w:rPr>
            </w:pPr>
            <w:r w:rsidRPr="00FB5275">
              <w:rPr>
                <w:lang w:eastAsia="zh-CN"/>
              </w:rPr>
              <w:t>4</w:t>
            </w:r>
          </w:p>
        </w:tc>
        <w:tc>
          <w:tcPr>
            <w:tcW w:w="792" w:type="dxa"/>
            <w:noWrap/>
            <w:vAlign w:val="bottom"/>
            <w:hideMark/>
          </w:tcPr>
          <w:p w14:paraId="462FAF2D"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E6026C4"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9BC09BE" w14:textId="77777777" w:rsidR="00211FC1" w:rsidRPr="00FB5275" w:rsidRDefault="00211FC1" w:rsidP="00404E7F">
            <w:pPr>
              <w:rPr>
                <w:bCs/>
                <w:lang w:eastAsia="zh-CN"/>
              </w:rPr>
            </w:pPr>
            <w:r w:rsidRPr="00FB5275">
              <w:rPr>
                <w:lang w:eastAsia="zh-CN"/>
              </w:rPr>
              <w:t>33.3</w:t>
            </w:r>
          </w:p>
        </w:tc>
        <w:tc>
          <w:tcPr>
            <w:tcW w:w="1037" w:type="dxa"/>
            <w:noWrap/>
            <w:vAlign w:val="bottom"/>
            <w:hideMark/>
          </w:tcPr>
          <w:p w14:paraId="7DCE7E02" w14:textId="77777777" w:rsidR="00211FC1" w:rsidRPr="00FB5275" w:rsidRDefault="00211FC1" w:rsidP="00404E7F">
            <w:pPr>
              <w:rPr>
                <w:bCs/>
                <w:lang w:eastAsia="zh-CN"/>
              </w:rPr>
            </w:pPr>
            <w:r w:rsidRPr="00FB5275">
              <w:rPr>
                <w:lang w:eastAsia="zh-CN"/>
              </w:rPr>
              <w:t>12154.5</w:t>
            </w:r>
          </w:p>
        </w:tc>
        <w:tc>
          <w:tcPr>
            <w:tcW w:w="973" w:type="dxa"/>
            <w:noWrap/>
            <w:vAlign w:val="bottom"/>
            <w:hideMark/>
          </w:tcPr>
          <w:p w14:paraId="75C5179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5263E3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72CA4E8" w14:textId="77777777" w:rsidR="00211FC1" w:rsidRPr="00FB5275" w:rsidRDefault="00211FC1" w:rsidP="00404E7F">
            <w:pPr>
              <w:rPr>
                <w:bCs/>
                <w:lang w:eastAsia="zh-CN"/>
              </w:rPr>
            </w:pPr>
            <w:r w:rsidRPr="00FB5275">
              <w:rPr>
                <w:lang w:eastAsia="zh-CN"/>
              </w:rPr>
              <w:t>0.07448</w:t>
            </w:r>
          </w:p>
        </w:tc>
      </w:tr>
      <w:tr w:rsidR="00211FC1" w:rsidRPr="00FB5275" w14:paraId="085BA9FE" w14:textId="77777777" w:rsidTr="00404E7F">
        <w:trPr>
          <w:trHeight w:val="287"/>
        </w:trPr>
        <w:tc>
          <w:tcPr>
            <w:tcW w:w="1337" w:type="dxa"/>
            <w:noWrap/>
            <w:vAlign w:val="bottom"/>
            <w:hideMark/>
          </w:tcPr>
          <w:p w14:paraId="421D67F9" w14:textId="77777777" w:rsidR="00211FC1" w:rsidRPr="00FB5275" w:rsidRDefault="00211FC1" w:rsidP="00404E7F">
            <w:pPr>
              <w:rPr>
                <w:lang w:eastAsia="zh-CN"/>
              </w:rPr>
            </w:pPr>
          </w:p>
        </w:tc>
        <w:tc>
          <w:tcPr>
            <w:tcW w:w="1007" w:type="dxa"/>
            <w:noWrap/>
            <w:vAlign w:val="bottom"/>
            <w:hideMark/>
          </w:tcPr>
          <w:p w14:paraId="7D2A9F1C"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6726E556"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A39114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5A597084"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43E64FA" w14:textId="77777777" w:rsidR="00211FC1" w:rsidRPr="00FB5275" w:rsidRDefault="00211FC1" w:rsidP="00404E7F">
            <w:pPr>
              <w:rPr>
                <w:bCs/>
                <w:lang w:eastAsia="zh-CN"/>
              </w:rPr>
            </w:pPr>
            <w:r w:rsidRPr="00FB5275">
              <w:rPr>
                <w:lang w:eastAsia="zh-CN"/>
              </w:rPr>
              <w:t>33.3</w:t>
            </w:r>
          </w:p>
        </w:tc>
        <w:tc>
          <w:tcPr>
            <w:tcW w:w="1037" w:type="dxa"/>
            <w:noWrap/>
            <w:vAlign w:val="bottom"/>
            <w:hideMark/>
          </w:tcPr>
          <w:p w14:paraId="58B4894F" w14:textId="77777777" w:rsidR="00211FC1" w:rsidRPr="00FB5275" w:rsidRDefault="00211FC1" w:rsidP="00404E7F">
            <w:pPr>
              <w:rPr>
                <w:bCs/>
                <w:lang w:eastAsia="zh-CN"/>
              </w:rPr>
            </w:pPr>
            <w:r w:rsidRPr="00FB5275">
              <w:rPr>
                <w:lang w:eastAsia="zh-CN"/>
              </w:rPr>
              <w:t>12154.5</w:t>
            </w:r>
          </w:p>
        </w:tc>
        <w:tc>
          <w:tcPr>
            <w:tcW w:w="973" w:type="dxa"/>
            <w:noWrap/>
            <w:vAlign w:val="bottom"/>
            <w:hideMark/>
          </w:tcPr>
          <w:p w14:paraId="2104884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5ECA07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1D520E5" w14:textId="77777777" w:rsidR="00211FC1" w:rsidRPr="00FB5275" w:rsidRDefault="00211FC1" w:rsidP="00404E7F">
            <w:pPr>
              <w:rPr>
                <w:bCs/>
                <w:lang w:eastAsia="zh-CN"/>
              </w:rPr>
            </w:pPr>
            <w:r w:rsidRPr="00FB5275">
              <w:rPr>
                <w:lang w:eastAsia="zh-CN"/>
              </w:rPr>
              <w:t>0.07448</w:t>
            </w:r>
          </w:p>
        </w:tc>
      </w:tr>
      <w:tr w:rsidR="00211FC1" w:rsidRPr="00FB5275" w14:paraId="2A00EE98" w14:textId="77777777" w:rsidTr="00404E7F">
        <w:trPr>
          <w:trHeight w:val="287"/>
        </w:trPr>
        <w:tc>
          <w:tcPr>
            <w:tcW w:w="1337" w:type="dxa"/>
            <w:noWrap/>
            <w:vAlign w:val="bottom"/>
            <w:hideMark/>
          </w:tcPr>
          <w:p w14:paraId="3F951C9C" w14:textId="77777777" w:rsidR="00211FC1" w:rsidRPr="00FB5275" w:rsidRDefault="00211FC1" w:rsidP="00404E7F">
            <w:pPr>
              <w:rPr>
                <w:lang w:eastAsia="zh-CN"/>
              </w:rPr>
            </w:pPr>
          </w:p>
        </w:tc>
        <w:tc>
          <w:tcPr>
            <w:tcW w:w="1007" w:type="dxa"/>
            <w:noWrap/>
            <w:vAlign w:val="bottom"/>
            <w:hideMark/>
          </w:tcPr>
          <w:p w14:paraId="5677745F"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3FB84956" w14:textId="77777777" w:rsidR="00211FC1" w:rsidRPr="00FB5275" w:rsidRDefault="00211FC1" w:rsidP="00404E7F">
            <w:pPr>
              <w:rPr>
                <w:lang w:eastAsia="zh-CN"/>
              </w:rPr>
            </w:pPr>
            <w:r w:rsidRPr="00FB5275">
              <w:rPr>
                <w:lang w:eastAsia="zh-CN"/>
              </w:rPr>
              <w:t>3</w:t>
            </w:r>
          </w:p>
        </w:tc>
        <w:tc>
          <w:tcPr>
            <w:tcW w:w="792" w:type="dxa"/>
            <w:noWrap/>
            <w:vAlign w:val="bottom"/>
            <w:hideMark/>
          </w:tcPr>
          <w:p w14:paraId="1BE24681"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2B789AB"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62957E9" w14:textId="77777777" w:rsidR="00211FC1" w:rsidRPr="00FB5275" w:rsidRDefault="00211FC1" w:rsidP="00404E7F">
            <w:pPr>
              <w:rPr>
                <w:bCs/>
                <w:lang w:eastAsia="zh-CN"/>
              </w:rPr>
            </w:pPr>
            <w:r w:rsidRPr="00FB5275">
              <w:rPr>
                <w:lang w:eastAsia="zh-CN"/>
              </w:rPr>
              <w:t>19.6</w:t>
            </w:r>
          </w:p>
        </w:tc>
        <w:tc>
          <w:tcPr>
            <w:tcW w:w="1037" w:type="dxa"/>
            <w:noWrap/>
            <w:vAlign w:val="bottom"/>
            <w:hideMark/>
          </w:tcPr>
          <w:p w14:paraId="5B1E69F9" w14:textId="77777777" w:rsidR="00211FC1" w:rsidRPr="00FB5275" w:rsidRDefault="00211FC1" w:rsidP="00404E7F">
            <w:pPr>
              <w:rPr>
                <w:bCs/>
                <w:lang w:eastAsia="zh-CN"/>
              </w:rPr>
            </w:pPr>
            <w:r w:rsidRPr="00FB5275">
              <w:rPr>
                <w:lang w:eastAsia="zh-CN"/>
              </w:rPr>
              <w:t>7154</w:t>
            </w:r>
          </w:p>
        </w:tc>
        <w:tc>
          <w:tcPr>
            <w:tcW w:w="973" w:type="dxa"/>
            <w:noWrap/>
            <w:vAlign w:val="bottom"/>
            <w:hideMark/>
          </w:tcPr>
          <w:p w14:paraId="38D4579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531F9E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94DD569" w14:textId="77777777" w:rsidR="00211FC1" w:rsidRPr="00FB5275" w:rsidRDefault="00211FC1" w:rsidP="00404E7F">
            <w:pPr>
              <w:rPr>
                <w:bCs/>
                <w:lang w:eastAsia="zh-CN"/>
              </w:rPr>
            </w:pPr>
            <w:r w:rsidRPr="00FB5275">
              <w:rPr>
                <w:lang w:eastAsia="zh-CN"/>
              </w:rPr>
              <w:t>0.07448</w:t>
            </w:r>
          </w:p>
        </w:tc>
      </w:tr>
      <w:tr w:rsidR="00211FC1" w:rsidRPr="00FB5275" w14:paraId="3E39EC66" w14:textId="77777777" w:rsidTr="00404E7F">
        <w:trPr>
          <w:trHeight w:val="287"/>
        </w:trPr>
        <w:tc>
          <w:tcPr>
            <w:tcW w:w="1337" w:type="dxa"/>
            <w:noWrap/>
            <w:vAlign w:val="bottom"/>
            <w:hideMark/>
          </w:tcPr>
          <w:p w14:paraId="00CE01B5" w14:textId="77777777" w:rsidR="00211FC1" w:rsidRPr="00FB5275" w:rsidRDefault="00211FC1" w:rsidP="00404E7F">
            <w:pPr>
              <w:rPr>
                <w:lang w:eastAsia="zh-CN"/>
              </w:rPr>
            </w:pPr>
          </w:p>
        </w:tc>
        <w:tc>
          <w:tcPr>
            <w:tcW w:w="1007" w:type="dxa"/>
            <w:noWrap/>
            <w:vAlign w:val="bottom"/>
            <w:hideMark/>
          </w:tcPr>
          <w:p w14:paraId="7A2430FA"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5977D7D0"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59F28A4"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5E712D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CCB88B8" w14:textId="77777777" w:rsidR="00211FC1" w:rsidRPr="00FB5275" w:rsidRDefault="00211FC1" w:rsidP="00404E7F">
            <w:pPr>
              <w:rPr>
                <w:bCs/>
                <w:lang w:eastAsia="zh-CN"/>
              </w:rPr>
            </w:pPr>
            <w:r w:rsidRPr="00FB5275">
              <w:rPr>
                <w:lang w:eastAsia="zh-CN"/>
              </w:rPr>
              <w:t>19.6</w:t>
            </w:r>
          </w:p>
        </w:tc>
        <w:tc>
          <w:tcPr>
            <w:tcW w:w="1037" w:type="dxa"/>
            <w:noWrap/>
            <w:vAlign w:val="bottom"/>
            <w:hideMark/>
          </w:tcPr>
          <w:p w14:paraId="1748CBEB" w14:textId="77777777" w:rsidR="00211FC1" w:rsidRPr="00FB5275" w:rsidRDefault="00211FC1" w:rsidP="00404E7F">
            <w:pPr>
              <w:rPr>
                <w:bCs/>
                <w:lang w:eastAsia="zh-CN"/>
              </w:rPr>
            </w:pPr>
            <w:r w:rsidRPr="00FB5275">
              <w:rPr>
                <w:lang w:eastAsia="zh-CN"/>
              </w:rPr>
              <w:t>7154</w:t>
            </w:r>
          </w:p>
        </w:tc>
        <w:tc>
          <w:tcPr>
            <w:tcW w:w="973" w:type="dxa"/>
            <w:noWrap/>
            <w:vAlign w:val="bottom"/>
            <w:hideMark/>
          </w:tcPr>
          <w:p w14:paraId="5EC3BE6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66B5812"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F1E734C" w14:textId="77777777" w:rsidR="00211FC1" w:rsidRPr="00FB5275" w:rsidRDefault="00211FC1" w:rsidP="00404E7F">
            <w:pPr>
              <w:rPr>
                <w:bCs/>
                <w:lang w:eastAsia="zh-CN"/>
              </w:rPr>
            </w:pPr>
            <w:r w:rsidRPr="00FB5275">
              <w:rPr>
                <w:lang w:eastAsia="zh-CN"/>
              </w:rPr>
              <w:t>0.07448</w:t>
            </w:r>
          </w:p>
        </w:tc>
      </w:tr>
      <w:tr w:rsidR="00211FC1" w:rsidRPr="00FB5275" w14:paraId="627E968F" w14:textId="77777777" w:rsidTr="00404E7F">
        <w:trPr>
          <w:trHeight w:val="287"/>
        </w:trPr>
        <w:tc>
          <w:tcPr>
            <w:tcW w:w="1337" w:type="dxa"/>
            <w:noWrap/>
            <w:vAlign w:val="bottom"/>
            <w:hideMark/>
          </w:tcPr>
          <w:p w14:paraId="4F2ECAF6" w14:textId="77777777" w:rsidR="00211FC1" w:rsidRPr="00FB5275" w:rsidRDefault="00211FC1" w:rsidP="00404E7F">
            <w:pPr>
              <w:rPr>
                <w:lang w:eastAsia="zh-CN"/>
              </w:rPr>
            </w:pPr>
          </w:p>
        </w:tc>
        <w:tc>
          <w:tcPr>
            <w:tcW w:w="1007" w:type="dxa"/>
            <w:noWrap/>
            <w:vAlign w:val="bottom"/>
            <w:hideMark/>
          </w:tcPr>
          <w:p w14:paraId="512D2B43"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4CE198C2" w14:textId="77777777" w:rsidR="00211FC1" w:rsidRPr="00FB5275" w:rsidRDefault="00211FC1" w:rsidP="00404E7F">
            <w:pPr>
              <w:rPr>
                <w:lang w:eastAsia="zh-CN"/>
              </w:rPr>
            </w:pPr>
            <w:r w:rsidRPr="00FB5275">
              <w:rPr>
                <w:lang w:eastAsia="zh-CN"/>
              </w:rPr>
              <w:t>3</w:t>
            </w:r>
          </w:p>
        </w:tc>
        <w:tc>
          <w:tcPr>
            <w:tcW w:w="792" w:type="dxa"/>
            <w:noWrap/>
            <w:vAlign w:val="bottom"/>
            <w:hideMark/>
          </w:tcPr>
          <w:p w14:paraId="05AE2824"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546A28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1D4F5E6" w14:textId="77777777" w:rsidR="00211FC1" w:rsidRPr="00FB5275" w:rsidRDefault="00211FC1" w:rsidP="00404E7F">
            <w:pPr>
              <w:rPr>
                <w:bCs/>
                <w:lang w:eastAsia="zh-CN"/>
              </w:rPr>
            </w:pPr>
            <w:r w:rsidRPr="00FB5275">
              <w:rPr>
                <w:lang w:eastAsia="zh-CN"/>
              </w:rPr>
              <w:t>27.7</w:t>
            </w:r>
          </w:p>
        </w:tc>
        <w:tc>
          <w:tcPr>
            <w:tcW w:w="1037" w:type="dxa"/>
            <w:noWrap/>
            <w:vAlign w:val="bottom"/>
            <w:hideMark/>
          </w:tcPr>
          <w:p w14:paraId="61EA3386" w14:textId="77777777" w:rsidR="00211FC1" w:rsidRPr="00FB5275" w:rsidRDefault="00211FC1" w:rsidP="00404E7F">
            <w:pPr>
              <w:rPr>
                <w:bCs/>
                <w:lang w:eastAsia="zh-CN"/>
              </w:rPr>
            </w:pPr>
            <w:r w:rsidRPr="00FB5275">
              <w:rPr>
                <w:lang w:eastAsia="zh-CN"/>
              </w:rPr>
              <w:t>10110.5</w:t>
            </w:r>
          </w:p>
        </w:tc>
        <w:tc>
          <w:tcPr>
            <w:tcW w:w="973" w:type="dxa"/>
            <w:noWrap/>
            <w:vAlign w:val="bottom"/>
            <w:hideMark/>
          </w:tcPr>
          <w:p w14:paraId="70C773A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EAC7B3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A002455" w14:textId="77777777" w:rsidR="00211FC1" w:rsidRPr="00FB5275" w:rsidRDefault="00211FC1" w:rsidP="00404E7F">
            <w:pPr>
              <w:rPr>
                <w:bCs/>
                <w:lang w:eastAsia="zh-CN"/>
              </w:rPr>
            </w:pPr>
            <w:r w:rsidRPr="00FB5275">
              <w:rPr>
                <w:lang w:eastAsia="zh-CN"/>
              </w:rPr>
              <w:t>0.07448</w:t>
            </w:r>
          </w:p>
        </w:tc>
      </w:tr>
      <w:tr w:rsidR="00211FC1" w:rsidRPr="00FB5275" w14:paraId="5D94A265" w14:textId="77777777" w:rsidTr="00404E7F">
        <w:trPr>
          <w:trHeight w:val="287"/>
        </w:trPr>
        <w:tc>
          <w:tcPr>
            <w:tcW w:w="1337" w:type="dxa"/>
            <w:noWrap/>
            <w:vAlign w:val="bottom"/>
            <w:hideMark/>
          </w:tcPr>
          <w:p w14:paraId="2D62E94E" w14:textId="77777777" w:rsidR="00211FC1" w:rsidRPr="00FB5275" w:rsidRDefault="00211FC1" w:rsidP="00404E7F">
            <w:pPr>
              <w:rPr>
                <w:lang w:eastAsia="zh-CN"/>
              </w:rPr>
            </w:pPr>
          </w:p>
        </w:tc>
        <w:tc>
          <w:tcPr>
            <w:tcW w:w="1007" w:type="dxa"/>
            <w:noWrap/>
            <w:vAlign w:val="bottom"/>
            <w:hideMark/>
          </w:tcPr>
          <w:p w14:paraId="469D2AC1"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167E0AA7" w14:textId="77777777" w:rsidR="00211FC1" w:rsidRPr="00FB5275" w:rsidRDefault="00211FC1" w:rsidP="00404E7F">
            <w:pPr>
              <w:rPr>
                <w:lang w:eastAsia="zh-CN"/>
              </w:rPr>
            </w:pPr>
            <w:r w:rsidRPr="00FB5275">
              <w:rPr>
                <w:lang w:eastAsia="zh-CN"/>
              </w:rPr>
              <w:t>3</w:t>
            </w:r>
          </w:p>
        </w:tc>
        <w:tc>
          <w:tcPr>
            <w:tcW w:w="792" w:type="dxa"/>
            <w:noWrap/>
            <w:vAlign w:val="bottom"/>
            <w:hideMark/>
          </w:tcPr>
          <w:p w14:paraId="7C6B68A7"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F9AD384"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1B14ABE" w14:textId="77777777" w:rsidR="00211FC1" w:rsidRPr="00FB5275" w:rsidRDefault="00211FC1" w:rsidP="00404E7F">
            <w:pPr>
              <w:rPr>
                <w:bCs/>
                <w:lang w:eastAsia="zh-CN"/>
              </w:rPr>
            </w:pPr>
            <w:r w:rsidRPr="00FB5275">
              <w:rPr>
                <w:lang w:eastAsia="zh-CN"/>
              </w:rPr>
              <w:t>27.7</w:t>
            </w:r>
          </w:p>
        </w:tc>
        <w:tc>
          <w:tcPr>
            <w:tcW w:w="1037" w:type="dxa"/>
            <w:noWrap/>
            <w:vAlign w:val="bottom"/>
            <w:hideMark/>
          </w:tcPr>
          <w:p w14:paraId="798D220D" w14:textId="77777777" w:rsidR="00211FC1" w:rsidRPr="00FB5275" w:rsidRDefault="00211FC1" w:rsidP="00404E7F">
            <w:pPr>
              <w:rPr>
                <w:bCs/>
                <w:lang w:eastAsia="zh-CN"/>
              </w:rPr>
            </w:pPr>
            <w:r w:rsidRPr="00FB5275">
              <w:rPr>
                <w:lang w:eastAsia="zh-CN"/>
              </w:rPr>
              <w:t>10110.5</w:t>
            </w:r>
          </w:p>
        </w:tc>
        <w:tc>
          <w:tcPr>
            <w:tcW w:w="973" w:type="dxa"/>
            <w:noWrap/>
            <w:vAlign w:val="bottom"/>
            <w:hideMark/>
          </w:tcPr>
          <w:p w14:paraId="3660546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89364E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99328E5" w14:textId="77777777" w:rsidR="00211FC1" w:rsidRPr="00FB5275" w:rsidRDefault="00211FC1" w:rsidP="00404E7F">
            <w:pPr>
              <w:rPr>
                <w:bCs/>
                <w:lang w:eastAsia="zh-CN"/>
              </w:rPr>
            </w:pPr>
            <w:r w:rsidRPr="00FB5275">
              <w:rPr>
                <w:lang w:eastAsia="zh-CN"/>
              </w:rPr>
              <w:t>0.07448</w:t>
            </w:r>
          </w:p>
        </w:tc>
      </w:tr>
      <w:tr w:rsidR="00211FC1" w:rsidRPr="00FB5275" w14:paraId="677DC712" w14:textId="77777777" w:rsidTr="00404E7F">
        <w:trPr>
          <w:trHeight w:val="287"/>
        </w:trPr>
        <w:tc>
          <w:tcPr>
            <w:tcW w:w="1337" w:type="dxa"/>
            <w:noWrap/>
            <w:vAlign w:val="bottom"/>
            <w:hideMark/>
          </w:tcPr>
          <w:p w14:paraId="2A26E84A" w14:textId="77777777" w:rsidR="00211FC1" w:rsidRPr="00FB5275" w:rsidRDefault="00211FC1" w:rsidP="00404E7F">
            <w:pPr>
              <w:rPr>
                <w:lang w:eastAsia="zh-CN"/>
              </w:rPr>
            </w:pPr>
          </w:p>
        </w:tc>
        <w:tc>
          <w:tcPr>
            <w:tcW w:w="1007" w:type="dxa"/>
            <w:noWrap/>
            <w:vAlign w:val="bottom"/>
            <w:hideMark/>
          </w:tcPr>
          <w:p w14:paraId="31AA326E"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695D6DBD" w14:textId="77777777" w:rsidR="00211FC1" w:rsidRPr="00FB5275" w:rsidRDefault="00211FC1" w:rsidP="00404E7F">
            <w:pPr>
              <w:rPr>
                <w:lang w:eastAsia="zh-CN"/>
              </w:rPr>
            </w:pPr>
            <w:r w:rsidRPr="00FB5275">
              <w:rPr>
                <w:lang w:eastAsia="zh-CN"/>
              </w:rPr>
              <w:t>2</w:t>
            </w:r>
          </w:p>
        </w:tc>
        <w:tc>
          <w:tcPr>
            <w:tcW w:w="792" w:type="dxa"/>
            <w:noWrap/>
            <w:vAlign w:val="bottom"/>
            <w:hideMark/>
          </w:tcPr>
          <w:p w14:paraId="4047EC50"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2418E2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7F861BD" w14:textId="77777777" w:rsidR="00211FC1" w:rsidRPr="00FB5275" w:rsidRDefault="00211FC1" w:rsidP="00404E7F">
            <w:pPr>
              <w:rPr>
                <w:bCs/>
                <w:lang w:eastAsia="zh-CN"/>
              </w:rPr>
            </w:pPr>
            <w:r w:rsidRPr="00FB5275">
              <w:rPr>
                <w:lang w:eastAsia="zh-CN"/>
              </w:rPr>
              <w:t>17.2</w:t>
            </w:r>
          </w:p>
        </w:tc>
        <w:tc>
          <w:tcPr>
            <w:tcW w:w="1037" w:type="dxa"/>
            <w:noWrap/>
            <w:vAlign w:val="bottom"/>
            <w:hideMark/>
          </w:tcPr>
          <w:p w14:paraId="1ECA6023" w14:textId="77777777" w:rsidR="00211FC1" w:rsidRPr="00FB5275" w:rsidRDefault="00211FC1" w:rsidP="00404E7F">
            <w:pPr>
              <w:rPr>
                <w:bCs/>
                <w:lang w:eastAsia="zh-CN"/>
              </w:rPr>
            </w:pPr>
            <w:r w:rsidRPr="00FB5275">
              <w:rPr>
                <w:lang w:eastAsia="zh-CN"/>
              </w:rPr>
              <w:t>6278</w:t>
            </w:r>
          </w:p>
        </w:tc>
        <w:tc>
          <w:tcPr>
            <w:tcW w:w="973" w:type="dxa"/>
            <w:noWrap/>
            <w:vAlign w:val="bottom"/>
            <w:hideMark/>
          </w:tcPr>
          <w:p w14:paraId="54D6D55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0C32E0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ACA21C1" w14:textId="77777777" w:rsidR="00211FC1" w:rsidRPr="00FB5275" w:rsidRDefault="00211FC1" w:rsidP="00404E7F">
            <w:pPr>
              <w:rPr>
                <w:bCs/>
                <w:lang w:eastAsia="zh-CN"/>
              </w:rPr>
            </w:pPr>
            <w:r w:rsidRPr="00FB5275">
              <w:rPr>
                <w:lang w:eastAsia="zh-CN"/>
              </w:rPr>
              <w:t>0.07448</w:t>
            </w:r>
          </w:p>
        </w:tc>
      </w:tr>
      <w:tr w:rsidR="00211FC1" w:rsidRPr="00FB5275" w14:paraId="7599C713" w14:textId="77777777" w:rsidTr="00404E7F">
        <w:trPr>
          <w:trHeight w:val="287"/>
        </w:trPr>
        <w:tc>
          <w:tcPr>
            <w:tcW w:w="1337" w:type="dxa"/>
            <w:noWrap/>
            <w:vAlign w:val="bottom"/>
            <w:hideMark/>
          </w:tcPr>
          <w:p w14:paraId="5F4AF559" w14:textId="77777777" w:rsidR="00211FC1" w:rsidRPr="00FB5275" w:rsidRDefault="00211FC1" w:rsidP="00404E7F">
            <w:pPr>
              <w:rPr>
                <w:lang w:eastAsia="zh-CN"/>
              </w:rPr>
            </w:pPr>
          </w:p>
        </w:tc>
        <w:tc>
          <w:tcPr>
            <w:tcW w:w="1007" w:type="dxa"/>
            <w:noWrap/>
            <w:vAlign w:val="bottom"/>
            <w:hideMark/>
          </w:tcPr>
          <w:p w14:paraId="59B3422E"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4CFEB94C" w14:textId="77777777" w:rsidR="00211FC1" w:rsidRPr="00FB5275" w:rsidRDefault="00211FC1" w:rsidP="00404E7F">
            <w:pPr>
              <w:rPr>
                <w:lang w:eastAsia="zh-CN"/>
              </w:rPr>
            </w:pPr>
            <w:r w:rsidRPr="00FB5275">
              <w:rPr>
                <w:lang w:eastAsia="zh-CN"/>
              </w:rPr>
              <w:t>2</w:t>
            </w:r>
          </w:p>
        </w:tc>
        <w:tc>
          <w:tcPr>
            <w:tcW w:w="792" w:type="dxa"/>
            <w:noWrap/>
            <w:vAlign w:val="bottom"/>
            <w:hideMark/>
          </w:tcPr>
          <w:p w14:paraId="63178999"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906AF7D"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0872062" w14:textId="77777777" w:rsidR="00211FC1" w:rsidRPr="00FB5275" w:rsidRDefault="00211FC1" w:rsidP="00404E7F">
            <w:pPr>
              <w:rPr>
                <w:bCs/>
                <w:lang w:eastAsia="zh-CN"/>
              </w:rPr>
            </w:pPr>
            <w:r w:rsidRPr="00FB5275">
              <w:rPr>
                <w:lang w:eastAsia="zh-CN"/>
              </w:rPr>
              <w:t>17.2</w:t>
            </w:r>
          </w:p>
        </w:tc>
        <w:tc>
          <w:tcPr>
            <w:tcW w:w="1037" w:type="dxa"/>
            <w:noWrap/>
            <w:vAlign w:val="bottom"/>
            <w:hideMark/>
          </w:tcPr>
          <w:p w14:paraId="4AF21E80" w14:textId="77777777" w:rsidR="00211FC1" w:rsidRPr="00FB5275" w:rsidRDefault="00211FC1" w:rsidP="00404E7F">
            <w:pPr>
              <w:rPr>
                <w:bCs/>
                <w:lang w:eastAsia="zh-CN"/>
              </w:rPr>
            </w:pPr>
            <w:r w:rsidRPr="00FB5275">
              <w:rPr>
                <w:lang w:eastAsia="zh-CN"/>
              </w:rPr>
              <w:t>6278</w:t>
            </w:r>
          </w:p>
        </w:tc>
        <w:tc>
          <w:tcPr>
            <w:tcW w:w="973" w:type="dxa"/>
            <w:noWrap/>
            <w:vAlign w:val="bottom"/>
            <w:hideMark/>
          </w:tcPr>
          <w:p w14:paraId="4588F89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2B61F9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FE59535" w14:textId="77777777" w:rsidR="00211FC1" w:rsidRPr="00FB5275" w:rsidRDefault="00211FC1" w:rsidP="00404E7F">
            <w:pPr>
              <w:rPr>
                <w:bCs/>
                <w:lang w:eastAsia="zh-CN"/>
              </w:rPr>
            </w:pPr>
            <w:r w:rsidRPr="00FB5275">
              <w:rPr>
                <w:lang w:eastAsia="zh-CN"/>
              </w:rPr>
              <w:t>0.07448</w:t>
            </w:r>
          </w:p>
        </w:tc>
      </w:tr>
      <w:tr w:rsidR="00211FC1" w:rsidRPr="00FB5275" w14:paraId="5838707E" w14:textId="77777777" w:rsidTr="00404E7F">
        <w:trPr>
          <w:trHeight w:val="287"/>
        </w:trPr>
        <w:tc>
          <w:tcPr>
            <w:tcW w:w="1337" w:type="dxa"/>
            <w:noWrap/>
            <w:vAlign w:val="bottom"/>
            <w:hideMark/>
          </w:tcPr>
          <w:p w14:paraId="27772648" w14:textId="77777777" w:rsidR="00211FC1" w:rsidRPr="00FB5275" w:rsidRDefault="00211FC1" w:rsidP="00404E7F">
            <w:pPr>
              <w:rPr>
                <w:lang w:eastAsia="zh-CN"/>
              </w:rPr>
            </w:pPr>
          </w:p>
        </w:tc>
        <w:tc>
          <w:tcPr>
            <w:tcW w:w="1007" w:type="dxa"/>
            <w:noWrap/>
            <w:vAlign w:val="bottom"/>
            <w:hideMark/>
          </w:tcPr>
          <w:p w14:paraId="21044DBB"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3D26D3E7"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59C1E03"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1380B7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E1BCA49" w14:textId="77777777" w:rsidR="00211FC1" w:rsidRPr="00FB5275" w:rsidRDefault="00211FC1" w:rsidP="00404E7F">
            <w:pPr>
              <w:rPr>
                <w:bCs/>
                <w:lang w:eastAsia="zh-CN"/>
              </w:rPr>
            </w:pPr>
            <w:r w:rsidRPr="00FB5275">
              <w:rPr>
                <w:lang w:eastAsia="zh-CN"/>
              </w:rPr>
              <w:t>25.2</w:t>
            </w:r>
          </w:p>
        </w:tc>
        <w:tc>
          <w:tcPr>
            <w:tcW w:w="1037" w:type="dxa"/>
            <w:noWrap/>
            <w:vAlign w:val="bottom"/>
            <w:hideMark/>
          </w:tcPr>
          <w:p w14:paraId="0B2C435D" w14:textId="77777777" w:rsidR="00211FC1" w:rsidRPr="00FB5275" w:rsidRDefault="00211FC1" w:rsidP="00404E7F">
            <w:pPr>
              <w:rPr>
                <w:bCs/>
                <w:lang w:eastAsia="zh-CN"/>
              </w:rPr>
            </w:pPr>
            <w:r w:rsidRPr="00FB5275">
              <w:rPr>
                <w:lang w:eastAsia="zh-CN"/>
              </w:rPr>
              <w:t>9198</w:t>
            </w:r>
          </w:p>
        </w:tc>
        <w:tc>
          <w:tcPr>
            <w:tcW w:w="973" w:type="dxa"/>
            <w:noWrap/>
            <w:vAlign w:val="bottom"/>
            <w:hideMark/>
          </w:tcPr>
          <w:p w14:paraId="3C210F8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B5E094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196FB6E" w14:textId="77777777" w:rsidR="00211FC1" w:rsidRPr="00FB5275" w:rsidRDefault="00211FC1" w:rsidP="00404E7F">
            <w:pPr>
              <w:rPr>
                <w:bCs/>
                <w:lang w:eastAsia="zh-CN"/>
              </w:rPr>
            </w:pPr>
            <w:r w:rsidRPr="00FB5275">
              <w:rPr>
                <w:lang w:eastAsia="zh-CN"/>
              </w:rPr>
              <w:t>0.07448</w:t>
            </w:r>
          </w:p>
        </w:tc>
      </w:tr>
      <w:tr w:rsidR="00211FC1" w:rsidRPr="00FB5275" w14:paraId="1F319701" w14:textId="77777777" w:rsidTr="00404E7F">
        <w:trPr>
          <w:trHeight w:val="287"/>
        </w:trPr>
        <w:tc>
          <w:tcPr>
            <w:tcW w:w="1337" w:type="dxa"/>
            <w:noWrap/>
            <w:vAlign w:val="bottom"/>
            <w:hideMark/>
          </w:tcPr>
          <w:p w14:paraId="08408132" w14:textId="77777777" w:rsidR="00211FC1" w:rsidRPr="00FB5275" w:rsidRDefault="00211FC1" w:rsidP="00404E7F">
            <w:pPr>
              <w:rPr>
                <w:lang w:eastAsia="zh-CN"/>
              </w:rPr>
            </w:pPr>
          </w:p>
        </w:tc>
        <w:tc>
          <w:tcPr>
            <w:tcW w:w="1007" w:type="dxa"/>
            <w:noWrap/>
            <w:vAlign w:val="bottom"/>
            <w:hideMark/>
          </w:tcPr>
          <w:p w14:paraId="2DA91276"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4A3614A7"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7C33811"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74A9F25"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4C82668" w14:textId="77777777" w:rsidR="00211FC1" w:rsidRPr="00FB5275" w:rsidRDefault="00211FC1" w:rsidP="00404E7F">
            <w:pPr>
              <w:rPr>
                <w:bCs/>
                <w:lang w:eastAsia="zh-CN"/>
              </w:rPr>
            </w:pPr>
            <w:r w:rsidRPr="00FB5275">
              <w:rPr>
                <w:lang w:eastAsia="zh-CN"/>
              </w:rPr>
              <w:t>25.2</w:t>
            </w:r>
          </w:p>
        </w:tc>
        <w:tc>
          <w:tcPr>
            <w:tcW w:w="1037" w:type="dxa"/>
            <w:noWrap/>
            <w:vAlign w:val="bottom"/>
            <w:hideMark/>
          </w:tcPr>
          <w:p w14:paraId="4D764710" w14:textId="77777777" w:rsidR="00211FC1" w:rsidRPr="00FB5275" w:rsidRDefault="00211FC1" w:rsidP="00404E7F">
            <w:pPr>
              <w:rPr>
                <w:bCs/>
                <w:lang w:eastAsia="zh-CN"/>
              </w:rPr>
            </w:pPr>
            <w:r w:rsidRPr="00FB5275">
              <w:rPr>
                <w:lang w:eastAsia="zh-CN"/>
              </w:rPr>
              <w:t>9198</w:t>
            </w:r>
          </w:p>
        </w:tc>
        <w:tc>
          <w:tcPr>
            <w:tcW w:w="973" w:type="dxa"/>
            <w:noWrap/>
            <w:vAlign w:val="bottom"/>
            <w:hideMark/>
          </w:tcPr>
          <w:p w14:paraId="4D90FE2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E726FF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73D2142" w14:textId="77777777" w:rsidR="00211FC1" w:rsidRPr="00FB5275" w:rsidRDefault="00211FC1" w:rsidP="00404E7F">
            <w:pPr>
              <w:rPr>
                <w:bCs/>
                <w:lang w:eastAsia="zh-CN"/>
              </w:rPr>
            </w:pPr>
            <w:r w:rsidRPr="00FB5275">
              <w:rPr>
                <w:lang w:eastAsia="zh-CN"/>
              </w:rPr>
              <w:t>0.07448</w:t>
            </w:r>
          </w:p>
        </w:tc>
      </w:tr>
      <w:tr w:rsidR="00211FC1" w:rsidRPr="00FB5275" w14:paraId="4ABE5ACB" w14:textId="77777777" w:rsidTr="00404E7F">
        <w:trPr>
          <w:trHeight w:val="287"/>
        </w:trPr>
        <w:tc>
          <w:tcPr>
            <w:tcW w:w="1337" w:type="dxa"/>
            <w:noWrap/>
            <w:vAlign w:val="bottom"/>
            <w:hideMark/>
          </w:tcPr>
          <w:p w14:paraId="4C7AB36A" w14:textId="77777777" w:rsidR="00211FC1" w:rsidRPr="00FB5275" w:rsidRDefault="00211FC1" w:rsidP="00404E7F">
            <w:pPr>
              <w:rPr>
                <w:lang w:eastAsia="zh-CN"/>
              </w:rPr>
            </w:pPr>
          </w:p>
        </w:tc>
        <w:tc>
          <w:tcPr>
            <w:tcW w:w="1007" w:type="dxa"/>
            <w:noWrap/>
            <w:vAlign w:val="bottom"/>
            <w:hideMark/>
          </w:tcPr>
          <w:p w14:paraId="1A41D03D"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69DE68C2"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465C7F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FB4773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94E4CD3" w14:textId="77777777" w:rsidR="00211FC1" w:rsidRPr="00FB5275" w:rsidRDefault="00211FC1" w:rsidP="00404E7F">
            <w:pPr>
              <w:rPr>
                <w:bCs/>
                <w:lang w:eastAsia="zh-CN"/>
              </w:rPr>
            </w:pPr>
            <w:r w:rsidRPr="00FB5275">
              <w:rPr>
                <w:lang w:eastAsia="zh-CN"/>
              </w:rPr>
              <w:t>11.1</w:t>
            </w:r>
          </w:p>
        </w:tc>
        <w:tc>
          <w:tcPr>
            <w:tcW w:w="1037" w:type="dxa"/>
            <w:noWrap/>
            <w:vAlign w:val="bottom"/>
            <w:hideMark/>
          </w:tcPr>
          <w:p w14:paraId="7BE61E4E" w14:textId="77777777" w:rsidR="00211FC1" w:rsidRPr="00FB5275" w:rsidRDefault="00211FC1" w:rsidP="00404E7F">
            <w:pPr>
              <w:rPr>
                <w:bCs/>
                <w:lang w:eastAsia="zh-CN"/>
              </w:rPr>
            </w:pPr>
            <w:r w:rsidRPr="00FB5275">
              <w:rPr>
                <w:lang w:eastAsia="zh-CN"/>
              </w:rPr>
              <w:t>4051.5</w:t>
            </w:r>
          </w:p>
        </w:tc>
        <w:tc>
          <w:tcPr>
            <w:tcW w:w="973" w:type="dxa"/>
            <w:noWrap/>
            <w:vAlign w:val="bottom"/>
            <w:hideMark/>
          </w:tcPr>
          <w:p w14:paraId="4625868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8A5D98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D97FC7E" w14:textId="77777777" w:rsidR="00211FC1" w:rsidRPr="00FB5275" w:rsidRDefault="00211FC1" w:rsidP="00404E7F">
            <w:pPr>
              <w:rPr>
                <w:bCs/>
                <w:lang w:eastAsia="zh-CN"/>
              </w:rPr>
            </w:pPr>
            <w:r w:rsidRPr="00FB5275">
              <w:rPr>
                <w:lang w:eastAsia="zh-CN"/>
              </w:rPr>
              <w:t>0.07448</w:t>
            </w:r>
          </w:p>
        </w:tc>
      </w:tr>
      <w:tr w:rsidR="00211FC1" w:rsidRPr="00FB5275" w14:paraId="65C0AE44" w14:textId="77777777" w:rsidTr="00404E7F">
        <w:trPr>
          <w:trHeight w:val="287"/>
        </w:trPr>
        <w:tc>
          <w:tcPr>
            <w:tcW w:w="1337" w:type="dxa"/>
            <w:noWrap/>
            <w:vAlign w:val="bottom"/>
            <w:hideMark/>
          </w:tcPr>
          <w:p w14:paraId="03AE02AE" w14:textId="77777777" w:rsidR="00211FC1" w:rsidRPr="00FB5275" w:rsidRDefault="00211FC1" w:rsidP="00404E7F">
            <w:pPr>
              <w:rPr>
                <w:lang w:eastAsia="zh-CN"/>
              </w:rPr>
            </w:pPr>
          </w:p>
        </w:tc>
        <w:tc>
          <w:tcPr>
            <w:tcW w:w="1007" w:type="dxa"/>
            <w:noWrap/>
            <w:vAlign w:val="bottom"/>
            <w:hideMark/>
          </w:tcPr>
          <w:p w14:paraId="45A97406"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10D4E778" w14:textId="77777777" w:rsidR="00211FC1" w:rsidRPr="00FB5275" w:rsidRDefault="00211FC1" w:rsidP="00404E7F">
            <w:pPr>
              <w:rPr>
                <w:lang w:eastAsia="zh-CN"/>
              </w:rPr>
            </w:pPr>
            <w:r w:rsidRPr="00FB5275">
              <w:rPr>
                <w:lang w:eastAsia="zh-CN"/>
              </w:rPr>
              <w:t>1</w:t>
            </w:r>
          </w:p>
        </w:tc>
        <w:tc>
          <w:tcPr>
            <w:tcW w:w="792" w:type="dxa"/>
            <w:noWrap/>
            <w:vAlign w:val="bottom"/>
            <w:hideMark/>
          </w:tcPr>
          <w:p w14:paraId="52C09F8A"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2B54CC5"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04F0106" w14:textId="77777777" w:rsidR="00211FC1" w:rsidRPr="00FB5275" w:rsidRDefault="00211FC1" w:rsidP="00404E7F">
            <w:pPr>
              <w:rPr>
                <w:bCs/>
                <w:lang w:eastAsia="zh-CN"/>
              </w:rPr>
            </w:pPr>
            <w:r w:rsidRPr="00FB5275">
              <w:rPr>
                <w:lang w:eastAsia="zh-CN"/>
              </w:rPr>
              <w:t>11.1</w:t>
            </w:r>
          </w:p>
        </w:tc>
        <w:tc>
          <w:tcPr>
            <w:tcW w:w="1037" w:type="dxa"/>
            <w:noWrap/>
            <w:vAlign w:val="bottom"/>
            <w:hideMark/>
          </w:tcPr>
          <w:p w14:paraId="31E72CC1" w14:textId="77777777" w:rsidR="00211FC1" w:rsidRPr="00FB5275" w:rsidRDefault="00211FC1" w:rsidP="00404E7F">
            <w:pPr>
              <w:rPr>
                <w:bCs/>
                <w:lang w:eastAsia="zh-CN"/>
              </w:rPr>
            </w:pPr>
            <w:r w:rsidRPr="00FB5275">
              <w:rPr>
                <w:lang w:eastAsia="zh-CN"/>
              </w:rPr>
              <w:t>4051.5</w:t>
            </w:r>
          </w:p>
        </w:tc>
        <w:tc>
          <w:tcPr>
            <w:tcW w:w="973" w:type="dxa"/>
            <w:noWrap/>
            <w:vAlign w:val="bottom"/>
            <w:hideMark/>
          </w:tcPr>
          <w:p w14:paraId="0CACBF5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A34E3D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A157F48" w14:textId="77777777" w:rsidR="00211FC1" w:rsidRPr="00FB5275" w:rsidRDefault="00211FC1" w:rsidP="00404E7F">
            <w:pPr>
              <w:rPr>
                <w:bCs/>
                <w:lang w:eastAsia="zh-CN"/>
              </w:rPr>
            </w:pPr>
            <w:r w:rsidRPr="00FB5275">
              <w:rPr>
                <w:lang w:eastAsia="zh-CN"/>
              </w:rPr>
              <w:t>0.07448</w:t>
            </w:r>
          </w:p>
        </w:tc>
      </w:tr>
      <w:tr w:rsidR="00211FC1" w:rsidRPr="00FB5275" w14:paraId="385D4082" w14:textId="77777777" w:rsidTr="00404E7F">
        <w:trPr>
          <w:trHeight w:val="287"/>
        </w:trPr>
        <w:tc>
          <w:tcPr>
            <w:tcW w:w="1337" w:type="dxa"/>
            <w:noWrap/>
            <w:vAlign w:val="bottom"/>
            <w:hideMark/>
          </w:tcPr>
          <w:p w14:paraId="2BEA60FD" w14:textId="77777777" w:rsidR="00211FC1" w:rsidRPr="00FB5275" w:rsidRDefault="00211FC1" w:rsidP="00404E7F">
            <w:pPr>
              <w:rPr>
                <w:lang w:eastAsia="zh-CN"/>
              </w:rPr>
            </w:pPr>
          </w:p>
        </w:tc>
        <w:tc>
          <w:tcPr>
            <w:tcW w:w="1007" w:type="dxa"/>
            <w:noWrap/>
            <w:vAlign w:val="bottom"/>
            <w:hideMark/>
          </w:tcPr>
          <w:p w14:paraId="59978E2B"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2635F3AB" w14:textId="77777777" w:rsidR="00211FC1" w:rsidRPr="00FB5275" w:rsidRDefault="00211FC1" w:rsidP="00404E7F">
            <w:pPr>
              <w:rPr>
                <w:lang w:eastAsia="zh-CN"/>
              </w:rPr>
            </w:pPr>
            <w:r w:rsidRPr="00FB5275">
              <w:rPr>
                <w:lang w:eastAsia="zh-CN"/>
              </w:rPr>
              <w:t>1</w:t>
            </w:r>
          </w:p>
        </w:tc>
        <w:tc>
          <w:tcPr>
            <w:tcW w:w="792" w:type="dxa"/>
            <w:noWrap/>
            <w:vAlign w:val="bottom"/>
            <w:hideMark/>
          </w:tcPr>
          <w:p w14:paraId="7ED1BE1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F7733F4"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2B10F42E" w14:textId="77777777" w:rsidR="00211FC1" w:rsidRPr="00FB5275" w:rsidRDefault="00211FC1" w:rsidP="00404E7F">
            <w:pPr>
              <w:rPr>
                <w:bCs/>
                <w:lang w:eastAsia="zh-CN"/>
              </w:rPr>
            </w:pPr>
            <w:r w:rsidRPr="00FB5275">
              <w:rPr>
                <w:lang w:eastAsia="zh-CN"/>
              </w:rPr>
              <w:t>19.1</w:t>
            </w:r>
          </w:p>
        </w:tc>
        <w:tc>
          <w:tcPr>
            <w:tcW w:w="1037" w:type="dxa"/>
            <w:noWrap/>
            <w:vAlign w:val="bottom"/>
            <w:hideMark/>
          </w:tcPr>
          <w:p w14:paraId="447448B3" w14:textId="77777777" w:rsidR="00211FC1" w:rsidRPr="00FB5275" w:rsidRDefault="00211FC1" w:rsidP="00404E7F">
            <w:pPr>
              <w:rPr>
                <w:bCs/>
                <w:lang w:eastAsia="zh-CN"/>
              </w:rPr>
            </w:pPr>
            <w:r w:rsidRPr="00FB5275">
              <w:rPr>
                <w:lang w:eastAsia="zh-CN"/>
              </w:rPr>
              <w:t>6971.5</w:t>
            </w:r>
          </w:p>
        </w:tc>
        <w:tc>
          <w:tcPr>
            <w:tcW w:w="973" w:type="dxa"/>
            <w:noWrap/>
            <w:vAlign w:val="bottom"/>
            <w:hideMark/>
          </w:tcPr>
          <w:p w14:paraId="3C15D98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D46524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DD03A65" w14:textId="77777777" w:rsidR="00211FC1" w:rsidRPr="00FB5275" w:rsidRDefault="00211FC1" w:rsidP="00404E7F">
            <w:pPr>
              <w:rPr>
                <w:bCs/>
                <w:lang w:eastAsia="zh-CN"/>
              </w:rPr>
            </w:pPr>
            <w:r w:rsidRPr="00FB5275">
              <w:rPr>
                <w:lang w:eastAsia="zh-CN"/>
              </w:rPr>
              <w:t>0.07448</w:t>
            </w:r>
          </w:p>
        </w:tc>
      </w:tr>
      <w:tr w:rsidR="00211FC1" w:rsidRPr="00FB5275" w14:paraId="748971BE" w14:textId="77777777" w:rsidTr="00404E7F">
        <w:trPr>
          <w:trHeight w:val="287"/>
        </w:trPr>
        <w:tc>
          <w:tcPr>
            <w:tcW w:w="1337" w:type="dxa"/>
            <w:noWrap/>
            <w:vAlign w:val="bottom"/>
            <w:hideMark/>
          </w:tcPr>
          <w:p w14:paraId="6C8092F7" w14:textId="77777777" w:rsidR="00211FC1" w:rsidRPr="00FB5275" w:rsidRDefault="00211FC1" w:rsidP="00404E7F">
            <w:pPr>
              <w:rPr>
                <w:lang w:eastAsia="zh-CN"/>
              </w:rPr>
            </w:pPr>
          </w:p>
        </w:tc>
        <w:tc>
          <w:tcPr>
            <w:tcW w:w="1007" w:type="dxa"/>
            <w:noWrap/>
            <w:vAlign w:val="bottom"/>
            <w:hideMark/>
          </w:tcPr>
          <w:p w14:paraId="1B930279" w14:textId="77777777" w:rsidR="00211FC1" w:rsidRPr="00FB5275" w:rsidRDefault="00211FC1" w:rsidP="00404E7F">
            <w:pPr>
              <w:rPr>
                <w:bCs/>
                <w:lang w:eastAsia="zh-CN"/>
              </w:rPr>
            </w:pPr>
            <w:r w:rsidRPr="00FB5275">
              <w:rPr>
                <w:lang w:eastAsia="zh-CN"/>
              </w:rPr>
              <w:t>4825</w:t>
            </w:r>
          </w:p>
        </w:tc>
        <w:tc>
          <w:tcPr>
            <w:tcW w:w="1093" w:type="dxa"/>
            <w:noWrap/>
            <w:vAlign w:val="bottom"/>
            <w:hideMark/>
          </w:tcPr>
          <w:p w14:paraId="71D28F6E" w14:textId="77777777" w:rsidR="00211FC1" w:rsidRPr="00FB5275" w:rsidRDefault="00211FC1" w:rsidP="00404E7F">
            <w:pPr>
              <w:rPr>
                <w:lang w:eastAsia="zh-CN"/>
              </w:rPr>
            </w:pPr>
            <w:r w:rsidRPr="00FB5275">
              <w:rPr>
                <w:lang w:eastAsia="zh-CN"/>
              </w:rPr>
              <w:t>1</w:t>
            </w:r>
          </w:p>
        </w:tc>
        <w:tc>
          <w:tcPr>
            <w:tcW w:w="792" w:type="dxa"/>
            <w:noWrap/>
            <w:vAlign w:val="bottom"/>
            <w:hideMark/>
          </w:tcPr>
          <w:p w14:paraId="35D566F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56DD1E2D"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BDB8082" w14:textId="77777777" w:rsidR="00211FC1" w:rsidRPr="00FB5275" w:rsidRDefault="00211FC1" w:rsidP="00404E7F">
            <w:pPr>
              <w:rPr>
                <w:bCs/>
                <w:lang w:eastAsia="zh-CN"/>
              </w:rPr>
            </w:pPr>
            <w:r w:rsidRPr="00FB5275">
              <w:rPr>
                <w:lang w:eastAsia="zh-CN"/>
              </w:rPr>
              <w:t>19.1</w:t>
            </w:r>
          </w:p>
        </w:tc>
        <w:tc>
          <w:tcPr>
            <w:tcW w:w="1037" w:type="dxa"/>
            <w:noWrap/>
            <w:vAlign w:val="bottom"/>
            <w:hideMark/>
          </w:tcPr>
          <w:p w14:paraId="2EDDE51A" w14:textId="77777777" w:rsidR="00211FC1" w:rsidRPr="00FB5275" w:rsidRDefault="00211FC1" w:rsidP="00404E7F">
            <w:pPr>
              <w:rPr>
                <w:bCs/>
                <w:lang w:eastAsia="zh-CN"/>
              </w:rPr>
            </w:pPr>
            <w:r w:rsidRPr="00FB5275">
              <w:rPr>
                <w:lang w:eastAsia="zh-CN"/>
              </w:rPr>
              <w:t>6971.5</w:t>
            </w:r>
          </w:p>
        </w:tc>
        <w:tc>
          <w:tcPr>
            <w:tcW w:w="973" w:type="dxa"/>
            <w:noWrap/>
            <w:vAlign w:val="bottom"/>
            <w:hideMark/>
          </w:tcPr>
          <w:p w14:paraId="11AAE34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3DCC8B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80C2237" w14:textId="77777777" w:rsidR="00211FC1" w:rsidRPr="00FB5275" w:rsidRDefault="00211FC1" w:rsidP="00404E7F">
            <w:pPr>
              <w:rPr>
                <w:bCs/>
                <w:lang w:eastAsia="zh-CN"/>
              </w:rPr>
            </w:pPr>
            <w:r w:rsidRPr="00FB5275">
              <w:rPr>
                <w:lang w:eastAsia="zh-CN"/>
              </w:rPr>
              <w:t>0.07448</w:t>
            </w:r>
          </w:p>
        </w:tc>
      </w:tr>
      <w:tr w:rsidR="00211FC1" w:rsidRPr="00FB5275" w14:paraId="0AAFF7DD" w14:textId="77777777" w:rsidTr="00404E7F">
        <w:trPr>
          <w:trHeight w:val="287"/>
        </w:trPr>
        <w:tc>
          <w:tcPr>
            <w:tcW w:w="1337" w:type="dxa"/>
            <w:noWrap/>
            <w:vAlign w:val="bottom"/>
            <w:hideMark/>
          </w:tcPr>
          <w:p w14:paraId="57DD7717" w14:textId="77777777" w:rsidR="00211FC1" w:rsidRPr="00FB5275" w:rsidRDefault="00211FC1" w:rsidP="00404E7F">
            <w:pPr>
              <w:rPr>
                <w:bCs/>
                <w:lang w:eastAsia="zh-CN"/>
              </w:rPr>
            </w:pPr>
            <w:r w:rsidRPr="00FB5275">
              <w:rPr>
                <w:lang w:eastAsia="zh-CN"/>
              </w:rPr>
              <w:t>Darwin</w:t>
            </w:r>
          </w:p>
        </w:tc>
        <w:tc>
          <w:tcPr>
            <w:tcW w:w="1007" w:type="dxa"/>
            <w:noWrap/>
            <w:vAlign w:val="bottom"/>
            <w:hideMark/>
          </w:tcPr>
          <w:p w14:paraId="662E8AF0"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2295145F" w14:textId="77777777" w:rsidR="00211FC1" w:rsidRPr="00FB5275" w:rsidRDefault="00211FC1" w:rsidP="00404E7F">
            <w:pPr>
              <w:rPr>
                <w:lang w:eastAsia="zh-CN"/>
              </w:rPr>
            </w:pPr>
            <w:r w:rsidRPr="00FB5275">
              <w:rPr>
                <w:lang w:eastAsia="zh-CN"/>
              </w:rPr>
              <w:t>4</w:t>
            </w:r>
          </w:p>
        </w:tc>
        <w:tc>
          <w:tcPr>
            <w:tcW w:w="792" w:type="dxa"/>
            <w:noWrap/>
            <w:vAlign w:val="bottom"/>
            <w:hideMark/>
          </w:tcPr>
          <w:p w14:paraId="4C3B4BAA"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9D299B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F5FDCF8" w14:textId="77777777" w:rsidR="00211FC1" w:rsidRPr="00FB5275" w:rsidRDefault="00211FC1" w:rsidP="00404E7F">
            <w:pPr>
              <w:rPr>
                <w:bCs/>
                <w:lang w:eastAsia="zh-CN"/>
              </w:rPr>
            </w:pPr>
            <w:r w:rsidRPr="00FB5275">
              <w:rPr>
                <w:lang w:eastAsia="zh-CN"/>
              </w:rPr>
              <w:t>20.5</w:t>
            </w:r>
          </w:p>
        </w:tc>
        <w:tc>
          <w:tcPr>
            <w:tcW w:w="1037" w:type="dxa"/>
            <w:noWrap/>
            <w:vAlign w:val="bottom"/>
            <w:hideMark/>
          </w:tcPr>
          <w:p w14:paraId="5BACE79D" w14:textId="77777777" w:rsidR="00211FC1" w:rsidRPr="00FB5275" w:rsidRDefault="00211FC1" w:rsidP="00404E7F">
            <w:pPr>
              <w:rPr>
                <w:bCs/>
                <w:lang w:eastAsia="zh-CN"/>
              </w:rPr>
            </w:pPr>
            <w:r w:rsidRPr="00FB5275">
              <w:rPr>
                <w:lang w:eastAsia="zh-CN"/>
              </w:rPr>
              <w:t>7482.5</w:t>
            </w:r>
          </w:p>
        </w:tc>
        <w:tc>
          <w:tcPr>
            <w:tcW w:w="973" w:type="dxa"/>
            <w:noWrap/>
            <w:vAlign w:val="bottom"/>
            <w:hideMark/>
          </w:tcPr>
          <w:p w14:paraId="133E63D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B8978A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3E6DCC3" w14:textId="77777777" w:rsidR="00211FC1" w:rsidRPr="00FB5275" w:rsidRDefault="00211FC1" w:rsidP="00404E7F">
            <w:pPr>
              <w:rPr>
                <w:bCs/>
                <w:lang w:eastAsia="zh-CN"/>
              </w:rPr>
            </w:pPr>
            <w:r w:rsidRPr="00FB5275">
              <w:rPr>
                <w:lang w:eastAsia="zh-CN"/>
              </w:rPr>
              <w:t>0.07448</w:t>
            </w:r>
          </w:p>
        </w:tc>
      </w:tr>
      <w:tr w:rsidR="00211FC1" w:rsidRPr="00FB5275" w14:paraId="046C54D6" w14:textId="77777777" w:rsidTr="00404E7F">
        <w:trPr>
          <w:trHeight w:val="287"/>
        </w:trPr>
        <w:tc>
          <w:tcPr>
            <w:tcW w:w="1337" w:type="dxa"/>
            <w:noWrap/>
            <w:vAlign w:val="bottom"/>
            <w:hideMark/>
          </w:tcPr>
          <w:p w14:paraId="1BC496A7" w14:textId="77777777" w:rsidR="00211FC1" w:rsidRPr="00FB5275" w:rsidRDefault="00211FC1" w:rsidP="00404E7F">
            <w:pPr>
              <w:rPr>
                <w:lang w:eastAsia="zh-CN"/>
              </w:rPr>
            </w:pPr>
          </w:p>
        </w:tc>
        <w:tc>
          <w:tcPr>
            <w:tcW w:w="1007" w:type="dxa"/>
            <w:noWrap/>
            <w:vAlign w:val="bottom"/>
            <w:hideMark/>
          </w:tcPr>
          <w:p w14:paraId="5FD45570"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6FDEA28B" w14:textId="77777777" w:rsidR="00211FC1" w:rsidRPr="00FB5275" w:rsidRDefault="00211FC1" w:rsidP="00404E7F">
            <w:pPr>
              <w:rPr>
                <w:lang w:eastAsia="zh-CN"/>
              </w:rPr>
            </w:pPr>
            <w:r w:rsidRPr="00FB5275">
              <w:rPr>
                <w:lang w:eastAsia="zh-CN"/>
              </w:rPr>
              <w:t>4</w:t>
            </w:r>
          </w:p>
        </w:tc>
        <w:tc>
          <w:tcPr>
            <w:tcW w:w="792" w:type="dxa"/>
            <w:noWrap/>
            <w:vAlign w:val="bottom"/>
            <w:hideMark/>
          </w:tcPr>
          <w:p w14:paraId="4B0EAE2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0D3CBB9C"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DF5F92E" w14:textId="77777777" w:rsidR="00211FC1" w:rsidRPr="00FB5275" w:rsidRDefault="00211FC1" w:rsidP="00404E7F">
            <w:pPr>
              <w:rPr>
                <w:bCs/>
                <w:lang w:eastAsia="zh-CN"/>
              </w:rPr>
            </w:pPr>
            <w:r w:rsidRPr="00FB5275">
              <w:rPr>
                <w:lang w:eastAsia="zh-CN"/>
              </w:rPr>
              <w:t>20.5</w:t>
            </w:r>
          </w:p>
        </w:tc>
        <w:tc>
          <w:tcPr>
            <w:tcW w:w="1037" w:type="dxa"/>
            <w:noWrap/>
            <w:vAlign w:val="bottom"/>
            <w:hideMark/>
          </w:tcPr>
          <w:p w14:paraId="10654BAE" w14:textId="77777777" w:rsidR="00211FC1" w:rsidRPr="00FB5275" w:rsidRDefault="00211FC1" w:rsidP="00404E7F">
            <w:pPr>
              <w:rPr>
                <w:bCs/>
                <w:lang w:eastAsia="zh-CN"/>
              </w:rPr>
            </w:pPr>
            <w:r w:rsidRPr="00FB5275">
              <w:rPr>
                <w:lang w:eastAsia="zh-CN"/>
              </w:rPr>
              <w:t>7482.5</w:t>
            </w:r>
          </w:p>
        </w:tc>
        <w:tc>
          <w:tcPr>
            <w:tcW w:w="973" w:type="dxa"/>
            <w:noWrap/>
            <w:vAlign w:val="bottom"/>
            <w:hideMark/>
          </w:tcPr>
          <w:p w14:paraId="1915105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820303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5E7B089" w14:textId="77777777" w:rsidR="00211FC1" w:rsidRPr="00FB5275" w:rsidRDefault="00211FC1" w:rsidP="00404E7F">
            <w:pPr>
              <w:rPr>
                <w:bCs/>
                <w:lang w:eastAsia="zh-CN"/>
              </w:rPr>
            </w:pPr>
            <w:r w:rsidRPr="00FB5275">
              <w:rPr>
                <w:lang w:eastAsia="zh-CN"/>
              </w:rPr>
              <w:t>0.07448</w:t>
            </w:r>
          </w:p>
        </w:tc>
      </w:tr>
      <w:tr w:rsidR="00211FC1" w:rsidRPr="00FB5275" w14:paraId="6B18EB7B" w14:textId="77777777" w:rsidTr="00404E7F">
        <w:trPr>
          <w:trHeight w:val="287"/>
        </w:trPr>
        <w:tc>
          <w:tcPr>
            <w:tcW w:w="1337" w:type="dxa"/>
            <w:noWrap/>
            <w:vAlign w:val="bottom"/>
            <w:hideMark/>
          </w:tcPr>
          <w:p w14:paraId="4AFF39C8" w14:textId="77777777" w:rsidR="00211FC1" w:rsidRPr="00FB5275" w:rsidRDefault="00211FC1" w:rsidP="00404E7F">
            <w:pPr>
              <w:rPr>
                <w:lang w:eastAsia="zh-CN"/>
              </w:rPr>
            </w:pPr>
          </w:p>
        </w:tc>
        <w:tc>
          <w:tcPr>
            <w:tcW w:w="1007" w:type="dxa"/>
            <w:noWrap/>
            <w:vAlign w:val="bottom"/>
            <w:hideMark/>
          </w:tcPr>
          <w:p w14:paraId="3C5895A8"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2D722C5E"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01CDFED"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EC74F6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F3E071E" w14:textId="77777777" w:rsidR="00211FC1" w:rsidRPr="00FB5275" w:rsidRDefault="00211FC1" w:rsidP="00404E7F">
            <w:pPr>
              <w:rPr>
                <w:bCs/>
                <w:lang w:eastAsia="zh-CN"/>
              </w:rPr>
            </w:pPr>
            <w:r w:rsidRPr="00FB5275">
              <w:rPr>
                <w:lang w:eastAsia="zh-CN"/>
              </w:rPr>
              <w:t>26.6</w:t>
            </w:r>
          </w:p>
        </w:tc>
        <w:tc>
          <w:tcPr>
            <w:tcW w:w="1037" w:type="dxa"/>
            <w:noWrap/>
            <w:vAlign w:val="bottom"/>
            <w:hideMark/>
          </w:tcPr>
          <w:p w14:paraId="09A40EE6" w14:textId="77777777" w:rsidR="00211FC1" w:rsidRPr="00FB5275" w:rsidRDefault="00211FC1" w:rsidP="00404E7F">
            <w:pPr>
              <w:rPr>
                <w:bCs/>
                <w:lang w:eastAsia="zh-CN"/>
              </w:rPr>
            </w:pPr>
            <w:r w:rsidRPr="00FB5275">
              <w:rPr>
                <w:lang w:eastAsia="zh-CN"/>
              </w:rPr>
              <w:t>9709</w:t>
            </w:r>
          </w:p>
        </w:tc>
        <w:tc>
          <w:tcPr>
            <w:tcW w:w="973" w:type="dxa"/>
            <w:noWrap/>
            <w:vAlign w:val="bottom"/>
            <w:hideMark/>
          </w:tcPr>
          <w:p w14:paraId="75DC50E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019062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B0E351F" w14:textId="77777777" w:rsidR="00211FC1" w:rsidRPr="00FB5275" w:rsidRDefault="00211FC1" w:rsidP="00404E7F">
            <w:pPr>
              <w:rPr>
                <w:bCs/>
                <w:lang w:eastAsia="zh-CN"/>
              </w:rPr>
            </w:pPr>
            <w:r w:rsidRPr="00FB5275">
              <w:rPr>
                <w:lang w:eastAsia="zh-CN"/>
              </w:rPr>
              <w:t>0.07448</w:t>
            </w:r>
          </w:p>
        </w:tc>
      </w:tr>
      <w:tr w:rsidR="00211FC1" w:rsidRPr="00FB5275" w14:paraId="54B0EE07" w14:textId="77777777" w:rsidTr="00404E7F">
        <w:trPr>
          <w:trHeight w:val="287"/>
        </w:trPr>
        <w:tc>
          <w:tcPr>
            <w:tcW w:w="1337" w:type="dxa"/>
            <w:noWrap/>
            <w:vAlign w:val="bottom"/>
            <w:hideMark/>
          </w:tcPr>
          <w:p w14:paraId="360ECC63" w14:textId="77777777" w:rsidR="00211FC1" w:rsidRPr="00FB5275" w:rsidRDefault="00211FC1" w:rsidP="00404E7F">
            <w:pPr>
              <w:rPr>
                <w:lang w:eastAsia="zh-CN"/>
              </w:rPr>
            </w:pPr>
          </w:p>
        </w:tc>
        <w:tc>
          <w:tcPr>
            <w:tcW w:w="1007" w:type="dxa"/>
            <w:noWrap/>
            <w:vAlign w:val="bottom"/>
            <w:hideMark/>
          </w:tcPr>
          <w:p w14:paraId="70C3D1CC"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2354652A" w14:textId="77777777" w:rsidR="00211FC1" w:rsidRPr="00FB5275" w:rsidRDefault="00211FC1" w:rsidP="00404E7F">
            <w:pPr>
              <w:rPr>
                <w:lang w:eastAsia="zh-CN"/>
              </w:rPr>
            </w:pPr>
            <w:r w:rsidRPr="00FB5275">
              <w:rPr>
                <w:lang w:eastAsia="zh-CN"/>
              </w:rPr>
              <w:t>4</w:t>
            </w:r>
          </w:p>
        </w:tc>
        <w:tc>
          <w:tcPr>
            <w:tcW w:w="792" w:type="dxa"/>
            <w:noWrap/>
            <w:vAlign w:val="bottom"/>
            <w:hideMark/>
          </w:tcPr>
          <w:p w14:paraId="77B9BF04"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BE1F69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6BDB555" w14:textId="77777777" w:rsidR="00211FC1" w:rsidRPr="00FB5275" w:rsidRDefault="00211FC1" w:rsidP="00404E7F">
            <w:pPr>
              <w:rPr>
                <w:bCs/>
                <w:lang w:eastAsia="zh-CN"/>
              </w:rPr>
            </w:pPr>
            <w:r w:rsidRPr="00FB5275">
              <w:rPr>
                <w:lang w:eastAsia="zh-CN"/>
              </w:rPr>
              <w:t>26.6</w:t>
            </w:r>
          </w:p>
        </w:tc>
        <w:tc>
          <w:tcPr>
            <w:tcW w:w="1037" w:type="dxa"/>
            <w:noWrap/>
            <w:vAlign w:val="bottom"/>
            <w:hideMark/>
          </w:tcPr>
          <w:p w14:paraId="06E23362" w14:textId="77777777" w:rsidR="00211FC1" w:rsidRPr="00FB5275" w:rsidRDefault="00211FC1" w:rsidP="00404E7F">
            <w:pPr>
              <w:rPr>
                <w:bCs/>
                <w:lang w:eastAsia="zh-CN"/>
              </w:rPr>
            </w:pPr>
            <w:r w:rsidRPr="00FB5275">
              <w:rPr>
                <w:lang w:eastAsia="zh-CN"/>
              </w:rPr>
              <w:t>9709</w:t>
            </w:r>
          </w:p>
        </w:tc>
        <w:tc>
          <w:tcPr>
            <w:tcW w:w="973" w:type="dxa"/>
            <w:noWrap/>
            <w:vAlign w:val="bottom"/>
            <w:hideMark/>
          </w:tcPr>
          <w:p w14:paraId="2ED9DE3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72FA75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A34BFD9" w14:textId="77777777" w:rsidR="00211FC1" w:rsidRPr="00FB5275" w:rsidRDefault="00211FC1" w:rsidP="00404E7F">
            <w:pPr>
              <w:rPr>
                <w:bCs/>
                <w:lang w:eastAsia="zh-CN"/>
              </w:rPr>
            </w:pPr>
            <w:r w:rsidRPr="00FB5275">
              <w:rPr>
                <w:lang w:eastAsia="zh-CN"/>
              </w:rPr>
              <w:t>0.07448</w:t>
            </w:r>
          </w:p>
        </w:tc>
      </w:tr>
      <w:tr w:rsidR="00211FC1" w:rsidRPr="00FB5275" w14:paraId="68773A09" w14:textId="77777777" w:rsidTr="00404E7F">
        <w:trPr>
          <w:trHeight w:val="287"/>
        </w:trPr>
        <w:tc>
          <w:tcPr>
            <w:tcW w:w="1337" w:type="dxa"/>
            <w:noWrap/>
            <w:vAlign w:val="bottom"/>
            <w:hideMark/>
          </w:tcPr>
          <w:p w14:paraId="22A868AC" w14:textId="77777777" w:rsidR="00211FC1" w:rsidRPr="00FB5275" w:rsidRDefault="00211FC1" w:rsidP="00404E7F">
            <w:pPr>
              <w:rPr>
                <w:lang w:eastAsia="zh-CN"/>
              </w:rPr>
            </w:pPr>
          </w:p>
        </w:tc>
        <w:tc>
          <w:tcPr>
            <w:tcW w:w="1007" w:type="dxa"/>
            <w:noWrap/>
            <w:vAlign w:val="bottom"/>
            <w:hideMark/>
          </w:tcPr>
          <w:p w14:paraId="31C45811"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547345E3"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54CFAC4"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53D213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25305064" w14:textId="77777777" w:rsidR="00211FC1" w:rsidRPr="00FB5275" w:rsidRDefault="00211FC1" w:rsidP="00404E7F">
            <w:pPr>
              <w:rPr>
                <w:bCs/>
                <w:lang w:eastAsia="zh-CN"/>
              </w:rPr>
            </w:pPr>
            <w:r w:rsidRPr="00FB5275">
              <w:rPr>
                <w:lang w:eastAsia="zh-CN"/>
              </w:rPr>
              <w:t>18.5</w:t>
            </w:r>
          </w:p>
        </w:tc>
        <w:tc>
          <w:tcPr>
            <w:tcW w:w="1037" w:type="dxa"/>
            <w:noWrap/>
            <w:vAlign w:val="bottom"/>
            <w:hideMark/>
          </w:tcPr>
          <w:p w14:paraId="4988C726" w14:textId="77777777" w:rsidR="00211FC1" w:rsidRPr="00FB5275" w:rsidRDefault="00211FC1" w:rsidP="00404E7F">
            <w:pPr>
              <w:rPr>
                <w:bCs/>
                <w:lang w:eastAsia="zh-CN"/>
              </w:rPr>
            </w:pPr>
            <w:r w:rsidRPr="00FB5275">
              <w:rPr>
                <w:lang w:eastAsia="zh-CN"/>
              </w:rPr>
              <w:t>6752.5</w:t>
            </w:r>
          </w:p>
        </w:tc>
        <w:tc>
          <w:tcPr>
            <w:tcW w:w="973" w:type="dxa"/>
            <w:noWrap/>
            <w:vAlign w:val="bottom"/>
            <w:hideMark/>
          </w:tcPr>
          <w:p w14:paraId="1F4CC6D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F74C4E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DB29E7F" w14:textId="77777777" w:rsidR="00211FC1" w:rsidRPr="00FB5275" w:rsidRDefault="00211FC1" w:rsidP="00404E7F">
            <w:pPr>
              <w:rPr>
                <w:bCs/>
                <w:lang w:eastAsia="zh-CN"/>
              </w:rPr>
            </w:pPr>
            <w:r w:rsidRPr="00FB5275">
              <w:rPr>
                <w:lang w:eastAsia="zh-CN"/>
              </w:rPr>
              <w:t>0.07448</w:t>
            </w:r>
          </w:p>
        </w:tc>
      </w:tr>
      <w:tr w:rsidR="00211FC1" w:rsidRPr="00FB5275" w14:paraId="23972A08" w14:textId="77777777" w:rsidTr="00404E7F">
        <w:trPr>
          <w:trHeight w:val="287"/>
        </w:trPr>
        <w:tc>
          <w:tcPr>
            <w:tcW w:w="1337" w:type="dxa"/>
            <w:noWrap/>
            <w:vAlign w:val="bottom"/>
            <w:hideMark/>
          </w:tcPr>
          <w:p w14:paraId="40FA6B8C" w14:textId="77777777" w:rsidR="00211FC1" w:rsidRPr="00FB5275" w:rsidRDefault="00211FC1" w:rsidP="00404E7F">
            <w:pPr>
              <w:rPr>
                <w:lang w:eastAsia="zh-CN"/>
              </w:rPr>
            </w:pPr>
          </w:p>
        </w:tc>
        <w:tc>
          <w:tcPr>
            <w:tcW w:w="1007" w:type="dxa"/>
            <w:noWrap/>
            <w:vAlign w:val="bottom"/>
            <w:hideMark/>
          </w:tcPr>
          <w:p w14:paraId="61FCB27F"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3658ADC5" w14:textId="77777777" w:rsidR="00211FC1" w:rsidRPr="00FB5275" w:rsidRDefault="00211FC1" w:rsidP="00404E7F">
            <w:pPr>
              <w:rPr>
                <w:lang w:eastAsia="zh-CN"/>
              </w:rPr>
            </w:pPr>
            <w:r w:rsidRPr="00FB5275">
              <w:rPr>
                <w:lang w:eastAsia="zh-CN"/>
              </w:rPr>
              <w:t>3</w:t>
            </w:r>
          </w:p>
        </w:tc>
        <w:tc>
          <w:tcPr>
            <w:tcW w:w="792" w:type="dxa"/>
            <w:noWrap/>
            <w:vAlign w:val="bottom"/>
            <w:hideMark/>
          </w:tcPr>
          <w:p w14:paraId="030F2D2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84492D9"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9C292EE" w14:textId="77777777" w:rsidR="00211FC1" w:rsidRPr="00FB5275" w:rsidRDefault="00211FC1" w:rsidP="00404E7F">
            <w:pPr>
              <w:rPr>
                <w:bCs/>
                <w:lang w:eastAsia="zh-CN"/>
              </w:rPr>
            </w:pPr>
            <w:r w:rsidRPr="00FB5275">
              <w:rPr>
                <w:lang w:eastAsia="zh-CN"/>
              </w:rPr>
              <w:t>18.5</w:t>
            </w:r>
          </w:p>
        </w:tc>
        <w:tc>
          <w:tcPr>
            <w:tcW w:w="1037" w:type="dxa"/>
            <w:noWrap/>
            <w:vAlign w:val="bottom"/>
            <w:hideMark/>
          </w:tcPr>
          <w:p w14:paraId="388BAE38" w14:textId="77777777" w:rsidR="00211FC1" w:rsidRPr="00FB5275" w:rsidRDefault="00211FC1" w:rsidP="00404E7F">
            <w:pPr>
              <w:rPr>
                <w:bCs/>
                <w:lang w:eastAsia="zh-CN"/>
              </w:rPr>
            </w:pPr>
            <w:r w:rsidRPr="00FB5275">
              <w:rPr>
                <w:lang w:eastAsia="zh-CN"/>
              </w:rPr>
              <w:t>6752.5</w:t>
            </w:r>
          </w:p>
        </w:tc>
        <w:tc>
          <w:tcPr>
            <w:tcW w:w="973" w:type="dxa"/>
            <w:noWrap/>
            <w:vAlign w:val="bottom"/>
            <w:hideMark/>
          </w:tcPr>
          <w:p w14:paraId="61A77AA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118359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8CE0B5F" w14:textId="77777777" w:rsidR="00211FC1" w:rsidRPr="00FB5275" w:rsidRDefault="00211FC1" w:rsidP="00404E7F">
            <w:pPr>
              <w:rPr>
                <w:bCs/>
                <w:lang w:eastAsia="zh-CN"/>
              </w:rPr>
            </w:pPr>
            <w:r w:rsidRPr="00FB5275">
              <w:rPr>
                <w:lang w:eastAsia="zh-CN"/>
              </w:rPr>
              <w:t>0.07448</w:t>
            </w:r>
          </w:p>
        </w:tc>
      </w:tr>
      <w:tr w:rsidR="00211FC1" w:rsidRPr="00FB5275" w14:paraId="46F542D1" w14:textId="77777777" w:rsidTr="00404E7F">
        <w:trPr>
          <w:trHeight w:val="287"/>
        </w:trPr>
        <w:tc>
          <w:tcPr>
            <w:tcW w:w="1337" w:type="dxa"/>
            <w:noWrap/>
            <w:vAlign w:val="bottom"/>
            <w:hideMark/>
          </w:tcPr>
          <w:p w14:paraId="79344BAC" w14:textId="77777777" w:rsidR="00211FC1" w:rsidRPr="00FB5275" w:rsidRDefault="00211FC1" w:rsidP="00404E7F">
            <w:pPr>
              <w:rPr>
                <w:lang w:eastAsia="zh-CN"/>
              </w:rPr>
            </w:pPr>
          </w:p>
        </w:tc>
        <w:tc>
          <w:tcPr>
            <w:tcW w:w="1007" w:type="dxa"/>
            <w:noWrap/>
            <w:vAlign w:val="bottom"/>
            <w:hideMark/>
          </w:tcPr>
          <w:p w14:paraId="6647EC5C"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0436E65"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5EF04E3"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D9B5D65"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C5AB8DD"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6F72F9EE"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28EB253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FFF44E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F046721" w14:textId="77777777" w:rsidR="00211FC1" w:rsidRPr="00FB5275" w:rsidRDefault="00211FC1" w:rsidP="00404E7F">
            <w:pPr>
              <w:rPr>
                <w:bCs/>
                <w:lang w:eastAsia="zh-CN"/>
              </w:rPr>
            </w:pPr>
            <w:r w:rsidRPr="00FB5275">
              <w:rPr>
                <w:lang w:eastAsia="zh-CN"/>
              </w:rPr>
              <w:t>0.07448</w:t>
            </w:r>
          </w:p>
        </w:tc>
      </w:tr>
      <w:tr w:rsidR="00211FC1" w:rsidRPr="00FB5275" w14:paraId="3A4C3D9B" w14:textId="77777777" w:rsidTr="00404E7F">
        <w:trPr>
          <w:trHeight w:val="287"/>
        </w:trPr>
        <w:tc>
          <w:tcPr>
            <w:tcW w:w="1337" w:type="dxa"/>
            <w:noWrap/>
            <w:vAlign w:val="bottom"/>
            <w:hideMark/>
          </w:tcPr>
          <w:p w14:paraId="4A111FFF" w14:textId="77777777" w:rsidR="00211FC1" w:rsidRPr="00FB5275" w:rsidRDefault="00211FC1" w:rsidP="00404E7F">
            <w:pPr>
              <w:rPr>
                <w:lang w:eastAsia="zh-CN"/>
              </w:rPr>
            </w:pPr>
          </w:p>
        </w:tc>
        <w:tc>
          <w:tcPr>
            <w:tcW w:w="1007" w:type="dxa"/>
            <w:noWrap/>
            <w:vAlign w:val="bottom"/>
            <w:hideMark/>
          </w:tcPr>
          <w:p w14:paraId="0E054BD6"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C3B0E2E" w14:textId="77777777" w:rsidR="00211FC1" w:rsidRPr="00FB5275" w:rsidRDefault="00211FC1" w:rsidP="00404E7F">
            <w:pPr>
              <w:rPr>
                <w:lang w:eastAsia="zh-CN"/>
              </w:rPr>
            </w:pPr>
            <w:r w:rsidRPr="00FB5275">
              <w:rPr>
                <w:lang w:eastAsia="zh-CN"/>
              </w:rPr>
              <w:t>3</w:t>
            </w:r>
          </w:p>
        </w:tc>
        <w:tc>
          <w:tcPr>
            <w:tcW w:w="792" w:type="dxa"/>
            <w:noWrap/>
            <w:vAlign w:val="bottom"/>
            <w:hideMark/>
          </w:tcPr>
          <w:p w14:paraId="009BF8D2" w14:textId="77777777" w:rsidR="00211FC1" w:rsidRPr="00FB5275" w:rsidRDefault="00211FC1" w:rsidP="00404E7F">
            <w:pPr>
              <w:rPr>
                <w:lang w:eastAsia="zh-CN"/>
              </w:rPr>
            </w:pPr>
            <w:r w:rsidRPr="00FB5275">
              <w:rPr>
                <w:lang w:eastAsia="zh-CN"/>
              </w:rPr>
              <w:t>1</w:t>
            </w:r>
          </w:p>
        </w:tc>
        <w:tc>
          <w:tcPr>
            <w:tcW w:w="681" w:type="dxa"/>
            <w:noWrap/>
            <w:vAlign w:val="bottom"/>
            <w:hideMark/>
          </w:tcPr>
          <w:p w14:paraId="7AA5385F"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F709B89" w14:textId="77777777" w:rsidR="00211FC1" w:rsidRPr="00FB5275" w:rsidRDefault="00211FC1" w:rsidP="00404E7F">
            <w:pPr>
              <w:rPr>
                <w:bCs/>
                <w:lang w:eastAsia="zh-CN"/>
              </w:rPr>
            </w:pPr>
            <w:r w:rsidRPr="00FB5275">
              <w:rPr>
                <w:lang w:eastAsia="zh-CN"/>
              </w:rPr>
              <w:t>24.6</w:t>
            </w:r>
          </w:p>
        </w:tc>
        <w:tc>
          <w:tcPr>
            <w:tcW w:w="1037" w:type="dxa"/>
            <w:noWrap/>
            <w:vAlign w:val="bottom"/>
            <w:hideMark/>
          </w:tcPr>
          <w:p w14:paraId="0E0BA1ED" w14:textId="77777777" w:rsidR="00211FC1" w:rsidRPr="00FB5275" w:rsidRDefault="00211FC1" w:rsidP="00404E7F">
            <w:pPr>
              <w:rPr>
                <w:bCs/>
                <w:lang w:eastAsia="zh-CN"/>
              </w:rPr>
            </w:pPr>
            <w:r w:rsidRPr="00FB5275">
              <w:rPr>
                <w:lang w:eastAsia="zh-CN"/>
              </w:rPr>
              <w:t>8979</w:t>
            </w:r>
          </w:p>
        </w:tc>
        <w:tc>
          <w:tcPr>
            <w:tcW w:w="973" w:type="dxa"/>
            <w:noWrap/>
            <w:vAlign w:val="bottom"/>
            <w:hideMark/>
          </w:tcPr>
          <w:p w14:paraId="6F4FBBB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0E050C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88826FC" w14:textId="77777777" w:rsidR="00211FC1" w:rsidRPr="00FB5275" w:rsidRDefault="00211FC1" w:rsidP="00404E7F">
            <w:pPr>
              <w:rPr>
                <w:bCs/>
                <w:lang w:eastAsia="zh-CN"/>
              </w:rPr>
            </w:pPr>
            <w:r w:rsidRPr="00FB5275">
              <w:rPr>
                <w:lang w:eastAsia="zh-CN"/>
              </w:rPr>
              <w:t>0.07448</w:t>
            </w:r>
          </w:p>
        </w:tc>
      </w:tr>
      <w:tr w:rsidR="00211FC1" w:rsidRPr="00FB5275" w14:paraId="49CCACCF" w14:textId="77777777" w:rsidTr="00404E7F">
        <w:trPr>
          <w:trHeight w:val="287"/>
        </w:trPr>
        <w:tc>
          <w:tcPr>
            <w:tcW w:w="1337" w:type="dxa"/>
            <w:noWrap/>
            <w:vAlign w:val="bottom"/>
            <w:hideMark/>
          </w:tcPr>
          <w:p w14:paraId="19E435A8" w14:textId="77777777" w:rsidR="00211FC1" w:rsidRPr="00FB5275" w:rsidRDefault="00211FC1" w:rsidP="00404E7F">
            <w:pPr>
              <w:rPr>
                <w:lang w:eastAsia="zh-CN"/>
              </w:rPr>
            </w:pPr>
          </w:p>
        </w:tc>
        <w:tc>
          <w:tcPr>
            <w:tcW w:w="1007" w:type="dxa"/>
            <w:noWrap/>
            <w:vAlign w:val="bottom"/>
            <w:hideMark/>
          </w:tcPr>
          <w:p w14:paraId="62EB3968"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50640A4"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BEAC91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93063D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072568A" w14:textId="77777777" w:rsidR="00211FC1" w:rsidRPr="00FB5275" w:rsidRDefault="00211FC1" w:rsidP="00404E7F">
            <w:pPr>
              <w:rPr>
                <w:bCs/>
                <w:lang w:eastAsia="zh-CN"/>
              </w:rPr>
            </w:pPr>
            <w:r w:rsidRPr="00FB5275">
              <w:rPr>
                <w:lang w:eastAsia="zh-CN"/>
              </w:rPr>
              <w:t>18.6</w:t>
            </w:r>
          </w:p>
        </w:tc>
        <w:tc>
          <w:tcPr>
            <w:tcW w:w="1037" w:type="dxa"/>
            <w:noWrap/>
            <w:vAlign w:val="bottom"/>
            <w:hideMark/>
          </w:tcPr>
          <w:p w14:paraId="1D6ED183" w14:textId="77777777" w:rsidR="00211FC1" w:rsidRPr="00FB5275" w:rsidRDefault="00211FC1" w:rsidP="00404E7F">
            <w:pPr>
              <w:rPr>
                <w:bCs/>
                <w:lang w:eastAsia="zh-CN"/>
              </w:rPr>
            </w:pPr>
            <w:r w:rsidRPr="00FB5275">
              <w:rPr>
                <w:lang w:eastAsia="zh-CN"/>
              </w:rPr>
              <w:t>6789</w:t>
            </w:r>
          </w:p>
        </w:tc>
        <w:tc>
          <w:tcPr>
            <w:tcW w:w="973" w:type="dxa"/>
            <w:noWrap/>
            <w:vAlign w:val="bottom"/>
            <w:hideMark/>
          </w:tcPr>
          <w:p w14:paraId="3F685F3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219858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824E0B0" w14:textId="77777777" w:rsidR="00211FC1" w:rsidRPr="00FB5275" w:rsidRDefault="00211FC1" w:rsidP="00404E7F">
            <w:pPr>
              <w:rPr>
                <w:bCs/>
                <w:lang w:eastAsia="zh-CN"/>
              </w:rPr>
            </w:pPr>
            <w:r w:rsidRPr="00FB5275">
              <w:rPr>
                <w:lang w:eastAsia="zh-CN"/>
              </w:rPr>
              <w:t>0.07448</w:t>
            </w:r>
          </w:p>
        </w:tc>
      </w:tr>
      <w:tr w:rsidR="00211FC1" w:rsidRPr="00FB5275" w14:paraId="652350DA" w14:textId="77777777" w:rsidTr="00404E7F">
        <w:trPr>
          <w:trHeight w:val="287"/>
        </w:trPr>
        <w:tc>
          <w:tcPr>
            <w:tcW w:w="1337" w:type="dxa"/>
            <w:noWrap/>
            <w:vAlign w:val="bottom"/>
            <w:hideMark/>
          </w:tcPr>
          <w:p w14:paraId="4C0E581E" w14:textId="77777777" w:rsidR="00211FC1" w:rsidRPr="00FB5275" w:rsidRDefault="00211FC1" w:rsidP="00404E7F">
            <w:pPr>
              <w:rPr>
                <w:lang w:eastAsia="zh-CN"/>
              </w:rPr>
            </w:pPr>
          </w:p>
        </w:tc>
        <w:tc>
          <w:tcPr>
            <w:tcW w:w="1007" w:type="dxa"/>
            <w:noWrap/>
            <w:vAlign w:val="bottom"/>
            <w:hideMark/>
          </w:tcPr>
          <w:p w14:paraId="5D574559"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80C47FD"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A329AE4"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26CD88C"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4BC43C8" w14:textId="77777777" w:rsidR="00211FC1" w:rsidRPr="00FB5275" w:rsidRDefault="00211FC1" w:rsidP="00404E7F">
            <w:pPr>
              <w:rPr>
                <w:bCs/>
                <w:lang w:eastAsia="zh-CN"/>
              </w:rPr>
            </w:pPr>
            <w:r w:rsidRPr="00FB5275">
              <w:rPr>
                <w:lang w:eastAsia="zh-CN"/>
              </w:rPr>
              <w:t>18.6</w:t>
            </w:r>
          </w:p>
        </w:tc>
        <w:tc>
          <w:tcPr>
            <w:tcW w:w="1037" w:type="dxa"/>
            <w:noWrap/>
            <w:vAlign w:val="bottom"/>
            <w:hideMark/>
          </w:tcPr>
          <w:p w14:paraId="35813017" w14:textId="77777777" w:rsidR="00211FC1" w:rsidRPr="00FB5275" w:rsidRDefault="00211FC1" w:rsidP="00404E7F">
            <w:pPr>
              <w:rPr>
                <w:bCs/>
                <w:lang w:eastAsia="zh-CN"/>
              </w:rPr>
            </w:pPr>
            <w:r w:rsidRPr="00FB5275">
              <w:rPr>
                <w:lang w:eastAsia="zh-CN"/>
              </w:rPr>
              <w:t>6789</w:t>
            </w:r>
          </w:p>
        </w:tc>
        <w:tc>
          <w:tcPr>
            <w:tcW w:w="973" w:type="dxa"/>
            <w:noWrap/>
            <w:vAlign w:val="bottom"/>
            <w:hideMark/>
          </w:tcPr>
          <w:p w14:paraId="381EB36E"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CD64AF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406D4ED" w14:textId="77777777" w:rsidR="00211FC1" w:rsidRPr="00FB5275" w:rsidRDefault="00211FC1" w:rsidP="00404E7F">
            <w:pPr>
              <w:rPr>
                <w:bCs/>
                <w:lang w:eastAsia="zh-CN"/>
              </w:rPr>
            </w:pPr>
            <w:r w:rsidRPr="00FB5275">
              <w:rPr>
                <w:lang w:eastAsia="zh-CN"/>
              </w:rPr>
              <w:t>0.07448</w:t>
            </w:r>
          </w:p>
        </w:tc>
      </w:tr>
      <w:tr w:rsidR="00211FC1" w:rsidRPr="00FB5275" w14:paraId="7EF90DE0" w14:textId="77777777" w:rsidTr="00404E7F">
        <w:trPr>
          <w:trHeight w:val="287"/>
        </w:trPr>
        <w:tc>
          <w:tcPr>
            <w:tcW w:w="1337" w:type="dxa"/>
            <w:noWrap/>
            <w:vAlign w:val="bottom"/>
            <w:hideMark/>
          </w:tcPr>
          <w:p w14:paraId="16E1A359" w14:textId="77777777" w:rsidR="00211FC1" w:rsidRPr="00FB5275" w:rsidRDefault="00211FC1" w:rsidP="00404E7F">
            <w:pPr>
              <w:rPr>
                <w:lang w:eastAsia="zh-CN"/>
              </w:rPr>
            </w:pPr>
          </w:p>
        </w:tc>
        <w:tc>
          <w:tcPr>
            <w:tcW w:w="1007" w:type="dxa"/>
            <w:noWrap/>
            <w:vAlign w:val="bottom"/>
            <w:hideMark/>
          </w:tcPr>
          <w:p w14:paraId="6944533D"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D3A370E" w14:textId="77777777" w:rsidR="00211FC1" w:rsidRPr="00FB5275" w:rsidRDefault="00211FC1" w:rsidP="00404E7F">
            <w:pPr>
              <w:rPr>
                <w:lang w:eastAsia="zh-CN"/>
              </w:rPr>
            </w:pPr>
            <w:r w:rsidRPr="00FB5275">
              <w:rPr>
                <w:lang w:eastAsia="zh-CN"/>
              </w:rPr>
              <w:t>2</w:t>
            </w:r>
          </w:p>
        </w:tc>
        <w:tc>
          <w:tcPr>
            <w:tcW w:w="792" w:type="dxa"/>
            <w:noWrap/>
            <w:vAlign w:val="bottom"/>
            <w:hideMark/>
          </w:tcPr>
          <w:p w14:paraId="3D5F0381"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116499A"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F125556" w14:textId="77777777" w:rsidR="00211FC1" w:rsidRPr="00FB5275" w:rsidRDefault="00211FC1" w:rsidP="00404E7F">
            <w:pPr>
              <w:rPr>
                <w:bCs/>
                <w:lang w:eastAsia="zh-CN"/>
              </w:rPr>
            </w:pPr>
            <w:r w:rsidRPr="00FB5275">
              <w:rPr>
                <w:lang w:eastAsia="zh-CN"/>
              </w:rPr>
              <w:t>24.7</w:t>
            </w:r>
          </w:p>
        </w:tc>
        <w:tc>
          <w:tcPr>
            <w:tcW w:w="1037" w:type="dxa"/>
            <w:noWrap/>
            <w:vAlign w:val="bottom"/>
            <w:hideMark/>
          </w:tcPr>
          <w:p w14:paraId="0D60AD85" w14:textId="77777777" w:rsidR="00211FC1" w:rsidRPr="00FB5275" w:rsidRDefault="00211FC1" w:rsidP="00404E7F">
            <w:pPr>
              <w:rPr>
                <w:bCs/>
                <w:lang w:eastAsia="zh-CN"/>
              </w:rPr>
            </w:pPr>
            <w:r w:rsidRPr="00FB5275">
              <w:rPr>
                <w:lang w:eastAsia="zh-CN"/>
              </w:rPr>
              <w:t>9015.5</w:t>
            </w:r>
          </w:p>
        </w:tc>
        <w:tc>
          <w:tcPr>
            <w:tcW w:w="973" w:type="dxa"/>
            <w:noWrap/>
            <w:vAlign w:val="bottom"/>
            <w:hideMark/>
          </w:tcPr>
          <w:p w14:paraId="50ED8E1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4722E0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B5D8D0D" w14:textId="77777777" w:rsidR="00211FC1" w:rsidRPr="00FB5275" w:rsidRDefault="00211FC1" w:rsidP="00404E7F">
            <w:pPr>
              <w:rPr>
                <w:bCs/>
                <w:lang w:eastAsia="zh-CN"/>
              </w:rPr>
            </w:pPr>
            <w:r w:rsidRPr="00FB5275">
              <w:rPr>
                <w:lang w:eastAsia="zh-CN"/>
              </w:rPr>
              <w:t>0.07448</w:t>
            </w:r>
          </w:p>
        </w:tc>
      </w:tr>
      <w:tr w:rsidR="00211FC1" w:rsidRPr="00FB5275" w14:paraId="375EE23A" w14:textId="77777777" w:rsidTr="00404E7F">
        <w:trPr>
          <w:trHeight w:val="287"/>
        </w:trPr>
        <w:tc>
          <w:tcPr>
            <w:tcW w:w="1337" w:type="dxa"/>
            <w:noWrap/>
            <w:vAlign w:val="bottom"/>
            <w:hideMark/>
          </w:tcPr>
          <w:p w14:paraId="339648C8" w14:textId="77777777" w:rsidR="00211FC1" w:rsidRPr="00FB5275" w:rsidRDefault="00211FC1" w:rsidP="00404E7F">
            <w:pPr>
              <w:rPr>
                <w:lang w:eastAsia="zh-CN"/>
              </w:rPr>
            </w:pPr>
          </w:p>
        </w:tc>
        <w:tc>
          <w:tcPr>
            <w:tcW w:w="1007" w:type="dxa"/>
            <w:noWrap/>
            <w:vAlign w:val="bottom"/>
            <w:hideMark/>
          </w:tcPr>
          <w:p w14:paraId="2772E49E"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7DB95191" w14:textId="77777777" w:rsidR="00211FC1" w:rsidRPr="00FB5275" w:rsidRDefault="00211FC1" w:rsidP="00404E7F">
            <w:pPr>
              <w:rPr>
                <w:lang w:eastAsia="zh-CN"/>
              </w:rPr>
            </w:pPr>
            <w:r w:rsidRPr="00FB5275">
              <w:rPr>
                <w:lang w:eastAsia="zh-CN"/>
              </w:rPr>
              <w:t>2</w:t>
            </w:r>
          </w:p>
        </w:tc>
        <w:tc>
          <w:tcPr>
            <w:tcW w:w="792" w:type="dxa"/>
            <w:noWrap/>
            <w:vAlign w:val="bottom"/>
            <w:hideMark/>
          </w:tcPr>
          <w:p w14:paraId="497B3584"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6C0DCF3"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FE92180" w14:textId="77777777" w:rsidR="00211FC1" w:rsidRPr="00FB5275" w:rsidRDefault="00211FC1" w:rsidP="00404E7F">
            <w:pPr>
              <w:rPr>
                <w:bCs/>
                <w:lang w:eastAsia="zh-CN"/>
              </w:rPr>
            </w:pPr>
            <w:r w:rsidRPr="00FB5275">
              <w:rPr>
                <w:lang w:eastAsia="zh-CN"/>
              </w:rPr>
              <w:t>24.7</w:t>
            </w:r>
          </w:p>
        </w:tc>
        <w:tc>
          <w:tcPr>
            <w:tcW w:w="1037" w:type="dxa"/>
            <w:noWrap/>
            <w:vAlign w:val="bottom"/>
            <w:hideMark/>
          </w:tcPr>
          <w:p w14:paraId="2DB739CA" w14:textId="77777777" w:rsidR="00211FC1" w:rsidRPr="00FB5275" w:rsidRDefault="00211FC1" w:rsidP="00404E7F">
            <w:pPr>
              <w:rPr>
                <w:bCs/>
                <w:lang w:eastAsia="zh-CN"/>
              </w:rPr>
            </w:pPr>
            <w:r w:rsidRPr="00FB5275">
              <w:rPr>
                <w:lang w:eastAsia="zh-CN"/>
              </w:rPr>
              <w:t>9015.5</w:t>
            </w:r>
          </w:p>
        </w:tc>
        <w:tc>
          <w:tcPr>
            <w:tcW w:w="973" w:type="dxa"/>
            <w:noWrap/>
            <w:vAlign w:val="bottom"/>
            <w:hideMark/>
          </w:tcPr>
          <w:p w14:paraId="6930D1D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0EE648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4930621" w14:textId="77777777" w:rsidR="00211FC1" w:rsidRPr="00FB5275" w:rsidRDefault="00211FC1" w:rsidP="00404E7F">
            <w:pPr>
              <w:rPr>
                <w:bCs/>
                <w:lang w:eastAsia="zh-CN"/>
              </w:rPr>
            </w:pPr>
            <w:r w:rsidRPr="00FB5275">
              <w:rPr>
                <w:lang w:eastAsia="zh-CN"/>
              </w:rPr>
              <w:t>0.07448</w:t>
            </w:r>
          </w:p>
        </w:tc>
      </w:tr>
      <w:tr w:rsidR="00211FC1" w:rsidRPr="00FB5275" w14:paraId="132D2AAA" w14:textId="77777777" w:rsidTr="00404E7F">
        <w:trPr>
          <w:trHeight w:val="287"/>
        </w:trPr>
        <w:tc>
          <w:tcPr>
            <w:tcW w:w="1337" w:type="dxa"/>
            <w:noWrap/>
            <w:vAlign w:val="bottom"/>
            <w:hideMark/>
          </w:tcPr>
          <w:p w14:paraId="4E19946D" w14:textId="77777777" w:rsidR="00211FC1" w:rsidRPr="00FB5275" w:rsidRDefault="00211FC1" w:rsidP="00404E7F">
            <w:pPr>
              <w:rPr>
                <w:lang w:eastAsia="zh-CN"/>
              </w:rPr>
            </w:pPr>
          </w:p>
        </w:tc>
        <w:tc>
          <w:tcPr>
            <w:tcW w:w="1007" w:type="dxa"/>
            <w:noWrap/>
            <w:vAlign w:val="bottom"/>
            <w:hideMark/>
          </w:tcPr>
          <w:p w14:paraId="465FECC5"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690B0CDE"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7F98F8A"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C049ABD"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7B13D4C" w14:textId="77777777" w:rsidR="00211FC1" w:rsidRPr="00FB5275" w:rsidRDefault="00211FC1" w:rsidP="00404E7F">
            <w:pPr>
              <w:rPr>
                <w:bCs/>
                <w:lang w:eastAsia="zh-CN"/>
              </w:rPr>
            </w:pPr>
            <w:r w:rsidRPr="00FB5275">
              <w:rPr>
                <w:lang w:eastAsia="zh-CN"/>
              </w:rPr>
              <w:t>9.6</w:t>
            </w:r>
          </w:p>
        </w:tc>
        <w:tc>
          <w:tcPr>
            <w:tcW w:w="1037" w:type="dxa"/>
            <w:noWrap/>
            <w:vAlign w:val="bottom"/>
            <w:hideMark/>
          </w:tcPr>
          <w:p w14:paraId="3589512B" w14:textId="77777777" w:rsidR="00211FC1" w:rsidRPr="00FB5275" w:rsidRDefault="00211FC1" w:rsidP="00404E7F">
            <w:pPr>
              <w:rPr>
                <w:bCs/>
                <w:lang w:eastAsia="zh-CN"/>
              </w:rPr>
            </w:pPr>
            <w:r w:rsidRPr="00FB5275">
              <w:rPr>
                <w:lang w:eastAsia="zh-CN"/>
              </w:rPr>
              <w:t>3504</w:t>
            </w:r>
          </w:p>
        </w:tc>
        <w:tc>
          <w:tcPr>
            <w:tcW w:w="973" w:type="dxa"/>
            <w:noWrap/>
            <w:vAlign w:val="bottom"/>
            <w:hideMark/>
          </w:tcPr>
          <w:p w14:paraId="6FFBC02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8086B3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6061A55" w14:textId="77777777" w:rsidR="00211FC1" w:rsidRPr="00FB5275" w:rsidRDefault="00211FC1" w:rsidP="00404E7F">
            <w:pPr>
              <w:rPr>
                <w:bCs/>
                <w:lang w:eastAsia="zh-CN"/>
              </w:rPr>
            </w:pPr>
            <w:r w:rsidRPr="00FB5275">
              <w:rPr>
                <w:lang w:eastAsia="zh-CN"/>
              </w:rPr>
              <w:t>0.07448</w:t>
            </w:r>
          </w:p>
        </w:tc>
      </w:tr>
      <w:tr w:rsidR="00211FC1" w:rsidRPr="00FB5275" w14:paraId="69E7E555" w14:textId="77777777" w:rsidTr="00404E7F">
        <w:trPr>
          <w:trHeight w:val="287"/>
        </w:trPr>
        <w:tc>
          <w:tcPr>
            <w:tcW w:w="1337" w:type="dxa"/>
            <w:noWrap/>
            <w:vAlign w:val="bottom"/>
            <w:hideMark/>
          </w:tcPr>
          <w:p w14:paraId="46CA71EE" w14:textId="77777777" w:rsidR="00211FC1" w:rsidRPr="00FB5275" w:rsidRDefault="00211FC1" w:rsidP="00404E7F">
            <w:pPr>
              <w:rPr>
                <w:lang w:eastAsia="zh-CN"/>
              </w:rPr>
            </w:pPr>
          </w:p>
        </w:tc>
        <w:tc>
          <w:tcPr>
            <w:tcW w:w="1007" w:type="dxa"/>
            <w:noWrap/>
            <w:vAlign w:val="bottom"/>
            <w:hideMark/>
          </w:tcPr>
          <w:p w14:paraId="5F819DD0"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0A90130D" w14:textId="77777777" w:rsidR="00211FC1" w:rsidRPr="00FB5275" w:rsidRDefault="00211FC1" w:rsidP="00404E7F">
            <w:pPr>
              <w:rPr>
                <w:lang w:eastAsia="zh-CN"/>
              </w:rPr>
            </w:pPr>
            <w:r w:rsidRPr="00FB5275">
              <w:rPr>
                <w:lang w:eastAsia="zh-CN"/>
              </w:rPr>
              <w:t>1</w:t>
            </w:r>
          </w:p>
        </w:tc>
        <w:tc>
          <w:tcPr>
            <w:tcW w:w="792" w:type="dxa"/>
            <w:noWrap/>
            <w:vAlign w:val="bottom"/>
            <w:hideMark/>
          </w:tcPr>
          <w:p w14:paraId="54378F1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2788BF7"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59E6830" w14:textId="77777777" w:rsidR="00211FC1" w:rsidRPr="00FB5275" w:rsidRDefault="00211FC1" w:rsidP="00404E7F">
            <w:pPr>
              <w:rPr>
                <w:bCs/>
                <w:lang w:eastAsia="zh-CN"/>
              </w:rPr>
            </w:pPr>
            <w:r w:rsidRPr="00FB5275">
              <w:rPr>
                <w:lang w:eastAsia="zh-CN"/>
              </w:rPr>
              <w:t>9.6</w:t>
            </w:r>
          </w:p>
        </w:tc>
        <w:tc>
          <w:tcPr>
            <w:tcW w:w="1037" w:type="dxa"/>
            <w:noWrap/>
            <w:vAlign w:val="bottom"/>
            <w:hideMark/>
          </w:tcPr>
          <w:p w14:paraId="790FAAD0" w14:textId="77777777" w:rsidR="00211FC1" w:rsidRPr="00FB5275" w:rsidRDefault="00211FC1" w:rsidP="00404E7F">
            <w:pPr>
              <w:rPr>
                <w:bCs/>
                <w:lang w:eastAsia="zh-CN"/>
              </w:rPr>
            </w:pPr>
            <w:r w:rsidRPr="00FB5275">
              <w:rPr>
                <w:lang w:eastAsia="zh-CN"/>
              </w:rPr>
              <w:t>3504</w:t>
            </w:r>
          </w:p>
        </w:tc>
        <w:tc>
          <w:tcPr>
            <w:tcW w:w="973" w:type="dxa"/>
            <w:noWrap/>
            <w:vAlign w:val="bottom"/>
            <w:hideMark/>
          </w:tcPr>
          <w:p w14:paraId="6918E24C"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AAE7DC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31D663D" w14:textId="77777777" w:rsidR="00211FC1" w:rsidRPr="00FB5275" w:rsidRDefault="00211FC1" w:rsidP="00404E7F">
            <w:pPr>
              <w:rPr>
                <w:bCs/>
                <w:lang w:eastAsia="zh-CN"/>
              </w:rPr>
            </w:pPr>
            <w:r w:rsidRPr="00FB5275">
              <w:rPr>
                <w:lang w:eastAsia="zh-CN"/>
              </w:rPr>
              <w:t>0.07448</w:t>
            </w:r>
          </w:p>
        </w:tc>
      </w:tr>
      <w:tr w:rsidR="00211FC1" w:rsidRPr="00FB5275" w14:paraId="76661907" w14:textId="77777777" w:rsidTr="00404E7F">
        <w:trPr>
          <w:trHeight w:val="287"/>
        </w:trPr>
        <w:tc>
          <w:tcPr>
            <w:tcW w:w="1337" w:type="dxa"/>
            <w:noWrap/>
            <w:vAlign w:val="bottom"/>
            <w:hideMark/>
          </w:tcPr>
          <w:p w14:paraId="0055F068" w14:textId="77777777" w:rsidR="00211FC1" w:rsidRPr="00FB5275" w:rsidRDefault="00211FC1" w:rsidP="00404E7F">
            <w:pPr>
              <w:rPr>
                <w:lang w:eastAsia="zh-CN"/>
              </w:rPr>
            </w:pPr>
          </w:p>
        </w:tc>
        <w:tc>
          <w:tcPr>
            <w:tcW w:w="1007" w:type="dxa"/>
            <w:noWrap/>
            <w:vAlign w:val="bottom"/>
            <w:hideMark/>
          </w:tcPr>
          <w:p w14:paraId="7BF4894A"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6F43CEF9"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7680EA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E081C8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83B2F6C" w14:textId="77777777" w:rsidR="00211FC1" w:rsidRPr="00FB5275" w:rsidRDefault="00211FC1" w:rsidP="00404E7F">
            <w:pPr>
              <w:rPr>
                <w:bCs/>
                <w:lang w:eastAsia="zh-CN"/>
              </w:rPr>
            </w:pPr>
            <w:r w:rsidRPr="00FB5275">
              <w:rPr>
                <w:lang w:eastAsia="zh-CN"/>
              </w:rPr>
              <w:t>15.8</w:t>
            </w:r>
          </w:p>
        </w:tc>
        <w:tc>
          <w:tcPr>
            <w:tcW w:w="1037" w:type="dxa"/>
            <w:noWrap/>
            <w:vAlign w:val="bottom"/>
            <w:hideMark/>
          </w:tcPr>
          <w:p w14:paraId="41972DE8" w14:textId="77777777" w:rsidR="00211FC1" w:rsidRPr="00FB5275" w:rsidRDefault="00211FC1" w:rsidP="00404E7F">
            <w:pPr>
              <w:rPr>
                <w:bCs/>
                <w:lang w:eastAsia="zh-CN"/>
              </w:rPr>
            </w:pPr>
            <w:r w:rsidRPr="00FB5275">
              <w:rPr>
                <w:lang w:eastAsia="zh-CN"/>
              </w:rPr>
              <w:t>5767</w:t>
            </w:r>
          </w:p>
        </w:tc>
        <w:tc>
          <w:tcPr>
            <w:tcW w:w="973" w:type="dxa"/>
            <w:noWrap/>
            <w:vAlign w:val="bottom"/>
            <w:hideMark/>
          </w:tcPr>
          <w:p w14:paraId="5FC8F7C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BD710C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4AB303B" w14:textId="77777777" w:rsidR="00211FC1" w:rsidRPr="00FB5275" w:rsidRDefault="00211FC1" w:rsidP="00404E7F">
            <w:pPr>
              <w:rPr>
                <w:bCs/>
                <w:lang w:eastAsia="zh-CN"/>
              </w:rPr>
            </w:pPr>
            <w:r w:rsidRPr="00FB5275">
              <w:rPr>
                <w:lang w:eastAsia="zh-CN"/>
              </w:rPr>
              <w:t>0.07448</w:t>
            </w:r>
          </w:p>
        </w:tc>
      </w:tr>
      <w:tr w:rsidR="00211FC1" w:rsidRPr="00FB5275" w14:paraId="7D7FDB32" w14:textId="77777777" w:rsidTr="00404E7F">
        <w:trPr>
          <w:trHeight w:val="287"/>
        </w:trPr>
        <w:tc>
          <w:tcPr>
            <w:tcW w:w="1337" w:type="dxa"/>
            <w:noWrap/>
            <w:vAlign w:val="bottom"/>
            <w:hideMark/>
          </w:tcPr>
          <w:p w14:paraId="45DB1A54" w14:textId="77777777" w:rsidR="00211FC1" w:rsidRPr="00FB5275" w:rsidRDefault="00211FC1" w:rsidP="00404E7F">
            <w:pPr>
              <w:rPr>
                <w:lang w:eastAsia="zh-CN"/>
              </w:rPr>
            </w:pPr>
          </w:p>
        </w:tc>
        <w:tc>
          <w:tcPr>
            <w:tcW w:w="1007" w:type="dxa"/>
            <w:noWrap/>
            <w:vAlign w:val="bottom"/>
            <w:hideMark/>
          </w:tcPr>
          <w:p w14:paraId="018DDADE" w14:textId="77777777" w:rsidR="00211FC1" w:rsidRPr="00FB5275" w:rsidRDefault="00211FC1" w:rsidP="00404E7F">
            <w:pPr>
              <w:rPr>
                <w:bCs/>
                <w:lang w:eastAsia="zh-CN"/>
              </w:rPr>
            </w:pPr>
            <w:r w:rsidRPr="00FB5275">
              <w:rPr>
                <w:lang w:eastAsia="zh-CN"/>
              </w:rPr>
              <w:t>800</w:t>
            </w:r>
          </w:p>
        </w:tc>
        <w:tc>
          <w:tcPr>
            <w:tcW w:w="1093" w:type="dxa"/>
            <w:noWrap/>
            <w:vAlign w:val="bottom"/>
            <w:hideMark/>
          </w:tcPr>
          <w:p w14:paraId="3A121BAA"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3BC1842"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1FB7691"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700634D" w14:textId="77777777" w:rsidR="00211FC1" w:rsidRPr="00FB5275" w:rsidRDefault="00211FC1" w:rsidP="00404E7F">
            <w:pPr>
              <w:rPr>
                <w:bCs/>
                <w:lang w:eastAsia="zh-CN"/>
              </w:rPr>
            </w:pPr>
            <w:r w:rsidRPr="00FB5275">
              <w:rPr>
                <w:lang w:eastAsia="zh-CN"/>
              </w:rPr>
              <w:t>15.8</w:t>
            </w:r>
          </w:p>
        </w:tc>
        <w:tc>
          <w:tcPr>
            <w:tcW w:w="1037" w:type="dxa"/>
            <w:noWrap/>
            <w:vAlign w:val="bottom"/>
            <w:hideMark/>
          </w:tcPr>
          <w:p w14:paraId="14EE7DE2" w14:textId="77777777" w:rsidR="00211FC1" w:rsidRPr="00FB5275" w:rsidRDefault="00211FC1" w:rsidP="00404E7F">
            <w:pPr>
              <w:rPr>
                <w:bCs/>
                <w:lang w:eastAsia="zh-CN"/>
              </w:rPr>
            </w:pPr>
            <w:r w:rsidRPr="00FB5275">
              <w:rPr>
                <w:lang w:eastAsia="zh-CN"/>
              </w:rPr>
              <w:t>5767</w:t>
            </w:r>
          </w:p>
        </w:tc>
        <w:tc>
          <w:tcPr>
            <w:tcW w:w="973" w:type="dxa"/>
            <w:noWrap/>
            <w:vAlign w:val="bottom"/>
            <w:hideMark/>
          </w:tcPr>
          <w:p w14:paraId="1C5FF2B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7EEFF0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6BA208F" w14:textId="77777777" w:rsidR="00211FC1" w:rsidRPr="00FB5275" w:rsidRDefault="00211FC1" w:rsidP="00404E7F">
            <w:pPr>
              <w:rPr>
                <w:bCs/>
                <w:lang w:eastAsia="zh-CN"/>
              </w:rPr>
            </w:pPr>
            <w:r w:rsidRPr="00FB5275">
              <w:rPr>
                <w:lang w:eastAsia="zh-CN"/>
              </w:rPr>
              <w:t>0.07448</w:t>
            </w:r>
          </w:p>
        </w:tc>
      </w:tr>
      <w:tr w:rsidR="00211FC1" w:rsidRPr="00FB5275" w14:paraId="1F72ED33" w14:textId="77777777" w:rsidTr="00404E7F">
        <w:trPr>
          <w:trHeight w:val="287"/>
        </w:trPr>
        <w:tc>
          <w:tcPr>
            <w:tcW w:w="1337" w:type="dxa"/>
            <w:noWrap/>
            <w:vAlign w:val="bottom"/>
            <w:hideMark/>
          </w:tcPr>
          <w:p w14:paraId="2D0917C8" w14:textId="77777777" w:rsidR="00211FC1" w:rsidRPr="00FB5275" w:rsidRDefault="00211FC1" w:rsidP="00404E7F">
            <w:pPr>
              <w:rPr>
                <w:bCs/>
                <w:lang w:eastAsia="zh-CN"/>
              </w:rPr>
            </w:pPr>
            <w:r w:rsidRPr="00FB5275">
              <w:rPr>
                <w:lang w:eastAsia="zh-CN"/>
              </w:rPr>
              <w:t>Perth</w:t>
            </w:r>
          </w:p>
        </w:tc>
        <w:tc>
          <w:tcPr>
            <w:tcW w:w="1007" w:type="dxa"/>
            <w:noWrap/>
            <w:vAlign w:val="bottom"/>
            <w:hideMark/>
          </w:tcPr>
          <w:p w14:paraId="50E22EFE"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1031B03A"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D424E67"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3C69B2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53A5FC4" w14:textId="77777777" w:rsidR="00211FC1" w:rsidRPr="00FB5275" w:rsidRDefault="00211FC1" w:rsidP="00404E7F">
            <w:pPr>
              <w:rPr>
                <w:bCs/>
                <w:lang w:eastAsia="zh-CN"/>
              </w:rPr>
            </w:pPr>
            <w:r w:rsidRPr="00FB5275">
              <w:rPr>
                <w:lang w:eastAsia="zh-CN"/>
              </w:rPr>
              <w:t>20</w:t>
            </w:r>
          </w:p>
        </w:tc>
        <w:tc>
          <w:tcPr>
            <w:tcW w:w="1037" w:type="dxa"/>
            <w:noWrap/>
            <w:vAlign w:val="bottom"/>
            <w:hideMark/>
          </w:tcPr>
          <w:p w14:paraId="2B7891B6" w14:textId="77777777" w:rsidR="00211FC1" w:rsidRPr="00FB5275" w:rsidRDefault="00211FC1" w:rsidP="00404E7F">
            <w:pPr>
              <w:rPr>
                <w:bCs/>
                <w:lang w:eastAsia="zh-CN"/>
              </w:rPr>
            </w:pPr>
            <w:r w:rsidRPr="00FB5275">
              <w:rPr>
                <w:lang w:eastAsia="zh-CN"/>
              </w:rPr>
              <w:t>7300</w:t>
            </w:r>
          </w:p>
        </w:tc>
        <w:tc>
          <w:tcPr>
            <w:tcW w:w="973" w:type="dxa"/>
            <w:noWrap/>
            <w:vAlign w:val="bottom"/>
            <w:hideMark/>
          </w:tcPr>
          <w:p w14:paraId="4B7AACB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C419C4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C157D41" w14:textId="77777777" w:rsidR="00211FC1" w:rsidRPr="00FB5275" w:rsidRDefault="00211FC1" w:rsidP="00404E7F">
            <w:pPr>
              <w:rPr>
                <w:bCs/>
                <w:lang w:eastAsia="zh-CN"/>
              </w:rPr>
            </w:pPr>
            <w:r w:rsidRPr="00FB5275">
              <w:rPr>
                <w:lang w:eastAsia="zh-CN"/>
              </w:rPr>
              <w:t>0.07448</w:t>
            </w:r>
          </w:p>
        </w:tc>
      </w:tr>
      <w:tr w:rsidR="00211FC1" w:rsidRPr="00FB5275" w14:paraId="32573D74" w14:textId="77777777" w:rsidTr="00404E7F">
        <w:trPr>
          <w:trHeight w:val="287"/>
        </w:trPr>
        <w:tc>
          <w:tcPr>
            <w:tcW w:w="1337" w:type="dxa"/>
            <w:noWrap/>
            <w:vAlign w:val="bottom"/>
            <w:hideMark/>
          </w:tcPr>
          <w:p w14:paraId="1702750D" w14:textId="77777777" w:rsidR="00211FC1" w:rsidRPr="00FB5275" w:rsidRDefault="00211FC1" w:rsidP="00404E7F">
            <w:pPr>
              <w:rPr>
                <w:lang w:eastAsia="zh-CN"/>
              </w:rPr>
            </w:pPr>
          </w:p>
        </w:tc>
        <w:tc>
          <w:tcPr>
            <w:tcW w:w="1007" w:type="dxa"/>
            <w:noWrap/>
            <w:vAlign w:val="bottom"/>
            <w:hideMark/>
          </w:tcPr>
          <w:p w14:paraId="54513E0D"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4BC659C1"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36E239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0357657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ADB6BE1" w14:textId="77777777" w:rsidR="00211FC1" w:rsidRPr="00FB5275" w:rsidRDefault="00211FC1" w:rsidP="00404E7F">
            <w:pPr>
              <w:rPr>
                <w:bCs/>
                <w:lang w:eastAsia="zh-CN"/>
              </w:rPr>
            </w:pPr>
            <w:r w:rsidRPr="00FB5275">
              <w:rPr>
                <w:lang w:eastAsia="zh-CN"/>
              </w:rPr>
              <w:t>20</w:t>
            </w:r>
          </w:p>
        </w:tc>
        <w:tc>
          <w:tcPr>
            <w:tcW w:w="1037" w:type="dxa"/>
            <w:noWrap/>
            <w:vAlign w:val="bottom"/>
            <w:hideMark/>
          </w:tcPr>
          <w:p w14:paraId="5EC669AF" w14:textId="77777777" w:rsidR="00211FC1" w:rsidRPr="00FB5275" w:rsidRDefault="00211FC1" w:rsidP="00404E7F">
            <w:pPr>
              <w:rPr>
                <w:bCs/>
                <w:lang w:eastAsia="zh-CN"/>
              </w:rPr>
            </w:pPr>
            <w:r w:rsidRPr="00FB5275">
              <w:rPr>
                <w:lang w:eastAsia="zh-CN"/>
              </w:rPr>
              <w:t>7300</w:t>
            </w:r>
          </w:p>
        </w:tc>
        <w:tc>
          <w:tcPr>
            <w:tcW w:w="973" w:type="dxa"/>
            <w:noWrap/>
            <w:vAlign w:val="bottom"/>
            <w:hideMark/>
          </w:tcPr>
          <w:p w14:paraId="7CD13B5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1DE272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2903BE9" w14:textId="77777777" w:rsidR="00211FC1" w:rsidRPr="00FB5275" w:rsidRDefault="00211FC1" w:rsidP="00404E7F">
            <w:pPr>
              <w:rPr>
                <w:bCs/>
                <w:lang w:eastAsia="zh-CN"/>
              </w:rPr>
            </w:pPr>
            <w:r w:rsidRPr="00FB5275">
              <w:rPr>
                <w:lang w:eastAsia="zh-CN"/>
              </w:rPr>
              <w:t>0.07448</w:t>
            </w:r>
          </w:p>
        </w:tc>
      </w:tr>
      <w:tr w:rsidR="00211FC1" w:rsidRPr="00FB5275" w14:paraId="626981A4" w14:textId="77777777" w:rsidTr="00404E7F">
        <w:trPr>
          <w:trHeight w:val="287"/>
        </w:trPr>
        <w:tc>
          <w:tcPr>
            <w:tcW w:w="1337" w:type="dxa"/>
            <w:noWrap/>
            <w:vAlign w:val="bottom"/>
            <w:hideMark/>
          </w:tcPr>
          <w:p w14:paraId="57DD5385" w14:textId="77777777" w:rsidR="00211FC1" w:rsidRPr="00FB5275" w:rsidRDefault="00211FC1" w:rsidP="00404E7F">
            <w:pPr>
              <w:rPr>
                <w:lang w:eastAsia="zh-CN"/>
              </w:rPr>
            </w:pPr>
          </w:p>
        </w:tc>
        <w:tc>
          <w:tcPr>
            <w:tcW w:w="1007" w:type="dxa"/>
            <w:noWrap/>
            <w:vAlign w:val="bottom"/>
            <w:hideMark/>
          </w:tcPr>
          <w:p w14:paraId="60DA00FD"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2664C46D" w14:textId="77777777" w:rsidR="00211FC1" w:rsidRPr="00FB5275" w:rsidRDefault="00211FC1" w:rsidP="00404E7F">
            <w:pPr>
              <w:rPr>
                <w:lang w:eastAsia="zh-CN"/>
              </w:rPr>
            </w:pPr>
            <w:r w:rsidRPr="00FB5275">
              <w:rPr>
                <w:lang w:eastAsia="zh-CN"/>
              </w:rPr>
              <w:t>4</w:t>
            </w:r>
          </w:p>
        </w:tc>
        <w:tc>
          <w:tcPr>
            <w:tcW w:w="792" w:type="dxa"/>
            <w:noWrap/>
            <w:vAlign w:val="bottom"/>
            <w:hideMark/>
          </w:tcPr>
          <w:p w14:paraId="02D04D43"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C30B7A5"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401E02D" w14:textId="77777777" w:rsidR="00211FC1" w:rsidRPr="00FB5275" w:rsidRDefault="00211FC1" w:rsidP="00404E7F">
            <w:pPr>
              <w:rPr>
                <w:bCs/>
                <w:lang w:eastAsia="zh-CN"/>
              </w:rPr>
            </w:pPr>
            <w:r w:rsidRPr="00FB5275">
              <w:rPr>
                <w:lang w:eastAsia="zh-CN"/>
              </w:rPr>
              <w:t>20</w:t>
            </w:r>
          </w:p>
        </w:tc>
        <w:tc>
          <w:tcPr>
            <w:tcW w:w="1037" w:type="dxa"/>
            <w:noWrap/>
            <w:vAlign w:val="bottom"/>
            <w:hideMark/>
          </w:tcPr>
          <w:p w14:paraId="170207C4" w14:textId="77777777" w:rsidR="00211FC1" w:rsidRPr="00FB5275" w:rsidRDefault="00211FC1" w:rsidP="00404E7F">
            <w:pPr>
              <w:rPr>
                <w:bCs/>
                <w:lang w:eastAsia="zh-CN"/>
              </w:rPr>
            </w:pPr>
            <w:r w:rsidRPr="00FB5275">
              <w:rPr>
                <w:lang w:eastAsia="zh-CN"/>
              </w:rPr>
              <w:t>7300</w:t>
            </w:r>
          </w:p>
        </w:tc>
        <w:tc>
          <w:tcPr>
            <w:tcW w:w="973" w:type="dxa"/>
            <w:noWrap/>
            <w:vAlign w:val="bottom"/>
            <w:hideMark/>
          </w:tcPr>
          <w:p w14:paraId="43F0A43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1D802A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6E9CCFA" w14:textId="77777777" w:rsidR="00211FC1" w:rsidRPr="00FB5275" w:rsidRDefault="00211FC1" w:rsidP="00404E7F">
            <w:pPr>
              <w:rPr>
                <w:bCs/>
                <w:lang w:eastAsia="zh-CN"/>
              </w:rPr>
            </w:pPr>
            <w:r w:rsidRPr="00FB5275">
              <w:rPr>
                <w:lang w:eastAsia="zh-CN"/>
              </w:rPr>
              <w:t>0.07448</w:t>
            </w:r>
          </w:p>
        </w:tc>
      </w:tr>
      <w:tr w:rsidR="00211FC1" w:rsidRPr="00FB5275" w14:paraId="252157AC" w14:textId="77777777" w:rsidTr="00404E7F">
        <w:trPr>
          <w:trHeight w:val="287"/>
        </w:trPr>
        <w:tc>
          <w:tcPr>
            <w:tcW w:w="1337" w:type="dxa"/>
            <w:noWrap/>
            <w:vAlign w:val="bottom"/>
            <w:hideMark/>
          </w:tcPr>
          <w:p w14:paraId="049F53DD" w14:textId="77777777" w:rsidR="00211FC1" w:rsidRPr="00FB5275" w:rsidRDefault="00211FC1" w:rsidP="00404E7F">
            <w:pPr>
              <w:rPr>
                <w:lang w:eastAsia="zh-CN"/>
              </w:rPr>
            </w:pPr>
          </w:p>
        </w:tc>
        <w:tc>
          <w:tcPr>
            <w:tcW w:w="1007" w:type="dxa"/>
            <w:noWrap/>
            <w:vAlign w:val="bottom"/>
            <w:hideMark/>
          </w:tcPr>
          <w:p w14:paraId="6F60EC3F"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7454181B"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92DC150"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B5DFD7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FD2A609" w14:textId="77777777" w:rsidR="00211FC1" w:rsidRPr="00FB5275" w:rsidRDefault="00211FC1" w:rsidP="00404E7F">
            <w:pPr>
              <w:rPr>
                <w:bCs/>
                <w:lang w:eastAsia="zh-CN"/>
              </w:rPr>
            </w:pPr>
            <w:r w:rsidRPr="00FB5275">
              <w:rPr>
                <w:lang w:eastAsia="zh-CN"/>
              </w:rPr>
              <w:t>20</w:t>
            </w:r>
          </w:p>
        </w:tc>
        <w:tc>
          <w:tcPr>
            <w:tcW w:w="1037" w:type="dxa"/>
            <w:noWrap/>
            <w:vAlign w:val="bottom"/>
            <w:hideMark/>
          </w:tcPr>
          <w:p w14:paraId="7F388A3F" w14:textId="77777777" w:rsidR="00211FC1" w:rsidRPr="00FB5275" w:rsidRDefault="00211FC1" w:rsidP="00404E7F">
            <w:pPr>
              <w:rPr>
                <w:bCs/>
                <w:lang w:eastAsia="zh-CN"/>
              </w:rPr>
            </w:pPr>
            <w:r w:rsidRPr="00FB5275">
              <w:rPr>
                <w:lang w:eastAsia="zh-CN"/>
              </w:rPr>
              <w:t>7300</w:t>
            </w:r>
          </w:p>
        </w:tc>
        <w:tc>
          <w:tcPr>
            <w:tcW w:w="973" w:type="dxa"/>
            <w:noWrap/>
            <w:vAlign w:val="bottom"/>
            <w:hideMark/>
          </w:tcPr>
          <w:p w14:paraId="371C912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DF8EE77"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1E123A6" w14:textId="77777777" w:rsidR="00211FC1" w:rsidRPr="00FB5275" w:rsidRDefault="00211FC1" w:rsidP="00404E7F">
            <w:pPr>
              <w:rPr>
                <w:bCs/>
                <w:lang w:eastAsia="zh-CN"/>
              </w:rPr>
            </w:pPr>
            <w:r w:rsidRPr="00FB5275">
              <w:rPr>
                <w:lang w:eastAsia="zh-CN"/>
              </w:rPr>
              <w:t>0.07448</w:t>
            </w:r>
          </w:p>
        </w:tc>
      </w:tr>
      <w:tr w:rsidR="00211FC1" w:rsidRPr="00FB5275" w14:paraId="5BBC5424" w14:textId="77777777" w:rsidTr="00404E7F">
        <w:trPr>
          <w:trHeight w:val="287"/>
        </w:trPr>
        <w:tc>
          <w:tcPr>
            <w:tcW w:w="1337" w:type="dxa"/>
            <w:noWrap/>
            <w:vAlign w:val="bottom"/>
            <w:hideMark/>
          </w:tcPr>
          <w:p w14:paraId="0B2D1616" w14:textId="77777777" w:rsidR="00211FC1" w:rsidRPr="00FB5275" w:rsidRDefault="00211FC1" w:rsidP="00404E7F">
            <w:pPr>
              <w:rPr>
                <w:lang w:eastAsia="zh-CN"/>
              </w:rPr>
            </w:pPr>
          </w:p>
        </w:tc>
        <w:tc>
          <w:tcPr>
            <w:tcW w:w="1007" w:type="dxa"/>
            <w:noWrap/>
            <w:vAlign w:val="bottom"/>
            <w:hideMark/>
          </w:tcPr>
          <w:p w14:paraId="5BB51119"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4C5DD462" w14:textId="77777777" w:rsidR="00211FC1" w:rsidRPr="00FB5275" w:rsidRDefault="00211FC1" w:rsidP="00404E7F">
            <w:pPr>
              <w:rPr>
                <w:lang w:eastAsia="zh-CN"/>
              </w:rPr>
            </w:pPr>
            <w:r w:rsidRPr="00FB5275">
              <w:rPr>
                <w:lang w:eastAsia="zh-CN"/>
              </w:rPr>
              <w:t>3</w:t>
            </w:r>
          </w:p>
        </w:tc>
        <w:tc>
          <w:tcPr>
            <w:tcW w:w="792" w:type="dxa"/>
            <w:noWrap/>
            <w:vAlign w:val="bottom"/>
            <w:hideMark/>
          </w:tcPr>
          <w:p w14:paraId="46A9877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0BE0411"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4AEF058" w14:textId="77777777" w:rsidR="00211FC1" w:rsidRPr="00FB5275" w:rsidRDefault="00211FC1" w:rsidP="00404E7F">
            <w:pPr>
              <w:rPr>
                <w:bCs/>
                <w:lang w:eastAsia="zh-CN"/>
              </w:rPr>
            </w:pPr>
            <w:r w:rsidRPr="00FB5275">
              <w:rPr>
                <w:lang w:eastAsia="zh-CN"/>
              </w:rPr>
              <w:t>17</w:t>
            </w:r>
          </w:p>
        </w:tc>
        <w:tc>
          <w:tcPr>
            <w:tcW w:w="1037" w:type="dxa"/>
            <w:noWrap/>
            <w:vAlign w:val="bottom"/>
            <w:hideMark/>
          </w:tcPr>
          <w:p w14:paraId="064736AA" w14:textId="77777777" w:rsidR="00211FC1" w:rsidRPr="00FB5275" w:rsidRDefault="00211FC1" w:rsidP="00404E7F">
            <w:pPr>
              <w:rPr>
                <w:bCs/>
                <w:lang w:eastAsia="zh-CN"/>
              </w:rPr>
            </w:pPr>
            <w:r w:rsidRPr="00FB5275">
              <w:rPr>
                <w:lang w:eastAsia="zh-CN"/>
              </w:rPr>
              <w:t>6205</w:t>
            </w:r>
          </w:p>
        </w:tc>
        <w:tc>
          <w:tcPr>
            <w:tcW w:w="973" w:type="dxa"/>
            <w:noWrap/>
            <w:vAlign w:val="bottom"/>
            <w:hideMark/>
          </w:tcPr>
          <w:p w14:paraId="7508D14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E5263F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9D2EC33" w14:textId="77777777" w:rsidR="00211FC1" w:rsidRPr="00FB5275" w:rsidRDefault="00211FC1" w:rsidP="00404E7F">
            <w:pPr>
              <w:rPr>
                <w:bCs/>
                <w:lang w:eastAsia="zh-CN"/>
              </w:rPr>
            </w:pPr>
            <w:r w:rsidRPr="00FB5275">
              <w:rPr>
                <w:lang w:eastAsia="zh-CN"/>
              </w:rPr>
              <w:t>0.07448</w:t>
            </w:r>
          </w:p>
        </w:tc>
      </w:tr>
      <w:tr w:rsidR="00211FC1" w:rsidRPr="00FB5275" w14:paraId="5A4227E3" w14:textId="77777777" w:rsidTr="00404E7F">
        <w:trPr>
          <w:trHeight w:val="287"/>
        </w:trPr>
        <w:tc>
          <w:tcPr>
            <w:tcW w:w="1337" w:type="dxa"/>
            <w:noWrap/>
            <w:vAlign w:val="bottom"/>
            <w:hideMark/>
          </w:tcPr>
          <w:p w14:paraId="62F4CD55" w14:textId="77777777" w:rsidR="00211FC1" w:rsidRPr="00FB5275" w:rsidRDefault="00211FC1" w:rsidP="00404E7F">
            <w:pPr>
              <w:rPr>
                <w:lang w:eastAsia="zh-CN"/>
              </w:rPr>
            </w:pPr>
          </w:p>
        </w:tc>
        <w:tc>
          <w:tcPr>
            <w:tcW w:w="1007" w:type="dxa"/>
            <w:noWrap/>
            <w:vAlign w:val="bottom"/>
            <w:hideMark/>
          </w:tcPr>
          <w:p w14:paraId="64761111"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20799531" w14:textId="77777777" w:rsidR="00211FC1" w:rsidRPr="00FB5275" w:rsidRDefault="00211FC1" w:rsidP="00404E7F">
            <w:pPr>
              <w:rPr>
                <w:lang w:eastAsia="zh-CN"/>
              </w:rPr>
            </w:pPr>
            <w:r w:rsidRPr="00FB5275">
              <w:rPr>
                <w:lang w:eastAsia="zh-CN"/>
              </w:rPr>
              <w:t>3</w:t>
            </w:r>
          </w:p>
        </w:tc>
        <w:tc>
          <w:tcPr>
            <w:tcW w:w="792" w:type="dxa"/>
            <w:noWrap/>
            <w:vAlign w:val="bottom"/>
            <w:hideMark/>
          </w:tcPr>
          <w:p w14:paraId="735D2E5F"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8C8EDD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F5950B6" w14:textId="77777777" w:rsidR="00211FC1" w:rsidRPr="00FB5275" w:rsidRDefault="00211FC1" w:rsidP="00404E7F">
            <w:pPr>
              <w:rPr>
                <w:bCs/>
                <w:lang w:eastAsia="zh-CN"/>
              </w:rPr>
            </w:pPr>
            <w:r w:rsidRPr="00FB5275">
              <w:rPr>
                <w:lang w:eastAsia="zh-CN"/>
              </w:rPr>
              <w:t>17</w:t>
            </w:r>
          </w:p>
        </w:tc>
        <w:tc>
          <w:tcPr>
            <w:tcW w:w="1037" w:type="dxa"/>
            <w:noWrap/>
            <w:vAlign w:val="bottom"/>
            <w:hideMark/>
          </w:tcPr>
          <w:p w14:paraId="107A1669" w14:textId="77777777" w:rsidR="00211FC1" w:rsidRPr="00FB5275" w:rsidRDefault="00211FC1" w:rsidP="00404E7F">
            <w:pPr>
              <w:rPr>
                <w:bCs/>
                <w:lang w:eastAsia="zh-CN"/>
              </w:rPr>
            </w:pPr>
            <w:r w:rsidRPr="00FB5275">
              <w:rPr>
                <w:lang w:eastAsia="zh-CN"/>
              </w:rPr>
              <w:t>6205</w:t>
            </w:r>
          </w:p>
        </w:tc>
        <w:tc>
          <w:tcPr>
            <w:tcW w:w="973" w:type="dxa"/>
            <w:noWrap/>
            <w:vAlign w:val="bottom"/>
            <w:hideMark/>
          </w:tcPr>
          <w:p w14:paraId="36BA67C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82C088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C4FBE3E" w14:textId="77777777" w:rsidR="00211FC1" w:rsidRPr="00FB5275" w:rsidRDefault="00211FC1" w:rsidP="00404E7F">
            <w:pPr>
              <w:rPr>
                <w:bCs/>
                <w:lang w:eastAsia="zh-CN"/>
              </w:rPr>
            </w:pPr>
            <w:r w:rsidRPr="00FB5275">
              <w:rPr>
                <w:lang w:eastAsia="zh-CN"/>
              </w:rPr>
              <w:t>0.07448</w:t>
            </w:r>
          </w:p>
        </w:tc>
      </w:tr>
      <w:tr w:rsidR="00211FC1" w:rsidRPr="00FB5275" w14:paraId="5EF09E86" w14:textId="77777777" w:rsidTr="00404E7F">
        <w:trPr>
          <w:trHeight w:val="287"/>
        </w:trPr>
        <w:tc>
          <w:tcPr>
            <w:tcW w:w="1337" w:type="dxa"/>
            <w:noWrap/>
            <w:vAlign w:val="bottom"/>
            <w:hideMark/>
          </w:tcPr>
          <w:p w14:paraId="370127BA" w14:textId="77777777" w:rsidR="00211FC1" w:rsidRPr="00FB5275" w:rsidRDefault="00211FC1" w:rsidP="00404E7F">
            <w:pPr>
              <w:rPr>
                <w:lang w:eastAsia="zh-CN"/>
              </w:rPr>
            </w:pPr>
          </w:p>
        </w:tc>
        <w:tc>
          <w:tcPr>
            <w:tcW w:w="1007" w:type="dxa"/>
            <w:noWrap/>
            <w:vAlign w:val="bottom"/>
            <w:hideMark/>
          </w:tcPr>
          <w:p w14:paraId="425DD280"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246160BA" w14:textId="77777777" w:rsidR="00211FC1" w:rsidRPr="00FB5275" w:rsidRDefault="00211FC1" w:rsidP="00404E7F">
            <w:pPr>
              <w:rPr>
                <w:lang w:eastAsia="zh-CN"/>
              </w:rPr>
            </w:pPr>
            <w:r w:rsidRPr="00FB5275">
              <w:rPr>
                <w:lang w:eastAsia="zh-CN"/>
              </w:rPr>
              <w:t>3</w:t>
            </w:r>
          </w:p>
        </w:tc>
        <w:tc>
          <w:tcPr>
            <w:tcW w:w="792" w:type="dxa"/>
            <w:noWrap/>
            <w:vAlign w:val="bottom"/>
            <w:hideMark/>
          </w:tcPr>
          <w:p w14:paraId="46C88C72"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6C0D931"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F58F63A" w14:textId="77777777" w:rsidR="00211FC1" w:rsidRPr="00FB5275" w:rsidRDefault="00211FC1" w:rsidP="00404E7F">
            <w:pPr>
              <w:rPr>
                <w:bCs/>
                <w:lang w:eastAsia="zh-CN"/>
              </w:rPr>
            </w:pPr>
            <w:r w:rsidRPr="00FB5275">
              <w:rPr>
                <w:lang w:eastAsia="zh-CN"/>
              </w:rPr>
              <w:t>17</w:t>
            </w:r>
          </w:p>
        </w:tc>
        <w:tc>
          <w:tcPr>
            <w:tcW w:w="1037" w:type="dxa"/>
            <w:noWrap/>
            <w:vAlign w:val="bottom"/>
            <w:hideMark/>
          </w:tcPr>
          <w:p w14:paraId="12EB0F93" w14:textId="77777777" w:rsidR="00211FC1" w:rsidRPr="00FB5275" w:rsidRDefault="00211FC1" w:rsidP="00404E7F">
            <w:pPr>
              <w:rPr>
                <w:bCs/>
                <w:lang w:eastAsia="zh-CN"/>
              </w:rPr>
            </w:pPr>
            <w:r w:rsidRPr="00FB5275">
              <w:rPr>
                <w:lang w:eastAsia="zh-CN"/>
              </w:rPr>
              <w:t>6205</w:t>
            </w:r>
          </w:p>
        </w:tc>
        <w:tc>
          <w:tcPr>
            <w:tcW w:w="973" w:type="dxa"/>
            <w:noWrap/>
            <w:vAlign w:val="bottom"/>
            <w:hideMark/>
          </w:tcPr>
          <w:p w14:paraId="5EC141A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700C04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2DCE2AC" w14:textId="77777777" w:rsidR="00211FC1" w:rsidRPr="00FB5275" w:rsidRDefault="00211FC1" w:rsidP="00404E7F">
            <w:pPr>
              <w:rPr>
                <w:bCs/>
                <w:lang w:eastAsia="zh-CN"/>
              </w:rPr>
            </w:pPr>
            <w:r w:rsidRPr="00FB5275">
              <w:rPr>
                <w:lang w:eastAsia="zh-CN"/>
              </w:rPr>
              <w:t>0.07448</w:t>
            </w:r>
          </w:p>
        </w:tc>
      </w:tr>
      <w:tr w:rsidR="00211FC1" w:rsidRPr="00FB5275" w14:paraId="5B358EB7" w14:textId="77777777" w:rsidTr="00404E7F">
        <w:trPr>
          <w:trHeight w:val="287"/>
        </w:trPr>
        <w:tc>
          <w:tcPr>
            <w:tcW w:w="1337" w:type="dxa"/>
            <w:noWrap/>
            <w:vAlign w:val="bottom"/>
            <w:hideMark/>
          </w:tcPr>
          <w:p w14:paraId="4FFE63CE" w14:textId="77777777" w:rsidR="00211FC1" w:rsidRPr="00FB5275" w:rsidRDefault="00211FC1" w:rsidP="00404E7F">
            <w:pPr>
              <w:rPr>
                <w:bCs/>
                <w:lang w:eastAsia="zh-CN"/>
              </w:rPr>
            </w:pPr>
            <w:r w:rsidRPr="00FB5275">
              <w:rPr>
                <w:lang w:eastAsia="zh-CN"/>
              </w:rPr>
              <w:t>* No pool</w:t>
            </w:r>
          </w:p>
        </w:tc>
        <w:tc>
          <w:tcPr>
            <w:tcW w:w="1007" w:type="dxa"/>
            <w:noWrap/>
            <w:vAlign w:val="bottom"/>
            <w:hideMark/>
          </w:tcPr>
          <w:p w14:paraId="6D47A99A"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71427BFE" w14:textId="77777777" w:rsidR="00211FC1" w:rsidRPr="00FB5275" w:rsidRDefault="00211FC1" w:rsidP="00404E7F">
            <w:pPr>
              <w:rPr>
                <w:lang w:eastAsia="zh-CN"/>
              </w:rPr>
            </w:pPr>
            <w:r w:rsidRPr="00FB5275">
              <w:rPr>
                <w:lang w:eastAsia="zh-CN"/>
              </w:rPr>
              <w:t>3</w:t>
            </w:r>
          </w:p>
        </w:tc>
        <w:tc>
          <w:tcPr>
            <w:tcW w:w="792" w:type="dxa"/>
            <w:noWrap/>
            <w:vAlign w:val="bottom"/>
            <w:hideMark/>
          </w:tcPr>
          <w:p w14:paraId="1E9BB3A4" w14:textId="77777777" w:rsidR="00211FC1" w:rsidRPr="00FB5275" w:rsidRDefault="00211FC1" w:rsidP="00404E7F">
            <w:pPr>
              <w:rPr>
                <w:lang w:eastAsia="zh-CN"/>
              </w:rPr>
            </w:pPr>
            <w:r w:rsidRPr="00FB5275">
              <w:rPr>
                <w:lang w:eastAsia="zh-CN"/>
              </w:rPr>
              <w:t>1</w:t>
            </w:r>
          </w:p>
        </w:tc>
        <w:tc>
          <w:tcPr>
            <w:tcW w:w="681" w:type="dxa"/>
            <w:noWrap/>
            <w:vAlign w:val="bottom"/>
            <w:hideMark/>
          </w:tcPr>
          <w:p w14:paraId="56475180"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90E7AD0" w14:textId="77777777" w:rsidR="00211FC1" w:rsidRPr="00FB5275" w:rsidRDefault="00211FC1" w:rsidP="00404E7F">
            <w:pPr>
              <w:rPr>
                <w:bCs/>
                <w:lang w:eastAsia="zh-CN"/>
              </w:rPr>
            </w:pPr>
            <w:r w:rsidRPr="00FB5275">
              <w:rPr>
                <w:lang w:eastAsia="zh-CN"/>
              </w:rPr>
              <w:t>17</w:t>
            </w:r>
          </w:p>
        </w:tc>
        <w:tc>
          <w:tcPr>
            <w:tcW w:w="1037" w:type="dxa"/>
            <w:noWrap/>
            <w:vAlign w:val="bottom"/>
            <w:hideMark/>
          </w:tcPr>
          <w:p w14:paraId="0B8A32D7" w14:textId="77777777" w:rsidR="00211FC1" w:rsidRPr="00FB5275" w:rsidRDefault="00211FC1" w:rsidP="00404E7F">
            <w:pPr>
              <w:rPr>
                <w:bCs/>
                <w:lang w:eastAsia="zh-CN"/>
              </w:rPr>
            </w:pPr>
            <w:r w:rsidRPr="00FB5275">
              <w:rPr>
                <w:lang w:eastAsia="zh-CN"/>
              </w:rPr>
              <w:t>6205</w:t>
            </w:r>
          </w:p>
        </w:tc>
        <w:tc>
          <w:tcPr>
            <w:tcW w:w="973" w:type="dxa"/>
            <w:noWrap/>
            <w:vAlign w:val="bottom"/>
            <w:hideMark/>
          </w:tcPr>
          <w:p w14:paraId="4FCD1B3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A995D1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89585AA" w14:textId="77777777" w:rsidR="00211FC1" w:rsidRPr="00FB5275" w:rsidRDefault="00211FC1" w:rsidP="00404E7F">
            <w:pPr>
              <w:rPr>
                <w:bCs/>
                <w:lang w:eastAsia="zh-CN"/>
              </w:rPr>
            </w:pPr>
            <w:r w:rsidRPr="00FB5275">
              <w:rPr>
                <w:lang w:eastAsia="zh-CN"/>
              </w:rPr>
              <w:t>0.07448</w:t>
            </w:r>
          </w:p>
        </w:tc>
      </w:tr>
      <w:tr w:rsidR="00211FC1" w:rsidRPr="00FB5275" w14:paraId="4AD1A7D2" w14:textId="77777777" w:rsidTr="00404E7F">
        <w:trPr>
          <w:trHeight w:val="287"/>
        </w:trPr>
        <w:tc>
          <w:tcPr>
            <w:tcW w:w="1337" w:type="dxa"/>
            <w:noWrap/>
            <w:vAlign w:val="bottom"/>
            <w:hideMark/>
          </w:tcPr>
          <w:p w14:paraId="30B0F905" w14:textId="77777777" w:rsidR="00211FC1" w:rsidRPr="00FB5275" w:rsidRDefault="00211FC1" w:rsidP="00404E7F">
            <w:pPr>
              <w:rPr>
                <w:lang w:eastAsia="zh-CN"/>
              </w:rPr>
            </w:pPr>
          </w:p>
        </w:tc>
        <w:tc>
          <w:tcPr>
            <w:tcW w:w="1007" w:type="dxa"/>
            <w:noWrap/>
            <w:vAlign w:val="bottom"/>
            <w:hideMark/>
          </w:tcPr>
          <w:p w14:paraId="104DF5EF"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19E07F62" w14:textId="77777777" w:rsidR="00211FC1" w:rsidRPr="00FB5275" w:rsidRDefault="00211FC1" w:rsidP="00404E7F">
            <w:pPr>
              <w:rPr>
                <w:lang w:eastAsia="zh-CN"/>
              </w:rPr>
            </w:pPr>
            <w:r w:rsidRPr="00FB5275">
              <w:rPr>
                <w:lang w:eastAsia="zh-CN"/>
              </w:rPr>
              <w:t>2</w:t>
            </w:r>
          </w:p>
        </w:tc>
        <w:tc>
          <w:tcPr>
            <w:tcW w:w="792" w:type="dxa"/>
            <w:noWrap/>
            <w:vAlign w:val="bottom"/>
            <w:hideMark/>
          </w:tcPr>
          <w:p w14:paraId="548396D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73F61F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59E3E16" w14:textId="77777777" w:rsidR="00211FC1" w:rsidRPr="00FB5275" w:rsidRDefault="00211FC1" w:rsidP="00404E7F">
            <w:pPr>
              <w:rPr>
                <w:bCs/>
                <w:lang w:eastAsia="zh-CN"/>
              </w:rPr>
            </w:pPr>
            <w:r w:rsidRPr="00FB5275">
              <w:rPr>
                <w:lang w:eastAsia="zh-CN"/>
              </w:rPr>
              <w:t>14.1</w:t>
            </w:r>
          </w:p>
        </w:tc>
        <w:tc>
          <w:tcPr>
            <w:tcW w:w="1037" w:type="dxa"/>
            <w:noWrap/>
            <w:vAlign w:val="bottom"/>
            <w:hideMark/>
          </w:tcPr>
          <w:p w14:paraId="12C0A76A" w14:textId="77777777" w:rsidR="00211FC1" w:rsidRPr="00FB5275" w:rsidRDefault="00211FC1" w:rsidP="00404E7F">
            <w:pPr>
              <w:rPr>
                <w:bCs/>
                <w:lang w:eastAsia="zh-CN"/>
              </w:rPr>
            </w:pPr>
            <w:r w:rsidRPr="00FB5275">
              <w:rPr>
                <w:lang w:eastAsia="zh-CN"/>
              </w:rPr>
              <w:t>5146.5</w:t>
            </w:r>
          </w:p>
        </w:tc>
        <w:tc>
          <w:tcPr>
            <w:tcW w:w="973" w:type="dxa"/>
            <w:noWrap/>
            <w:vAlign w:val="bottom"/>
            <w:hideMark/>
          </w:tcPr>
          <w:p w14:paraId="03E343A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0A8509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42782CD" w14:textId="77777777" w:rsidR="00211FC1" w:rsidRPr="00FB5275" w:rsidRDefault="00211FC1" w:rsidP="00404E7F">
            <w:pPr>
              <w:rPr>
                <w:bCs/>
                <w:lang w:eastAsia="zh-CN"/>
              </w:rPr>
            </w:pPr>
            <w:r w:rsidRPr="00FB5275">
              <w:rPr>
                <w:lang w:eastAsia="zh-CN"/>
              </w:rPr>
              <w:t>0.07448</w:t>
            </w:r>
          </w:p>
        </w:tc>
      </w:tr>
      <w:tr w:rsidR="00211FC1" w:rsidRPr="00FB5275" w14:paraId="0B52D968" w14:textId="77777777" w:rsidTr="00404E7F">
        <w:trPr>
          <w:trHeight w:val="287"/>
        </w:trPr>
        <w:tc>
          <w:tcPr>
            <w:tcW w:w="1337" w:type="dxa"/>
            <w:noWrap/>
            <w:vAlign w:val="bottom"/>
            <w:hideMark/>
          </w:tcPr>
          <w:p w14:paraId="682009B7" w14:textId="77777777" w:rsidR="00211FC1" w:rsidRPr="00FB5275" w:rsidRDefault="00211FC1" w:rsidP="00404E7F">
            <w:pPr>
              <w:rPr>
                <w:lang w:eastAsia="zh-CN"/>
              </w:rPr>
            </w:pPr>
          </w:p>
        </w:tc>
        <w:tc>
          <w:tcPr>
            <w:tcW w:w="1007" w:type="dxa"/>
            <w:noWrap/>
            <w:vAlign w:val="bottom"/>
            <w:hideMark/>
          </w:tcPr>
          <w:p w14:paraId="302196EF"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13A8266B" w14:textId="77777777" w:rsidR="00211FC1" w:rsidRPr="00FB5275" w:rsidRDefault="00211FC1" w:rsidP="00404E7F">
            <w:pPr>
              <w:rPr>
                <w:lang w:eastAsia="zh-CN"/>
              </w:rPr>
            </w:pPr>
            <w:r w:rsidRPr="00FB5275">
              <w:rPr>
                <w:lang w:eastAsia="zh-CN"/>
              </w:rPr>
              <w:t>2</w:t>
            </w:r>
          </w:p>
        </w:tc>
        <w:tc>
          <w:tcPr>
            <w:tcW w:w="792" w:type="dxa"/>
            <w:noWrap/>
            <w:vAlign w:val="bottom"/>
            <w:hideMark/>
          </w:tcPr>
          <w:p w14:paraId="34D6974F"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77793A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16770D7" w14:textId="77777777" w:rsidR="00211FC1" w:rsidRPr="00FB5275" w:rsidRDefault="00211FC1" w:rsidP="00404E7F">
            <w:pPr>
              <w:rPr>
                <w:bCs/>
                <w:lang w:eastAsia="zh-CN"/>
              </w:rPr>
            </w:pPr>
            <w:r w:rsidRPr="00FB5275">
              <w:rPr>
                <w:lang w:eastAsia="zh-CN"/>
              </w:rPr>
              <w:t>14.1</w:t>
            </w:r>
          </w:p>
        </w:tc>
        <w:tc>
          <w:tcPr>
            <w:tcW w:w="1037" w:type="dxa"/>
            <w:noWrap/>
            <w:vAlign w:val="bottom"/>
            <w:hideMark/>
          </w:tcPr>
          <w:p w14:paraId="6860AA6A" w14:textId="77777777" w:rsidR="00211FC1" w:rsidRPr="00FB5275" w:rsidRDefault="00211FC1" w:rsidP="00404E7F">
            <w:pPr>
              <w:rPr>
                <w:bCs/>
                <w:lang w:eastAsia="zh-CN"/>
              </w:rPr>
            </w:pPr>
            <w:r w:rsidRPr="00FB5275">
              <w:rPr>
                <w:lang w:eastAsia="zh-CN"/>
              </w:rPr>
              <w:t>5146.5</w:t>
            </w:r>
          </w:p>
        </w:tc>
        <w:tc>
          <w:tcPr>
            <w:tcW w:w="973" w:type="dxa"/>
            <w:noWrap/>
            <w:vAlign w:val="bottom"/>
            <w:hideMark/>
          </w:tcPr>
          <w:p w14:paraId="5F769B3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42C9C3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E71B5A9" w14:textId="77777777" w:rsidR="00211FC1" w:rsidRPr="00FB5275" w:rsidRDefault="00211FC1" w:rsidP="00404E7F">
            <w:pPr>
              <w:rPr>
                <w:bCs/>
                <w:lang w:eastAsia="zh-CN"/>
              </w:rPr>
            </w:pPr>
            <w:r w:rsidRPr="00FB5275">
              <w:rPr>
                <w:lang w:eastAsia="zh-CN"/>
              </w:rPr>
              <w:t>0.07448</w:t>
            </w:r>
          </w:p>
        </w:tc>
      </w:tr>
      <w:tr w:rsidR="00211FC1" w:rsidRPr="00FB5275" w14:paraId="4B72E7FA" w14:textId="77777777" w:rsidTr="00404E7F">
        <w:trPr>
          <w:trHeight w:val="287"/>
        </w:trPr>
        <w:tc>
          <w:tcPr>
            <w:tcW w:w="1337" w:type="dxa"/>
            <w:noWrap/>
            <w:vAlign w:val="bottom"/>
            <w:hideMark/>
          </w:tcPr>
          <w:p w14:paraId="046B296D" w14:textId="77777777" w:rsidR="00211FC1" w:rsidRPr="00FB5275" w:rsidRDefault="00211FC1" w:rsidP="00404E7F">
            <w:pPr>
              <w:rPr>
                <w:lang w:eastAsia="zh-CN"/>
              </w:rPr>
            </w:pPr>
          </w:p>
        </w:tc>
        <w:tc>
          <w:tcPr>
            <w:tcW w:w="1007" w:type="dxa"/>
            <w:noWrap/>
            <w:vAlign w:val="bottom"/>
            <w:hideMark/>
          </w:tcPr>
          <w:p w14:paraId="1E20E862"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6F7FAA66"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FB9111B"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9D1EAA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1523410A" w14:textId="77777777" w:rsidR="00211FC1" w:rsidRPr="00FB5275" w:rsidRDefault="00211FC1" w:rsidP="00404E7F">
            <w:pPr>
              <w:rPr>
                <w:bCs/>
                <w:lang w:eastAsia="zh-CN"/>
              </w:rPr>
            </w:pPr>
            <w:r w:rsidRPr="00FB5275">
              <w:rPr>
                <w:lang w:eastAsia="zh-CN"/>
              </w:rPr>
              <w:t>14.1</w:t>
            </w:r>
          </w:p>
        </w:tc>
        <w:tc>
          <w:tcPr>
            <w:tcW w:w="1037" w:type="dxa"/>
            <w:noWrap/>
            <w:vAlign w:val="bottom"/>
            <w:hideMark/>
          </w:tcPr>
          <w:p w14:paraId="0482DD99" w14:textId="77777777" w:rsidR="00211FC1" w:rsidRPr="00FB5275" w:rsidRDefault="00211FC1" w:rsidP="00404E7F">
            <w:pPr>
              <w:rPr>
                <w:bCs/>
                <w:lang w:eastAsia="zh-CN"/>
              </w:rPr>
            </w:pPr>
            <w:r w:rsidRPr="00FB5275">
              <w:rPr>
                <w:lang w:eastAsia="zh-CN"/>
              </w:rPr>
              <w:t>5146.5</w:t>
            </w:r>
          </w:p>
        </w:tc>
        <w:tc>
          <w:tcPr>
            <w:tcW w:w="973" w:type="dxa"/>
            <w:noWrap/>
            <w:vAlign w:val="bottom"/>
            <w:hideMark/>
          </w:tcPr>
          <w:p w14:paraId="2B7BFC9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E95132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80D90A5" w14:textId="77777777" w:rsidR="00211FC1" w:rsidRPr="00FB5275" w:rsidRDefault="00211FC1" w:rsidP="00404E7F">
            <w:pPr>
              <w:rPr>
                <w:bCs/>
                <w:lang w:eastAsia="zh-CN"/>
              </w:rPr>
            </w:pPr>
            <w:r w:rsidRPr="00FB5275">
              <w:rPr>
                <w:lang w:eastAsia="zh-CN"/>
              </w:rPr>
              <w:t>0.07448</w:t>
            </w:r>
          </w:p>
        </w:tc>
      </w:tr>
      <w:tr w:rsidR="00211FC1" w:rsidRPr="00FB5275" w14:paraId="411FD9B2" w14:textId="77777777" w:rsidTr="00404E7F">
        <w:trPr>
          <w:trHeight w:val="287"/>
        </w:trPr>
        <w:tc>
          <w:tcPr>
            <w:tcW w:w="1337" w:type="dxa"/>
            <w:noWrap/>
            <w:vAlign w:val="bottom"/>
            <w:hideMark/>
          </w:tcPr>
          <w:p w14:paraId="123A3A17" w14:textId="77777777" w:rsidR="00211FC1" w:rsidRPr="00FB5275" w:rsidRDefault="00211FC1" w:rsidP="00404E7F">
            <w:pPr>
              <w:rPr>
                <w:lang w:eastAsia="zh-CN"/>
              </w:rPr>
            </w:pPr>
          </w:p>
        </w:tc>
        <w:tc>
          <w:tcPr>
            <w:tcW w:w="1007" w:type="dxa"/>
            <w:noWrap/>
            <w:vAlign w:val="bottom"/>
            <w:hideMark/>
          </w:tcPr>
          <w:p w14:paraId="5ED336C8"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67E979DC"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2F4D9A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64E57ED"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68FCF6F" w14:textId="77777777" w:rsidR="00211FC1" w:rsidRPr="00FB5275" w:rsidRDefault="00211FC1" w:rsidP="00404E7F">
            <w:pPr>
              <w:rPr>
                <w:bCs/>
                <w:lang w:eastAsia="zh-CN"/>
              </w:rPr>
            </w:pPr>
            <w:r w:rsidRPr="00FB5275">
              <w:rPr>
                <w:lang w:eastAsia="zh-CN"/>
              </w:rPr>
              <w:t>14.1</w:t>
            </w:r>
          </w:p>
        </w:tc>
        <w:tc>
          <w:tcPr>
            <w:tcW w:w="1037" w:type="dxa"/>
            <w:noWrap/>
            <w:vAlign w:val="bottom"/>
            <w:hideMark/>
          </w:tcPr>
          <w:p w14:paraId="56157F80" w14:textId="77777777" w:rsidR="00211FC1" w:rsidRPr="00FB5275" w:rsidRDefault="00211FC1" w:rsidP="00404E7F">
            <w:pPr>
              <w:rPr>
                <w:bCs/>
                <w:lang w:eastAsia="zh-CN"/>
              </w:rPr>
            </w:pPr>
            <w:r w:rsidRPr="00FB5275">
              <w:rPr>
                <w:lang w:eastAsia="zh-CN"/>
              </w:rPr>
              <w:t>5146.5</w:t>
            </w:r>
          </w:p>
        </w:tc>
        <w:tc>
          <w:tcPr>
            <w:tcW w:w="973" w:type="dxa"/>
            <w:noWrap/>
            <w:vAlign w:val="bottom"/>
            <w:hideMark/>
          </w:tcPr>
          <w:p w14:paraId="11C9263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CCB372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B10086B" w14:textId="77777777" w:rsidR="00211FC1" w:rsidRPr="00FB5275" w:rsidRDefault="00211FC1" w:rsidP="00404E7F">
            <w:pPr>
              <w:rPr>
                <w:bCs/>
                <w:lang w:eastAsia="zh-CN"/>
              </w:rPr>
            </w:pPr>
            <w:r w:rsidRPr="00FB5275">
              <w:rPr>
                <w:lang w:eastAsia="zh-CN"/>
              </w:rPr>
              <w:t>0.07448</w:t>
            </w:r>
          </w:p>
        </w:tc>
      </w:tr>
      <w:tr w:rsidR="00211FC1" w:rsidRPr="00FB5275" w14:paraId="71B75DA4" w14:textId="77777777" w:rsidTr="00404E7F">
        <w:trPr>
          <w:trHeight w:val="287"/>
        </w:trPr>
        <w:tc>
          <w:tcPr>
            <w:tcW w:w="1337" w:type="dxa"/>
            <w:noWrap/>
            <w:vAlign w:val="bottom"/>
            <w:hideMark/>
          </w:tcPr>
          <w:p w14:paraId="7DEF5FEC" w14:textId="77777777" w:rsidR="00211FC1" w:rsidRPr="00FB5275" w:rsidRDefault="00211FC1" w:rsidP="00404E7F">
            <w:pPr>
              <w:rPr>
                <w:lang w:eastAsia="zh-CN"/>
              </w:rPr>
            </w:pPr>
          </w:p>
        </w:tc>
        <w:tc>
          <w:tcPr>
            <w:tcW w:w="1007" w:type="dxa"/>
            <w:noWrap/>
            <w:vAlign w:val="bottom"/>
            <w:hideMark/>
          </w:tcPr>
          <w:p w14:paraId="633FCDE7"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21CB09C9" w14:textId="77777777" w:rsidR="00211FC1" w:rsidRPr="00FB5275" w:rsidRDefault="00211FC1" w:rsidP="00404E7F">
            <w:pPr>
              <w:rPr>
                <w:lang w:eastAsia="zh-CN"/>
              </w:rPr>
            </w:pPr>
            <w:r w:rsidRPr="00FB5275">
              <w:rPr>
                <w:lang w:eastAsia="zh-CN"/>
              </w:rPr>
              <w:t>1</w:t>
            </w:r>
          </w:p>
        </w:tc>
        <w:tc>
          <w:tcPr>
            <w:tcW w:w="792" w:type="dxa"/>
            <w:noWrap/>
            <w:vAlign w:val="bottom"/>
            <w:hideMark/>
          </w:tcPr>
          <w:p w14:paraId="054328F5" w14:textId="77777777" w:rsidR="00211FC1" w:rsidRPr="00FB5275" w:rsidRDefault="00211FC1" w:rsidP="00404E7F">
            <w:pPr>
              <w:rPr>
                <w:lang w:eastAsia="zh-CN"/>
              </w:rPr>
            </w:pPr>
            <w:r w:rsidRPr="00FB5275">
              <w:rPr>
                <w:lang w:eastAsia="zh-CN"/>
              </w:rPr>
              <w:t>0</w:t>
            </w:r>
          </w:p>
        </w:tc>
        <w:tc>
          <w:tcPr>
            <w:tcW w:w="681" w:type="dxa"/>
            <w:noWrap/>
            <w:vAlign w:val="bottom"/>
            <w:hideMark/>
          </w:tcPr>
          <w:p w14:paraId="7C86F6AC"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0B2231D" w14:textId="77777777" w:rsidR="00211FC1" w:rsidRPr="00FB5275" w:rsidRDefault="00211FC1" w:rsidP="00404E7F">
            <w:pPr>
              <w:rPr>
                <w:bCs/>
                <w:lang w:eastAsia="zh-CN"/>
              </w:rPr>
            </w:pPr>
            <w:r w:rsidRPr="00FB5275">
              <w:rPr>
                <w:lang w:eastAsia="zh-CN"/>
              </w:rPr>
              <w:t>11.2</w:t>
            </w:r>
          </w:p>
        </w:tc>
        <w:tc>
          <w:tcPr>
            <w:tcW w:w="1037" w:type="dxa"/>
            <w:noWrap/>
            <w:vAlign w:val="bottom"/>
            <w:hideMark/>
          </w:tcPr>
          <w:p w14:paraId="2CF9E87A" w14:textId="77777777" w:rsidR="00211FC1" w:rsidRPr="00FB5275" w:rsidRDefault="00211FC1" w:rsidP="00404E7F">
            <w:pPr>
              <w:rPr>
                <w:bCs/>
                <w:lang w:eastAsia="zh-CN"/>
              </w:rPr>
            </w:pPr>
            <w:r w:rsidRPr="00FB5275">
              <w:rPr>
                <w:lang w:eastAsia="zh-CN"/>
              </w:rPr>
              <w:t>4088</w:t>
            </w:r>
          </w:p>
        </w:tc>
        <w:tc>
          <w:tcPr>
            <w:tcW w:w="973" w:type="dxa"/>
            <w:noWrap/>
            <w:vAlign w:val="bottom"/>
            <w:hideMark/>
          </w:tcPr>
          <w:p w14:paraId="0A585B1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AABB28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7EE080B" w14:textId="77777777" w:rsidR="00211FC1" w:rsidRPr="00FB5275" w:rsidRDefault="00211FC1" w:rsidP="00404E7F">
            <w:pPr>
              <w:rPr>
                <w:bCs/>
                <w:lang w:eastAsia="zh-CN"/>
              </w:rPr>
            </w:pPr>
            <w:r w:rsidRPr="00FB5275">
              <w:rPr>
                <w:lang w:eastAsia="zh-CN"/>
              </w:rPr>
              <w:t>0.07448</w:t>
            </w:r>
          </w:p>
        </w:tc>
      </w:tr>
      <w:tr w:rsidR="00211FC1" w:rsidRPr="00FB5275" w14:paraId="049B5D7E" w14:textId="77777777" w:rsidTr="00404E7F">
        <w:trPr>
          <w:trHeight w:val="287"/>
        </w:trPr>
        <w:tc>
          <w:tcPr>
            <w:tcW w:w="1337" w:type="dxa"/>
            <w:noWrap/>
            <w:vAlign w:val="bottom"/>
            <w:hideMark/>
          </w:tcPr>
          <w:p w14:paraId="22906001" w14:textId="77777777" w:rsidR="00211FC1" w:rsidRPr="00FB5275" w:rsidRDefault="00211FC1" w:rsidP="00404E7F">
            <w:pPr>
              <w:rPr>
                <w:lang w:eastAsia="zh-CN"/>
              </w:rPr>
            </w:pPr>
          </w:p>
        </w:tc>
        <w:tc>
          <w:tcPr>
            <w:tcW w:w="1007" w:type="dxa"/>
            <w:noWrap/>
            <w:vAlign w:val="bottom"/>
            <w:hideMark/>
          </w:tcPr>
          <w:p w14:paraId="17BFD0EB"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34BE96F2" w14:textId="77777777" w:rsidR="00211FC1" w:rsidRPr="00FB5275" w:rsidRDefault="00211FC1" w:rsidP="00404E7F">
            <w:pPr>
              <w:rPr>
                <w:lang w:eastAsia="zh-CN"/>
              </w:rPr>
            </w:pPr>
            <w:r w:rsidRPr="00FB5275">
              <w:rPr>
                <w:lang w:eastAsia="zh-CN"/>
              </w:rPr>
              <w:t>1</w:t>
            </w:r>
          </w:p>
        </w:tc>
        <w:tc>
          <w:tcPr>
            <w:tcW w:w="792" w:type="dxa"/>
            <w:noWrap/>
            <w:vAlign w:val="bottom"/>
            <w:hideMark/>
          </w:tcPr>
          <w:p w14:paraId="0EB1980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E215340"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F83A5E0" w14:textId="77777777" w:rsidR="00211FC1" w:rsidRPr="00FB5275" w:rsidRDefault="00211FC1" w:rsidP="00404E7F">
            <w:pPr>
              <w:rPr>
                <w:bCs/>
                <w:lang w:eastAsia="zh-CN"/>
              </w:rPr>
            </w:pPr>
            <w:r w:rsidRPr="00FB5275">
              <w:rPr>
                <w:lang w:eastAsia="zh-CN"/>
              </w:rPr>
              <w:t>11.2</w:t>
            </w:r>
          </w:p>
        </w:tc>
        <w:tc>
          <w:tcPr>
            <w:tcW w:w="1037" w:type="dxa"/>
            <w:noWrap/>
            <w:vAlign w:val="bottom"/>
            <w:hideMark/>
          </w:tcPr>
          <w:p w14:paraId="287F643C" w14:textId="77777777" w:rsidR="00211FC1" w:rsidRPr="00FB5275" w:rsidRDefault="00211FC1" w:rsidP="00404E7F">
            <w:pPr>
              <w:rPr>
                <w:bCs/>
                <w:lang w:eastAsia="zh-CN"/>
              </w:rPr>
            </w:pPr>
            <w:r w:rsidRPr="00FB5275">
              <w:rPr>
                <w:lang w:eastAsia="zh-CN"/>
              </w:rPr>
              <w:t>4088</w:t>
            </w:r>
          </w:p>
        </w:tc>
        <w:tc>
          <w:tcPr>
            <w:tcW w:w="973" w:type="dxa"/>
            <w:noWrap/>
            <w:vAlign w:val="bottom"/>
            <w:hideMark/>
          </w:tcPr>
          <w:p w14:paraId="3A350DF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065911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37C5A26" w14:textId="77777777" w:rsidR="00211FC1" w:rsidRPr="00FB5275" w:rsidRDefault="00211FC1" w:rsidP="00404E7F">
            <w:pPr>
              <w:rPr>
                <w:bCs/>
                <w:lang w:eastAsia="zh-CN"/>
              </w:rPr>
            </w:pPr>
            <w:r w:rsidRPr="00FB5275">
              <w:rPr>
                <w:lang w:eastAsia="zh-CN"/>
              </w:rPr>
              <w:t>0.07448</w:t>
            </w:r>
          </w:p>
        </w:tc>
      </w:tr>
      <w:tr w:rsidR="00211FC1" w:rsidRPr="00FB5275" w14:paraId="4233EB0A" w14:textId="77777777" w:rsidTr="00404E7F">
        <w:trPr>
          <w:trHeight w:val="287"/>
        </w:trPr>
        <w:tc>
          <w:tcPr>
            <w:tcW w:w="1337" w:type="dxa"/>
            <w:noWrap/>
            <w:vAlign w:val="bottom"/>
            <w:hideMark/>
          </w:tcPr>
          <w:p w14:paraId="575E5DA6" w14:textId="77777777" w:rsidR="00211FC1" w:rsidRPr="00FB5275" w:rsidRDefault="00211FC1" w:rsidP="00404E7F">
            <w:pPr>
              <w:rPr>
                <w:lang w:eastAsia="zh-CN"/>
              </w:rPr>
            </w:pPr>
          </w:p>
        </w:tc>
        <w:tc>
          <w:tcPr>
            <w:tcW w:w="1007" w:type="dxa"/>
            <w:noWrap/>
            <w:vAlign w:val="bottom"/>
            <w:hideMark/>
          </w:tcPr>
          <w:p w14:paraId="5A3B8FF5"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3A0E7E00" w14:textId="77777777" w:rsidR="00211FC1" w:rsidRPr="00FB5275" w:rsidRDefault="00211FC1" w:rsidP="00404E7F">
            <w:pPr>
              <w:rPr>
                <w:lang w:eastAsia="zh-CN"/>
              </w:rPr>
            </w:pPr>
            <w:r w:rsidRPr="00FB5275">
              <w:rPr>
                <w:lang w:eastAsia="zh-CN"/>
              </w:rPr>
              <w:t>1</w:t>
            </w:r>
          </w:p>
        </w:tc>
        <w:tc>
          <w:tcPr>
            <w:tcW w:w="792" w:type="dxa"/>
            <w:noWrap/>
            <w:vAlign w:val="bottom"/>
            <w:hideMark/>
          </w:tcPr>
          <w:p w14:paraId="5904913A"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F444600"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193E1F01" w14:textId="77777777" w:rsidR="00211FC1" w:rsidRPr="00FB5275" w:rsidRDefault="00211FC1" w:rsidP="00404E7F">
            <w:pPr>
              <w:rPr>
                <w:bCs/>
                <w:lang w:eastAsia="zh-CN"/>
              </w:rPr>
            </w:pPr>
            <w:r w:rsidRPr="00FB5275">
              <w:rPr>
                <w:lang w:eastAsia="zh-CN"/>
              </w:rPr>
              <w:t>11.2</w:t>
            </w:r>
          </w:p>
        </w:tc>
        <w:tc>
          <w:tcPr>
            <w:tcW w:w="1037" w:type="dxa"/>
            <w:noWrap/>
            <w:vAlign w:val="bottom"/>
            <w:hideMark/>
          </w:tcPr>
          <w:p w14:paraId="7F383B42" w14:textId="77777777" w:rsidR="00211FC1" w:rsidRPr="00FB5275" w:rsidRDefault="00211FC1" w:rsidP="00404E7F">
            <w:pPr>
              <w:rPr>
                <w:bCs/>
                <w:lang w:eastAsia="zh-CN"/>
              </w:rPr>
            </w:pPr>
            <w:r w:rsidRPr="00FB5275">
              <w:rPr>
                <w:lang w:eastAsia="zh-CN"/>
              </w:rPr>
              <w:t>4088</w:t>
            </w:r>
          </w:p>
        </w:tc>
        <w:tc>
          <w:tcPr>
            <w:tcW w:w="973" w:type="dxa"/>
            <w:noWrap/>
            <w:vAlign w:val="bottom"/>
            <w:hideMark/>
          </w:tcPr>
          <w:p w14:paraId="2B46414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142DC4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D09F61F" w14:textId="77777777" w:rsidR="00211FC1" w:rsidRPr="00FB5275" w:rsidRDefault="00211FC1" w:rsidP="00404E7F">
            <w:pPr>
              <w:rPr>
                <w:bCs/>
                <w:lang w:eastAsia="zh-CN"/>
              </w:rPr>
            </w:pPr>
            <w:r w:rsidRPr="00FB5275">
              <w:rPr>
                <w:lang w:eastAsia="zh-CN"/>
              </w:rPr>
              <w:t>0.07448</w:t>
            </w:r>
          </w:p>
        </w:tc>
      </w:tr>
      <w:tr w:rsidR="00211FC1" w:rsidRPr="00FB5275" w14:paraId="6F64F7F1" w14:textId="77777777" w:rsidTr="00404E7F">
        <w:trPr>
          <w:trHeight w:val="287"/>
        </w:trPr>
        <w:tc>
          <w:tcPr>
            <w:tcW w:w="1337" w:type="dxa"/>
            <w:noWrap/>
            <w:vAlign w:val="bottom"/>
            <w:hideMark/>
          </w:tcPr>
          <w:p w14:paraId="5CCCA810" w14:textId="77777777" w:rsidR="00211FC1" w:rsidRPr="00FB5275" w:rsidRDefault="00211FC1" w:rsidP="00404E7F">
            <w:pPr>
              <w:rPr>
                <w:lang w:eastAsia="zh-CN"/>
              </w:rPr>
            </w:pPr>
          </w:p>
        </w:tc>
        <w:tc>
          <w:tcPr>
            <w:tcW w:w="1007" w:type="dxa"/>
            <w:noWrap/>
            <w:vAlign w:val="bottom"/>
            <w:hideMark/>
          </w:tcPr>
          <w:p w14:paraId="325847F4" w14:textId="77777777" w:rsidR="00211FC1" w:rsidRPr="00FB5275" w:rsidRDefault="00211FC1" w:rsidP="00404E7F">
            <w:pPr>
              <w:rPr>
                <w:bCs/>
                <w:lang w:eastAsia="zh-CN"/>
              </w:rPr>
            </w:pPr>
            <w:r w:rsidRPr="00FB5275">
              <w:rPr>
                <w:lang w:eastAsia="zh-CN"/>
              </w:rPr>
              <w:t>6000</w:t>
            </w:r>
          </w:p>
        </w:tc>
        <w:tc>
          <w:tcPr>
            <w:tcW w:w="1093" w:type="dxa"/>
            <w:noWrap/>
            <w:vAlign w:val="bottom"/>
            <w:hideMark/>
          </w:tcPr>
          <w:p w14:paraId="7FCD22D2" w14:textId="77777777" w:rsidR="00211FC1" w:rsidRPr="00FB5275" w:rsidRDefault="00211FC1" w:rsidP="00404E7F">
            <w:pPr>
              <w:rPr>
                <w:lang w:eastAsia="zh-CN"/>
              </w:rPr>
            </w:pPr>
            <w:r w:rsidRPr="00FB5275">
              <w:rPr>
                <w:lang w:eastAsia="zh-CN"/>
              </w:rPr>
              <w:t>1</w:t>
            </w:r>
          </w:p>
        </w:tc>
        <w:tc>
          <w:tcPr>
            <w:tcW w:w="792" w:type="dxa"/>
            <w:noWrap/>
            <w:vAlign w:val="bottom"/>
            <w:hideMark/>
          </w:tcPr>
          <w:p w14:paraId="7BBDC18E"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9B75AC0"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A213C75" w14:textId="77777777" w:rsidR="00211FC1" w:rsidRPr="00FB5275" w:rsidRDefault="00211FC1" w:rsidP="00404E7F">
            <w:pPr>
              <w:rPr>
                <w:bCs/>
                <w:lang w:eastAsia="zh-CN"/>
              </w:rPr>
            </w:pPr>
            <w:r w:rsidRPr="00FB5275">
              <w:rPr>
                <w:lang w:eastAsia="zh-CN"/>
              </w:rPr>
              <w:t>11.2</w:t>
            </w:r>
          </w:p>
        </w:tc>
        <w:tc>
          <w:tcPr>
            <w:tcW w:w="1037" w:type="dxa"/>
            <w:noWrap/>
            <w:vAlign w:val="bottom"/>
            <w:hideMark/>
          </w:tcPr>
          <w:p w14:paraId="781943FE" w14:textId="77777777" w:rsidR="00211FC1" w:rsidRPr="00FB5275" w:rsidRDefault="00211FC1" w:rsidP="00404E7F">
            <w:pPr>
              <w:rPr>
                <w:bCs/>
                <w:lang w:eastAsia="zh-CN"/>
              </w:rPr>
            </w:pPr>
            <w:r w:rsidRPr="00FB5275">
              <w:rPr>
                <w:lang w:eastAsia="zh-CN"/>
              </w:rPr>
              <w:t>4088</w:t>
            </w:r>
          </w:p>
        </w:tc>
        <w:tc>
          <w:tcPr>
            <w:tcW w:w="973" w:type="dxa"/>
            <w:noWrap/>
            <w:vAlign w:val="bottom"/>
            <w:hideMark/>
          </w:tcPr>
          <w:p w14:paraId="7C52724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1F6727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6914DDD" w14:textId="77777777" w:rsidR="00211FC1" w:rsidRPr="00FB5275" w:rsidRDefault="00211FC1" w:rsidP="00404E7F">
            <w:pPr>
              <w:rPr>
                <w:bCs/>
                <w:lang w:eastAsia="zh-CN"/>
              </w:rPr>
            </w:pPr>
            <w:r w:rsidRPr="00FB5275">
              <w:rPr>
                <w:lang w:eastAsia="zh-CN"/>
              </w:rPr>
              <w:t>0.07448</w:t>
            </w:r>
          </w:p>
        </w:tc>
      </w:tr>
      <w:tr w:rsidR="00211FC1" w:rsidRPr="00FB5275" w14:paraId="357B71BC" w14:textId="77777777" w:rsidTr="00404E7F">
        <w:trPr>
          <w:trHeight w:val="287"/>
        </w:trPr>
        <w:tc>
          <w:tcPr>
            <w:tcW w:w="1337" w:type="dxa"/>
            <w:noWrap/>
            <w:vAlign w:val="bottom"/>
            <w:hideMark/>
          </w:tcPr>
          <w:p w14:paraId="0F88D589" w14:textId="77777777" w:rsidR="00211FC1" w:rsidRPr="00FB5275" w:rsidRDefault="00211FC1" w:rsidP="00404E7F">
            <w:pPr>
              <w:rPr>
                <w:bCs/>
                <w:lang w:eastAsia="zh-CN"/>
              </w:rPr>
            </w:pPr>
            <w:r w:rsidRPr="00FB5275">
              <w:rPr>
                <w:lang w:eastAsia="zh-CN"/>
              </w:rPr>
              <w:t>Melbourne</w:t>
            </w:r>
          </w:p>
        </w:tc>
        <w:tc>
          <w:tcPr>
            <w:tcW w:w="1007" w:type="dxa"/>
            <w:noWrap/>
            <w:vAlign w:val="bottom"/>
            <w:hideMark/>
          </w:tcPr>
          <w:p w14:paraId="0F749B59"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0778701D" w14:textId="77777777" w:rsidR="00211FC1" w:rsidRPr="00FB5275" w:rsidRDefault="00211FC1" w:rsidP="00404E7F">
            <w:pPr>
              <w:rPr>
                <w:lang w:eastAsia="zh-CN"/>
              </w:rPr>
            </w:pPr>
            <w:r w:rsidRPr="00FB5275">
              <w:rPr>
                <w:lang w:eastAsia="zh-CN"/>
              </w:rPr>
              <w:t>4</w:t>
            </w:r>
          </w:p>
        </w:tc>
        <w:tc>
          <w:tcPr>
            <w:tcW w:w="792" w:type="dxa"/>
            <w:noWrap/>
            <w:vAlign w:val="bottom"/>
            <w:hideMark/>
          </w:tcPr>
          <w:p w14:paraId="3271C6A7"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1DEBE66"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93B1EB4" w14:textId="77777777" w:rsidR="00211FC1" w:rsidRPr="00FB5275" w:rsidRDefault="00211FC1" w:rsidP="00404E7F">
            <w:pPr>
              <w:rPr>
                <w:bCs/>
                <w:lang w:eastAsia="zh-CN"/>
              </w:rPr>
            </w:pPr>
            <w:r w:rsidRPr="00FB5275">
              <w:rPr>
                <w:lang w:eastAsia="zh-CN"/>
              </w:rPr>
              <w:t>14.6</w:t>
            </w:r>
          </w:p>
        </w:tc>
        <w:tc>
          <w:tcPr>
            <w:tcW w:w="1037" w:type="dxa"/>
            <w:noWrap/>
            <w:vAlign w:val="bottom"/>
            <w:hideMark/>
          </w:tcPr>
          <w:p w14:paraId="1C15BC74" w14:textId="77777777" w:rsidR="00211FC1" w:rsidRPr="00FB5275" w:rsidRDefault="00211FC1" w:rsidP="00404E7F">
            <w:pPr>
              <w:rPr>
                <w:bCs/>
                <w:lang w:eastAsia="zh-CN"/>
              </w:rPr>
            </w:pPr>
            <w:r w:rsidRPr="00FB5275">
              <w:rPr>
                <w:lang w:eastAsia="zh-CN"/>
              </w:rPr>
              <w:t>11789.5</w:t>
            </w:r>
          </w:p>
        </w:tc>
        <w:tc>
          <w:tcPr>
            <w:tcW w:w="973" w:type="dxa"/>
            <w:noWrap/>
            <w:vAlign w:val="bottom"/>
            <w:hideMark/>
          </w:tcPr>
          <w:p w14:paraId="08EB788C"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C7C547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8C26A78" w14:textId="77777777" w:rsidR="00211FC1" w:rsidRPr="00FB5275" w:rsidRDefault="00211FC1" w:rsidP="00404E7F">
            <w:pPr>
              <w:rPr>
                <w:bCs/>
                <w:lang w:eastAsia="zh-CN"/>
              </w:rPr>
            </w:pPr>
            <w:r w:rsidRPr="00FB5275">
              <w:rPr>
                <w:lang w:eastAsia="zh-CN"/>
              </w:rPr>
              <w:t>0.07448</w:t>
            </w:r>
          </w:p>
        </w:tc>
      </w:tr>
      <w:tr w:rsidR="00211FC1" w:rsidRPr="00FB5275" w14:paraId="505CAEAD" w14:textId="77777777" w:rsidTr="00404E7F">
        <w:trPr>
          <w:trHeight w:val="287"/>
        </w:trPr>
        <w:tc>
          <w:tcPr>
            <w:tcW w:w="1337" w:type="dxa"/>
            <w:noWrap/>
            <w:vAlign w:val="bottom"/>
            <w:hideMark/>
          </w:tcPr>
          <w:p w14:paraId="5BC7019A" w14:textId="77777777" w:rsidR="00211FC1" w:rsidRPr="00FB5275" w:rsidRDefault="00211FC1" w:rsidP="00404E7F">
            <w:pPr>
              <w:rPr>
                <w:lang w:eastAsia="zh-CN"/>
              </w:rPr>
            </w:pPr>
          </w:p>
        </w:tc>
        <w:tc>
          <w:tcPr>
            <w:tcW w:w="1007" w:type="dxa"/>
            <w:noWrap/>
            <w:vAlign w:val="bottom"/>
            <w:hideMark/>
          </w:tcPr>
          <w:p w14:paraId="7C9555A5"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08039FF1" w14:textId="77777777" w:rsidR="00211FC1" w:rsidRPr="00FB5275" w:rsidRDefault="00211FC1" w:rsidP="00404E7F">
            <w:pPr>
              <w:rPr>
                <w:lang w:eastAsia="zh-CN"/>
              </w:rPr>
            </w:pPr>
            <w:r w:rsidRPr="00FB5275">
              <w:rPr>
                <w:lang w:eastAsia="zh-CN"/>
              </w:rPr>
              <w:t>4</w:t>
            </w:r>
          </w:p>
        </w:tc>
        <w:tc>
          <w:tcPr>
            <w:tcW w:w="792" w:type="dxa"/>
            <w:noWrap/>
            <w:vAlign w:val="bottom"/>
            <w:hideMark/>
          </w:tcPr>
          <w:p w14:paraId="0E1BA3EA"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56C06CC"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C4DA231" w14:textId="77777777" w:rsidR="00211FC1" w:rsidRPr="00FB5275" w:rsidRDefault="00211FC1" w:rsidP="00404E7F">
            <w:pPr>
              <w:rPr>
                <w:bCs/>
                <w:lang w:eastAsia="zh-CN"/>
              </w:rPr>
            </w:pPr>
            <w:r w:rsidRPr="00FB5275">
              <w:rPr>
                <w:lang w:eastAsia="zh-CN"/>
              </w:rPr>
              <w:t>13.7</w:t>
            </w:r>
          </w:p>
        </w:tc>
        <w:tc>
          <w:tcPr>
            <w:tcW w:w="1037" w:type="dxa"/>
            <w:noWrap/>
            <w:vAlign w:val="bottom"/>
            <w:hideMark/>
          </w:tcPr>
          <w:p w14:paraId="395402B9" w14:textId="77777777" w:rsidR="00211FC1" w:rsidRPr="00FB5275" w:rsidRDefault="00211FC1" w:rsidP="00404E7F">
            <w:pPr>
              <w:rPr>
                <w:bCs/>
                <w:lang w:eastAsia="zh-CN"/>
              </w:rPr>
            </w:pPr>
            <w:r w:rsidRPr="00FB5275">
              <w:rPr>
                <w:lang w:eastAsia="zh-CN"/>
              </w:rPr>
              <w:t>5767</w:t>
            </w:r>
          </w:p>
        </w:tc>
        <w:tc>
          <w:tcPr>
            <w:tcW w:w="973" w:type="dxa"/>
            <w:noWrap/>
            <w:vAlign w:val="bottom"/>
            <w:hideMark/>
          </w:tcPr>
          <w:p w14:paraId="66F953A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60A8BA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D9C4DAC" w14:textId="77777777" w:rsidR="00211FC1" w:rsidRPr="00FB5275" w:rsidRDefault="00211FC1" w:rsidP="00404E7F">
            <w:pPr>
              <w:rPr>
                <w:bCs/>
                <w:lang w:eastAsia="zh-CN"/>
              </w:rPr>
            </w:pPr>
            <w:r w:rsidRPr="00FB5275">
              <w:rPr>
                <w:lang w:eastAsia="zh-CN"/>
              </w:rPr>
              <w:t>0.07448</w:t>
            </w:r>
          </w:p>
        </w:tc>
      </w:tr>
      <w:tr w:rsidR="00211FC1" w:rsidRPr="00FB5275" w14:paraId="0B7016AE" w14:textId="77777777" w:rsidTr="00404E7F">
        <w:trPr>
          <w:trHeight w:val="287"/>
        </w:trPr>
        <w:tc>
          <w:tcPr>
            <w:tcW w:w="1337" w:type="dxa"/>
            <w:noWrap/>
            <w:vAlign w:val="bottom"/>
            <w:hideMark/>
          </w:tcPr>
          <w:p w14:paraId="0EA611F8" w14:textId="77777777" w:rsidR="00211FC1" w:rsidRPr="00FB5275" w:rsidRDefault="00211FC1" w:rsidP="00404E7F">
            <w:pPr>
              <w:rPr>
                <w:lang w:eastAsia="zh-CN"/>
              </w:rPr>
            </w:pPr>
          </w:p>
        </w:tc>
        <w:tc>
          <w:tcPr>
            <w:tcW w:w="1007" w:type="dxa"/>
            <w:noWrap/>
            <w:vAlign w:val="bottom"/>
            <w:hideMark/>
          </w:tcPr>
          <w:p w14:paraId="140C18E2"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2F235C03" w14:textId="77777777" w:rsidR="00211FC1" w:rsidRPr="00FB5275" w:rsidRDefault="00211FC1" w:rsidP="00404E7F">
            <w:pPr>
              <w:rPr>
                <w:lang w:eastAsia="zh-CN"/>
              </w:rPr>
            </w:pPr>
            <w:r w:rsidRPr="00FB5275">
              <w:rPr>
                <w:lang w:eastAsia="zh-CN"/>
              </w:rPr>
              <w:t>4</w:t>
            </w:r>
          </w:p>
        </w:tc>
        <w:tc>
          <w:tcPr>
            <w:tcW w:w="792" w:type="dxa"/>
            <w:noWrap/>
            <w:vAlign w:val="bottom"/>
            <w:hideMark/>
          </w:tcPr>
          <w:p w14:paraId="7A8DA49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6F1572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13AA5D73" w14:textId="77777777" w:rsidR="00211FC1" w:rsidRPr="00FB5275" w:rsidRDefault="00211FC1" w:rsidP="00404E7F">
            <w:pPr>
              <w:rPr>
                <w:bCs/>
                <w:lang w:eastAsia="zh-CN"/>
              </w:rPr>
            </w:pPr>
            <w:r w:rsidRPr="00FB5275">
              <w:rPr>
                <w:lang w:eastAsia="zh-CN"/>
              </w:rPr>
              <w:t>22.8</w:t>
            </w:r>
          </w:p>
        </w:tc>
        <w:tc>
          <w:tcPr>
            <w:tcW w:w="1037" w:type="dxa"/>
            <w:noWrap/>
            <w:vAlign w:val="bottom"/>
            <w:hideMark/>
          </w:tcPr>
          <w:p w14:paraId="09CFC12C" w14:textId="77777777" w:rsidR="00211FC1" w:rsidRPr="00FB5275" w:rsidRDefault="00211FC1" w:rsidP="00404E7F">
            <w:pPr>
              <w:rPr>
                <w:bCs/>
                <w:lang w:eastAsia="zh-CN"/>
              </w:rPr>
            </w:pPr>
            <w:r w:rsidRPr="00FB5275">
              <w:rPr>
                <w:lang w:eastAsia="zh-CN"/>
              </w:rPr>
              <w:t>21097</w:t>
            </w:r>
          </w:p>
        </w:tc>
        <w:tc>
          <w:tcPr>
            <w:tcW w:w="973" w:type="dxa"/>
            <w:noWrap/>
            <w:vAlign w:val="bottom"/>
            <w:hideMark/>
          </w:tcPr>
          <w:p w14:paraId="023277E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52E6DE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13AE500" w14:textId="77777777" w:rsidR="00211FC1" w:rsidRPr="00FB5275" w:rsidRDefault="00211FC1" w:rsidP="00404E7F">
            <w:pPr>
              <w:rPr>
                <w:bCs/>
                <w:lang w:eastAsia="zh-CN"/>
              </w:rPr>
            </w:pPr>
            <w:r w:rsidRPr="00FB5275">
              <w:rPr>
                <w:lang w:eastAsia="zh-CN"/>
              </w:rPr>
              <w:t>0.07448</w:t>
            </w:r>
          </w:p>
        </w:tc>
      </w:tr>
      <w:tr w:rsidR="00211FC1" w:rsidRPr="00FB5275" w14:paraId="7B0A998D" w14:textId="77777777" w:rsidTr="00404E7F">
        <w:trPr>
          <w:trHeight w:val="287"/>
        </w:trPr>
        <w:tc>
          <w:tcPr>
            <w:tcW w:w="1337" w:type="dxa"/>
            <w:noWrap/>
            <w:vAlign w:val="bottom"/>
            <w:hideMark/>
          </w:tcPr>
          <w:p w14:paraId="6622D758" w14:textId="77777777" w:rsidR="00211FC1" w:rsidRPr="00FB5275" w:rsidRDefault="00211FC1" w:rsidP="00404E7F">
            <w:pPr>
              <w:rPr>
                <w:lang w:eastAsia="zh-CN"/>
              </w:rPr>
            </w:pPr>
          </w:p>
        </w:tc>
        <w:tc>
          <w:tcPr>
            <w:tcW w:w="1007" w:type="dxa"/>
            <w:noWrap/>
            <w:vAlign w:val="bottom"/>
            <w:hideMark/>
          </w:tcPr>
          <w:p w14:paraId="61AC2568"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2423E9D7"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0CE9588"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04B2D43"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F145FA5" w14:textId="77777777" w:rsidR="00211FC1" w:rsidRPr="00FB5275" w:rsidRDefault="00211FC1" w:rsidP="00404E7F">
            <w:pPr>
              <w:rPr>
                <w:bCs/>
                <w:lang w:eastAsia="zh-CN"/>
              </w:rPr>
            </w:pPr>
            <w:r w:rsidRPr="00FB5275">
              <w:rPr>
                <w:lang w:eastAsia="zh-CN"/>
              </w:rPr>
              <w:t>21.9</w:t>
            </w:r>
          </w:p>
        </w:tc>
        <w:tc>
          <w:tcPr>
            <w:tcW w:w="1037" w:type="dxa"/>
            <w:noWrap/>
            <w:vAlign w:val="bottom"/>
            <w:hideMark/>
          </w:tcPr>
          <w:p w14:paraId="0BA623E5" w14:textId="77777777" w:rsidR="00211FC1" w:rsidRPr="00FB5275" w:rsidRDefault="00211FC1" w:rsidP="00404E7F">
            <w:pPr>
              <w:rPr>
                <w:bCs/>
                <w:lang w:eastAsia="zh-CN"/>
              </w:rPr>
            </w:pPr>
            <w:r w:rsidRPr="00FB5275">
              <w:rPr>
                <w:lang w:eastAsia="zh-CN"/>
              </w:rPr>
              <w:t>15074.5</w:t>
            </w:r>
          </w:p>
        </w:tc>
        <w:tc>
          <w:tcPr>
            <w:tcW w:w="973" w:type="dxa"/>
            <w:noWrap/>
            <w:vAlign w:val="bottom"/>
            <w:hideMark/>
          </w:tcPr>
          <w:p w14:paraId="7FBBD1B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3687AC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A3AC0FE" w14:textId="77777777" w:rsidR="00211FC1" w:rsidRPr="00FB5275" w:rsidRDefault="00211FC1" w:rsidP="00404E7F">
            <w:pPr>
              <w:rPr>
                <w:bCs/>
                <w:lang w:eastAsia="zh-CN"/>
              </w:rPr>
            </w:pPr>
            <w:r w:rsidRPr="00FB5275">
              <w:rPr>
                <w:lang w:eastAsia="zh-CN"/>
              </w:rPr>
              <w:t>0.07448</w:t>
            </w:r>
          </w:p>
        </w:tc>
      </w:tr>
      <w:tr w:rsidR="00211FC1" w:rsidRPr="00FB5275" w14:paraId="250983CB" w14:textId="77777777" w:rsidTr="00404E7F">
        <w:trPr>
          <w:trHeight w:val="287"/>
        </w:trPr>
        <w:tc>
          <w:tcPr>
            <w:tcW w:w="1337" w:type="dxa"/>
            <w:noWrap/>
            <w:vAlign w:val="bottom"/>
            <w:hideMark/>
          </w:tcPr>
          <w:p w14:paraId="60B1A8C9" w14:textId="77777777" w:rsidR="00211FC1" w:rsidRPr="00FB5275" w:rsidRDefault="00211FC1" w:rsidP="00404E7F">
            <w:pPr>
              <w:rPr>
                <w:lang w:eastAsia="zh-CN"/>
              </w:rPr>
            </w:pPr>
          </w:p>
        </w:tc>
        <w:tc>
          <w:tcPr>
            <w:tcW w:w="1007" w:type="dxa"/>
            <w:noWrap/>
            <w:vAlign w:val="bottom"/>
            <w:hideMark/>
          </w:tcPr>
          <w:p w14:paraId="1AA51CE2"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4B51D93A" w14:textId="77777777" w:rsidR="00211FC1" w:rsidRPr="00FB5275" w:rsidRDefault="00211FC1" w:rsidP="00404E7F">
            <w:pPr>
              <w:rPr>
                <w:lang w:eastAsia="zh-CN"/>
              </w:rPr>
            </w:pPr>
            <w:r w:rsidRPr="00FB5275">
              <w:rPr>
                <w:lang w:eastAsia="zh-CN"/>
              </w:rPr>
              <w:t>3</w:t>
            </w:r>
          </w:p>
        </w:tc>
        <w:tc>
          <w:tcPr>
            <w:tcW w:w="792" w:type="dxa"/>
            <w:noWrap/>
            <w:vAlign w:val="bottom"/>
            <w:hideMark/>
          </w:tcPr>
          <w:p w14:paraId="1E0758B8"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AE34BBC"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1CDD2A50" w14:textId="77777777" w:rsidR="00211FC1" w:rsidRPr="00FB5275" w:rsidRDefault="00211FC1" w:rsidP="00404E7F">
            <w:pPr>
              <w:rPr>
                <w:bCs/>
                <w:lang w:eastAsia="zh-CN"/>
              </w:rPr>
            </w:pPr>
            <w:r w:rsidRPr="00FB5275">
              <w:rPr>
                <w:lang w:eastAsia="zh-CN"/>
              </w:rPr>
              <w:t>19.2</w:t>
            </w:r>
          </w:p>
        </w:tc>
        <w:tc>
          <w:tcPr>
            <w:tcW w:w="1037" w:type="dxa"/>
            <w:noWrap/>
            <w:vAlign w:val="bottom"/>
            <w:hideMark/>
          </w:tcPr>
          <w:p w14:paraId="6BAD0FAF" w14:textId="77777777" w:rsidR="00211FC1" w:rsidRPr="00FB5275" w:rsidRDefault="00211FC1" w:rsidP="00404E7F">
            <w:pPr>
              <w:rPr>
                <w:bCs/>
                <w:lang w:eastAsia="zh-CN"/>
              </w:rPr>
            </w:pPr>
            <w:r w:rsidRPr="00FB5275">
              <w:rPr>
                <w:lang w:eastAsia="zh-CN"/>
              </w:rPr>
              <w:t>9928</w:t>
            </w:r>
          </w:p>
        </w:tc>
        <w:tc>
          <w:tcPr>
            <w:tcW w:w="973" w:type="dxa"/>
            <w:noWrap/>
            <w:vAlign w:val="bottom"/>
            <w:hideMark/>
          </w:tcPr>
          <w:p w14:paraId="693F977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7A3C4C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0C0870A" w14:textId="77777777" w:rsidR="00211FC1" w:rsidRPr="00FB5275" w:rsidRDefault="00211FC1" w:rsidP="00404E7F">
            <w:pPr>
              <w:rPr>
                <w:bCs/>
                <w:lang w:eastAsia="zh-CN"/>
              </w:rPr>
            </w:pPr>
            <w:r w:rsidRPr="00FB5275">
              <w:rPr>
                <w:lang w:eastAsia="zh-CN"/>
              </w:rPr>
              <w:t>0.07448</w:t>
            </w:r>
          </w:p>
        </w:tc>
      </w:tr>
      <w:tr w:rsidR="00211FC1" w:rsidRPr="00FB5275" w14:paraId="2DAD373F" w14:textId="77777777" w:rsidTr="00404E7F">
        <w:trPr>
          <w:trHeight w:val="287"/>
        </w:trPr>
        <w:tc>
          <w:tcPr>
            <w:tcW w:w="1337" w:type="dxa"/>
            <w:noWrap/>
            <w:vAlign w:val="bottom"/>
            <w:hideMark/>
          </w:tcPr>
          <w:p w14:paraId="7911D1A4" w14:textId="77777777" w:rsidR="00211FC1" w:rsidRPr="00FB5275" w:rsidRDefault="00211FC1" w:rsidP="00404E7F">
            <w:pPr>
              <w:rPr>
                <w:lang w:eastAsia="zh-CN"/>
              </w:rPr>
            </w:pPr>
          </w:p>
        </w:tc>
        <w:tc>
          <w:tcPr>
            <w:tcW w:w="1007" w:type="dxa"/>
            <w:noWrap/>
            <w:vAlign w:val="bottom"/>
            <w:hideMark/>
          </w:tcPr>
          <w:p w14:paraId="3BA48B0C"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3277189D" w14:textId="77777777" w:rsidR="00211FC1" w:rsidRPr="00FB5275" w:rsidRDefault="00211FC1" w:rsidP="00404E7F">
            <w:pPr>
              <w:rPr>
                <w:lang w:eastAsia="zh-CN"/>
              </w:rPr>
            </w:pPr>
            <w:r w:rsidRPr="00FB5275">
              <w:rPr>
                <w:lang w:eastAsia="zh-CN"/>
              </w:rPr>
              <w:t>3</w:t>
            </w:r>
          </w:p>
        </w:tc>
        <w:tc>
          <w:tcPr>
            <w:tcW w:w="792" w:type="dxa"/>
            <w:noWrap/>
            <w:vAlign w:val="bottom"/>
            <w:hideMark/>
          </w:tcPr>
          <w:p w14:paraId="1DF7FCEE"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DAEEB49"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A852B88" w14:textId="77777777" w:rsidR="00211FC1" w:rsidRPr="00FB5275" w:rsidRDefault="00211FC1" w:rsidP="00404E7F">
            <w:pPr>
              <w:rPr>
                <w:bCs/>
                <w:lang w:eastAsia="zh-CN"/>
              </w:rPr>
            </w:pPr>
            <w:r w:rsidRPr="00FB5275">
              <w:rPr>
                <w:lang w:eastAsia="zh-CN"/>
              </w:rPr>
              <w:t>11.1</w:t>
            </w:r>
          </w:p>
        </w:tc>
        <w:tc>
          <w:tcPr>
            <w:tcW w:w="1037" w:type="dxa"/>
            <w:noWrap/>
            <w:vAlign w:val="bottom"/>
            <w:hideMark/>
          </w:tcPr>
          <w:p w14:paraId="71E3DC57" w14:textId="77777777" w:rsidR="00211FC1" w:rsidRPr="00FB5275" w:rsidRDefault="00211FC1" w:rsidP="00404E7F">
            <w:pPr>
              <w:rPr>
                <w:bCs/>
                <w:lang w:eastAsia="zh-CN"/>
              </w:rPr>
            </w:pPr>
            <w:r w:rsidRPr="00FB5275">
              <w:rPr>
                <w:lang w:eastAsia="zh-CN"/>
              </w:rPr>
              <w:t>8066.5</w:t>
            </w:r>
          </w:p>
        </w:tc>
        <w:tc>
          <w:tcPr>
            <w:tcW w:w="973" w:type="dxa"/>
            <w:noWrap/>
            <w:vAlign w:val="bottom"/>
            <w:hideMark/>
          </w:tcPr>
          <w:p w14:paraId="4D88F0F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990006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46D3C40" w14:textId="77777777" w:rsidR="00211FC1" w:rsidRPr="00FB5275" w:rsidRDefault="00211FC1" w:rsidP="00404E7F">
            <w:pPr>
              <w:rPr>
                <w:bCs/>
                <w:lang w:eastAsia="zh-CN"/>
              </w:rPr>
            </w:pPr>
            <w:r w:rsidRPr="00FB5275">
              <w:rPr>
                <w:lang w:eastAsia="zh-CN"/>
              </w:rPr>
              <w:t>0.07448</w:t>
            </w:r>
          </w:p>
        </w:tc>
      </w:tr>
      <w:tr w:rsidR="00211FC1" w:rsidRPr="00FB5275" w14:paraId="3D32A8FD" w14:textId="77777777" w:rsidTr="00404E7F">
        <w:trPr>
          <w:trHeight w:val="287"/>
        </w:trPr>
        <w:tc>
          <w:tcPr>
            <w:tcW w:w="1337" w:type="dxa"/>
            <w:noWrap/>
            <w:vAlign w:val="bottom"/>
            <w:hideMark/>
          </w:tcPr>
          <w:p w14:paraId="692D371D" w14:textId="77777777" w:rsidR="00211FC1" w:rsidRPr="00FB5275" w:rsidRDefault="00211FC1" w:rsidP="00404E7F">
            <w:pPr>
              <w:rPr>
                <w:lang w:eastAsia="zh-CN"/>
              </w:rPr>
            </w:pPr>
          </w:p>
        </w:tc>
        <w:tc>
          <w:tcPr>
            <w:tcW w:w="1007" w:type="dxa"/>
            <w:noWrap/>
            <w:vAlign w:val="bottom"/>
            <w:hideMark/>
          </w:tcPr>
          <w:p w14:paraId="06A83B77"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7EFDF53B"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FB5D0B1"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D1404AC"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4040363" w14:textId="77777777" w:rsidR="00211FC1" w:rsidRPr="00FB5275" w:rsidRDefault="00211FC1" w:rsidP="00404E7F">
            <w:pPr>
              <w:rPr>
                <w:bCs/>
                <w:lang w:eastAsia="zh-CN"/>
              </w:rPr>
            </w:pPr>
            <w:r w:rsidRPr="00FB5275">
              <w:rPr>
                <w:lang w:eastAsia="zh-CN"/>
              </w:rPr>
              <w:t>27.4</w:t>
            </w:r>
          </w:p>
        </w:tc>
        <w:tc>
          <w:tcPr>
            <w:tcW w:w="1037" w:type="dxa"/>
            <w:noWrap/>
            <w:vAlign w:val="bottom"/>
            <w:hideMark/>
          </w:tcPr>
          <w:p w14:paraId="5902E30D" w14:textId="77777777" w:rsidR="00211FC1" w:rsidRPr="00FB5275" w:rsidRDefault="00211FC1" w:rsidP="00404E7F">
            <w:pPr>
              <w:rPr>
                <w:bCs/>
                <w:lang w:eastAsia="zh-CN"/>
              </w:rPr>
            </w:pPr>
            <w:r w:rsidRPr="00FB5275">
              <w:rPr>
                <w:lang w:eastAsia="zh-CN"/>
              </w:rPr>
              <w:t>19272</w:t>
            </w:r>
          </w:p>
        </w:tc>
        <w:tc>
          <w:tcPr>
            <w:tcW w:w="973" w:type="dxa"/>
            <w:noWrap/>
            <w:vAlign w:val="bottom"/>
            <w:hideMark/>
          </w:tcPr>
          <w:p w14:paraId="5ECD4DC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52CAB6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DB82A12" w14:textId="77777777" w:rsidR="00211FC1" w:rsidRPr="00FB5275" w:rsidRDefault="00211FC1" w:rsidP="00404E7F">
            <w:pPr>
              <w:rPr>
                <w:bCs/>
                <w:lang w:eastAsia="zh-CN"/>
              </w:rPr>
            </w:pPr>
            <w:r w:rsidRPr="00FB5275">
              <w:rPr>
                <w:lang w:eastAsia="zh-CN"/>
              </w:rPr>
              <w:t>0.07448</w:t>
            </w:r>
          </w:p>
        </w:tc>
      </w:tr>
      <w:tr w:rsidR="00211FC1" w:rsidRPr="00FB5275" w14:paraId="11CD890E" w14:textId="77777777" w:rsidTr="00404E7F">
        <w:trPr>
          <w:trHeight w:val="287"/>
        </w:trPr>
        <w:tc>
          <w:tcPr>
            <w:tcW w:w="1337" w:type="dxa"/>
            <w:noWrap/>
            <w:vAlign w:val="bottom"/>
            <w:hideMark/>
          </w:tcPr>
          <w:p w14:paraId="5B89D171" w14:textId="77777777" w:rsidR="00211FC1" w:rsidRPr="00FB5275" w:rsidRDefault="00211FC1" w:rsidP="00404E7F">
            <w:pPr>
              <w:rPr>
                <w:lang w:eastAsia="zh-CN"/>
              </w:rPr>
            </w:pPr>
          </w:p>
        </w:tc>
        <w:tc>
          <w:tcPr>
            <w:tcW w:w="1007" w:type="dxa"/>
            <w:noWrap/>
            <w:vAlign w:val="bottom"/>
            <w:hideMark/>
          </w:tcPr>
          <w:p w14:paraId="5134CC98"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7199B650" w14:textId="77777777" w:rsidR="00211FC1" w:rsidRPr="00FB5275" w:rsidRDefault="00211FC1" w:rsidP="00404E7F">
            <w:pPr>
              <w:rPr>
                <w:lang w:eastAsia="zh-CN"/>
              </w:rPr>
            </w:pPr>
            <w:r w:rsidRPr="00FB5275">
              <w:rPr>
                <w:lang w:eastAsia="zh-CN"/>
              </w:rPr>
              <w:t>3</w:t>
            </w:r>
          </w:p>
        </w:tc>
        <w:tc>
          <w:tcPr>
            <w:tcW w:w="792" w:type="dxa"/>
            <w:noWrap/>
            <w:vAlign w:val="bottom"/>
            <w:hideMark/>
          </w:tcPr>
          <w:p w14:paraId="30F405C3"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C8DD67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86A72A6" w14:textId="77777777" w:rsidR="00211FC1" w:rsidRPr="00FB5275" w:rsidRDefault="00211FC1" w:rsidP="00404E7F">
            <w:pPr>
              <w:rPr>
                <w:bCs/>
                <w:lang w:eastAsia="zh-CN"/>
              </w:rPr>
            </w:pPr>
            <w:r w:rsidRPr="00FB5275">
              <w:rPr>
                <w:lang w:eastAsia="zh-CN"/>
              </w:rPr>
              <w:t>19.4</w:t>
            </w:r>
          </w:p>
        </w:tc>
        <w:tc>
          <w:tcPr>
            <w:tcW w:w="1037" w:type="dxa"/>
            <w:noWrap/>
            <w:vAlign w:val="bottom"/>
            <w:hideMark/>
          </w:tcPr>
          <w:p w14:paraId="76BCF9BB" w14:textId="77777777" w:rsidR="00211FC1" w:rsidRPr="00FB5275" w:rsidRDefault="00211FC1" w:rsidP="00404E7F">
            <w:pPr>
              <w:rPr>
                <w:bCs/>
                <w:lang w:eastAsia="zh-CN"/>
              </w:rPr>
            </w:pPr>
            <w:r w:rsidRPr="00FB5275">
              <w:rPr>
                <w:lang w:eastAsia="zh-CN"/>
              </w:rPr>
              <w:t>17410.5</w:t>
            </w:r>
          </w:p>
        </w:tc>
        <w:tc>
          <w:tcPr>
            <w:tcW w:w="973" w:type="dxa"/>
            <w:noWrap/>
            <w:vAlign w:val="bottom"/>
            <w:hideMark/>
          </w:tcPr>
          <w:p w14:paraId="4AC57A5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4F220D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7E1858F" w14:textId="77777777" w:rsidR="00211FC1" w:rsidRPr="00FB5275" w:rsidRDefault="00211FC1" w:rsidP="00404E7F">
            <w:pPr>
              <w:rPr>
                <w:bCs/>
                <w:lang w:eastAsia="zh-CN"/>
              </w:rPr>
            </w:pPr>
            <w:r w:rsidRPr="00FB5275">
              <w:rPr>
                <w:lang w:eastAsia="zh-CN"/>
              </w:rPr>
              <w:t>0.07448</w:t>
            </w:r>
          </w:p>
        </w:tc>
      </w:tr>
      <w:tr w:rsidR="00211FC1" w:rsidRPr="00FB5275" w14:paraId="2759E263" w14:textId="77777777" w:rsidTr="00404E7F">
        <w:trPr>
          <w:trHeight w:val="287"/>
        </w:trPr>
        <w:tc>
          <w:tcPr>
            <w:tcW w:w="1337" w:type="dxa"/>
            <w:noWrap/>
            <w:vAlign w:val="bottom"/>
            <w:hideMark/>
          </w:tcPr>
          <w:p w14:paraId="150FAA37" w14:textId="77777777" w:rsidR="00211FC1" w:rsidRPr="00FB5275" w:rsidRDefault="00211FC1" w:rsidP="00404E7F">
            <w:pPr>
              <w:rPr>
                <w:lang w:eastAsia="zh-CN"/>
              </w:rPr>
            </w:pPr>
          </w:p>
        </w:tc>
        <w:tc>
          <w:tcPr>
            <w:tcW w:w="1007" w:type="dxa"/>
            <w:noWrap/>
            <w:vAlign w:val="bottom"/>
            <w:hideMark/>
          </w:tcPr>
          <w:p w14:paraId="1501C870"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00733CF8" w14:textId="77777777" w:rsidR="00211FC1" w:rsidRPr="00FB5275" w:rsidRDefault="00211FC1" w:rsidP="00404E7F">
            <w:pPr>
              <w:rPr>
                <w:lang w:eastAsia="zh-CN"/>
              </w:rPr>
            </w:pPr>
            <w:r w:rsidRPr="00FB5275">
              <w:rPr>
                <w:lang w:eastAsia="zh-CN"/>
              </w:rPr>
              <w:t>2</w:t>
            </w:r>
          </w:p>
        </w:tc>
        <w:tc>
          <w:tcPr>
            <w:tcW w:w="792" w:type="dxa"/>
            <w:noWrap/>
            <w:vAlign w:val="bottom"/>
            <w:hideMark/>
          </w:tcPr>
          <w:p w14:paraId="5FF6A61F"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44FDDAA"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6F77F00" w14:textId="77777777" w:rsidR="00211FC1" w:rsidRPr="00FB5275" w:rsidRDefault="00211FC1" w:rsidP="00404E7F">
            <w:pPr>
              <w:rPr>
                <w:bCs/>
                <w:lang w:eastAsia="zh-CN"/>
              </w:rPr>
            </w:pPr>
            <w:r w:rsidRPr="00FB5275">
              <w:rPr>
                <w:lang w:eastAsia="zh-CN"/>
              </w:rPr>
              <w:t>15.3</w:t>
            </w:r>
          </w:p>
        </w:tc>
        <w:tc>
          <w:tcPr>
            <w:tcW w:w="1037" w:type="dxa"/>
            <w:noWrap/>
            <w:vAlign w:val="bottom"/>
            <w:hideMark/>
          </w:tcPr>
          <w:p w14:paraId="6FCFFE56" w14:textId="77777777" w:rsidR="00211FC1" w:rsidRPr="00FB5275" w:rsidRDefault="00211FC1" w:rsidP="00404E7F">
            <w:pPr>
              <w:rPr>
                <w:bCs/>
                <w:lang w:eastAsia="zh-CN"/>
              </w:rPr>
            </w:pPr>
            <w:r w:rsidRPr="00FB5275">
              <w:rPr>
                <w:lang w:eastAsia="zh-CN"/>
              </w:rPr>
              <w:t>8541</w:t>
            </w:r>
          </w:p>
        </w:tc>
        <w:tc>
          <w:tcPr>
            <w:tcW w:w="973" w:type="dxa"/>
            <w:noWrap/>
            <w:vAlign w:val="bottom"/>
            <w:hideMark/>
          </w:tcPr>
          <w:p w14:paraId="195D133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2B612A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DF62799" w14:textId="77777777" w:rsidR="00211FC1" w:rsidRPr="00FB5275" w:rsidRDefault="00211FC1" w:rsidP="00404E7F">
            <w:pPr>
              <w:rPr>
                <w:bCs/>
                <w:lang w:eastAsia="zh-CN"/>
              </w:rPr>
            </w:pPr>
            <w:r w:rsidRPr="00FB5275">
              <w:rPr>
                <w:lang w:eastAsia="zh-CN"/>
              </w:rPr>
              <w:t>0.07448</w:t>
            </w:r>
          </w:p>
        </w:tc>
      </w:tr>
      <w:tr w:rsidR="00211FC1" w:rsidRPr="00FB5275" w14:paraId="4466C111" w14:textId="77777777" w:rsidTr="00404E7F">
        <w:trPr>
          <w:trHeight w:val="287"/>
        </w:trPr>
        <w:tc>
          <w:tcPr>
            <w:tcW w:w="1337" w:type="dxa"/>
            <w:noWrap/>
            <w:vAlign w:val="bottom"/>
            <w:hideMark/>
          </w:tcPr>
          <w:p w14:paraId="3E4EC695" w14:textId="77777777" w:rsidR="00211FC1" w:rsidRPr="00FB5275" w:rsidRDefault="00211FC1" w:rsidP="00404E7F">
            <w:pPr>
              <w:rPr>
                <w:lang w:eastAsia="zh-CN"/>
              </w:rPr>
            </w:pPr>
          </w:p>
        </w:tc>
        <w:tc>
          <w:tcPr>
            <w:tcW w:w="1007" w:type="dxa"/>
            <w:noWrap/>
            <w:vAlign w:val="bottom"/>
            <w:hideMark/>
          </w:tcPr>
          <w:p w14:paraId="6F251B11"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7D8C4C50"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A58A40F" w14:textId="77777777" w:rsidR="00211FC1" w:rsidRPr="00FB5275" w:rsidRDefault="00211FC1" w:rsidP="00404E7F">
            <w:pPr>
              <w:rPr>
                <w:lang w:eastAsia="zh-CN"/>
              </w:rPr>
            </w:pPr>
            <w:r w:rsidRPr="00FB5275">
              <w:rPr>
                <w:lang w:eastAsia="zh-CN"/>
              </w:rPr>
              <w:t>0</w:t>
            </w:r>
          </w:p>
        </w:tc>
        <w:tc>
          <w:tcPr>
            <w:tcW w:w="681" w:type="dxa"/>
            <w:noWrap/>
            <w:vAlign w:val="bottom"/>
            <w:hideMark/>
          </w:tcPr>
          <w:p w14:paraId="059A84D5"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3E68765" w14:textId="77777777" w:rsidR="00211FC1" w:rsidRPr="00FB5275" w:rsidRDefault="00211FC1" w:rsidP="00404E7F">
            <w:pPr>
              <w:rPr>
                <w:bCs/>
                <w:lang w:eastAsia="zh-CN"/>
              </w:rPr>
            </w:pPr>
            <w:r w:rsidRPr="00FB5275">
              <w:rPr>
                <w:lang w:eastAsia="zh-CN"/>
              </w:rPr>
              <w:t>10.6</w:t>
            </w:r>
          </w:p>
        </w:tc>
        <w:tc>
          <w:tcPr>
            <w:tcW w:w="1037" w:type="dxa"/>
            <w:noWrap/>
            <w:vAlign w:val="bottom"/>
            <w:hideMark/>
          </w:tcPr>
          <w:p w14:paraId="0DE4E105" w14:textId="77777777" w:rsidR="00211FC1" w:rsidRPr="00FB5275" w:rsidRDefault="00211FC1" w:rsidP="00404E7F">
            <w:pPr>
              <w:rPr>
                <w:bCs/>
                <w:lang w:eastAsia="zh-CN"/>
              </w:rPr>
            </w:pPr>
            <w:r w:rsidRPr="00FB5275">
              <w:rPr>
                <w:lang w:eastAsia="zh-CN"/>
              </w:rPr>
              <w:t>3869</w:t>
            </w:r>
          </w:p>
        </w:tc>
        <w:tc>
          <w:tcPr>
            <w:tcW w:w="973" w:type="dxa"/>
            <w:noWrap/>
            <w:vAlign w:val="bottom"/>
            <w:hideMark/>
          </w:tcPr>
          <w:p w14:paraId="2099408E"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24E42D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F679908" w14:textId="77777777" w:rsidR="00211FC1" w:rsidRPr="00FB5275" w:rsidRDefault="00211FC1" w:rsidP="00404E7F">
            <w:pPr>
              <w:rPr>
                <w:bCs/>
                <w:lang w:eastAsia="zh-CN"/>
              </w:rPr>
            </w:pPr>
            <w:r w:rsidRPr="00FB5275">
              <w:rPr>
                <w:lang w:eastAsia="zh-CN"/>
              </w:rPr>
              <w:t>0.07448</w:t>
            </w:r>
          </w:p>
        </w:tc>
      </w:tr>
      <w:tr w:rsidR="00211FC1" w:rsidRPr="00FB5275" w14:paraId="66279C63" w14:textId="77777777" w:rsidTr="00404E7F">
        <w:trPr>
          <w:trHeight w:val="287"/>
        </w:trPr>
        <w:tc>
          <w:tcPr>
            <w:tcW w:w="1337" w:type="dxa"/>
            <w:noWrap/>
            <w:vAlign w:val="bottom"/>
            <w:hideMark/>
          </w:tcPr>
          <w:p w14:paraId="35097814" w14:textId="77777777" w:rsidR="00211FC1" w:rsidRPr="00FB5275" w:rsidRDefault="00211FC1" w:rsidP="00404E7F">
            <w:pPr>
              <w:rPr>
                <w:lang w:eastAsia="zh-CN"/>
              </w:rPr>
            </w:pPr>
          </w:p>
        </w:tc>
        <w:tc>
          <w:tcPr>
            <w:tcW w:w="1007" w:type="dxa"/>
            <w:noWrap/>
            <w:vAlign w:val="bottom"/>
            <w:hideMark/>
          </w:tcPr>
          <w:p w14:paraId="47505502"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6FD9FAFA"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87E2D14"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B940D3E"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9CCC71C" w14:textId="77777777" w:rsidR="00211FC1" w:rsidRPr="00FB5275" w:rsidRDefault="00211FC1" w:rsidP="00404E7F">
            <w:pPr>
              <w:rPr>
                <w:bCs/>
                <w:lang w:eastAsia="zh-CN"/>
              </w:rPr>
            </w:pPr>
            <w:r w:rsidRPr="00FB5275">
              <w:rPr>
                <w:lang w:eastAsia="zh-CN"/>
              </w:rPr>
              <w:t>23.5</w:t>
            </w:r>
          </w:p>
        </w:tc>
        <w:tc>
          <w:tcPr>
            <w:tcW w:w="1037" w:type="dxa"/>
            <w:noWrap/>
            <w:vAlign w:val="bottom"/>
            <w:hideMark/>
          </w:tcPr>
          <w:p w14:paraId="7FFF50DD" w14:textId="77777777" w:rsidR="00211FC1" w:rsidRPr="00FB5275" w:rsidRDefault="00211FC1" w:rsidP="00404E7F">
            <w:pPr>
              <w:rPr>
                <w:bCs/>
                <w:lang w:eastAsia="zh-CN"/>
              </w:rPr>
            </w:pPr>
            <w:r w:rsidRPr="00FB5275">
              <w:rPr>
                <w:lang w:eastAsia="zh-CN"/>
              </w:rPr>
              <w:t>17885</w:t>
            </w:r>
          </w:p>
        </w:tc>
        <w:tc>
          <w:tcPr>
            <w:tcW w:w="973" w:type="dxa"/>
            <w:noWrap/>
            <w:vAlign w:val="bottom"/>
            <w:hideMark/>
          </w:tcPr>
          <w:p w14:paraId="00CE2A5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03C2A3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F2B9609" w14:textId="77777777" w:rsidR="00211FC1" w:rsidRPr="00FB5275" w:rsidRDefault="00211FC1" w:rsidP="00404E7F">
            <w:pPr>
              <w:rPr>
                <w:bCs/>
                <w:lang w:eastAsia="zh-CN"/>
              </w:rPr>
            </w:pPr>
            <w:r w:rsidRPr="00FB5275">
              <w:rPr>
                <w:lang w:eastAsia="zh-CN"/>
              </w:rPr>
              <w:t>0.07448</w:t>
            </w:r>
          </w:p>
        </w:tc>
      </w:tr>
      <w:tr w:rsidR="00211FC1" w:rsidRPr="00FB5275" w14:paraId="2C1F8C4D" w14:textId="77777777" w:rsidTr="00404E7F">
        <w:trPr>
          <w:trHeight w:val="287"/>
        </w:trPr>
        <w:tc>
          <w:tcPr>
            <w:tcW w:w="1337" w:type="dxa"/>
            <w:noWrap/>
            <w:vAlign w:val="bottom"/>
            <w:hideMark/>
          </w:tcPr>
          <w:p w14:paraId="18A7707D" w14:textId="77777777" w:rsidR="00211FC1" w:rsidRPr="00FB5275" w:rsidRDefault="00211FC1" w:rsidP="00404E7F">
            <w:pPr>
              <w:rPr>
                <w:lang w:eastAsia="zh-CN"/>
              </w:rPr>
            </w:pPr>
          </w:p>
        </w:tc>
        <w:tc>
          <w:tcPr>
            <w:tcW w:w="1007" w:type="dxa"/>
            <w:noWrap/>
            <w:vAlign w:val="bottom"/>
            <w:hideMark/>
          </w:tcPr>
          <w:p w14:paraId="6A931BD0"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289EE171" w14:textId="77777777" w:rsidR="00211FC1" w:rsidRPr="00FB5275" w:rsidRDefault="00211FC1" w:rsidP="00404E7F">
            <w:pPr>
              <w:rPr>
                <w:lang w:eastAsia="zh-CN"/>
              </w:rPr>
            </w:pPr>
            <w:r w:rsidRPr="00FB5275">
              <w:rPr>
                <w:lang w:eastAsia="zh-CN"/>
              </w:rPr>
              <w:t>2</w:t>
            </w:r>
          </w:p>
        </w:tc>
        <w:tc>
          <w:tcPr>
            <w:tcW w:w="792" w:type="dxa"/>
            <w:noWrap/>
            <w:vAlign w:val="bottom"/>
            <w:hideMark/>
          </w:tcPr>
          <w:p w14:paraId="723B6E9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D0E55B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59FB5CF8" w14:textId="77777777" w:rsidR="00211FC1" w:rsidRPr="00FB5275" w:rsidRDefault="00211FC1" w:rsidP="00404E7F">
            <w:pPr>
              <w:rPr>
                <w:bCs/>
                <w:lang w:eastAsia="zh-CN"/>
              </w:rPr>
            </w:pPr>
            <w:r w:rsidRPr="00FB5275">
              <w:rPr>
                <w:lang w:eastAsia="zh-CN"/>
              </w:rPr>
              <w:t>18.8</w:t>
            </w:r>
          </w:p>
        </w:tc>
        <w:tc>
          <w:tcPr>
            <w:tcW w:w="1037" w:type="dxa"/>
            <w:noWrap/>
            <w:vAlign w:val="bottom"/>
            <w:hideMark/>
          </w:tcPr>
          <w:p w14:paraId="1B2A69F1" w14:textId="77777777" w:rsidR="00211FC1" w:rsidRPr="00FB5275" w:rsidRDefault="00211FC1" w:rsidP="00404E7F">
            <w:pPr>
              <w:rPr>
                <w:bCs/>
                <w:lang w:eastAsia="zh-CN"/>
              </w:rPr>
            </w:pPr>
            <w:r w:rsidRPr="00FB5275">
              <w:rPr>
                <w:lang w:eastAsia="zh-CN"/>
              </w:rPr>
              <w:t>13176.5</w:t>
            </w:r>
          </w:p>
        </w:tc>
        <w:tc>
          <w:tcPr>
            <w:tcW w:w="973" w:type="dxa"/>
            <w:noWrap/>
            <w:vAlign w:val="bottom"/>
            <w:hideMark/>
          </w:tcPr>
          <w:p w14:paraId="452EFFD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719CB4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398130B" w14:textId="77777777" w:rsidR="00211FC1" w:rsidRPr="00FB5275" w:rsidRDefault="00211FC1" w:rsidP="00404E7F">
            <w:pPr>
              <w:rPr>
                <w:bCs/>
                <w:lang w:eastAsia="zh-CN"/>
              </w:rPr>
            </w:pPr>
            <w:r w:rsidRPr="00FB5275">
              <w:rPr>
                <w:lang w:eastAsia="zh-CN"/>
              </w:rPr>
              <w:t>0.07448</w:t>
            </w:r>
          </w:p>
        </w:tc>
      </w:tr>
      <w:tr w:rsidR="00211FC1" w:rsidRPr="00FB5275" w14:paraId="3935B5FF" w14:textId="77777777" w:rsidTr="00404E7F">
        <w:trPr>
          <w:trHeight w:val="287"/>
        </w:trPr>
        <w:tc>
          <w:tcPr>
            <w:tcW w:w="1337" w:type="dxa"/>
            <w:noWrap/>
            <w:vAlign w:val="bottom"/>
            <w:hideMark/>
          </w:tcPr>
          <w:p w14:paraId="515630D3" w14:textId="77777777" w:rsidR="00211FC1" w:rsidRPr="00FB5275" w:rsidRDefault="00211FC1" w:rsidP="00404E7F">
            <w:pPr>
              <w:rPr>
                <w:lang w:eastAsia="zh-CN"/>
              </w:rPr>
            </w:pPr>
          </w:p>
        </w:tc>
        <w:tc>
          <w:tcPr>
            <w:tcW w:w="1007" w:type="dxa"/>
            <w:noWrap/>
            <w:vAlign w:val="bottom"/>
            <w:hideMark/>
          </w:tcPr>
          <w:p w14:paraId="729BFA19"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64D67D0D"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3885230"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FC5B594"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ED3ED2C" w14:textId="77777777" w:rsidR="00211FC1" w:rsidRPr="00FB5275" w:rsidRDefault="00211FC1" w:rsidP="00404E7F">
            <w:pPr>
              <w:rPr>
                <w:bCs/>
                <w:lang w:eastAsia="zh-CN"/>
              </w:rPr>
            </w:pPr>
            <w:r w:rsidRPr="00FB5275">
              <w:rPr>
                <w:lang w:eastAsia="zh-CN"/>
              </w:rPr>
              <w:t>11.6</w:t>
            </w:r>
          </w:p>
        </w:tc>
        <w:tc>
          <w:tcPr>
            <w:tcW w:w="1037" w:type="dxa"/>
            <w:noWrap/>
            <w:vAlign w:val="bottom"/>
            <w:hideMark/>
          </w:tcPr>
          <w:p w14:paraId="733E74F1" w14:textId="77777777" w:rsidR="00211FC1" w:rsidRPr="00FB5275" w:rsidRDefault="00211FC1" w:rsidP="00404E7F">
            <w:pPr>
              <w:rPr>
                <w:bCs/>
                <w:lang w:eastAsia="zh-CN"/>
              </w:rPr>
            </w:pPr>
            <w:r w:rsidRPr="00FB5275">
              <w:rPr>
                <w:lang w:eastAsia="zh-CN"/>
              </w:rPr>
              <w:t>6168.5</w:t>
            </w:r>
          </w:p>
        </w:tc>
        <w:tc>
          <w:tcPr>
            <w:tcW w:w="973" w:type="dxa"/>
            <w:noWrap/>
            <w:vAlign w:val="bottom"/>
            <w:hideMark/>
          </w:tcPr>
          <w:p w14:paraId="3E19381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8898B9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FBE0E40" w14:textId="77777777" w:rsidR="00211FC1" w:rsidRPr="00FB5275" w:rsidRDefault="00211FC1" w:rsidP="00404E7F">
            <w:pPr>
              <w:rPr>
                <w:bCs/>
                <w:lang w:eastAsia="zh-CN"/>
              </w:rPr>
            </w:pPr>
            <w:r w:rsidRPr="00FB5275">
              <w:rPr>
                <w:lang w:eastAsia="zh-CN"/>
              </w:rPr>
              <w:t>0.07448</w:t>
            </w:r>
          </w:p>
        </w:tc>
      </w:tr>
      <w:tr w:rsidR="00211FC1" w:rsidRPr="00FB5275" w14:paraId="39CB504B" w14:textId="77777777" w:rsidTr="00404E7F">
        <w:trPr>
          <w:trHeight w:val="287"/>
        </w:trPr>
        <w:tc>
          <w:tcPr>
            <w:tcW w:w="1337" w:type="dxa"/>
            <w:noWrap/>
            <w:vAlign w:val="bottom"/>
            <w:hideMark/>
          </w:tcPr>
          <w:p w14:paraId="5C93BE25" w14:textId="77777777" w:rsidR="00211FC1" w:rsidRPr="00FB5275" w:rsidRDefault="00211FC1" w:rsidP="00404E7F">
            <w:pPr>
              <w:rPr>
                <w:lang w:eastAsia="zh-CN"/>
              </w:rPr>
            </w:pPr>
          </w:p>
        </w:tc>
        <w:tc>
          <w:tcPr>
            <w:tcW w:w="1007" w:type="dxa"/>
            <w:noWrap/>
            <w:vAlign w:val="bottom"/>
            <w:hideMark/>
          </w:tcPr>
          <w:p w14:paraId="2AF2685C"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309A5FE0" w14:textId="77777777" w:rsidR="00211FC1" w:rsidRPr="00FB5275" w:rsidRDefault="00211FC1" w:rsidP="00404E7F">
            <w:pPr>
              <w:rPr>
                <w:lang w:eastAsia="zh-CN"/>
              </w:rPr>
            </w:pPr>
            <w:r w:rsidRPr="00FB5275">
              <w:rPr>
                <w:lang w:eastAsia="zh-CN"/>
              </w:rPr>
              <w:t>1</w:t>
            </w:r>
          </w:p>
        </w:tc>
        <w:tc>
          <w:tcPr>
            <w:tcW w:w="792" w:type="dxa"/>
            <w:noWrap/>
            <w:vAlign w:val="bottom"/>
            <w:hideMark/>
          </w:tcPr>
          <w:p w14:paraId="2D5CCEA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C715C19"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3E70D18" w14:textId="77777777" w:rsidR="00211FC1" w:rsidRPr="00FB5275" w:rsidRDefault="00211FC1" w:rsidP="00404E7F">
            <w:pPr>
              <w:rPr>
                <w:bCs/>
                <w:lang w:eastAsia="zh-CN"/>
              </w:rPr>
            </w:pPr>
            <w:r w:rsidRPr="00FB5275">
              <w:rPr>
                <w:lang w:eastAsia="zh-CN"/>
              </w:rPr>
              <w:t>7.4</w:t>
            </w:r>
          </w:p>
        </w:tc>
        <w:tc>
          <w:tcPr>
            <w:tcW w:w="1037" w:type="dxa"/>
            <w:noWrap/>
            <w:vAlign w:val="bottom"/>
            <w:hideMark/>
          </w:tcPr>
          <w:p w14:paraId="51EDF54F" w14:textId="77777777" w:rsidR="00211FC1" w:rsidRPr="00FB5275" w:rsidRDefault="00211FC1" w:rsidP="00404E7F">
            <w:pPr>
              <w:rPr>
                <w:bCs/>
                <w:lang w:eastAsia="zh-CN"/>
              </w:rPr>
            </w:pPr>
            <w:r w:rsidRPr="00FB5275">
              <w:rPr>
                <w:lang w:eastAsia="zh-CN"/>
              </w:rPr>
              <w:t>1861.5</w:t>
            </w:r>
          </w:p>
        </w:tc>
        <w:tc>
          <w:tcPr>
            <w:tcW w:w="973" w:type="dxa"/>
            <w:noWrap/>
            <w:vAlign w:val="bottom"/>
            <w:hideMark/>
          </w:tcPr>
          <w:p w14:paraId="30E8BC4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B8ADA4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8E5FA97" w14:textId="77777777" w:rsidR="00211FC1" w:rsidRPr="00FB5275" w:rsidRDefault="00211FC1" w:rsidP="00404E7F">
            <w:pPr>
              <w:rPr>
                <w:bCs/>
                <w:lang w:eastAsia="zh-CN"/>
              </w:rPr>
            </w:pPr>
            <w:r w:rsidRPr="00FB5275">
              <w:rPr>
                <w:lang w:eastAsia="zh-CN"/>
              </w:rPr>
              <w:t>0.07448</w:t>
            </w:r>
          </w:p>
        </w:tc>
      </w:tr>
      <w:tr w:rsidR="00211FC1" w:rsidRPr="00FB5275" w14:paraId="288D415E" w14:textId="77777777" w:rsidTr="00404E7F">
        <w:trPr>
          <w:trHeight w:val="287"/>
        </w:trPr>
        <w:tc>
          <w:tcPr>
            <w:tcW w:w="1337" w:type="dxa"/>
            <w:noWrap/>
            <w:vAlign w:val="bottom"/>
            <w:hideMark/>
          </w:tcPr>
          <w:p w14:paraId="47D41421" w14:textId="77777777" w:rsidR="00211FC1" w:rsidRPr="00FB5275" w:rsidRDefault="00211FC1" w:rsidP="00404E7F">
            <w:pPr>
              <w:rPr>
                <w:lang w:eastAsia="zh-CN"/>
              </w:rPr>
            </w:pPr>
          </w:p>
        </w:tc>
        <w:tc>
          <w:tcPr>
            <w:tcW w:w="1007" w:type="dxa"/>
            <w:noWrap/>
            <w:vAlign w:val="bottom"/>
            <w:hideMark/>
          </w:tcPr>
          <w:p w14:paraId="2E150963"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7815D4CE" w14:textId="77777777" w:rsidR="00211FC1" w:rsidRPr="00FB5275" w:rsidRDefault="00211FC1" w:rsidP="00404E7F">
            <w:pPr>
              <w:rPr>
                <w:lang w:eastAsia="zh-CN"/>
              </w:rPr>
            </w:pPr>
            <w:r w:rsidRPr="00FB5275">
              <w:rPr>
                <w:lang w:eastAsia="zh-CN"/>
              </w:rPr>
              <w:t>1</w:t>
            </w:r>
          </w:p>
        </w:tc>
        <w:tc>
          <w:tcPr>
            <w:tcW w:w="792" w:type="dxa"/>
            <w:noWrap/>
            <w:vAlign w:val="bottom"/>
            <w:hideMark/>
          </w:tcPr>
          <w:p w14:paraId="7891EBBA"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10D396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35F0CFD" w14:textId="77777777" w:rsidR="00211FC1" w:rsidRPr="00FB5275" w:rsidRDefault="00211FC1" w:rsidP="00404E7F">
            <w:pPr>
              <w:rPr>
                <w:bCs/>
                <w:lang w:eastAsia="zh-CN"/>
              </w:rPr>
            </w:pPr>
            <w:r w:rsidRPr="00FB5275">
              <w:rPr>
                <w:lang w:eastAsia="zh-CN"/>
              </w:rPr>
              <w:t>19.8</w:t>
            </w:r>
          </w:p>
        </w:tc>
        <w:tc>
          <w:tcPr>
            <w:tcW w:w="1037" w:type="dxa"/>
            <w:noWrap/>
            <w:vAlign w:val="bottom"/>
            <w:hideMark/>
          </w:tcPr>
          <w:p w14:paraId="30821C14" w14:textId="77777777" w:rsidR="00211FC1" w:rsidRPr="00FB5275" w:rsidRDefault="00211FC1" w:rsidP="00404E7F">
            <w:pPr>
              <w:rPr>
                <w:bCs/>
                <w:lang w:eastAsia="zh-CN"/>
              </w:rPr>
            </w:pPr>
            <w:r w:rsidRPr="00FB5275">
              <w:rPr>
                <w:lang w:eastAsia="zh-CN"/>
              </w:rPr>
              <w:t>15512.5</w:t>
            </w:r>
          </w:p>
        </w:tc>
        <w:tc>
          <w:tcPr>
            <w:tcW w:w="973" w:type="dxa"/>
            <w:noWrap/>
            <w:vAlign w:val="bottom"/>
            <w:hideMark/>
          </w:tcPr>
          <w:p w14:paraId="0A7C00C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235F5FB"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B2A8069" w14:textId="77777777" w:rsidR="00211FC1" w:rsidRPr="00FB5275" w:rsidRDefault="00211FC1" w:rsidP="00404E7F">
            <w:pPr>
              <w:rPr>
                <w:bCs/>
                <w:lang w:eastAsia="zh-CN"/>
              </w:rPr>
            </w:pPr>
            <w:r w:rsidRPr="00FB5275">
              <w:rPr>
                <w:lang w:eastAsia="zh-CN"/>
              </w:rPr>
              <w:t>0.07448</w:t>
            </w:r>
          </w:p>
        </w:tc>
      </w:tr>
      <w:tr w:rsidR="00211FC1" w:rsidRPr="00FB5275" w14:paraId="0F2BA1B0" w14:textId="77777777" w:rsidTr="00404E7F">
        <w:trPr>
          <w:trHeight w:val="287"/>
        </w:trPr>
        <w:tc>
          <w:tcPr>
            <w:tcW w:w="1337" w:type="dxa"/>
            <w:noWrap/>
            <w:vAlign w:val="bottom"/>
            <w:hideMark/>
          </w:tcPr>
          <w:p w14:paraId="4E118B7D" w14:textId="77777777" w:rsidR="00211FC1" w:rsidRPr="00FB5275" w:rsidRDefault="00211FC1" w:rsidP="00404E7F">
            <w:pPr>
              <w:rPr>
                <w:lang w:eastAsia="zh-CN"/>
              </w:rPr>
            </w:pPr>
          </w:p>
        </w:tc>
        <w:tc>
          <w:tcPr>
            <w:tcW w:w="1007" w:type="dxa"/>
            <w:noWrap/>
            <w:vAlign w:val="bottom"/>
            <w:hideMark/>
          </w:tcPr>
          <w:p w14:paraId="12211A2C" w14:textId="77777777" w:rsidR="00211FC1" w:rsidRPr="00FB5275" w:rsidRDefault="00211FC1" w:rsidP="00404E7F">
            <w:pPr>
              <w:rPr>
                <w:bCs/>
                <w:lang w:eastAsia="zh-CN"/>
              </w:rPr>
            </w:pPr>
            <w:r w:rsidRPr="00FB5275">
              <w:rPr>
                <w:lang w:eastAsia="zh-CN"/>
              </w:rPr>
              <w:t>3000</w:t>
            </w:r>
          </w:p>
        </w:tc>
        <w:tc>
          <w:tcPr>
            <w:tcW w:w="1093" w:type="dxa"/>
            <w:noWrap/>
            <w:vAlign w:val="bottom"/>
            <w:hideMark/>
          </w:tcPr>
          <w:p w14:paraId="1AF5C2B5"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13B607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DF160D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01E0D19" w14:textId="77777777" w:rsidR="00211FC1" w:rsidRPr="00FB5275" w:rsidRDefault="00211FC1" w:rsidP="00404E7F">
            <w:pPr>
              <w:rPr>
                <w:bCs/>
                <w:lang w:eastAsia="zh-CN"/>
              </w:rPr>
            </w:pPr>
            <w:r w:rsidRPr="00FB5275">
              <w:rPr>
                <w:lang w:eastAsia="zh-CN"/>
              </w:rPr>
              <w:t>15.6</w:t>
            </w:r>
          </w:p>
        </w:tc>
        <w:tc>
          <w:tcPr>
            <w:tcW w:w="1037" w:type="dxa"/>
            <w:noWrap/>
            <w:vAlign w:val="bottom"/>
            <w:hideMark/>
          </w:tcPr>
          <w:p w14:paraId="4BE959DD" w14:textId="77777777" w:rsidR="00211FC1" w:rsidRPr="00FB5275" w:rsidRDefault="00211FC1" w:rsidP="00404E7F">
            <w:pPr>
              <w:rPr>
                <w:bCs/>
                <w:lang w:eastAsia="zh-CN"/>
              </w:rPr>
            </w:pPr>
            <w:r w:rsidRPr="00FB5275">
              <w:rPr>
                <w:lang w:eastAsia="zh-CN"/>
              </w:rPr>
              <w:t>11169</w:t>
            </w:r>
          </w:p>
        </w:tc>
        <w:tc>
          <w:tcPr>
            <w:tcW w:w="973" w:type="dxa"/>
            <w:noWrap/>
            <w:vAlign w:val="bottom"/>
            <w:hideMark/>
          </w:tcPr>
          <w:p w14:paraId="52294EC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5BFD37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B1FD497" w14:textId="77777777" w:rsidR="00211FC1" w:rsidRPr="00FB5275" w:rsidRDefault="00211FC1" w:rsidP="00404E7F">
            <w:pPr>
              <w:rPr>
                <w:bCs/>
                <w:lang w:eastAsia="zh-CN"/>
              </w:rPr>
            </w:pPr>
            <w:r w:rsidRPr="00FB5275">
              <w:rPr>
                <w:lang w:eastAsia="zh-CN"/>
              </w:rPr>
              <w:t>0.07448</w:t>
            </w:r>
          </w:p>
        </w:tc>
      </w:tr>
      <w:tr w:rsidR="00211FC1" w:rsidRPr="00FB5275" w14:paraId="23F41F6A" w14:textId="77777777" w:rsidTr="00404E7F">
        <w:trPr>
          <w:trHeight w:val="287"/>
        </w:trPr>
        <w:tc>
          <w:tcPr>
            <w:tcW w:w="1337" w:type="dxa"/>
            <w:noWrap/>
            <w:vAlign w:val="bottom"/>
            <w:hideMark/>
          </w:tcPr>
          <w:p w14:paraId="17E6A818" w14:textId="77777777" w:rsidR="00211FC1" w:rsidRPr="00FB5275" w:rsidRDefault="00211FC1" w:rsidP="00404E7F">
            <w:pPr>
              <w:rPr>
                <w:bCs/>
                <w:lang w:eastAsia="zh-CN"/>
              </w:rPr>
            </w:pPr>
            <w:r w:rsidRPr="00FB5275">
              <w:rPr>
                <w:lang w:eastAsia="zh-CN"/>
              </w:rPr>
              <w:t>Horbart</w:t>
            </w:r>
          </w:p>
        </w:tc>
        <w:tc>
          <w:tcPr>
            <w:tcW w:w="1007" w:type="dxa"/>
            <w:noWrap/>
            <w:vAlign w:val="bottom"/>
            <w:hideMark/>
          </w:tcPr>
          <w:p w14:paraId="06CB5B51"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427AE78D" w14:textId="77777777" w:rsidR="00211FC1" w:rsidRPr="00FB5275" w:rsidRDefault="00211FC1" w:rsidP="00404E7F">
            <w:pPr>
              <w:rPr>
                <w:lang w:eastAsia="zh-CN"/>
              </w:rPr>
            </w:pPr>
            <w:r w:rsidRPr="00FB5275">
              <w:rPr>
                <w:lang w:eastAsia="zh-CN"/>
              </w:rPr>
              <w:t>4</w:t>
            </w:r>
          </w:p>
        </w:tc>
        <w:tc>
          <w:tcPr>
            <w:tcW w:w="792" w:type="dxa"/>
            <w:noWrap/>
            <w:vAlign w:val="bottom"/>
            <w:hideMark/>
          </w:tcPr>
          <w:p w14:paraId="0011DDC0"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874B3D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0241593" w14:textId="77777777" w:rsidR="00211FC1" w:rsidRPr="00FB5275" w:rsidRDefault="00211FC1" w:rsidP="00404E7F">
            <w:pPr>
              <w:rPr>
                <w:bCs/>
                <w:lang w:eastAsia="zh-CN"/>
              </w:rPr>
            </w:pPr>
            <w:r w:rsidRPr="00FB5275">
              <w:rPr>
                <w:lang w:eastAsia="zh-CN"/>
              </w:rPr>
              <w:t>32.3</w:t>
            </w:r>
          </w:p>
        </w:tc>
        <w:tc>
          <w:tcPr>
            <w:tcW w:w="1037" w:type="dxa"/>
            <w:noWrap/>
            <w:vAlign w:val="bottom"/>
            <w:hideMark/>
          </w:tcPr>
          <w:p w14:paraId="435C810B" w14:textId="77777777" w:rsidR="00211FC1" w:rsidRPr="00FB5275" w:rsidRDefault="00211FC1" w:rsidP="00404E7F">
            <w:pPr>
              <w:rPr>
                <w:bCs/>
                <w:lang w:eastAsia="zh-CN"/>
              </w:rPr>
            </w:pPr>
            <w:r w:rsidRPr="00FB5275">
              <w:rPr>
                <w:lang w:eastAsia="zh-CN"/>
              </w:rPr>
              <w:t>7336.5</w:t>
            </w:r>
          </w:p>
        </w:tc>
        <w:tc>
          <w:tcPr>
            <w:tcW w:w="973" w:type="dxa"/>
            <w:noWrap/>
            <w:vAlign w:val="bottom"/>
            <w:hideMark/>
          </w:tcPr>
          <w:p w14:paraId="4ECF584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379F74F"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9113390" w14:textId="77777777" w:rsidR="00211FC1" w:rsidRPr="00FB5275" w:rsidRDefault="00211FC1" w:rsidP="00404E7F">
            <w:pPr>
              <w:rPr>
                <w:bCs/>
                <w:lang w:eastAsia="zh-CN"/>
              </w:rPr>
            </w:pPr>
            <w:r w:rsidRPr="00FB5275">
              <w:rPr>
                <w:lang w:eastAsia="zh-CN"/>
              </w:rPr>
              <w:t>0.07448</w:t>
            </w:r>
          </w:p>
        </w:tc>
      </w:tr>
      <w:tr w:rsidR="00211FC1" w:rsidRPr="00FB5275" w14:paraId="4C1236EF" w14:textId="77777777" w:rsidTr="00404E7F">
        <w:trPr>
          <w:trHeight w:val="287"/>
        </w:trPr>
        <w:tc>
          <w:tcPr>
            <w:tcW w:w="1337" w:type="dxa"/>
            <w:noWrap/>
            <w:vAlign w:val="bottom"/>
            <w:hideMark/>
          </w:tcPr>
          <w:p w14:paraId="6765E1F9" w14:textId="77777777" w:rsidR="00211FC1" w:rsidRPr="00FB5275" w:rsidRDefault="00211FC1" w:rsidP="00404E7F">
            <w:pPr>
              <w:rPr>
                <w:lang w:eastAsia="zh-CN"/>
              </w:rPr>
            </w:pPr>
          </w:p>
        </w:tc>
        <w:tc>
          <w:tcPr>
            <w:tcW w:w="1007" w:type="dxa"/>
            <w:noWrap/>
            <w:vAlign w:val="bottom"/>
            <w:hideMark/>
          </w:tcPr>
          <w:p w14:paraId="4A9AFDB3"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3703999D" w14:textId="77777777" w:rsidR="00211FC1" w:rsidRPr="00FB5275" w:rsidRDefault="00211FC1" w:rsidP="00404E7F">
            <w:pPr>
              <w:rPr>
                <w:lang w:eastAsia="zh-CN"/>
              </w:rPr>
            </w:pPr>
            <w:r w:rsidRPr="00FB5275">
              <w:rPr>
                <w:lang w:eastAsia="zh-CN"/>
              </w:rPr>
              <w:t>4</w:t>
            </w:r>
          </w:p>
        </w:tc>
        <w:tc>
          <w:tcPr>
            <w:tcW w:w="792" w:type="dxa"/>
            <w:noWrap/>
            <w:vAlign w:val="bottom"/>
            <w:hideMark/>
          </w:tcPr>
          <w:p w14:paraId="2028F0DB"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DACCCB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9364313" w14:textId="77777777" w:rsidR="00211FC1" w:rsidRPr="00FB5275" w:rsidRDefault="00211FC1" w:rsidP="00404E7F">
            <w:pPr>
              <w:rPr>
                <w:bCs/>
                <w:lang w:eastAsia="zh-CN"/>
              </w:rPr>
            </w:pPr>
            <w:r w:rsidRPr="00FB5275">
              <w:rPr>
                <w:lang w:eastAsia="zh-CN"/>
              </w:rPr>
              <w:t>15.8</w:t>
            </w:r>
          </w:p>
        </w:tc>
        <w:tc>
          <w:tcPr>
            <w:tcW w:w="1037" w:type="dxa"/>
            <w:noWrap/>
            <w:vAlign w:val="bottom"/>
            <w:hideMark/>
          </w:tcPr>
          <w:p w14:paraId="41B80B64" w14:textId="77777777" w:rsidR="00211FC1" w:rsidRPr="00FB5275" w:rsidRDefault="00211FC1" w:rsidP="00404E7F">
            <w:pPr>
              <w:rPr>
                <w:bCs/>
                <w:lang w:eastAsia="zh-CN"/>
              </w:rPr>
            </w:pPr>
            <w:r w:rsidRPr="00FB5275">
              <w:rPr>
                <w:lang w:eastAsia="zh-CN"/>
              </w:rPr>
              <w:t>5329</w:t>
            </w:r>
          </w:p>
        </w:tc>
        <w:tc>
          <w:tcPr>
            <w:tcW w:w="973" w:type="dxa"/>
            <w:noWrap/>
            <w:vAlign w:val="bottom"/>
            <w:hideMark/>
          </w:tcPr>
          <w:p w14:paraId="4C99CCD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35492A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E8AC0C6" w14:textId="77777777" w:rsidR="00211FC1" w:rsidRPr="00FB5275" w:rsidRDefault="00211FC1" w:rsidP="00404E7F">
            <w:pPr>
              <w:rPr>
                <w:bCs/>
                <w:lang w:eastAsia="zh-CN"/>
              </w:rPr>
            </w:pPr>
            <w:r w:rsidRPr="00FB5275">
              <w:rPr>
                <w:lang w:eastAsia="zh-CN"/>
              </w:rPr>
              <w:t>0.07448</w:t>
            </w:r>
          </w:p>
        </w:tc>
      </w:tr>
      <w:tr w:rsidR="00211FC1" w:rsidRPr="00FB5275" w14:paraId="7E350900" w14:textId="77777777" w:rsidTr="00404E7F">
        <w:trPr>
          <w:trHeight w:val="287"/>
        </w:trPr>
        <w:tc>
          <w:tcPr>
            <w:tcW w:w="1337" w:type="dxa"/>
            <w:noWrap/>
            <w:vAlign w:val="bottom"/>
            <w:hideMark/>
          </w:tcPr>
          <w:p w14:paraId="71D241D8" w14:textId="77777777" w:rsidR="00211FC1" w:rsidRPr="00FB5275" w:rsidRDefault="00211FC1" w:rsidP="00404E7F">
            <w:pPr>
              <w:rPr>
                <w:lang w:eastAsia="zh-CN"/>
              </w:rPr>
            </w:pPr>
          </w:p>
        </w:tc>
        <w:tc>
          <w:tcPr>
            <w:tcW w:w="1007" w:type="dxa"/>
            <w:noWrap/>
            <w:vAlign w:val="bottom"/>
            <w:hideMark/>
          </w:tcPr>
          <w:p w14:paraId="2A34DF33"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49637860" w14:textId="77777777" w:rsidR="00211FC1" w:rsidRPr="00FB5275" w:rsidRDefault="00211FC1" w:rsidP="00404E7F">
            <w:pPr>
              <w:rPr>
                <w:lang w:eastAsia="zh-CN"/>
              </w:rPr>
            </w:pPr>
            <w:r w:rsidRPr="00FB5275">
              <w:rPr>
                <w:lang w:eastAsia="zh-CN"/>
              </w:rPr>
              <w:t>4</w:t>
            </w:r>
          </w:p>
        </w:tc>
        <w:tc>
          <w:tcPr>
            <w:tcW w:w="792" w:type="dxa"/>
            <w:noWrap/>
            <w:vAlign w:val="bottom"/>
            <w:hideMark/>
          </w:tcPr>
          <w:p w14:paraId="080DD458"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597E2CD"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EE49A1A" w14:textId="77777777" w:rsidR="00211FC1" w:rsidRPr="00FB5275" w:rsidRDefault="00211FC1" w:rsidP="00404E7F">
            <w:pPr>
              <w:rPr>
                <w:bCs/>
                <w:lang w:eastAsia="zh-CN"/>
              </w:rPr>
            </w:pPr>
            <w:r w:rsidRPr="00FB5275">
              <w:rPr>
                <w:lang w:eastAsia="zh-CN"/>
              </w:rPr>
              <w:t>57.8</w:t>
            </w:r>
          </w:p>
        </w:tc>
        <w:tc>
          <w:tcPr>
            <w:tcW w:w="1037" w:type="dxa"/>
            <w:noWrap/>
            <w:vAlign w:val="bottom"/>
            <w:hideMark/>
          </w:tcPr>
          <w:p w14:paraId="22F8CA2A" w14:textId="77777777" w:rsidR="00211FC1" w:rsidRPr="00FB5275" w:rsidRDefault="00211FC1" w:rsidP="00404E7F">
            <w:pPr>
              <w:rPr>
                <w:bCs/>
                <w:lang w:eastAsia="zh-CN"/>
              </w:rPr>
            </w:pPr>
            <w:r w:rsidRPr="00FB5275">
              <w:rPr>
                <w:lang w:eastAsia="zh-CN"/>
              </w:rPr>
              <w:t>10001</w:t>
            </w:r>
          </w:p>
        </w:tc>
        <w:tc>
          <w:tcPr>
            <w:tcW w:w="973" w:type="dxa"/>
            <w:noWrap/>
            <w:vAlign w:val="bottom"/>
            <w:hideMark/>
          </w:tcPr>
          <w:p w14:paraId="3D70645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BC5D7C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FF3273D" w14:textId="77777777" w:rsidR="00211FC1" w:rsidRPr="00FB5275" w:rsidRDefault="00211FC1" w:rsidP="00404E7F">
            <w:pPr>
              <w:rPr>
                <w:bCs/>
                <w:lang w:eastAsia="zh-CN"/>
              </w:rPr>
            </w:pPr>
            <w:r w:rsidRPr="00FB5275">
              <w:rPr>
                <w:lang w:eastAsia="zh-CN"/>
              </w:rPr>
              <w:t>0.07448</w:t>
            </w:r>
          </w:p>
        </w:tc>
      </w:tr>
      <w:tr w:rsidR="00211FC1" w:rsidRPr="00FB5275" w14:paraId="1CEF2A5B" w14:textId="77777777" w:rsidTr="00404E7F">
        <w:trPr>
          <w:trHeight w:val="287"/>
        </w:trPr>
        <w:tc>
          <w:tcPr>
            <w:tcW w:w="1337" w:type="dxa"/>
            <w:noWrap/>
            <w:vAlign w:val="bottom"/>
            <w:hideMark/>
          </w:tcPr>
          <w:p w14:paraId="53A74DE5" w14:textId="77777777" w:rsidR="00211FC1" w:rsidRPr="00FB5275" w:rsidRDefault="00211FC1" w:rsidP="00404E7F">
            <w:pPr>
              <w:rPr>
                <w:lang w:eastAsia="zh-CN"/>
              </w:rPr>
            </w:pPr>
          </w:p>
        </w:tc>
        <w:tc>
          <w:tcPr>
            <w:tcW w:w="1007" w:type="dxa"/>
            <w:noWrap/>
            <w:vAlign w:val="bottom"/>
            <w:hideMark/>
          </w:tcPr>
          <w:p w14:paraId="54641EA2"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1FF821E4" w14:textId="77777777" w:rsidR="00211FC1" w:rsidRPr="00FB5275" w:rsidRDefault="00211FC1" w:rsidP="00404E7F">
            <w:pPr>
              <w:rPr>
                <w:lang w:eastAsia="zh-CN"/>
              </w:rPr>
            </w:pPr>
            <w:r w:rsidRPr="00FB5275">
              <w:rPr>
                <w:lang w:eastAsia="zh-CN"/>
              </w:rPr>
              <w:t>4</w:t>
            </w:r>
          </w:p>
        </w:tc>
        <w:tc>
          <w:tcPr>
            <w:tcW w:w="792" w:type="dxa"/>
            <w:noWrap/>
            <w:vAlign w:val="bottom"/>
            <w:hideMark/>
          </w:tcPr>
          <w:p w14:paraId="0D38F708" w14:textId="77777777" w:rsidR="00211FC1" w:rsidRPr="00FB5275" w:rsidRDefault="00211FC1" w:rsidP="00404E7F">
            <w:pPr>
              <w:rPr>
                <w:lang w:eastAsia="zh-CN"/>
              </w:rPr>
            </w:pPr>
            <w:r w:rsidRPr="00FB5275">
              <w:rPr>
                <w:lang w:eastAsia="zh-CN"/>
              </w:rPr>
              <w:t>1</w:t>
            </w:r>
          </w:p>
        </w:tc>
        <w:tc>
          <w:tcPr>
            <w:tcW w:w="681" w:type="dxa"/>
            <w:noWrap/>
            <w:vAlign w:val="bottom"/>
            <w:hideMark/>
          </w:tcPr>
          <w:p w14:paraId="5D69A12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8585EAA" w14:textId="77777777" w:rsidR="00211FC1" w:rsidRPr="00FB5275" w:rsidRDefault="00211FC1" w:rsidP="00404E7F">
            <w:pPr>
              <w:rPr>
                <w:bCs/>
                <w:lang w:eastAsia="zh-CN"/>
              </w:rPr>
            </w:pPr>
            <w:r w:rsidRPr="00FB5275">
              <w:rPr>
                <w:lang w:eastAsia="zh-CN"/>
              </w:rPr>
              <w:t>41.3</w:t>
            </w:r>
          </w:p>
        </w:tc>
        <w:tc>
          <w:tcPr>
            <w:tcW w:w="1037" w:type="dxa"/>
            <w:noWrap/>
            <w:vAlign w:val="bottom"/>
            <w:hideMark/>
          </w:tcPr>
          <w:p w14:paraId="31345F26" w14:textId="77777777" w:rsidR="00211FC1" w:rsidRPr="00FB5275" w:rsidRDefault="00211FC1" w:rsidP="00404E7F">
            <w:pPr>
              <w:rPr>
                <w:bCs/>
                <w:lang w:eastAsia="zh-CN"/>
              </w:rPr>
            </w:pPr>
            <w:r w:rsidRPr="00FB5275">
              <w:rPr>
                <w:lang w:eastAsia="zh-CN"/>
              </w:rPr>
              <w:t>7993.5</w:t>
            </w:r>
          </w:p>
        </w:tc>
        <w:tc>
          <w:tcPr>
            <w:tcW w:w="973" w:type="dxa"/>
            <w:noWrap/>
            <w:vAlign w:val="bottom"/>
            <w:hideMark/>
          </w:tcPr>
          <w:p w14:paraId="413301E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CDCF79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4138C04" w14:textId="77777777" w:rsidR="00211FC1" w:rsidRPr="00FB5275" w:rsidRDefault="00211FC1" w:rsidP="00404E7F">
            <w:pPr>
              <w:rPr>
                <w:bCs/>
                <w:lang w:eastAsia="zh-CN"/>
              </w:rPr>
            </w:pPr>
            <w:r w:rsidRPr="00FB5275">
              <w:rPr>
                <w:lang w:eastAsia="zh-CN"/>
              </w:rPr>
              <w:t>0.07448</w:t>
            </w:r>
          </w:p>
        </w:tc>
      </w:tr>
      <w:tr w:rsidR="00211FC1" w:rsidRPr="00FB5275" w14:paraId="7483FDB3" w14:textId="77777777" w:rsidTr="00404E7F">
        <w:trPr>
          <w:trHeight w:val="287"/>
        </w:trPr>
        <w:tc>
          <w:tcPr>
            <w:tcW w:w="1337" w:type="dxa"/>
            <w:noWrap/>
            <w:vAlign w:val="bottom"/>
            <w:hideMark/>
          </w:tcPr>
          <w:p w14:paraId="1E38A1AE" w14:textId="77777777" w:rsidR="00211FC1" w:rsidRPr="00FB5275" w:rsidRDefault="00211FC1" w:rsidP="00404E7F">
            <w:pPr>
              <w:rPr>
                <w:lang w:eastAsia="zh-CN"/>
              </w:rPr>
            </w:pPr>
          </w:p>
        </w:tc>
        <w:tc>
          <w:tcPr>
            <w:tcW w:w="1007" w:type="dxa"/>
            <w:noWrap/>
            <w:vAlign w:val="bottom"/>
            <w:hideMark/>
          </w:tcPr>
          <w:p w14:paraId="7D9F41A9"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61A6EC19" w14:textId="77777777" w:rsidR="00211FC1" w:rsidRPr="00FB5275" w:rsidRDefault="00211FC1" w:rsidP="00404E7F">
            <w:pPr>
              <w:rPr>
                <w:lang w:eastAsia="zh-CN"/>
              </w:rPr>
            </w:pPr>
            <w:r w:rsidRPr="00FB5275">
              <w:rPr>
                <w:lang w:eastAsia="zh-CN"/>
              </w:rPr>
              <w:t>3</w:t>
            </w:r>
          </w:p>
        </w:tc>
        <w:tc>
          <w:tcPr>
            <w:tcW w:w="792" w:type="dxa"/>
            <w:noWrap/>
            <w:vAlign w:val="bottom"/>
            <w:hideMark/>
          </w:tcPr>
          <w:p w14:paraId="5BBC7716"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831786E"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CE61450" w14:textId="77777777" w:rsidR="00211FC1" w:rsidRPr="00FB5275" w:rsidRDefault="00211FC1" w:rsidP="00404E7F">
            <w:pPr>
              <w:rPr>
                <w:bCs/>
                <w:lang w:eastAsia="zh-CN"/>
              </w:rPr>
            </w:pPr>
            <w:r w:rsidRPr="00FB5275">
              <w:rPr>
                <w:lang w:eastAsia="zh-CN"/>
              </w:rPr>
              <w:t>27.2</w:t>
            </w:r>
          </w:p>
        </w:tc>
        <w:tc>
          <w:tcPr>
            <w:tcW w:w="1037" w:type="dxa"/>
            <w:noWrap/>
            <w:vAlign w:val="bottom"/>
            <w:hideMark/>
          </w:tcPr>
          <w:p w14:paraId="31A620AC" w14:textId="77777777" w:rsidR="00211FC1" w:rsidRPr="00FB5275" w:rsidRDefault="00211FC1" w:rsidP="00404E7F">
            <w:pPr>
              <w:rPr>
                <w:bCs/>
                <w:lang w:eastAsia="zh-CN"/>
              </w:rPr>
            </w:pPr>
            <w:r w:rsidRPr="00FB5275">
              <w:rPr>
                <w:lang w:eastAsia="zh-CN"/>
              </w:rPr>
              <w:t>6935</w:t>
            </w:r>
          </w:p>
        </w:tc>
        <w:tc>
          <w:tcPr>
            <w:tcW w:w="973" w:type="dxa"/>
            <w:noWrap/>
            <w:vAlign w:val="bottom"/>
            <w:hideMark/>
          </w:tcPr>
          <w:p w14:paraId="4D4037A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3A310D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1C959BA" w14:textId="77777777" w:rsidR="00211FC1" w:rsidRPr="00FB5275" w:rsidRDefault="00211FC1" w:rsidP="00404E7F">
            <w:pPr>
              <w:rPr>
                <w:bCs/>
                <w:lang w:eastAsia="zh-CN"/>
              </w:rPr>
            </w:pPr>
            <w:r w:rsidRPr="00FB5275">
              <w:rPr>
                <w:lang w:eastAsia="zh-CN"/>
              </w:rPr>
              <w:t>0.07448</w:t>
            </w:r>
          </w:p>
        </w:tc>
      </w:tr>
      <w:tr w:rsidR="00211FC1" w:rsidRPr="00FB5275" w14:paraId="7C985A3F" w14:textId="77777777" w:rsidTr="00404E7F">
        <w:trPr>
          <w:trHeight w:val="287"/>
        </w:trPr>
        <w:tc>
          <w:tcPr>
            <w:tcW w:w="1337" w:type="dxa"/>
            <w:noWrap/>
            <w:vAlign w:val="bottom"/>
            <w:hideMark/>
          </w:tcPr>
          <w:p w14:paraId="06A8A0A9" w14:textId="77777777" w:rsidR="00211FC1" w:rsidRPr="00FB5275" w:rsidRDefault="00211FC1" w:rsidP="00404E7F">
            <w:pPr>
              <w:rPr>
                <w:lang w:eastAsia="zh-CN"/>
              </w:rPr>
            </w:pPr>
          </w:p>
        </w:tc>
        <w:tc>
          <w:tcPr>
            <w:tcW w:w="1007" w:type="dxa"/>
            <w:noWrap/>
            <w:vAlign w:val="bottom"/>
            <w:hideMark/>
          </w:tcPr>
          <w:p w14:paraId="0E2824C7"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35178E4E"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3BB2006"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CC8704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5088356D" w14:textId="77777777" w:rsidR="00211FC1" w:rsidRPr="00FB5275" w:rsidRDefault="00211FC1" w:rsidP="00404E7F">
            <w:pPr>
              <w:rPr>
                <w:bCs/>
                <w:lang w:eastAsia="zh-CN"/>
              </w:rPr>
            </w:pPr>
            <w:r w:rsidRPr="00FB5275">
              <w:rPr>
                <w:lang w:eastAsia="zh-CN"/>
              </w:rPr>
              <w:t>22.1</w:t>
            </w:r>
          </w:p>
        </w:tc>
        <w:tc>
          <w:tcPr>
            <w:tcW w:w="1037" w:type="dxa"/>
            <w:noWrap/>
            <w:vAlign w:val="bottom"/>
            <w:hideMark/>
          </w:tcPr>
          <w:p w14:paraId="14766414" w14:textId="77777777" w:rsidR="00211FC1" w:rsidRPr="00FB5275" w:rsidRDefault="00211FC1" w:rsidP="00404E7F">
            <w:pPr>
              <w:rPr>
                <w:bCs/>
                <w:lang w:eastAsia="zh-CN"/>
              </w:rPr>
            </w:pPr>
            <w:r w:rsidRPr="00FB5275">
              <w:rPr>
                <w:lang w:eastAsia="zh-CN"/>
              </w:rPr>
              <w:t>5037</w:t>
            </w:r>
          </w:p>
        </w:tc>
        <w:tc>
          <w:tcPr>
            <w:tcW w:w="973" w:type="dxa"/>
            <w:noWrap/>
            <w:vAlign w:val="bottom"/>
            <w:hideMark/>
          </w:tcPr>
          <w:p w14:paraId="1CE9FFB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80344D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0753C56" w14:textId="77777777" w:rsidR="00211FC1" w:rsidRPr="00FB5275" w:rsidRDefault="00211FC1" w:rsidP="00404E7F">
            <w:pPr>
              <w:rPr>
                <w:bCs/>
                <w:lang w:eastAsia="zh-CN"/>
              </w:rPr>
            </w:pPr>
            <w:r w:rsidRPr="00FB5275">
              <w:rPr>
                <w:lang w:eastAsia="zh-CN"/>
              </w:rPr>
              <w:t>0.07448</w:t>
            </w:r>
          </w:p>
        </w:tc>
      </w:tr>
      <w:tr w:rsidR="00211FC1" w:rsidRPr="00FB5275" w14:paraId="0A495BFB" w14:textId="77777777" w:rsidTr="00404E7F">
        <w:trPr>
          <w:trHeight w:val="287"/>
        </w:trPr>
        <w:tc>
          <w:tcPr>
            <w:tcW w:w="1337" w:type="dxa"/>
            <w:noWrap/>
            <w:vAlign w:val="bottom"/>
            <w:hideMark/>
          </w:tcPr>
          <w:p w14:paraId="7BCB2D20" w14:textId="77777777" w:rsidR="00211FC1" w:rsidRPr="00FB5275" w:rsidRDefault="00211FC1" w:rsidP="00404E7F">
            <w:pPr>
              <w:rPr>
                <w:lang w:eastAsia="zh-CN"/>
              </w:rPr>
            </w:pPr>
          </w:p>
        </w:tc>
        <w:tc>
          <w:tcPr>
            <w:tcW w:w="1007" w:type="dxa"/>
            <w:noWrap/>
            <w:vAlign w:val="bottom"/>
            <w:hideMark/>
          </w:tcPr>
          <w:p w14:paraId="3C8F29C6"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5B42623A" w14:textId="77777777" w:rsidR="00211FC1" w:rsidRPr="00FB5275" w:rsidRDefault="00211FC1" w:rsidP="00404E7F">
            <w:pPr>
              <w:rPr>
                <w:lang w:eastAsia="zh-CN"/>
              </w:rPr>
            </w:pPr>
            <w:r w:rsidRPr="00FB5275">
              <w:rPr>
                <w:lang w:eastAsia="zh-CN"/>
              </w:rPr>
              <w:t>3</w:t>
            </w:r>
          </w:p>
        </w:tc>
        <w:tc>
          <w:tcPr>
            <w:tcW w:w="792" w:type="dxa"/>
            <w:noWrap/>
            <w:vAlign w:val="bottom"/>
            <w:hideMark/>
          </w:tcPr>
          <w:p w14:paraId="1CBF27FC"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C6DAB0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6468255" w14:textId="77777777" w:rsidR="00211FC1" w:rsidRPr="00FB5275" w:rsidRDefault="00211FC1" w:rsidP="00404E7F">
            <w:pPr>
              <w:rPr>
                <w:bCs/>
                <w:lang w:eastAsia="zh-CN"/>
              </w:rPr>
            </w:pPr>
            <w:r w:rsidRPr="00FB5275">
              <w:rPr>
                <w:lang w:eastAsia="zh-CN"/>
              </w:rPr>
              <w:t>52.8</w:t>
            </w:r>
          </w:p>
        </w:tc>
        <w:tc>
          <w:tcPr>
            <w:tcW w:w="1037" w:type="dxa"/>
            <w:noWrap/>
            <w:vAlign w:val="bottom"/>
            <w:hideMark/>
          </w:tcPr>
          <w:p w14:paraId="1A02D49E" w14:textId="77777777" w:rsidR="00211FC1" w:rsidRPr="00FB5275" w:rsidRDefault="00211FC1" w:rsidP="00404E7F">
            <w:pPr>
              <w:rPr>
                <w:bCs/>
                <w:lang w:eastAsia="zh-CN"/>
              </w:rPr>
            </w:pPr>
            <w:r w:rsidRPr="00FB5275">
              <w:rPr>
                <w:lang w:eastAsia="zh-CN"/>
              </w:rPr>
              <w:t>9599.5</w:t>
            </w:r>
          </w:p>
        </w:tc>
        <w:tc>
          <w:tcPr>
            <w:tcW w:w="973" w:type="dxa"/>
            <w:noWrap/>
            <w:vAlign w:val="bottom"/>
            <w:hideMark/>
          </w:tcPr>
          <w:p w14:paraId="79A36DC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DB7C7A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E7359D0" w14:textId="77777777" w:rsidR="00211FC1" w:rsidRPr="00FB5275" w:rsidRDefault="00211FC1" w:rsidP="00404E7F">
            <w:pPr>
              <w:rPr>
                <w:bCs/>
                <w:lang w:eastAsia="zh-CN"/>
              </w:rPr>
            </w:pPr>
            <w:r w:rsidRPr="00FB5275">
              <w:rPr>
                <w:lang w:eastAsia="zh-CN"/>
              </w:rPr>
              <w:t>0.07448</w:t>
            </w:r>
          </w:p>
        </w:tc>
      </w:tr>
      <w:tr w:rsidR="00211FC1" w:rsidRPr="00FB5275" w14:paraId="5BEF04E6" w14:textId="77777777" w:rsidTr="00404E7F">
        <w:trPr>
          <w:trHeight w:val="287"/>
        </w:trPr>
        <w:tc>
          <w:tcPr>
            <w:tcW w:w="1337" w:type="dxa"/>
            <w:noWrap/>
            <w:vAlign w:val="bottom"/>
            <w:hideMark/>
          </w:tcPr>
          <w:p w14:paraId="3B5A5060" w14:textId="77777777" w:rsidR="00211FC1" w:rsidRPr="00FB5275" w:rsidRDefault="00211FC1" w:rsidP="00404E7F">
            <w:pPr>
              <w:rPr>
                <w:lang w:eastAsia="zh-CN"/>
              </w:rPr>
            </w:pPr>
          </w:p>
        </w:tc>
        <w:tc>
          <w:tcPr>
            <w:tcW w:w="1007" w:type="dxa"/>
            <w:noWrap/>
            <w:vAlign w:val="bottom"/>
            <w:hideMark/>
          </w:tcPr>
          <w:p w14:paraId="12CA4274"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74640BDE" w14:textId="77777777" w:rsidR="00211FC1" w:rsidRPr="00FB5275" w:rsidRDefault="00211FC1" w:rsidP="00404E7F">
            <w:pPr>
              <w:rPr>
                <w:lang w:eastAsia="zh-CN"/>
              </w:rPr>
            </w:pPr>
            <w:r w:rsidRPr="00FB5275">
              <w:rPr>
                <w:lang w:eastAsia="zh-CN"/>
              </w:rPr>
              <w:t>3</w:t>
            </w:r>
          </w:p>
        </w:tc>
        <w:tc>
          <w:tcPr>
            <w:tcW w:w="792" w:type="dxa"/>
            <w:noWrap/>
            <w:vAlign w:val="bottom"/>
            <w:hideMark/>
          </w:tcPr>
          <w:p w14:paraId="3D283889"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B0DC765"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AA74F8C" w14:textId="77777777" w:rsidR="00211FC1" w:rsidRPr="00FB5275" w:rsidRDefault="00211FC1" w:rsidP="00404E7F">
            <w:pPr>
              <w:rPr>
                <w:bCs/>
                <w:lang w:eastAsia="zh-CN"/>
              </w:rPr>
            </w:pPr>
            <w:r w:rsidRPr="00FB5275">
              <w:rPr>
                <w:lang w:eastAsia="zh-CN"/>
              </w:rPr>
              <w:t>47.7</w:t>
            </w:r>
          </w:p>
        </w:tc>
        <w:tc>
          <w:tcPr>
            <w:tcW w:w="1037" w:type="dxa"/>
            <w:noWrap/>
            <w:vAlign w:val="bottom"/>
            <w:hideMark/>
          </w:tcPr>
          <w:p w14:paraId="2FA3903E" w14:textId="77777777" w:rsidR="00211FC1" w:rsidRPr="00FB5275" w:rsidRDefault="00211FC1" w:rsidP="00404E7F">
            <w:pPr>
              <w:rPr>
                <w:bCs/>
                <w:lang w:eastAsia="zh-CN"/>
              </w:rPr>
            </w:pPr>
            <w:r w:rsidRPr="00FB5275">
              <w:rPr>
                <w:lang w:eastAsia="zh-CN"/>
              </w:rPr>
              <w:t>7701.5</w:t>
            </w:r>
          </w:p>
        </w:tc>
        <w:tc>
          <w:tcPr>
            <w:tcW w:w="973" w:type="dxa"/>
            <w:noWrap/>
            <w:vAlign w:val="bottom"/>
            <w:hideMark/>
          </w:tcPr>
          <w:p w14:paraId="30E160F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15166F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AE77136" w14:textId="77777777" w:rsidR="00211FC1" w:rsidRPr="00FB5275" w:rsidRDefault="00211FC1" w:rsidP="00404E7F">
            <w:pPr>
              <w:rPr>
                <w:bCs/>
                <w:lang w:eastAsia="zh-CN"/>
              </w:rPr>
            </w:pPr>
            <w:r w:rsidRPr="00FB5275">
              <w:rPr>
                <w:lang w:eastAsia="zh-CN"/>
              </w:rPr>
              <w:t>0.07448</w:t>
            </w:r>
          </w:p>
        </w:tc>
      </w:tr>
      <w:tr w:rsidR="00211FC1" w:rsidRPr="00FB5275" w14:paraId="6C299036" w14:textId="77777777" w:rsidTr="00404E7F">
        <w:trPr>
          <w:trHeight w:val="287"/>
        </w:trPr>
        <w:tc>
          <w:tcPr>
            <w:tcW w:w="1337" w:type="dxa"/>
            <w:noWrap/>
            <w:vAlign w:val="bottom"/>
            <w:hideMark/>
          </w:tcPr>
          <w:p w14:paraId="7B9BD50D" w14:textId="77777777" w:rsidR="00211FC1" w:rsidRPr="00FB5275" w:rsidRDefault="00211FC1" w:rsidP="00404E7F">
            <w:pPr>
              <w:rPr>
                <w:lang w:eastAsia="zh-CN"/>
              </w:rPr>
            </w:pPr>
          </w:p>
        </w:tc>
        <w:tc>
          <w:tcPr>
            <w:tcW w:w="1007" w:type="dxa"/>
            <w:noWrap/>
            <w:vAlign w:val="bottom"/>
            <w:hideMark/>
          </w:tcPr>
          <w:p w14:paraId="24494A56"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2AB58D66"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1FE58D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5A2572A"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1FF6CF29" w14:textId="77777777" w:rsidR="00211FC1" w:rsidRPr="00FB5275" w:rsidRDefault="00211FC1" w:rsidP="00404E7F">
            <w:pPr>
              <w:rPr>
                <w:bCs/>
                <w:lang w:eastAsia="zh-CN"/>
              </w:rPr>
            </w:pPr>
            <w:r w:rsidRPr="00FB5275">
              <w:rPr>
                <w:lang w:eastAsia="zh-CN"/>
              </w:rPr>
              <w:t>23.4</w:t>
            </w:r>
          </w:p>
        </w:tc>
        <w:tc>
          <w:tcPr>
            <w:tcW w:w="1037" w:type="dxa"/>
            <w:noWrap/>
            <w:vAlign w:val="bottom"/>
            <w:hideMark/>
          </w:tcPr>
          <w:p w14:paraId="5A7616C2" w14:textId="77777777" w:rsidR="00211FC1" w:rsidRPr="00FB5275" w:rsidRDefault="00211FC1" w:rsidP="00404E7F">
            <w:pPr>
              <w:rPr>
                <w:bCs/>
                <w:lang w:eastAsia="zh-CN"/>
              </w:rPr>
            </w:pPr>
            <w:r w:rsidRPr="00FB5275">
              <w:rPr>
                <w:lang w:eastAsia="zh-CN"/>
              </w:rPr>
              <w:t>5621</w:t>
            </w:r>
          </w:p>
        </w:tc>
        <w:tc>
          <w:tcPr>
            <w:tcW w:w="973" w:type="dxa"/>
            <w:noWrap/>
            <w:vAlign w:val="bottom"/>
            <w:hideMark/>
          </w:tcPr>
          <w:p w14:paraId="7F53F98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3987CD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BFA4B5B" w14:textId="77777777" w:rsidR="00211FC1" w:rsidRPr="00FB5275" w:rsidRDefault="00211FC1" w:rsidP="00404E7F">
            <w:pPr>
              <w:rPr>
                <w:bCs/>
                <w:lang w:eastAsia="zh-CN"/>
              </w:rPr>
            </w:pPr>
            <w:r w:rsidRPr="00FB5275">
              <w:rPr>
                <w:lang w:eastAsia="zh-CN"/>
              </w:rPr>
              <w:t>0.07448</w:t>
            </w:r>
          </w:p>
        </w:tc>
      </w:tr>
      <w:tr w:rsidR="00211FC1" w:rsidRPr="00FB5275" w14:paraId="0FE88A1B" w14:textId="77777777" w:rsidTr="00404E7F">
        <w:trPr>
          <w:trHeight w:val="287"/>
        </w:trPr>
        <w:tc>
          <w:tcPr>
            <w:tcW w:w="1337" w:type="dxa"/>
            <w:noWrap/>
            <w:vAlign w:val="bottom"/>
            <w:hideMark/>
          </w:tcPr>
          <w:p w14:paraId="118E63A0" w14:textId="77777777" w:rsidR="00211FC1" w:rsidRPr="00FB5275" w:rsidRDefault="00211FC1" w:rsidP="00404E7F">
            <w:pPr>
              <w:rPr>
                <w:lang w:eastAsia="zh-CN"/>
              </w:rPr>
            </w:pPr>
          </w:p>
        </w:tc>
        <w:tc>
          <w:tcPr>
            <w:tcW w:w="1007" w:type="dxa"/>
            <w:noWrap/>
            <w:vAlign w:val="bottom"/>
            <w:hideMark/>
          </w:tcPr>
          <w:p w14:paraId="1E90BC48"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3193D0C0"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EBC313E"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4B9C2A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56E7F07" w14:textId="77777777" w:rsidR="00211FC1" w:rsidRPr="00FB5275" w:rsidRDefault="00211FC1" w:rsidP="00404E7F">
            <w:pPr>
              <w:rPr>
                <w:bCs/>
                <w:lang w:eastAsia="zh-CN"/>
              </w:rPr>
            </w:pPr>
            <w:r w:rsidRPr="00FB5275">
              <w:rPr>
                <w:lang w:eastAsia="zh-CN"/>
              </w:rPr>
              <w:t>10.6</w:t>
            </w:r>
          </w:p>
        </w:tc>
        <w:tc>
          <w:tcPr>
            <w:tcW w:w="1037" w:type="dxa"/>
            <w:noWrap/>
            <w:vAlign w:val="bottom"/>
            <w:hideMark/>
          </w:tcPr>
          <w:p w14:paraId="3B0C0603" w14:textId="77777777" w:rsidR="00211FC1" w:rsidRPr="00FB5275" w:rsidRDefault="00211FC1" w:rsidP="00404E7F">
            <w:pPr>
              <w:rPr>
                <w:bCs/>
                <w:lang w:eastAsia="zh-CN"/>
              </w:rPr>
            </w:pPr>
            <w:r w:rsidRPr="00FB5275">
              <w:rPr>
                <w:lang w:eastAsia="zh-CN"/>
              </w:rPr>
              <w:t>4161</w:t>
            </w:r>
          </w:p>
        </w:tc>
        <w:tc>
          <w:tcPr>
            <w:tcW w:w="973" w:type="dxa"/>
            <w:noWrap/>
            <w:vAlign w:val="bottom"/>
            <w:hideMark/>
          </w:tcPr>
          <w:p w14:paraId="574F6C1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CF2A7B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419E164" w14:textId="77777777" w:rsidR="00211FC1" w:rsidRPr="00FB5275" w:rsidRDefault="00211FC1" w:rsidP="00404E7F">
            <w:pPr>
              <w:rPr>
                <w:bCs/>
                <w:lang w:eastAsia="zh-CN"/>
              </w:rPr>
            </w:pPr>
            <w:r w:rsidRPr="00FB5275">
              <w:rPr>
                <w:lang w:eastAsia="zh-CN"/>
              </w:rPr>
              <w:t>0.07448</w:t>
            </w:r>
          </w:p>
        </w:tc>
      </w:tr>
      <w:tr w:rsidR="00211FC1" w:rsidRPr="00FB5275" w14:paraId="738ABDF4" w14:textId="77777777" w:rsidTr="00404E7F">
        <w:trPr>
          <w:trHeight w:val="287"/>
        </w:trPr>
        <w:tc>
          <w:tcPr>
            <w:tcW w:w="1337" w:type="dxa"/>
            <w:noWrap/>
            <w:vAlign w:val="bottom"/>
            <w:hideMark/>
          </w:tcPr>
          <w:p w14:paraId="6706D9F0" w14:textId="77777777" w:rsidR="00211FC1" w:rsidRPr="00FB5275" w:rsidRDefault="00211FC1" w:rsidP="00404E7F">
            <w:pPr>
              <w:rPr>
                <w:lang w:eastAsia="zh-CN"/>
              </w:rPr>
            </w:pPr>
          </w:p>
        </w:tc>
        <w:tc>
          <w:tcPr>
            <w:tcW w:w="1007" w:type="dxa"/>
            <w:noWrap/>
            <w:vAlign w:val="bottom"/>
            <w:hideMark/>
          </w:tcPr>
          <w:p w14:paraId="0CE3CBDE"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1A10CAE8"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144F628"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DA4282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DA484C2" w14:textId="77777777" w:rsidR="00211FC1" w:rsidRPr="00FB5275" w:rsidRDefault="00211FC1" w:rsidP="00404E7F">
            <w:pPr>
              <w:rPr>
                <w:bCs/>
                <w:lang w:eastAsia="zh-CN"/>
              </w:rPr>
            </w:pPr>
            <w:r w:rsidRPr="00FB5275">
              <w:rPr>
                <w:lang w:eastAsia="zh-CN"/>
              </w:rPr>
              <w:t>49</w:t>
            </w:r>
          </w:p>
        </w:tc>
        <w:tc>
          <w:tcPr>
            <w:tcW w:w="1037" w:type="dxa"/>
            <w:noWrap/>
            <w:vAlign w:val="bottom"/>
            <w:hideMark/>
          </w:tcPr>
          <w:p w14:paraId="6B85C93C" w14:textId="77777777" w:rsidR="00211FC1" w:rsidRPr="00FB5275" w:rsidRDefault="00211FC1" w:rsidP="00404E7F">
            <w:pPr>
              <w:rPr>
                <w:bCs/>
                <w:lang w:eastAsia="zh-CN"/>
              </w:rPr>
            </w:pPr>
            <w:r w:rsidRPr="00FB5275">
              <w:rPr>
                <w:lang w:eastAsia="zh-CN"/>
              </w:rPr>
              <w:t>8285.5</w:t>
            </w:r>
          </w:p>
        </w:tc>
        <w:tc>
          <w:tcPr>
            <w:tcW w:w="973" w:type="dxa"/>
            <w:noWrap/>
            <w:vAlign w:val="bottom"/>
            <w:hideMark/>
          </w:tcPr>
          <w:p w14:paraId="0685FCE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D45134C"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E022679" w14:textId="77777777" w:rsidR="00211FC1" w:rsidRPr="00FB5275" w:rsidRDefault="00211FC1" w:rsidP="00404E7F">
            <w:pPr>
              <w:rPr>
                <w:bCs/>
                <w:lang w:eastAsia="zh-CN"/>
              </w:rPr>
            </w:pPr>
            <w:r w:rsidRPr="00FB5275">
              <w:rPr>
                <w:lang w:eastAsia="zh-CN"/>
              </w:rPr>
              <w:t>0.07448</w:t>
            </w:r>
          </w:p>
        </w:tc>
      </w:tr>
      <w:tr w:rsidR="00211FC1" w:rsidRPr="00FB5275" w14:paraId="71D28BFC" w14:textId="77777777" w:rsidTr="00404E7F">
        <w:trPr>
          <w:trHeight w:val="287"/>
        </w:trPr>
        <w:tc>
          <w:tcPr>
            <w:tcW w:w="1337" w:type="dxa"/>
            <w:noWrap/>
            <w:vAlign w:val="bottom"/>
            <w:hideMark/>
          </w:tcPr>
          <w:p w14:paraId="2CA63D37" w14:textId="77777777" w:rsidR="00211FC1" w:rsidRPr="00FB5275" w:rsidRDefault="00211FC1" w:rsidP="00404E7F">
            <w:pPr>
              <w:rPr>
                <w:lang w:eastAsia="zh-CN"/>
              </w:rPr>
            </w:pPr>
          </w:p>
        </w:tc>
        <w:tc>
          <w:tcPr>
            <w:tcW w:w="1007" w:type="dxa"/>
            <w:noWrap/>
            <w:vAlign w:val="bottom"/>
            <w:hideMark/>
          </w:tcPr>
          <w:p w14:paraId="00873F53"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5F950C8C" w14:textId="77777777" w:rsidR="00211FC1" w:rsidRPr="00FB5275" w:rsidRDefault="00211FC1" w:rsidP="00404E7F">
            <w:pPr>
              <w:rPr>
                <w:lang w:eastAsia="zh-CN"/>
              </w:rPr>
            </w:pPr>
            <w:r w:rsidRPr="00FB5275">
              <w:rPr>
                <w:lang w:eastAsia="zh-CN"/>
              </w:rPr>
              <w:t>2</w:t>
            </w:r>
          </w:p>
        </w:tc>
        <w:tc>
          <w:tcPr>
            <w:tcW w:w="792" w:type="dxa"/>
            <w:noWrap/>
            <w:vAlign w:val="bottom"/>
            <w:hideMark/>
          </w:tcPr>
          <w:p w14:paraId="740F35F1"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695571D"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A3BB10E" w14:textId="77777777" w:rsidR="00211FC1" w:rsidRPr="00FB5275" w:rsidRDefault="00211FC1" w:rsidP="00404E7F">
            <w:pPr>
              <w:rPr>
                <w:bCs/>
                <w:lang w:eastAsia="zh-CN"/>
              </w:rPr>
            </w:pPr>
            <w:r w:rsidRPr="00FB5275">
              <w:rPr>
                <w:lang w:eastAsia="zh-CN"/>
              </w:rPr>
              <w:t>36.1</w:t>
            </w:r>
          </w:p>
        </w:tc>
        <w:tc>
          <w:tcPr>
            <w:tcW w:w="1037" w:type="dxa"/>
            <w:noWrap/>
            <w:vAlign w:val="bottom"/>
            <w:hideMark/>
          </w:tcPr>
          <w:p w14:paraId="4F041E6E" w14:textId="77777777" w:rsidR="00211FC1" w:rsidRPr="00FB5275" w:rsidRDefault="00211FC1" w:rsidP="00404E7F">
            <w:pPr>
              <w:rPr>
                <w:bCs/>
                <w:lang w:eastAsia="zh-CN"/>
              </w:rPr>
            </w:pPr>
            <w:r w:rsidRPr="00FB5275">
              <w:rPr>
                <w:lang w:eastAsia="zh-CN"/>
              </w:rPr>
              <w:t>6862</w:t>
            </w:r>
          </w:p>
        </w:tc>
        <w:tc>
          <w:tcPr>
            <w:tcW w:w="973" w:type="dxa"/>
            <w:noWrap/>
            <w:vAlign w:val="bottom"/>
            <w:hideMark/>
          </w:tcPr>
          <w:p w14:paraId="6C10529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93CD1D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D4A98BE" w14:textId="77777777" w:rsidR="00211FC1" w:rsidRPr="00FB5275" w:rsidRDefault="00211FC1" w:rsidP="00404E7F">
            <w:pPr>
              <w:rPr>
                <w:bCs/>
                <w:lang w:eastAsia="zh-CN"/>
              </w:rPr>
            </w:pPr>
            <w:r w:rsidRPr="00FB5275">
              <w:rPr>
                <w:lang w:eastAsia="zh-CN"/>
              </w:rPr>
              <w:t>0.07448</w:t>
            </w:r>
          </w:p>
        </w:tc>
      </w:tr>
      <w:tr w:rsidR="00211FC1" w:rsidRPr="00FB5275" w14:paraId="1B0ACC9B" w14:textId="77777777" w:rsidTr="00404E7F">
        <w:trPr>
          <w:trHeight w:val="287"/>
        </w:trPr>
        <w:tc>
          <w:tcPr>
            <w:tcW w:w="1337" w:type="dxa"/>
            <w:noWrap/>
            <w:vAlign w:val="bottom"/>
            <w:hideMark/>
          </w:tcPr>
          <w:p w14:paraId="35513005" w14:textId="77777777" w:rsidR="00211FC1" w:rsidRPr="00FB5275" w:rsidRDefault="00211FC1" w:rsidP="00404E7F">
            <w:pPr>
              <w:rPr>
                <w:lang w:eastAsia="zh-CN"/>
              </w:rPr>
            </w:pPr>
          </w:p>
        </w:tc>
        <w:tc>
          <w:tcPr>
            <w:tcW w:w="1007" w:type="dxa"/>
            <w:noWrap/>
            <w:vAlign w:val="bottom"/>
            <w:hideMark/>
          </w:tcPr>
          <w:p w14:paraId="06ABF1D5"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0D692CD5"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6E9A08D"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BC10B6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7DF4183" w14:textId="77777777" w:rsidR="00211FC1" w:rsidRPr="00FB5275" w:rsidRDefault="00211FC1" w:rsidP="00404E7F">
            <w:pPr>
              <w:rPr>
                <w:bCs/>
                <w:lang w:eastAsia="zh-CN"/>
              </w:rPr>
            </w:pPr>
            <w:r w:rsidRPr="00FB5275">
              <w:rPr>
                <w:lang w:eastAsia="zh-CN"/>
              </w:rPr>
              <w:t>16.9</w:t>
            </w:r>
          </w:p>
        </w:tc>
        <w:tc>
          <w:tcPr>
            <w:tcW w:w="1037" w:type="dxa"/>
            <w:noWrap/>
            <w:vAlign w:val="bottom"/>
            <w:hideMark/>
          </w:tcPr>
          <w:p w14:paraId="2AE1294A" w14:textId="77777777" w:rsidR="00211FC1" w:rsidRPr="00FB5275" w:rsidRDefault="00211FC1" w:rsidP="00404E7F">
            <w:pPr>
              <w:rPr>
                <w:bCs/>
                <w:lang w:eastAsia="zh-CN"/>
              </w:rPr>
            </w:pPr>
            <w:r w:rsidRPr="00FB5275">
              <w:rPr>
                <w:lang w:eastAsia="zh-CN"/>
              </w:rPr>
              <w:t>3285</w:t>
            </w:r>
          </w:p>
        </w:tc>
        <w:tc>
          <w:tcPr>
            <w:tcW w:w="973" w:type="dxa"/>
            <w:noWrap/>
            <w:vAlign w:val="bottom"/>
            <w:hideMark/>
          </w:tcPr>
          <w:p w14:paraId="1AF9C88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B8F02A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865235F" w14:textId="77777777" w:rsidR="00211FC1" w:rsidRPr="00FB5275" w:rsidRDefault="00211FC1" w:rsidP="00404E7F">
            <w:pPr>
              <w:rPr>
                <w:bCs/>
                <w:lang w:eastAsia="zh-CN"/>
              </w:rPr>
            </w:pPr>
            <w:r w:rsidRPr="00FB5275">
              <w:rPr>
                <w:lang w:eastAsia="zh-CN"/>
              </w:rPr>
              <w:t>0.07448</w:t>
            </w:r>
          </w:p>
        </w:tc>
      </w:tr>
      <w:tr w:rsidR="00211FC1" w:rsidRPr="00FB5275" w14:paraId="12FFB98F" w14:textId="77777777" w:rsidTr="00404E7F">
        <w:trPr>
          <w:trHeight w:val="287"/>
        </w:trPr>
        <w:tc>
          <w:tcPr>
            <w:tcW w:w="1337" w:type="dxa"/>
            <w:noWrap/>
            <w:vAlign w:val="bottom"/>
            <w:hideMark/>
          </w:tcPr>
          <w:p w14:paraId="085808AA" w14:textId="77777777" w:rsidR="00211FC1" w:rsidRPr="00FB5275" w:rsidRDefault="00211FC1" w:rsidP="00404E7F">
            <w:pPr>
              <w:rPr>
                <w:lang w:eastAsia="zh-CN"/>
              </w:rPr>
            </w:pPr>
          </w:p>
        </w:tc>
        <w:tc>
          <w:tcPr>
            <w:tcW w:w="1007" w:type="dxa"/>
            <w:noWrap/>
            <w:vAlign w:val="bottom"/>
            <w:hideMark/>
          </w:tcPr>
          <w:p w14:paraId="345117A2"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26046C55"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2BCC17D" w14:textId="77777777" w:rsidR="00211FC1" w:rsidRPr="00FB5275" w:rsidRDefault="00211FC1" w:rsidP="00404E7F">
            <w:pPr>
              <w:rPr>
                <w:lang w:eastAsia="zh-CN"/>
              </w:rPr>
            </w:pPr>
            <w:r w:rsidRPr="00FB5275">
              <w:rPr>
                <w:lang w:eastAsia="zh-CN"/>
              </w:rPr>
              <w:t>0</w:t>
            </w:r>
          </w:p>
        </w:tc>
        <w:tc>
          <w:tcPr>
            <w:tcW w:w="681" w:type="dxa"/>
            <w:noWrap/>
            <w:vAlign w:val="bottom"/>
            <w:hideMark/>
          </w:tcPr>
          <w:p w14:paraId="6E578C4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2FACB47E" w14:textId="77777777" w:rsidR="00211FC1" w:rsidRPr="00FB5275" w:rsidRDefault="00211FC1" w:rsidP="00404E7F">
            <w:pPr>
              <w:rPr>
                <w:bCs/>
                <w:lang w:eastAsia="zh-CN"/>
              </w:rPr>
            </w:pPr>
            <w:r w:rsidRPr="00FB5275">
              <w:rPr>
                <w:lang w:eastAsia="zh-CN"/>
              </w:rPr>
              <w:t>5.1</w:t>
            </w:r>
          </w:p>
        </w:tc>
        <w:tc>
          <w:tcPr>
            <w:tcW w:w="1037" w:type="dxa"/>
            <w:noWrap/>
            <w:vAlign w:val="bottom"/>
            <w:hideMark/>
          </w:tcPr>
          <w:p w14:paraId="0F950AA3" w14:textId="77777777" w:rsidR="00211FC1" w:rsidRPr="00FB5275" w:rsidRDefault="00211FC1" w:rsidP="00404E7F">
            <w:pPr>
              <w:rPr>
                <w:bCs/>
                <w:lang w:eastAsia="zh-CN"/>
              </w:rPr>
            </w:pPr>
            <w:r w:rsidRPr="00FB5275">
              <w:rPr>
                <w:lang w:eastAsia="zh-CN"/>
              </w:rPr>
              <w:t>2993</w:t>
            </w:r>
          </w:p>
        </w:tc>
        <w:tc>
          <w:tcPr>
            <w:tcW w:w="973" w:type="dxa"/>
            <w:noWrap/>
            <w:vAlign w:val="bottom"/>
            <w:hideMark/>
          </w:tcPr>
          <w:p w14:paraId="63C5BFE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46076C2"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3B8C8E4" w14:textId="77777777" w:rsidR="00211FC1" w:rsidRPr="00FB5275" w:rsidRDefault="00211FC1" w:rsidP="00404E7F">
            <w:pPr>
              <w:rPr>
                <w:bCs/>
                <w:lang w:eastAsia="zh-CN"/>
              </w:rPr>
            </w:pPr>
            <w:r w:rsidRPr="00FB5275">
              <w:rPr>
                <w:lang w:eastAsia="zh-CN"/>
              </w:rPr>
              <w:t>0.07448</w:t>
            </w:r>
          </w:p>
        </w:tc>
      </w:tr>
      <w:tr w:rsidR="00211FC1" w:rsidRPr="00FB5275" w14:paraId="69B55387" w14:textId="77777777" w:rsidTr="00404E7F">
        <w:trPr>
          <w:trHeight w:val="287"/>
        </w:trPr>
        <w:tc>
          <w:tcPr>
            <w:tcW w:w="1337" w:type="dxa"/>
            <w:noWrap/>
            <w:vAlign w:val="bottom"/>
            <w:hideMark/>
          </w:tcPr>
          <w:p w14:paraId="777E579F" w14:textId="77777777" w:rsidR="00211FC1" w:rsidRPr="00FB5275" w:rsidRDefault="00211FC1" w:rsidP="00404E7F">
            <w:pPr>
              <w:rPr>
                <w:lang w:eastAsia="zh-CN"/>
              </w:rPr>
            </w:pPr>
          </w:p>
        </w:tc>
        <w:tc>
          <w:tcPr>
            <w:tcW w:w="1007" w:type="dxa"/>
            <w:noWrap/>
            <w:vAlign w:val="bottom"/>
            <w:hideMark/>
          </w:tcPr>
          <w:p w14:paraId="44F46333"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6E8E7FDB"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BCBD6B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5F90286"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CE292A4" w14:textId="77777777" w:rsidR="00211FC1" w:rsidRPr="00FB5275" w:rsidRDefault="00211FC1" w:rsidP="00404E7F">
            <w:pPr>
              <w:rPr>
                <w:bCs/>
                <w:lang w:eastAsia="zh-CN"/>
              </w:rPr>
            </w:pPr>
            <w:r w:rsidRPr="00FB5275">
              <w:rPr>
                <w:lang w:eastAsia="zh-CN"/>
              </w:rPr>
              <w:t>42.5</w:t>
            </w:r>
          </w:p>
        </w:tc>
        <w:tc>
          <w:tcPr>
            <w:tcW w:w="1037" w:type="dxa"/>
            <w:noWrap/>
            <w:vAlign w:val="bottom"/>
            <w:hideMark/>
          </w:tcPr>
          <w:p w14:paraId="5B206DC0" w14:textId="77777777" w:rsidR="00211FC1" w:rsidRPr="00FB5275" w:rsidRDefault="00211FC1" w:rsidP="00404E7F">
            <w:pPr>
              <w:rPr>
                <w:bCs/>
                <w:lang w:eastAsia="zh-CN"/>
              </w:rPr>
            </w:pPr>
            <w:r w:rsidRPr="00FB5275">
              <w:rPr>
                <w:lang w:eastAsia="zh-CN"/>
              </w:rPr>
              <w:t>5949.5</w:t>
            </w:r>
          </w:p>
        </w:tc>
        <w:tc>
          <w:tcPr>
            <w:tcW w:w="973" w:type="dxa"/>
            <w:noWrap/>
            <w:vAlign w:val="bottom"/>
            <w:hideMark/>
          </w:tcPr>
          <w:p w14:paraId="061F463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8D5F2F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2D7BE89" w14:textId="77777777" w:rsidR="00211FC1" w:rsidRPr="00FB5275" w:rsidRDefault="00211FC1" w:rsidP="00404E7F">
            <w:pPr>
              <w:rPr>
                <w:bCs/>
                <w:lang w:eastAsia="zh-CN"/>
              </w:rPr>
            </w:pPr>
            <w:r w:rsidRPr="00FB5275">
              <w:rPr>
                <w:lang w:eastAsia="zh-CN"/>
              </w:rPr>
              <w:t>0.07448</w:t>
            </w:r>
          </w:p>
        </w:tc>
      </w:tr>
      <w:tr w:rsidR="00211FC1" w:rsidRPr="00FB5275" w14:paraId="79CA65AA" w14:textId="77777777" w:rsidTr="00404E7F">
        <w:trPr>
          <w:trHeight w:val="287"/>
        </w:trPr>
        <w:tc>
          <w:tcPr>
            <w:tcW w:w="1337" w:type="dxa"/>
            <w:noWrap/>
            <w:vAlign w:val="bottom"/>
            <w:hideMark/>
          </w:tcPr>
          <w:p w14:paraId="6C524000" w14:textId="77777777" w:rsidR="00211FC1" w:rsidRPr="00FB5275" w:rsidRDefault="00211FC1" w:rsidP="00404E7F">
            <w:pPr>
              <w:rPr>
                <w:lang w:eastAsia="zh-CN"/>
              </w:rPr>
            </w:pPr>
          </w:p>
        </w:tc>
        <w:tc>
          <w:tcPr>
            <w:tcW w:w="1007" w:type="dxa"/>
            <w:noWrap/>
            <w:vAlign w:val="bottom"/>
            <w:hideMark/>
          </w:tcPr>
          <w:p w14:paraId="2A6E37AA" w14:textId="77777777" w:rsidR="00211FC1" w:rsidRPr="00FB5275" w:rsidRDefault="00211FC1" w:rsidP="00404E7F">
            <w:pPr>
              <w:rPr>
                <w:bCs/>
                <w:lang w:eastAsia="zh-CN"/>
              </w:rPr>
            </w:pPr>
            <w:r w:rsidRPr="00FB5275">
              <w:rPr>
                <w:lang w:eastAsia="zh-CN"/>
              </w:rPr>
              <w:t>7000</w:t>
            </w:r>
          </w:p>
        </w:tc>
        <w:tc>
          <w:tcPr>
            <w:tcW w:w="1093" w:type="dxa"/>
            <w:noWrap/>
            <w:vAlign w:val="bottom"/>
            <w:hideMark/>
          </w:tcPr>
          <w:p w14:paraId="615A2B61" w14:textId="77777777" w:rsidR="00211FC1" w:rsidRPr="00FB5275" w:rsidRDefault="00211FC1" w:rsidP="00404E7F">
            <w:pPr>
              <w:rPr>
                <w:lang w:eastAsia="zh-CN"/>
              </w:rPr>
            </w:pPr>
            <w:r w:rsidRPr="00FB5275">
              <w:rPr>
                <w:lang w:eastAsia="zh-CN"/>
              </w:rPr>
              <w:t>1</w:t>
            </w:r>
          </w:p>
        </w:tc>
        <w:tc>
          <w:tcPr>
            <w:tcW w:w="792" w:type="dxa"/>
            <w:noWrap/>
            <w:vAlign w:val="bottom"/>
            <w:hideMark/>
          </w:tcPr>
          <w:p w14:paraId="5B3F1209"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DA3CF65"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0580D4A" w14:textId="77777777" w:rsidR="00211FC1" w:rsidRPr="00FB5275" w:rsidRDefault="00211FC1" w:rsidP="00404E7F">
            <w:pPr>
              <w:rPr>
                <w:bCs/>
                <w:lang w:eastAsia="zh-CN"/>
              </w:rPr>
            </w:pPr>
            <w:r w:rsidRPr="00FB5275">
              <w:rPr>
                <w:lang w:eastAsia="zh-CN"/>
              </w:rPr>
              <w:t>30.6</w:t>
            </w:r>
          </w:p>
        </w:tc>
        <w:tc>
          <w:tcPr>
            <w:tcW w:w="1037" w:type="dxa"/>
            <w:noWrap/>
            <w:vAlign w:val="bottom"/>
            <w:hideMark/>
          </w:tcPr>
          <w:p w14:paraId="3D02A12E" w14:textId="77777777" w:rsidR="00211FC1" w:rsidRPr="00FB5275" w:rsidRDefault="00211FC1" w:rsidP="00404E7F">
            <w:pPr>
              <w:rPr>
                <w:bCs/>
                <w:lang w:eastAsia="zh-CN"/>
              </w:rPr>
            </w:pPr>
            <w:r w:rsidRPr="00FB5275">
              <w:rPr>
                <w:lang w:eastAsia="zh-CN"/>
              </w:rPr>
              <w:t>5694</w:t>
            </w:r>
          </w:p>
        </w:tc>
        <w:tc>
          <w:tcPr>
            <w:tcW w:w="973" w:type="dxa"/>
            <w:noWrap/>
            <w:vAlign w:val="bottom"/>
            <w:hideMark/>
          </w:tcPr>
          <w:p w14:paraId="28EE3EA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6E53C97"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3525D19" w14:textId="77777777" w:rsidR="00211FC1" w:rsidRPr="00FB5275" w:rsidRDefault="00211FC1" w:rsidP="00404E7F">
            <w:pPr>
              <w:rPr>
                <w:bCs/>
                <w:lang w:eastAsia="zh-CN"/>
              </w:rPr>
            </w:pPr>
            <w:r w:rsidRPr="00FB5275">
              <w:rPr>
                <w:lang w:eastAsia="zh-CN"/>
              </w:rPr>
              <w:t>0.07448</w:t>
            </w:r>
          </w:p>
        </w:tc>
      </w:tr>
      <w:tr w:rsidR="00211FC1" w:rsidRPr="00FB5275" w14:paraId="40D7C0BB" w14:textId="77777777" w:rsidTr="00404E7F">
        <w:trPr>
          <w:trHeight w:val="287"/>
        </w:trPr>
        <w:tc>
          <w:tcPr>
            <w:tcW w:w="1337" w:type="dxa"/>
            <w:noWrap/>
            <w:vAlign w:val="bottom"/>
            <w:hideMark/>
          </w:tcPr>
          <w:p w14:paraId="64AB25F0" w14:textId="77777777" w:rsidR="00211FC1" w:rsidRPr="00FB5275" w:rsidRDefault="00211FC1" w:rsidP="00404E7F">
            <w:pPr>
              <w:rPr>
                <w:bCs/>
                <w:lang w:eastAsia="zh-CN"/>
              </w:rPr>
            </w:pPr>
            <w:r w:rsidRPr="00FB5275">
              <w:rPr>
                <w:lang w:eastAsia="zh-CN"/>
              </w:rPr>
              <w:t>Sydney</w:t>
            </w:r>
          </w:p>
        </w:tc>
        <w:tc>
          <w:tcPr>
            <w:tcW w:w="1007" w:type="dxa"/>
            <w:noWrap/>
            <w:vAlign w:val="bottom"/>
            <w:hideMark/>
          </w:tcPr>
          <w:p w14:paraId="14DB59B5"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3E0D2F59" w14:textId="77777777" w:rsidR="00211FC1" w:rsidRPr="00FB5275" w:rsidRDefault="00211FC1" w:rsidP="00404E7F">
            <w:pPr>
              <w:rPr>
                <w:lang w:eastAsia="zh-CN"/>
              </w:rPr>
            </w:pPr>
            <w:r w:rsidRPr="00FB5275">
              <w:rPr>
                <w:lang w:eastAsia="zh-CN"/>
              </w:rPr>
              <w:t>4</w:t>
            </w:r>
          </w:p>
        </w:tc>
        <w:tc>
          <w:tcPr>
            <w:tcW w:w="792" w:type="dxa"/>
            <w:noWrap/>
            <w:vAlign w:val="bottom"/>
            <w:hideMark/>
          </w:tcPr>
          <w:p w14:paraId="1ADE44D2"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C02FDC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9CFE003" w14:textId="77777777" w:rsidR="00211FC1" w:rsidRPr="00FB5275" w:rsidRDefault="00211FC1" w:rsidP="00404E7F">
            <w:pPr>
              <w:rPr>
                <w:bCs/>
                <w:lang w:eastAsia="zh-CN"/>
              </w:rPr>
            </w:pPr>
            <w:r w:rsidRPr="00FB5275">
              <w:rPr>
                <w:lang w:eastAsia="zh-CN"/>
              </w:rPr>
              <w:t>20.1</w:t>
            </w:r>
          </w:p>
        </w:tc>
        <w:tc>
          <w:tcPr>
            <w:tcW w:w="1037" w:type="dxa"/>
            <w:noWrap/>
            <w:vAlign w:val="bottom"/>
            <w:hideMark/>
          </w:tcPr>
          <w:p w14:paraId="36D1CFEC" w14:textId="77777777" w:rsidR="00211FC1" w:rsidRPr="00FB5275" w:rsidRDefault="00211FC1" w:rsidP="00404E7F">
            <w:pPr>
              <w:rPr>
                <w:bCs/>
                <w:lang w:eastAsia="zh-CN"/>
              </w:rPr>
            </w:pPr>
            <w:r w:rsidRPr="00FB5275">
              <w:rPr>
                <w:lang w:eastAsia="zh-CN"/>
              </w:rPr>
              <w:t>7336.5</w:t>
            </w:r>
          </w:p>
        </w:tc>
        <w:tc>
          <w:tcPr>
            <w:tcW w:w="973" w:type="dxa"/>
            <w:noWrap/>
            <w:vAlign w:val="bottom"/>
            <w:hideMark/>
          </w:tcPr>
          <w:p w14:paraId="2A225BE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32BF46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84CAEB9" w14:textId="77777777" w:rsidR="00211FC1" w:rsidRPr="00FB5275" w:rsidRDefault="00211FC1" w:rsidP="00404E7F">
            <w:pPr>
              <w:rPr>
                <w:bCs/>
                <w:lang w:eastAsia="zh-CN"/>
              </w:rPr>
            </w:pPr>
            <w:r w:rsidRPr="00FB5275">
              <w:rPr>
                <w:lang w:eastAsia="zh-CN"/>
              </w:rPr>
              <w:t>0.07448</w:t>
            </w:r>
          </w:p>
        </w:tc>
      </w:tr>
      <w:tr w:rsidR="00211FC1" w:rsidRPr="00FB5275" w14:paraId="36DFC0C1" w14:textId="77777777" w:rsidTr="00404E7F">
        <w:trPr>
          <w:trHeight w:val="287"/>
        </w:trPr>
        <w:tc>
          <w:tcPr>
            <w:tcW w:w="1337" w:type="dxa"/>
            <w:noWrap/>
            <w:vAlign w:val="bottom"/>
            <w:hideMark/>
          </w:tcPr>
          <w:p w14:paraId="3009A864" w14:textId="77777777" w:rsidR="00211FC1" w:rsidRPr="00FB5275" w:rsidRDefault="00211FC1" w:rsidP="00404E7F">
            <w:pPr>
              <w:rPr>
                <w:lang w:eastAsia="zh-CN"/>
              </w:rPr>
            </w:pPr>
          </w:p>
        </w:tc>
        <w:tc>
          <w:tcPr>
            <w:tcW w:w="1007" w:type="dxa"/>
            <w:noWrap/>
            <w:vAlign w:val="bottom"/>
            <w:hideMark/>
          </w:tcPr>
          <w:p w14:paraId="7D8DD1BA"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44B3BEC3" w14:textId="77777777" w:rsidR="00211FC1" w:rsidRPr="00FB5275" w:rsidRDefault="00211FC1" w:rsidP="00404E7F">
            <w:pPr>
              <w:rPr>
                <w:lang w:eastAsia="zh-CN"/>
              </w:rPr>
            </w:pPr>
            <w:r w:rsidRPr="00FB5275">
              <w:rPr>
                <w:lang w:eastAsia="zh-CN"/>
              </w:rPr>
              <w:t>4</w:t>
            </w:r>
          </w:p>
        </w:tc>
        <w:tc>
          <w:tcPr>
            <w:tcW w:w="792" w:type="dxa"/>
            <w:noWrap/>
            <w:vAlign w:val="bottom"/>
            <w:hideMark/>
          </w:tcPr>
          <w:p w14:paraId="3EAA11C9"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D7928C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C1E558D" w14:textId="77777777" w:rsidR="00211FC1" w:rsidRPr="00FB5275" w:rsidRDefault="00211FC1" w:rsidP="00404E7F">
            <w:pPr>
              <w:rPr>
                <w:bCs/>
                <w:lang w:eastAsia="zh-CN"/>
              </w:rPr>
            </w:pPr>
            <w:r w:rsidRPr="00FB5275">
              <w:rPr>
                <w:lang w:eastAsia="zh-CN"/>
              </w:rPr>
              <w:t>14.6</w:t>
            </w:r>
          </w:p>
        </w:tc>
        <w:tc>
          <w:tcPr>
            <w:tcW w:w="1037" w:type="dxa"/>
            <w:noWrap/>
            <w:vAlign w:val="bottom"/>
            <w:hideMark/>
          </w:tcPr>
          <w:p w14:paraId="42C4D458" w14:textId="77777777" w:rsidR="00211FC1" w:rsidRPr="00FB5275" w:rsidRDefault="00211FC1" w:rsidP="00404E7F">
            <w:pPr>
              <w:rPr>
                <w:bCs/>
                <w:lang w:eastAsia="zh-CN"/>
              </w:rPr>
            </w:pPr>
            <w:r w:rsidRPr="00FB5275">
              <w:rPr>
                <w:lang w:eastAsia="zh-CN"/>
              </w:rPr>
              <w:t>5329</w:t>
            </w:r>
          </w:p>
        </w:tc>
        <w:tc>
          <w:tcPr>
            <w:tcW w:w="973" w:type="dxa"/>
            <w:noWrap/>
            <w:vAlign w:val="bottom"/>
            <w:hideMark/>
          </w:tcPr>
          <w:p w14:paraId="141310C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A788AB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D6DC307" w14:textId="77777777" w:rsidR="00211FC1" w:rsidRPr="00FB5275" w:rsidRDefault="00211FC1" w:rsidP="00404E7F">
            <w:pPr>
              <w:rPr>
                <w:bCs/>
                <w:lang w:eastAsia="zh-CN"/>
              </w:rPr>
            </w:pPr>
            <w:r w:rsidRPr="00FB5275">
              <w:rPr>
                <w:lang w:eastAsia="zh-CN"/>
              </w:rPr>
              <w:t>0.07448</w:t>
            </w:r>
          </w:p>
        </w:tc>
      </w:tr>
      <w:tr w:rsidR="00211FC1" w:rsidRPr="00FB5275" w14:paraId="0BB29DE4" w14:textId="77777777" w:rsidTr="00404E7F">
        <w:trPr>
          <w:trHeight w:val="287"/>
        </w:trPr>
        <w:tc>
          <w:tcPr>
            <w:tcW w:w="1337" w:type="dxa"/>
            <w:noWrap/>
            <w:vAlign w:val="bottom"/>
            <w:hideMark/>
          </w:tcPr>
          <w:p w14:paraId="40F28474" w14:textId="77777777" w:rsidR="00211FC1" w:rsidRPr="00FB5275" w:rsidRDefault="00211FC1" w:rsidP="00404E7F">
            <w:pPr>
              <w:rPr>
                <w:lang w:eastAsia="zh-CN"/>
              </w:rPr>
            </w:pPr>
          </w:p>
        </w:tc>
        <w:tc>
          <w:tcPr>
            <w:tcW w:w="1007" w:type="dxa"/>
            <w:noWrap/>
            <w:vAlign w:val="bottom"/>
            <w:hideMark/>
          </w:tcPr>
          <w:p w14:paraId="32D035E6"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78B097A3" w14:textId="77777777" w:rsidR="00211FC1" w:rsidRPr="00FB5275" w:rsidRDefault="00211FC1" w:rsidP="00404E7F">
            <w:pPr>
              <w:rPr>
                <w:lang w:eastAsia="zh-CN"/>
              </w:rPr>
            </w:pPr>
            <w:r w:rsidRPr="00FB5275">
              <w:rPr>
                <w:lang w:eastAsia="zh-CN"/>
              </w:rPr>
              <w:t>4</w:t>
            </w:r>
          </w:p>
        </w:tc>
        <w:tc>
          <w:tcPr>
            <w:tcW w:w="792" w:type="dxa"/>
            <w:noWrap/>
            <w:vAlign w:val="bottom"/>
            <w:hideMark/>
          </w:tcPr>
          <w:p w14:paraId="29B63550"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E280385"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01BEDC4" w14:textId="77777777" w:rsidR="00211FC1" w:rsidRPr="00FB5275" w:rsidRDefault="00211FC1" w:rsidP="00404E7F">
            <w:pPr>
              <w:rPr>
                <w:bCs/>
                <w:lang w:eastAsia="zh-CN"/>
              </w:rPr>
            </w:pPr>
            <w:r w:rsidRPr="00FB5275">
              <w:rPr>
                <w:lang w:eastAsia="zh-CN"/>
              </w:rPr>
              <w:t>27.4</w:t>
            </w:r>
          </w:p>
        </w:tc>
        <w:tc>
          <w:tcPr>
            <w:tcW w:w="1037" w:type="dxa"/>
            <w:noWrap/>
            <w:vAlign w:val="bottom"/>
            <w:hideMark/>
          </w:tcPr>
          <w:p w14:paraId="7A7D59FB" w14:textId="77777777" w:rsidR="00211FC1" w:rsidRPr="00FB5275" w:rsidRDefault="00211FC1" w:rsidP="00404E7F">
            <w:pPr>
              <w:rPr>
                <w:bCs/>
                <w:lang w:eastAsia="zh-CN"/>
              </w:rPr>
            </w:pPr>
            <w:r w:rsidRPr="00FB5275">
              <w:rPr>
                <w:lang w:eastAsia="zh-CN"/>
              </w:rPr>
              <w:t>10001</w:t>
            </w:r>
          </w:p>
        </w:tc>
        <w:tc>
          <w:tcPr>
            <w:tcW w:w="973" w:type="dxa"/>
            <w:noWrap/>
            <w:vAlign w:val="bottom"/>
            <w:hideMark/>
          </w:tcPr>
          <w:p w14:paraId="35F1F40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E2BCED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1ABED13" w14:textId="77777777" w:rsidR="00211FC1" w:rsidRPr="00FB5275" w:rsidRDefault="00211FC1" w:rsidP="00404E7F">
            <w:pPr>
              <w:rPr>
                <w:bCs/>
                <w:lang w:eastAsia="zh-CN"/>
              </w:rPr>
            </w:pPr>
            <w:r w:rsidRPr="00FB5275">
              <w:rPr>
                <w:lang w:eastAsia="zh-CN"/>
              </w:rPr>
              <w:t>0.07448</w:t>
            </w:r>
          </w:p>
        </w:tc>
      </w:tr>
      <w:tr w:rsidR="00211FC1" w:rsidRPr="00FB5275" w14:paraId="35EE9F75" w14:textId="77777777" w:rsidTr="00404E7F">
        <w:trPr>
          <w:trHeight w:val="287"/>
        </w:trPr>
        <w:tc>
          <w:tcPr>
            <w:tcW w:w="1337" w:type="dxa"/>
            <w:noWrap/>
            <w:vAlign w:val="bottom"/>
            <w:hideMark/>
          </w:tcPr>
          <w:p w14:paraId="5E5FD8D7" w14:textId="77777777" w:rsidR="00211FC1" w:rsidRPr="00FB5275" w:rsidRDefault="00211FC1" w:rsidP="00404E7F">
            <w:pPr>
              <w:rPr>
                <w:lang w:eastAsia="zh-CN"/>
              </w:rPr>
            </w:pPr>
          </w:p>
        </w:tc>
        <w:tc>
          <w:tcPr>
            <w:tcW w:w="1007" w:type="dxa"/>
            <w:noWrap/>
            <w:vAlign w:val="bottom"/>
            <w:hideMark/>
          </w:tcPr>
          <w:p w14:paraId="1E0EA5F8"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3301EA38" w14:textId="77777777" w:rsidR="00211FC1" w:rsidRPr="00FB5275" w:rsidRDefault="00211FC1" w:rsidP="00404E7F">
            <w:pPr>
              <w:rPr>
                <w:lang w:eastAsia="zh-CN"/>
              </w:rPr>
            </w:pPr>
            <w:r w:rsidRPr="00FB5275">
              <w:rPr>
                <w:lang w:eastAsia="zh-CN"/>
              </w:rPr>
              <w:t>4</w:t>
            </w:r>
          </w:p>
        </w:tc>
        <w:tc>
          <w:tcPr>
            <w:tcW w:w="792" w:type="dxa"/>
            <w:noWrap/>
            <w:vAlign w:val="bottom"/>
            <w:hideMark/>
          </w:tcPr>
          <w:p w14:paraId="6B8338FD"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42E292A"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19EDEF6D" w14:textId="77777777" w:rsidR="00211FC1" w:rsidRPr="00FB5275" w:rsidRDefault="00211FC1" w:rsidP="00404E7F">
            <w:pPr>
              <w:rPr>
                <w:bCs/>
                <w:lang w:eastAsia="zh-CN"/>
              </w:rPr>
            </w:pPr>
            <w:r w:rsidRPr="00FB5275">
              <w:rPr>
                <w:lang w:eastAsia="zh-CN"/>
              </w:rPr>
              <w:t>21.9</w:t>
            </w:r>
          </w:p>
        </w:tc>
        <w:tc>
          <w:tcPr>
            <w:tcW w:w="1037" w:type="dxa"/>
            <w:noWrap/>
            <w:vAlign w:val="bottom"/>
            <w:hideMark/>
          </w:tcPr>
          <w:p w14:paraId="5806E0CB" w14:textId="77777777" w:rsidR="00211FC1" w:rsidRPr="00FB5275" w:rsidRDefault="00211FC1" w:rsidP="00404E7F">
            <w:pPr>
              <w:rPr>
                <w:bCs/>
                <w:lang w:eastAsia="zh-CN"/>
              </w:rPr>
            </w:pPr>
            <w:r w:rsidRPr="00FB5275">
              <w:rPr>
                <w:lang w:eastAsia="zh-CN"/>
              </w:rPr>
              <w:t>7993.5</w:t>
            </w:r>
          </w:p>
        </w:tc>
        <w:tc>
          <w:tcPr>
            <w:tcW w:w="973" w:type="dxa"/>
            <w:noWrap/>
            <w:vAlign w:val="bottom"/>
            <w:hideMark/>
          </w:tcPr>
          <w:p w14:paraId="1AEAAE6E"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8326DE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1AF1CC0" w14:textId="77777777" w:rsidR="00211FC1" w:rsidRPr="00FB5275" w:rsidRDefault="00211FC1" w:rsidP="00404E7F">
            <w:pPr>
              <w:rPr>
                <w:bCs/>
                <w:lang w:eastAsia="zh-CN"/>
              </w:rPr>
            </w:pPr>
            <w:r w:rsidRPr="00FB5275">
              <w:rPr>
                <w:lang w:eastAsia="zh-CN"/>
              </w:rPr>
              <w:t>0.07448</w:t>
            </w:r>
          </w:p>
        </w:tc>
      </w:tr>
      <w:tr w:rsidR="00211FC1" w:rsidRPr="00FB5275" w14:paraId="272DE342" w14:textId="77777777" w:rsidTr="00404E7F">
        <w:trPr>
          <w:trHeight w:val="287"/>
        </w:trPr>
        <w:tc>
          <w:tcPr>
            <w:tcW w:w="1337" w:type="dxa"/>
            <w:noWrap/>
            <w:vAlign w:val="bottom"/>
            <w:hideMark/>
          </w:tcPr>
          <w:p w14:paraId="1E681DB4" w14:textId="77777777" w:rsidR="00211FC1" w:rsidRPr="00FB5275" w:rsidRDefault="00211FC1" w:rsidP="00404E7F">
            <w:pPr>
              <w:rPr>
                <w:lang w:eastAsia="zh-CN"/>
              </w:rPr>
            </w:pPr>
          </w:p>
        </w:tc>
        <w:tc>
          <w:tcPr>
            <w:tcW w:w="1007" w:type="dxa"/>
            <w:noWrap/>
            <w:vAlign w:val="bottom"/>
            <w:hideMark/>
          </w:tcPr>
          <w:p w14:paraId="1B4856D6"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41381E6B" w14:textId="77777777" w:rsidR="00211FC1" w:rsidRPr="00FB5275" w:rsidRDefault="00211FC1" w:rsidP="00404E7F">
            <w:pPr>
              <w:rPr>
                <w:lang w:eastAsia="zh-CN"/>
              </w:rPr>
            </w:pPr>
            <w:r w:rsidRPr="00FB5275">
              <w:rPr>
                <w:lang w:eastAsia="zh-CN"/>
              </w:rPr>
              <w:t>3</w:t>
            </w:r>
          </w:p>
        </w:tc>
        <w:tc>
          <w:tcPr>
            <w:tcW w:w="792" w:type="dxa"/>
            <w:noWrap/>
            <w:vAlign w:val="bottom"/>
            <w:hideMark/>
          </w:tcPr>
          <w:p w14:paraId="20F3BE1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1CF9227"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326C54C" w14:textId="77777777" w:rsidR="00211FC1" w:rsidRPr="00FB5275" w:rsidRDefault="00211FC1" w:rsidP="00404E7F">
            <w:pPr>
              <w:rPr>
                <w:bCs/>
                <w:lang w:eastAsia="zh-CN"/>
              </w:rPr>
            </w:pPr>
            <w:r w:rsidRPr="00FB5275">
              <w:rPr>
                <w:lang w:eastAsia="zh-CN"/>
              </w:rPr>
              <w:t>19</w:t>
            </w:r>
          </w:p>
        </w:tc>
        <w:tc>
          <w:tcPr>
            <w:tcW w:w="1037" w:type="dxa"/>
            <w:noWrap/>
            <w:vAlign w:val="bottom"/>
            <w:hideMark/>
          </w:tcPr>
          <w:p w14:paraId="116BDA5D" w14:textId="77777777" w:rsidR="00211FC1" w:rsidRPr="00FB5275" w:rsidRDefault="00211FC1" w:rsidP="00404E7F">
            <w:pPr>
              <w:rPr>
                <w:bCs/>
                <w:lang w:eastAsia="zh-CN"/>
              </w:rPr>
            </w:pPr>
            <w:r w:rsidRPr="00FB5275">
              <w:rPr>
                <w:lang w:eastAsia="zh-CN"/>
              </w:rPr>
              <w:t>6935</w:t>
            </w:r>
          </w:p>
        </w:tc>
        <w:tc>
          <w:tcPr>
            <w:tcW w:w="973" w:type="dxa"/>
            <w:noWrap/>
            <w:vAlign w:val="bottom"/>
            <w:hideMark/>
          </w:tcPr>
          <w:p w14:paraId="71A4EEE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F6D50C8"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FC0EC15" w14:textId="77777777" w:rsidR="00211FC1" w:rsidRPr="00FB5275" w:rsidRDefault="00211FC1" w:rsidP="00404E7F">
            <w:pPr>
              <w:rPr>
                <w:bCs/>
                <w:lang w:eastAsia="zh-CN"/>
              </w:rPr>
            </w:pPr>
            <w:r w:rsidRPr="00FB5275">
              <w:rPr>
                <w:lang w:eastAsia="zh-CN"/>
              </w:rPr>
              <w:t>0.07448</w:t>
            </w:r>
          </w:p>
        </w:tc>
      </w:tr>
      <w:tr w:rsidR="00211FC1" w:rsidRPr="00FB5275" w14:paraId="49B7510C" w14:textId="77777777" w:rsidTr="00404E7F">
        <w:trPr>
          <w:trHeight w:val="287"/>
        </w:trPr>
        <w:tc>
          <w:tcPr>
            <w:tcW w:w="1337" w:type="dxa"/>
            <w:noWrap/>
            <w:vAlign w:val="bottom"/>
            <w:hideMark/>
          </w:tcPr>
          <w:p w14:paraId="267417BF" w14:textId="77777777" w:rsidR="00211FC1" w:rsidRPr="00FB5275" w:rsidRDefault="00211FC1" w:rsidP="00404E7F">
            <w:pPr>
              <w:rPr>
                <w:lang w:eastAsia="zh-CN"/>
              </w:rPr>
            </w:pPr>
          </w:p>
        </w:tc>
        <w:tc>
          <w:tcPr>
            <w:tcW w:w="1007" w:type="dxa"/>
            <w:noWrap/>
            <w:vAlign w:val="bottom"/>
            <w:hideMark/>
          </w:tcPr>
          <w:p w14:paraId="4EBFB9C7"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2C46D465" w14:textId="77777777" w:rsidR="00211FC1" w:rsidRPr="00FB5275" w:rsidRDefault="00211FC1" w:rsidP="00404E7F">
            <w:pPr>
              <w:rPr>
                <w:lang w:eastAsia="zh-CN"/>
              </w:rPr>
            </w:pPr>
            <w:r w:rsidRPr="00FB5275">
              <w:rPr>
                <w:lang w:eastAsia="zh-CN"/>
              </w:rPr>
              <w:t>3</w:t>
            </w:r>
          </w:p>
        </w:tc>
        <w:tc>
          <w:tcPr>
            <w:tcW w:w="792" w:type="dxa"/>
            <w:noWrap/>
            <w:vAlign w:val="bottom"/>
            <w:hideMark/>
          </w:tcPr>
          <w:p w14:paraId="344EFD0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54D192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9CAEECC" w14:textId="77777777" w:rsidR="00211FC1" w:rsidRPr="00FB5275" w:rsidRDefault="00211FC1" w:rsidP="00404E7F">
            <w:pPr>
              <w:rPr>
                <w:bCs/>
                <w:lang w:eastAsia="zh-CN"/>
              </w:rPr>
            </w:pPr>
            <w:r w:rsidRPr="00FB5275">
              <w:rPr>
                <w:lang w:eastAsia="zh-CN"/>
              </w:rPr>
              <w:t>13.8</w:t>
            </w:r>
          </w:p>
        </w:tc>
        <w:tc>
          <w:tcPr>
            <w:tcW w:w="1037" w:type="dxa"/>
            <w:noWrap/>
            <w:vAlign w:val="bottom"/>
            <w:hideMark/>
          </w:tcPr>
          <w:p w14:paraId="4937C4BA" w14:textId="77777777" w:rsidR="00211FC1" w:rsidRPr="00FB5275" w:rsidRDefault="00211FC1" w:rsidP="00404E7F">
            <w:pPr>
              <w:rPr>
                <w:bCs/>
                <w:lang w:eastAsia="zh-CN"/>
              </w:rPr>
            </w:pPr>
            <w:r w:rsidRPr="00FB5275">
              <w:rPr>
                <w:lang w:eastAsia="zh-CN"/>
              </w:rPr>
              <w:t>5037</w:t>
            </w:r>
          </w:p>
        </w:tc>
        <w:tc>
          <w:tcPr>
            <w:tcW w:w="973" w:type="dxa"/>
            <w:noWrap/>
            <w:vAlign w:val="bottom"/>
            <w:hideMark/>
          </w:tcPr>
          <w:p w14:paraId="7B82EB62"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88D0A4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5D14E59" w14:textId="77777777" w:rsidR="00211FC1" w:rsidRPr="00FB5275" w:rsidRDefault="00211FC1" w:rsidP="00404E7F">
            <w:pPr>
              <w:rPr>
                <w:bCs/>
                <w:lang w:eastAsia="zh-CN"/>
              </w:rPr>
            </w:pPr>
            <w:r w:rsidRPr="00FB5275">
              <w:rPr>
                <w:lang w:eastAsia="zh-CN"/>
              </w:rPr>
              <w:t>0.07448</w:t>
            </w:r>
          </w:p>
        </w:tc>
      </w:tr>
      <w:tr w:rsidR="00211FC1" w:rsidRPr="00FB5275" w14:paraId="6E8845C4" w14:textId="77777777" w:rsidTr="00404E7F">
        <w:trPr>
          <w:trHeight w:val="287"/>
        </w:trPr>
        <w:tc>
          <w:tcPr>
            <w:tcW w:w="1337" w:type="dxa"/>
            <w:noWrap/>
            <w:vAlign w:val="bottom"/>
            <w:hideMark/>
          </w:tcPr>
          <w:p w14:paraId="18AD135A" w14:textId="77777777" w:rsidR="00211FC1" w:rsidRPr="00FB5275" w:rsidRDefault="00211FC1" w:rsidP="00404E7F">
            <w:pPr>
              <w:rPr>
                <w:lang w:eastAsia="zh-CN"/>
              </w:rPr>
            </w:pPr>
          </w:p>
        </w:tc>
        <w:tc>
          <w:tcPr>
            <w:tcW w:w="1007" w:type="dxa"/>
            <w:noWrap/>
            <w:vAlign w:val="bottom"/>
            <w:hideMark/>
          </w:tcPr>
          <w:p w14:paraId="42CC1CF1"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2B7F1AB3" w14:textId="77777777" w:rsidR="00211FC1" w:rsidRPr="00FB5275" w:rsidRDefault="00211FC1" w:rsidP="00404E7F">
            <w:pPr>
              <w:rPr>
                <w:lang w:eastAsia="zh-CN"/>
              </w:rPr>
            </w:pPr>
            <w:r w:rsidRPr="00FB5275">
              <w:rPr>
                <w:lang w:eastAsia="zh-CN"/>
              </w:rPr>
              <w:t>3</w:t>
            </w:r>
          </w:p>
        </w:tc>
        <w:tc>
          <w:tcPr>
            <w:tcW w:w="792" w:type="dxa"/>
            <w:noWrap/>
            <w:vAlign w:val="bottom"/>
            <w:hideMark/>
          </w:tcPr>
          <w:p w14:paraId="46301400"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D7C2F13"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026B508" w14:textId="77777777" w:rsidR="00211FC1" w:rsidRPr="00FB5275" w:rsidRDefault="00211FC1" w:rsidP="00404E7F">
            <w:pPr>
              <w:rPr>
                <w:bCs/>
                <w:lang w:eastAsia="zh-CN"/>
              </w:rPr>
            </w:pPr>
            <w:r w:rsidRPr="00FB5275">
              <w:rPr>
                <w:lang w:eastAsia="zh-CN"/>
              </w:rPr>
              <w:t>26.3</w:t>
            </w:r>
          </w:p>
        </w:tc>
        <w:tc>
          <w:tcPr>
            <w:tcW w:w="1037" w:type="dxa"/>
            <w:noWrap/>
            <w:vAlign w:val="bottom"/>
            <w:hideMark/>
          </w:tcPr>
          <w:p w14:paraId="47FBD889" w14:textId="77777777" w:rsidR="00211FC1" w:rsidRPr="00FB5275" w:rsidRDefault="00211FC1" w:rsidP="00404E7F">
            <w:pPr>
              <w:rPr>
                <w:bCs/>
                <w:lang w:eastAsia="zh-CN"/>
              </w:rPr>
            </w:pPr>
            <w:r w:rsidRPr="00FB5275">
              <w:rPr>
                <w:lang w:eastAsia="zh-CN"/>
              </w:rPr>
              <w:t>9599.5</w:t>
            </w:r>
          </w:p>
        </w:tc>
        <w:tc>
          <w:tcPr>
            <w:tcW w:w="973" w:type="dxa"/>
            <w:noWrap/>
            <w:vAlign w:val="bottom"/>
            <w:hideMark/>
          </w:tcPr>
          <w:p w14:paraId="23AED770"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58BAB1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A2F9587" w14:textId="77777777" w:rsidR="00211FC1" w:rsidRPr="00FB5275" w:rsidRDefault="00211FC1" w:rsidP="00404E7F">
            <w:pPr>
              <w:rPr>
                <w:bCs/>
                <w:lang w:eastAsia="zh-CN"/>
              </w:rPr>
            </w:pPr>
            <w:r w:rsidRPr="00FB5275">
              <w:rPr>
                <w:lang w:eastAsia="zh-CN"/>
              </w:rPr>
              <w:t>0.07448</w:t>
            </w:r>
          </w:p>
        </w:tc>
      </w:tr>
      <w:tr w:rsidR="00211FC1" w:rsidRPr="00FB5275" w14:paraId="5C811906" w14:textId="77777777" w:rsidTr="00404E7F">
        <w:trPr>
          <w:trHeight w:val="287"/>
        </w:trPr>
        <w:tc>
          <w:tcPr>
            <w:tcW w:w="1337" w:type="dxa"/>
            <w:noWrap/>
            <w:vAlign w:val="bottom"/>
            <w:hideMark/>
          </w:tcPr>
          <w:p w14:paraId="7CE9555A" w14:textId="77777777" w:rsidR="00211FC1" w:rsidRPr="00FB5275" w:rsidRDefault="00211FC1" w:rsidP="00404E7F">
            <w:pPr>
              <w:rPr>
                <w:lang w:eastAsia="zh-CN"/>
              </w:rPr>
            </w:pPr>
          </w:p>
        </w:tc>
        <w:tc>
          <w:tcPr>
            <w:tcW w:w="1007" w:type="dxa"/>
            <w:noWrap/>
            <w:vAlign w:val="bottom"/>
            <w:hideMark/>
          </w:tcPr>
          <w:p w14:paraId="1E7C664B"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256D03D2"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2384815"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43241B2"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70F0B01" w14:textId="77777777" w:rsidR="00211FC1" w:rsidRPr="00FB5275" w:rsidRDefault="00211FC1" w:rsidP="00404E7F">
            <w:pPr>
              <w:rPr>
                <w:bCs/>
                <w:lang w:eastAsia="zh-CN"/>
              </w:rPr>
            </w:pPr>
            <w:r w:rsidRPr="00FB5275">
              <w:rPr>
                <w:lang w:eastAsia="zh-CN"/>
              </w:rPr>
              <w:t>21.1</w:t>
            </w:r>
          </w:p>
        </w:tc>
        <w:tc>
          <w:tcPr>
            <w:tcW w:w="1037" w:type="dxa"/>
            <w:noWrap/>
            <w:vAlign w:val="bottom"/>
            <w:hideMark/>
          </w:tcPr>
          <w:p w14:paraId="5725E7D3" w14:textId="77777777" w:rsidR="00211FC1" w:rsidRPr="00FB5275" w:rsidRDefault="00211FC1" w:rsidP="00404E7F">
            <w:pPr>
              <w:rPr>
                <w:bCs/>
                <w:lang w:eastAsia="zh-CN"/>
              </w:rPr>
            </w:pPr>
            <w:r w:rsidRPr="00FB5275">
              <w:rPr>
                <w:lang w:eastAsia="zh-CN"/>
              </w:rPr>
              <w:t>7701.5</w:t>
            </w:r>
          </w:p>
        </w:tc>
        <w:tc>
          <w:tcPr>
            <w:tcW w:w="973" w:type="dxa"/>
            <w:noWrap/>
            <w:vAlign w:val="bottom"/>
            <w:hideMark/>
          </w:tcPr>
          <w:p w14:paraId="643B67E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60E42D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C261859" w14:textId="77777777" w:rsidR="00211FC1" w:rsidRPr="00FB5275" w:rsidRDefault="00211FC1" w:rsidP="00404E7F">
            <w:pPr>
              <w:rPr>
                <w:bCs/>
                <w:lang w:eastAsia="zh-CN"/>
              </w:rPr>
            </w:pPr>
            <w:r w:rsidRPr="00FB5275">
              <w:rPr>
                <w:lang w:eastAsia="zh-CN"/>
              </w:rPr>
              <w:t>0.07448</w:t>
            </w:r>
          </w:p>
        </w:tc>
      </w:tr>
      <w:tr w:rsidR="00211FC1" w:rsidRPr="00FB5275" w14:paraId="04A625CB" w14:textId="77777777" w:rsidTr="00404E7F">
        <w:trPr>
          <w:trHeight w:val="287"/>
        </w:trPr>
        <w:tc>
          <w:tcPr>
            <w:tcW w:w="1337" w:type="dxa"/>
            <w:noWrap/>
            <w:vAlign w:val="bottom"/>
            <w:hideMark/>
          </w:tcPr>
          <w:p w14:paraId="5FA9DD69" w14:textId="77777777" w:rsidR="00211FC1" w:rsidRPr="00FB5275" w:rsidRDefault="00211FC1" w:rsidP="00404E7F">
            <w:pPr>
              <w:rPr>
                <w:lang w:eastAsia="zh-CN"/>
              </w:rPr>
            </w:pPr>
          </w:p>
        </w:tc>
        <w:tc>
          <w:tcPr>
            <w:tcW w:w="1007" w:type="dxa"/>
            <w:noWrap/>
            <w:vAlign w:val="bottom"/>
            <w:hideMark/>
          </w:tcPr>
          <w:p w14:paraId="129FE402"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1AFAD28E" w14:textId="77777777" w:rsidR="00211FC1" w:rsidRPr="00FB5275" w:rsidRDefault="00211FC1" w:rsidP="00404E7F">
            <w:pPr>
              <w:rPr>
                <w:lang w:eastAsia="zh-CN"/>
              </w:rPr>
            </w:pPr>
            <w:r w:rsidRPr="00FB5275">
              <w:rPr>
                <w:lang w:eastAsia="zh-CN"/>
              </w:rPr>
              <w:t>2</w:t>
            </w:r>
          </w:p>
        </w:tc>
        <w:tc>
          <w:tcPr>
            <w:tcW w:w="792" w:type="dxa"/>
            <w:noWrap/>
            <w:vAlign w:val="bottom"/>
            <w:hideMark/>
          </w:tcPr>
          <w:p w14:paraId="236C6369" w14:textId="77777777" w:rsidR="00211FC1" w:rsidRPr="00FB5275" w:rsidRDefault="00211FC1" w:rsidP="00404E7F">
            <w:pPr>
              <w:rPr>
                <w:lang w:eastAsia="zh-CN"/>
              </w:rPr>
            </w:pPr>
            <w:r w:rsidRPr="00FB5275">
              <w:rPr>
                <w:lang w:eastAsia="zh-CN"/>
              </w:rPr>
              <w:t>0</w:t>
            </w:r>
          </w:p>
        </w:tc>
        <w:tc>
          <w:tcPr>
            <w:tcW w:w="681" w:type="dxa"/>
            <w:noWrap/>
            <w:vAlign w:val="bottom"/>
            <w:hideMark/>
          </w:tcPr>
          <w:p w14:paraId="102E741C"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1291C27" w14:textId="77777777" w:rsidR="00211FC1" w:rsidRPr="00FB5275" w:rsidRDefault="00211FC1" w:rsidP="00404E7F">
            <w:pPr>
              <w:rPr>
                <w:bCs/>
                <w:lang w:eastAsia="zh-CN"/>
              </w:rPr>
            </w:pPr>
            <w:r w:rsidRPr="00FB5275">
              <w:rPr>
                <w:lang w:eastAsia="zh-CN"/>
              </w:rPr>
              <w:t>15.4</w:t>
            </w:r>
          </w:p>
        </w:tc>
        <w:tc>
          <w:tcPr>
            <w:tcW w:w="1037" w:type="dxa"/>
            <w:noWrap/>
            <w:vAlign w:val="bottom"/>
            <w:hideMark/>
          </w:tcPr>
          <w:p w14:paraId="0129F70A" w14:textId="77777777" w:rsidR="00211FC1" w:rsidRPr="00FB5275" w:rsidRDefault="00211FC1" w:rsidP="00404E7F">
            <w:pPr>
              <w:rPr>
                <w:bCs/>
                <w:lang w:eastAsia="zh-CN"/>
              </w:rPr>
            </w:pPr>
            <w:r w:rsidRPr="00FB5275">
              <w:rPr>
                <w:lang w:eastAsia="zh-CN"/>
              </w:rPr>
              <w:t>5621</w:t>
            </w:r>
          </w:p>
        </w:tc>
        <w:tc>
          <w:tcPr>
            <w:tcW w:w="973" w:type="dxa"/>
            <w:noWrap/>
            <w:vAlign w:val="bottom"/>
            <w:hideMark/>
          </w:tcPr>
          <w:p w14:paraId="41F6D934"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5F77DEE"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2A6D0D3" w14:textId="77777777" w:rsidR="00211FC1" w:rsidRPr="00FB5275" w:rsidRDefault="00211FC1" w:rsidP="00404E7F">
            <w:pPr>
              <w:rPr>
                <w:bCs/>
                <w:lang w:eastAsia="zh-CN"/>
              </w:rPr>
            </w:pPr>
            <w:r w:rsidRPr="00FB5275">
              <w:rPr>
                <w:lang w:eastAsia="zh-CN"/>
              </w:rPr>
              <w:t>0.07448</w:t>
            </w:r>
          </w:p>
        </w:tc>
      </w:tr>
      <w:tr w:rsidR="00211FC1" w:rsidRPr="00FB5275" w14:paraId="53E71B95" w14:textId="77777777" w:rsidTr="00404E7F">
        <w:trPr>
          <w:trHeight w:val="287"/>
        </w:trPr>
        <w:tc>
          <w:tcPr>
            <w:tcW w:w="1337" w:type="dxa"/>
            <w:noWrap/>
            <w:vAlign w:val="bottom"/>
            <w:hideMark/>
          </w:tcPr>
          <w:p w14:paraId="75048907" w14:textId="77777777" w:rsidR="00211FC1" w:rsidRPr="00FB5275" w:rsidRDefault="00211FC1" w:rsidP="00404E7F">
            <w:pPr>
              <w:rPr>
                <w:lang w:eastAsia="zh-CN"/>
              </w:rPr>
            </w:pPr>
          </w:p>
        </w:tc>
        <w:tc>
          <w:tcPr>
            <w:tcW w:w="1007" w:type="dxa"/>
            <w:noWrap/>
            <w:vAlign w:val="bottom"/>
            <w:hideMark/>
          </w:tcPr>
          <w:p w14:paraId="4A09B8CB"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72032945" w14:textId="77777777" w:rsidR="00211FC1" w:rsidRPr="00FB5275" w:rsidRDefault="00211FC1" w:rsidP="00404E7F">
            <w:pPr>
              <w:rPr>
                <w:lang w:eastAsia="zh-CN"/>
              </w:rPr>
            </w:pPr>
            <w:r w:rsidRPr="00FB5275">
              <w:rPr>
                <w:lang w:eastAsia="zh-CN"/>
              </w:rPr>
              <w:t>2</w:t>
            </w:r>
          </w:p>
        </w:tc>
        <w:tc>
          <w:tcPr>
            <w:tcW w:w="792" w:type="dxa"/>
            <w:noWrap/>
            <w:vAlign w:val="bottom"/>
            <w:hideMark/>
          </w:tcPr>
          <w:p w14:paraId="7E5340F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AF10CBD"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C829EFA" w14:textId="77777777" w:rsidR="00211FC1" w:rsidRPr="00FB5275" w:rsidRDefault="00211FC1" w:rsidP="00404E7F">
            <w:pPr>
              <w:rPr>
                <w:bCs/>
                <w:lang w:eastAsia="zh-CN"/>
              </w:rPr>
            </w:pPr>
            <w:r w:rsidRPr="00FB5275">
              <w:rPr>
                <w:lang w:eastAsia="zh-CN"/>
              </w:rPr>
              <w:t>11.4</w:t>
            </w:r>
          </w:p>
        </w:tc>
        <w:tc>
          <w:tcPr>
            <w:tcW w:w="1037" w:type="dxa"/>
            <w:noWrap/>
            <w:vAlign w:val="bottom"/>
            <w:hideMark/>
          </w:tcPr>
          <w:p w14:paraId="6A19C15F" w14:textId="77777777" w:rsidR="00211FC1" w:rsidRPr="00FB5275" w:rsidRDefault="00211FC1" w:rsidP="00404E7F">
            <w:pPr>
              <w:rPr>
                <w:bCs/>
                <w:lang w:eastAsia="zh-CN"/>
              </w:rPr>
            </w:pPr>
            <w:r w:rsidRPr="00FB5275">
              <w:rPr>
                <w:lang w:eastAsia="zh-CN"/>
              </w:rPr>
              <w:t>4161</w:t>
            </w:r>
          </w:p>
        </w:tc>
        <w:tc>
          <w:tcPr>
            <w:tcW w:w="973" w:type="dxa"/>
            <w:noWrap/>
            <w:vAlign w:val="bottom"/>
            <w:hideMark/>
          </w:tcPr>
          <w:p w14:paraId="791C50B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E51A2AC"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CDA75D4" w14:textId="77777777" w:rsidR="00211FC1" w:rsidRPr="00FB5275" w:rsidRDefault="00211FC1" w:rsidP="00404E7F">
            <w:pPr>
              <w:rPr>
                <w:bCs/>
                <w:lang w:eastAsia="zh-CN"/>
              </w:rPr>
            </w:pPr>
            <w:r w:rsidRPr="00FB5275">
              <w:rPr>
                <w:lang w:eastAsia="zh-CN"/>
              </w:rPr>
              <w:t>0.07448</w:t>
            </w:r>
          </w:p>
        </w:tc>
      </w:tr>
      <w:tr w:rsidR="00211FC1" w:rsidRPr="00FB5275" w14:paraId="1032A3EC" w14:textId="77777777" w:rsidTr="00404E7F">
        <w:trPr>
          <w:trHeight w:val="287"/>
        </w:trPr>
        <w:tc>
          <w:tcPr>
            <w:tcW w:w="1337" w:type="dxa"/>
            <w:noWrap/>
            <w:vAlign w:val="bottom"/>
            <w:hideMark/>
          </w:tcPr>
          <w:p w14:paraId="641A0D9A" w14:textId="77777777" w:rsidR="00211FC1" w:rsidRPr="00FB5275" w:rsidRDefault="00211FC1" w:rsidP="00404E7F">
            <w:pPr>
              <w:rPr>
                <w:lang w:eastAsia="zh-CN"/>
              </w:rPr>
            </w:pPr>
          </w:p>
        </w:tc>
        <w:tc>
          <w:tcPr>
            <w:tcW w:w="1007" w:type="dxa"/>
            <w:noWrap/>
            <w:vAlign w:val="bottom"/>
            <w:hideMark/>
          </w:tcPr>
          <w:p w14:paraId="5688AB0E"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54171752" w14:textId="77777777" w:rsidR="00211FC1" w:rsidRPr="00FB5275" w:rsidRDefault="00211FC1" w:rsidP="00404E7F">
            <w:pPr>
              <w:rPr>
                <w:lang w:eastAsia="zh-CN"/>
              </w:rPr>
            </w:pPr>
            <w:r w:rsidRPr="00FB5275">
              <w:rPr>
                <w:lang w:eastAsia="zh-CN"/>
              </w:rPr>
              <w:t>2</w:t>
            </w:r>
          </w:p>
        </w:tc>
        <w:tc>
          <w:tcPr>
            <w:tcW w:w="792" w:type="dxa"/>
            <w:noWrap/>
            <w:vAlign w:val="bottom"/>
            <w:hideMark/>
          </w:tcPr>
          <w:p w14:paraId="14E6797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8CE6115"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06F4BD4" w14:textId="77777777" w:rsidR="00211FC1" w:rsidRPr="00FB5275" w:rsidRDefault="00211FC1" w:rsidP="00404E7F">
            <w:pPr>
              <w:rPr>
                <w:bCs/>
                <w:lang w:eastAsia="zh-CN"/>
              </w:rPr>
            </w:pPr>
            <w:r w:rsidRPr="00FB5275">
              <w:rPr>
                <w:lang w:eastAsia="zh-CN"/>
              </w:rPr>
              <w:t>22.7</w:t>
            </w:r>
          </w:p>
        </w:tc>
        <w:tc>
          <w:tcPr>
            <w:tcW w:w="1037" w:type="dxa"/>
            <w:noWrap/>
            <w:vAlign w:val="bottom"/>
            <w:hideMark/>
          </w:tcPr>
          <w:p w14:paraId="58BCDEC1" w14:textId="77777777" w:rsidR="00211FC1" w:rsidRPr="00FB5275" w:rsidRDefault="00211FC1" w:rsidP="00404E7F">
            <w:pPr>
              <w:rPr>
                <w:bCs/>
                <w:lang w:eastAsia="zh-CN"/>
              </w:rPr>
            </w:pPr>
            <w:r w:rsidRPr="00FB5275">
              <w:rPr>
                <w:lang w:eastAsia="zh-CN"/>
              </w:rPr>
              <w:t>8285.5</w:t>
            </w:r>
          </w:p>
        </w:tc>
        <w:tc>
          <w:tcPr>
            <w:tcW w:w="973" w:type="dxa"/>
            <w:noWrap/>
            <w:vAlign w:val="bottom"/>
            <w:hideMark/>
          </w:tcPr>
          <w:p w14:paraId="60BA6AA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A9B6382"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6456B4F" w14:textId="77777777" w:rsidR="00211FC1" w:rsidRPr="00FB5275" w:rsidRDefault="00211FC1" w:rsidP="00404E7F">
            <w:pPr>
              <w:rPr>
                <w:bCs/>
                <w:lang w:eastAsia="zh-CN"/>
              </w:rPr>
            </w:pPr>
            <w:r w:rsidRPr="00FB5275">
              <w:rPr>
                <w:lang w:eastAsia="zh-CN"/>
              </w:rPr>
              <w:t>0.07448</w:t>
            </w:r>
          </w:p>
        </w:tc>
      </w:tr>
      <w:tr w:rsidR="00211FC1" w:rsidRPr="00FB5275" w14:paraId="5DCC764B" w14:textId="77777777" w:rsidTr="00404E7F">
        <w:trPr>
          <w:trHeight w:val="287"/>
        </w:trPr>
        <w:tc>
          <w:tcPr>
            <w:tcW w:w="1337" w:type="dxa"/>
            <w:noWrap/>
            <w:vAlign w:val="bottom"/>
            <w:hideMark/>
          </w:tcPr>
          <w:p w14:paraId="01C74FA2" w14:textId="77777777" w:rsidR="00211FC1" w:rsidRPr="00FB5275" w:rsidRDefault="00211FC1" w:rsidP="00404E7F">
            <w:pPr>
              <w:rPr>
                <w:lang w:eastAsia="zh-CN"/>
              </w:rPr>
            </w:pPr>
          </w:p>
        </w:tc>
        <w:tc>
          <w:tcPr>
            <w:tcW w:w="1007" w:type="dxa"/>
            <w:noWrap/>
            <w:vAlign w:val="bottom"/>
            <w:hideMark/>
          </w:tcPr>
          <w:p w14:paraId="5646A47C"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6F211073" w14:textId="77777777" w:rsidR="00211FC1" w:rsidRPr="00FB5275" w:rsidRDefault="00211FC1" w:rsidP="00404E7F">
            <w:pPr>
              <w:rPr>
                <w:lang w:eastAsia="zh-CN"/>
              </w:rPr>
            </w:pPr>
            <w:r w:rsidRPr="00FB5275">
              <w:rPr>
                <w:lang w:eastAsia="zh-CN"/>
              </w:rPr>
              <w:t>2</w:t>
            </w:r>
          </w:p>
        </w:tc>
        <w:tc>
          <w:tcPr>
            <w:tcW w:w="792" w:type="dxa"/>
            <w:noWrap/>
            <w:vAlign w:val="bottom"/>
            <w:hideMark/>
          </w:tcPr>
          <w:p w14:paraId="6280EFBB"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779BEC4"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49812E8" w14:textId="77777777" w:rsidR="00211FC1" w:rsidRPr="00FB5275" w:rsidRDefault="00211FC1" w:rsidP="00404E7F">
            <w:pPr>
              <w:rPr>
                <w:bCs/>
                <w:lang w:eastAsia="zh-CN"/>
              </w:rPr>
            </w:pPr>
            <w:r w:rsidRPr="00FB5275">
              <w:rPr>
                <w:lang w:eastAsia="zh-CN"/>
              </w:rPr>
              <w:t>18.8</w:t>
            </w:r>
          </w:p>
        </w:tc>
        <w:tc>
          <w:tcPr>
            <w:tcW w:w="1037" w:type="dxa"/>
            <w:noWrap/>
            <w:vAlign w:val="bottom"/>
            <w:hideMark/>
          </w:tcPr>
          <w:p w14:paraId="391A46D7" w14:textId="77777777" w:rsidR="00211FC1" w:rsidRPr="00FB5275" w:rsidRDefault="00211FC1" w:rsidP="00404E7F">
            <w:pPr>
              <w:rPr>
                <w:bCs/>
                <w:lang w:eastAsia="zh-CN"/>
              </w:rPr>
            </w:pPr>
            <w:r w:rsidRPr="00FB5275">
              <w:rPr>
                <w:lang w:eastAsia="zh-CN"/>
              </w:rPr>
              <w:t>6862</w:t>
            </w:r>
          </w:p>
        </w:tc>
        <w:tc>
          <w:tcPr>
            <w:tcW w:w="973" w:type="dxa"/>
            <w:noWrap/>
            <w:vAlign w:val="bottom"/>
            <w:hideMark/>
          </w:tcPr>
          <w:p w14:paraId="401C89E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1E3876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0CDAF57" w14:textId="77777777" w:rsidR="00211FC1" w:rsidRPr="00FB5275" w:rsidRDefault="00211FC1" w:rsidP="00404E7F">
            <w:pPr>
              <w:rPr>
                <w:bCs/>
                <w:lang w:eastAsia="zh-CN"/>
              </w:rPr>
            </w:pPr>
            <w:r w:rsidRPr="00FB5275">
              <w:rPr>
                <w:lang w:eastAsia="zh-CN"/>
              </w:rPr>
              <w:t>0.07448</w:t>
            </w:r>
          </w:p>
        </w:tc>
      </w:tr>
      <w:tr w:rsidR="00211FC1" w:rsidRPr="00FB5275" w14:paraId="00F42532" w14:textId="77777777" w:rsidTr="00404E7F">
        <w:trPr>
          <w:trHeight w:val="287"/>
        </w:trPr>
        <w:tc>
          <w:tcPr>
            <w:tcW w:w="1337" w:type="dxa"/>
            <w:noWrap/>
            <w:vAlign w:val="bottom"/>
            <w:hideMark/>
          </w:tcPr>
          <w:p w14:paraId="07E30559" w14:textId="77777777" w:rsidR="00211FC1" w:rsidRPr="00FB5275" w:rsidRDefault="00211FC1" w:rsidP="00404E7F">
            <w:pPr>
              <w:rPr>
                <w:lang w:eastAsia="zh-CN"/>
              </w:rPr>
            </w:pPr>
          </w:p>
        </w:tc>
        <w:tc>
          <w:tcPr>
            <w:tcW w:w="1007" w:type="dxa"/>
            <w:noWrap/>
            <w:vAlign w:val="bottom"/>
            <w:hideMark/>
          </w:tcPr>
          <w:p w14:paraId="2B50E29A"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5911FB6C" w14:textId="77777777" w:rsidR="00211FC1" w:rsidRPr="00FB5275" w:rsidRDefault="00211FC1" w:rsidP="00404E7F">
            <w:pPr>
              <w:rPr>
                <w:lang w:eastAsia="zh-CN"/>
              </w:rPr>
            </w:pPr>
            <w:r w:rsidRPr="00FB5275">
              <w:rPr>
                <w:lang w:eastAsia="zh-CN"/>
              </w:rPr>
              <w:t>1</w:t>
            </w:r>
          </w:p>
        </w:tc>
        <w:tc>
          <w:tcPr>
            <w:tcW w:w="792" w:type="dxa"/>
            <w:noWrap/>
            <w:vAlign w:val="bottom"/>
            <w:hideMark/>
          </w:tcPr>
          <w:p w14:paraId="21E73108" w14:textId="77777777" w:rsidR="00211FC1" w:rsidRPr="00FB5275" w:rsidRDefault="00211FC1" w:rsidP="00404E7F">
            <w:pPr>
              <w:rPr>
                <w:lang w:eastAsia="zh-CN"/>
              </w:rPr>
            </w:pPr>
            <w:r w:rsidRPr="00FB5275">
              <w:rPr>
                <w:lang w:eastAsia="zh-CN"/>
              </w:rPr>
              <w:t>0</w:t>
            </w:r>
          </w:p>
        </w:tc>
        <w:tc>
          <w:tcPr>
            <w:tcW w:w="681" w:type="dxa"/>
            <w:noWrap/>
            <w:vAlign w:val="bottom"/>
            <w:hideMark/>
          </w:tcPr>
          <w:p w14:paraId="3D50CEBB"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017B911" w14:textId="77777777" w:rsidR="00211FC1" w:rsidRPr="00FB5275" w:rsidRDefault="00211FC1" w:rsidP="00404E7F">
            <w:pPr>
              <w:rPr>
                <w:lang w:eastAsia="zh-CN"/>
              </w:rPr>
            </w:pPr>
            <w:r w:rsidRPr="00FB5275">
              <w:rPr>
                <w:lang w:eastAsia="zh-CN"/>
              </w:rPr>
              <w:t>9</w:t>
            </w:r>
          </w:p>
        </w:tc>
        <w:tc>
          <w:tcPr>
            <w:tcW w:w="1037" w:type="dxa"/>
            <w:noWrap/>
            <w:vAlign w:val="bottom"/>
            <w:hideMark/>
          </w:tcPr>
          <w:p w14:paraId="0923B8EA" w14:textId="77777777" w:rsidR="00211FC1" w:rsidRPr="00FB5275" w:rsidRDefault="00211FC1" w:rsidP="00404E7F">
            <w:pPr>
              <w:rPr>
                <w:bCs/>
                <w:lang w:eastAsia="zh-CN"/>
              </w:rPr>
            </w:pPr>
            <w:r w:rsidRPr="00FB5275">
              <w:rPr>
                <w:lang w:eastAsia="zh-CN"/>
              </w:rPr>
              <w:t>3285</w:t>
            </w:r>
          </w:p>
        </w:tc>
        <w:tc>
          <w:tcPr>
            <w:tcW w:w="973" w:type="dxa"/>
            <w:noWrap/>
            <w:vAlign w:val="bottom"/>
            <w:hideMark/>
          </w:tcPr>
          <w:p w14:paraId="3A79A68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7F6416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D376394" w14:textId="77777777" w:rsidR="00211FC1" w:rsidRPr="00FB5275" w:rsidRDefault="00211FC1" w:rsidP="00404E7F">
            <w:pPr>
              <w:rPr>
                <w:bCs/>
                <w:lang w:eastAsia="zh-CN"/>
              </w:rPr>
            </w:pPr>
            <w:r w:rsidRPr="00FB5275">
              <w:rPr>
                <w:lang w:eastAsia="zh-CN"/>
              </w:rPr>
              <w:t>0.07448</w:t>
            </w:r>
          </w:p>
        </w:tc>
      </w:tr>
      <w:tr w:rsidR="00211FC1" w:rsidRPr="00FB5275" w14:paraId="4D330E2E" w14:textId="77777777" w:rsidTr="00404E7F">
        <w:trPr>
          <w:trHeight w:val="287"/>
        </w:trPr>
        <w:tc>
          <w:tcPr>
            <w:tcW w:w="1337" w:type="dxa"/>
            <w:noWrap/>
            <w:vAlign w:val="bottom"/>
            <w:hideMark/>
          </w:tcPr>
          <w:p w14:paraId="3143AF87" w14:textId="77777777" w:rsidR="00211FC1" w:rsidRPr="00FB5275" w:rsidRDefault="00211FC1" w:rsidP="00404E7F">
            <w:pPr>
              <w:rPr>
                <w:lang w:eastAsia="zh-CN"/>
              </w:rPr>
            </w:pPr>
          </w:p>
        </w:tc>
        <w:tc>
          <w:tcPr>
            <w:tcW w:w="1007" w:type="dxa"/>
            <w:noWrap/>
            <w:vAlign w:val="bottom"/>
            <w:hideMark/>
          </w:tcPr>
          <w:p w14:paraId="0CB1A903"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16AD8456"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9BAA7D5"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8C5444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2D901DE" w14:textId="77777777" w:rsidR="00211FC1" w:rsidRPr="00FB5275" w:rsidRDefault="00211FC1" w:rsidP="00404E7F">
            <w:pPr>
              <w:rPr>
                <w:bCs/>
                <w:lang w:eastAsia="zh-CN"/>
              </w:rPr>
            </w:pPr>
            <w:r w:rsidRPr="00FB5275">
              <w:rPr>
                <w:lang w:eastAsia="zh-CN"/>
              </w:rPr>
              <w:t>8.2</w:t>
            </w:r>
          </w:p>
        </w:tc>
        <w:tc>
          <w:tcPr>
            <w:tcW w:w="1037" w:type="dxa"/>
            <w:noWrap/>
            <w:vAlign w:val="bottom"/>
            <w:hideMark/>
          </w:tcPr>
          <w:p w14:paraId="4A2967F8" w14:textId="77777777" w:rsidR="00211FC1" w:rsidRPr="00FB5275" w:rsidRDefault="00211FC1" w:rsidP="00404E7F">
            <w:pPr>
              <w:rPr>
                <w:bCs/>
                <w:lang w:eastAsia="zh-CN"/>
              </w:rPr>
            </w:pPr>
            <w:r w:rsidRPr="00FB5275">
              <w:rPr>
                <w:lang w:eastAsia="zh-CN"/>
              </w:rPr>
              <w:t>5694</w:t>
            </w:r>
          </w:p>
        </w:tc>
        <w:tc>
          <w:tcPr>
            <w:tcW w:w="973" w:type="dxa"/>
            <w:noWrap/>
            <w:vAlign w:val="bottom"/>
            <w:hideMark/>
          </w:tcPr>
          <w:p w14:paraId="31866DC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D2E0A77"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A544049" w14:textId="77777777" w:rsidR="00211FC1" w:rsidRPr="00FB5275" w:rsidRDefault="00211FC1" w:rsidP="00404E7F">
            <w:pPr>
              <w:rPr>
                <w:bCs/>
                <w:lang w:eastAsia="zh-CN"/>
              </w:rPr>
            </w:pPr>
            <w:r w:rsidRPr="00FB5275">
              <w:rPr>
                <w:lang w:eastAsia="zh-CN"/>
              </w:rPr>
              <w:t>0.07448</w:t>
            </w:r>
          </w:p>
        </w:tc>
      </w:tr>
      <w:tr w:rsidR="00211FC1" w:rsidRPr="00FB5275" w14:paraId="1D1659D5" w14:textId="77777777" w:rsidTr="00404E7F">
        <w:trPr>
          <w:trHeight w:val="287"/>
        </w:trPr>
        <w:tc>
          <w:tcPr>
            <w:tcW w:w="1337" w:type="dxa"/>
            <w:noWrap/>
            <w:vAlign w:val="bottom"/>
            <w:hideMark/>
          </w:tcPr>
          <w:p w14:paraId="3AB3D680" w14:textId="77777777" w:rsidR="00211FC1" w:rsidRPr="00FB5275" w:rsidRDefault="00211FC1" w:rsidP="00404E7F">
            <w:pPr>
              <w:rPr>
                <w:lang w:eastAsia="zh-CN"/>
              </w:rPr>
            </w:pPr>
          </w:p>
        </w:tc>
        <w:tc>
          <w:tcPr>
            <w:tcW w:w="1007" w:type="dxa"/>
            <w:noWrap/>
            <w:vAlign w:val="bottom"/>
            <w:hideMark/>
          </w:tcPr>
          <w:p w14:paraId="2038B389"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3A4C49BD"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BB5AFA1"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41F706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528131B" w14:textId="77777777" w:rsidR="00211FC1" w:rsidRPr="00FB5275" w:rsidRDefault="00211FC1" w:rsidP="00404E7F">
            <w:pPr>
              <w:rPr>
                <w:bCs/>
                <w:lang w:eastAsia="zh-CN"/>
              </w:rPr>
            </w:pPr>
            <w:r w:rsidRPr="00FB5275">
              <w:rPr>
                <w:lang w:eastAsia="zh-CN"/>
              </w:rPr>
              <w:t>16.3</w:t>
            </w:r>
          </w:p>
        </w:tc>
        <w:tc>
          <w:tcPr>
            <w:tcW w:w="1037" w:type="dxa"/>
            <w:noWrap/>
            <w:vAlign w:val="bottom"/>
            <w:hideMark/>
          </w:tcPr>
          <w:p w14:paraId="4D71DE08" w14:textId="77777777" w:rsidR="00211FC1" w:rsidRPr="00FB5275" w:rsidRDefault="00211FC1" w:rsidP="00404E7F">
            <w:pPr>
              <w:rPr>
                <w:bCs/>
                <w:lang w:eastAsia="zh-CN"/>
              </w:rPr>
            </w:pPr>
            <w:r w:rsidRPr="00FB5275">
              <w:rPr>
                <w:lang w:eastAsia="zh-CN"/>
              </w:rPr>
              <w:t>5949.5</w:t>
            </w:r>
          </w:p>
        </w:tc>
        <w:tc>
          <w:tcPr>
            <w:tcW w:w="973" w:type="dxa"/>
            <w:noWrap/>
            <w:vAlign w:val="bottom"/>
            <w:hideMark/>
          </w:tcPr>
          <w:p w14:paraId="245FAFFA"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5EEBFD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34299E3" w14:textId="77777777" w:rsidR="00211FC1" w:rsidRPr="00FB5275" w:rsidRDefault="00211FC1" w:rsidP="00404E7F">
            <w:pPr>
              <w:rPr>
                <w:bCs/>
                <w:lang w:eastAsia="zh-CN"/>
              </w:rPr>
            </w:pPr>
            <w:r w:rsidRPr="00FB5275">
              <w:rPr>
                <w:lang w:eastAsia="zh-CN"/>
              </w:rPr>
              <w:t>0.07448</w:t>
            </w:r>
          </w:p>
        </w:tc>
      </w:tr>
      <w:tr w:rsidR="00211FC1" w:rsidRPr="00FB5275" w14:paraId="41CD9075" w14:textId="77777777" w:rsidTr="00404E7F">
        <w:trPr>
          <w:trHeight w:val="287"/>
        </w:trPr>
        <w:tc>
          <w:tcPr>
            <w:tcW w:w="1337" w:type="dxa"/>
            <w:noWrap/>
            <w:vAlign w:val="bottom"/>
            <w:hideMark/>
          </w:tcPr>
          <w:p w14:paraId="7D80F4FA" w14:textId="77777777" w:rsidR="00211FC1" w:rsidRPr="00FB5275" w:rsidRDefault="00211FC1" w:rsidP="00404E7F">
            <w:pPr>
              <w:rPr>
                <w:lang w:eastAsia="zh-CN"/>
              </w:rPr>
            </w:pPr>
          </w:p>
        </w:tc>
        <w:tc>
          <w:tcPr>
            <w:tcW w:w="1007" w:type="dxa"/>
            <w:noWrap/>
            <w:vAlign w:val="bottom"/>
            <w:hideMark/>
          </w:tcPr>
          <w:p w14:paraId="5743084A" w14:textId="77777777" w:rsidR="00211FC1" w:rsidRPr="00FB5275" w:rsidRDefault="00211FC1" w:rsidP="00404E7F">
            <w:pPr>
              <w:rPr>
                <w:bCs/>
                <w:lang w:eastAsia="zh-CN"/>
              </w:rPr>
            </w:pPr>
            <w:r w:rsidRPr="00FB5275">
              <w:rPr>
                <w:lang w:eastAsia="zh-CN"/>
              </w:rPr>
              <w:t>2000</w:t>
            </w:r>
          </w:p>
        </w:tc>
        <w:tc>
          <w:tcPr>
            <w:tcW w:w="1093" w:type="dxa"/>
            <w:noWrap/>
            <w:vAlign w:val="bottom"/>
            <w:hideMark/>
          </w:tcPr>
          <w:p w14:paraId="41A1E742" w14:textId="77777777" w:rsidR="00211FC1" w:rsidRPr="00FB5275" w:rsidRDefault="00211FC1" w:rsidP="00404E7F">
            <w:pPr>
              <w:rPr>
                <w:lang w:eastAsia="zh-CN"/>
              </w:rPr>
            </w:pPr>
            <w:r w:rsidRPr="00FB5275">
              <w:rPr>
                <w:lang w:eastAsia="zh-CN"/>
              </w:rPr>
              <w:t>1</w:t>
            </w:r>
          </w:p>
        </w:tc>
        <w:tc>
          <w:tcPr>
            <w:tcW w:w="792" w:type="dxa"/>
            <w:noWrap/>
            <w:vAlign w:val="bottom"/>
            <w:hideMark/>
          </w:tcPr>
          <w:p w14:paraId="7B31A9C9"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B4B89EB"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5BF6C6A0" w14:textId="77777777" w:rsidR="00211FC1" w:rsidRPr="00FB5275" w:rsidRDefault="00211FC1" w:rsidP="00404E7F">
            <w:pPr>
              <w:rPr>
                <w:bCs/>
                <w:lang w:eastAsia="zh-CN"/>
              </w:rPr>
            </w:pPr>
            <w:r w:rsidRPr="00FB5275">
              <w:rPr>
                <w:lang w:eastAsia="zh-CN"/>
              </w:rPr>
              <w:t>15.6</w:t>
            </w:r>
          </w:p>
        </w:tc>
        <w:tc>
          <w:tcPr>
            <w:tcW w:w="1037" w:type="dxa"/>
            <w:noWrap/>
            <w:vAlign w:val="bottom"/>
            <w:hideMark/>
          </w:tcPr>
          <w:p w14:paraId="252EC231" w14:textId="77777777" w:rsidR="00211FC1" w:rsidRPr="00FB5275" w:rsidRDefault="00211FC1" w:rsidP="00404E7F">
            <w:pPr>
              <w:rPr>
                <w:bCs/>
                <w:lang w:eastAsia="zh-CN"/>
              </w:rPr>
            </w:pPr>
            <w:r w:rsidRPr="00FB5275">
              <w:rPr>
                <w:lang w:eastAsia="zh-CN"/>
              </w:rPr>
              <w:t>5694</w:t>
            </w:r>
          </w:p>
        </w:tc>
        <w:tc>
          <w:tcPr>
            <w:tcW w:w="973" w:type="dxa"/>
            <w:noWrap/>
            <w:vAlign w:val="bottom"/>
            <w:hideMark/>
          </w:tcPr>
          <w:p w14:paraId="0DDC9205"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1DA707A"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419EE09" w14:textId="77777777" w:rsidR="00211FC1" w:rsidRPr="00FB5275" w:rsidRDefault="00211FC1" w:rsidP="00404E7F">
            <w:pPr>
              <w:rPr>
                <w:bCs/>
                <w:lang w:eastAsia="zh-CN"/>
              </w:rPr>
            </w:pPr>
            <w:r w:rsidRPr="00FB5275">
              <w:rPr>
                <w:lang w:eastAsia="zh-CN"/>
              </w:rPr>
              <w:t>0.07448</w:t>
            </w:r>
          </w:p>
        </w:tc>
      </w:tr>
      <w:tr w:rsidR="00211FC1" w:rsidRPr="00FB5275" w14:paraId="4FE7D704" w14:textId="77777777" w:rsidTr="00404E7F">
        <w:trPr>
          <w:trHeight w:val="287"/>
        </w:trPr>
        <w:tc>
          <w:tcPr>
            <w:tcW w:w="1337" w:type="dxa"/>
            <w:noWrap/>
            <w:vAlign w:val="bottom"/>
            <w:hideMark/>
          </w:tcPr>
          <w:p w14:paraId="062BB365" w14:textId="77777777" w:rsidR="00211FC1" w:rsidRPr="00FB5275" w:rsidRDefault="00211FC1" w:rsidP="00404E7F">
            <w:pPr>
              <w:rPr>
                <w:bCs/>
                <w:lang w:eastAsia="zh-CN"/>
              </w:rPr>
            </w:pPr>
            <w:r w:rsidRPr="00FB5275">
              <w:rPr>
                <w:lang w:eastAsia="zh-CN"/>
              </w:rPr>
              <w:t>Brisbane</w:t>
            </w:r>
          </w:p>
        </w:tc>
        <w:tc>
          <w:tcPr>
            <w:tcW w:w="1007" w:type="dxa"/>
            <w:noWrap/>
            <w:vAlign w:val="bottom"/>
            <w:hideMark/>
          </w:tcPr>
          <w:p w14:paraId="558DE9D4"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40505670" w14:textId="77777777" w:rsidR="00211FC1" w:rsidRPr="00FB5275" w:rsidRDefault="00211FC1" w:rsidP="00404E7F">
            <w:pPr>
              <w:rPr>
                <w:lang w:eastAsia="zh-CN"/>
              </w:rPr>
            </w:pPr>
            <w:r w:rsidRPr="00FB5275">
              <w:rPr>
                <w:lang w:eastAsia="zh-CN"/>
              </w:rPr>
              <w:t>4</w:t>
            </w:r>
          </w:p>
        </w:tc>
        <w:tc>
          <w:tcPr>
            <w:tcW w:w="792" w:type="dxa"/>
            <w:noWrap/>
            <w:vAlign w:val="bottom"/>
            <w:hideMark/>
          </w:tcPr>
          <w:p w14:paraId="6510DA28"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28E17B5"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3030592A" w14:textId="77777777" w:rsidR="00211FC1" w:rsidRPr="00FB5275" w:rsidRDefault="00211FC1" w:rsidP="00404E7F">
            <w:pPr>
              <w:rPr>
                <w:bCs/>
                <w:lang w:eastAsia="zh-CN"/>
              </w:rPr>
            </w:pPr>
            <w:r w:rsidRPr="00FB5275">
              <w:rPr>
                <w:lang w:eastAsia="zh-CN"/>
              </w:rPr>
              <w:t>19.1</w:t>
            </w:r>
          </w:p>
        </w:tc>
        <w:tc>
          <w:tcPr>
            <w:tcW w:w="1037" w:type="dxa"/>
            <w:noWrap/>
            <w:vAlign w:val="bottom"/>
            <w:hideMark/>
          </w:tcPr>
          <w:p w14:paraId="49D97500" w14:textId="77777777" w:rsidR="00211FC1" w:rsidRPr="00FB5275" w:rsidRDefault="00211FC1" w:rsidP="00404E7F">
            <w:pPr>
              <w:rPr>
                <w:bCs/>
                <w:lang w:eastAsia="zh-CN"/>
              </w:rPr>
            </w:pPr>
            <w:r w:rsidRPr="00FB5275">
              <w:rPr>
                <w:lang w:eastAsia="zh-CN"/>
              </w:rPr>
              <w:t>6971.5</w:t>
            </w:r>
          </w:p>
        </w:tc>
        <w:tc>
          <w:tcPr>
            <w:tcW w:w="973" w:type="dxa"/>
            <w:noWrap/>
            <w:vAlign w:val="bottom"/>
            <w:hideMark/>
          </w:tcPr>
          <w:p w14:paraId="366A6B8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BACBEF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D25D84E" w14:textId="77777777" w:rsidR="00211FC1" w:rsidRPr="00FB5275" w:rsidRDefault="00211FC1" w:rsidP="00404E7F">
            <w:pPr>
              <w:rPr>
                <w:bCs/>
                <w:lang w:eastAsia="zh-CN"/>
              </w:rPr>
            </w:pPr>
            <w:r w:rsidRPr="00FB5275">
              <w:rPr>
                <w:lang w:eastAsia="zh-CN"/>
              </w:rPr>
              <w:t>0.07448</w:t>
            </w:r>
          </w:p>
        </w:tc>
      </w:tr>
      <w:tr w:rsidR="00211FC1" w:rsidRPr="00FB5275" w14:paraId="42CCB41C" w14:textId="77777777" w:rsidTr="00404E7F">
        <w:trPr>
          <w:trHeight w:val="287"/>
        </w:trPr>
        <w:tc>
          <w:tcPr>
            <w:tcW w:w="1337" w:type="dxa"/>
            <w:noWrap/>
            <w:vAlign w:val="bottom"/>
            <w:hideMark/>
          </w:tcPr>
          <w:p w14:paraId="0C309484" w14:textId="77777777" w:rsidR="00211FC1" w:rsidRPr="00FB5275" w:rsidRDefault="00211FC1" w:rsidP="00404E7F">
            <w:pPr>
              <w:rPr>
                <w:lang w:eastAsia="zh-CN"/>
              </w:rPr>
            </w:pPr>
          </w:p>
        </w:tc>
        <w:tc>
          <w:tcPr>
            <w:tcW w:w="1007" w:type="dxa"/>
            <w:noWrap/>
            <w:vAlign w:val="bottom"/>
            <w:hideMark/>
          </w:tcPr>
          <w:p w14:paraId="3EBE3A2F"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22CAF9B0"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FD99BE5" w14:textId="77777777" w:rsidR="00211FC1" w:rsidRPr="00FB5275" w:rsidRDefault="00211FC1" w:rsidP="00404E7F">
            <w:pPr>
              <w:rPr>
                <w:lang w:eastAsia="zh-CN"/>
              </w:rPr>
            </w:pPr>
            <w:r w:rsidRPr="00FB5275">
              <w:rPr>
                <w:lang w:eastAsia="zh-CN"/>
              </w:rPr>
              <w:t>0</w:t>
            </w:r>
          </w:p>
        </w:tc>
        <w:tc>
          <w:tcPr>
            <w:tcW w:w="681" w:type="dxa"/>
            <w:noWrap/>
            <w:vAlign w:val="bottom"/>
            <w:hideMark/>
          </w:tcPr>
          <w:p w14:paraId="3A3E7A8E"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9F075AD" w14:textId="77777777" w:rsidR="00211FC1" w:rsidRPr="00FB5275" w:rsidRDefault="00211FC1" w:rsidP="00404E7F">
            <w:pPr>
              <w:rPr>
                <w:bCs/>
                <w:lang w:eastAsia="zh-CN"/>
              </w:rPr>
            </w:pPr>
            <w:r w:rsidRPr="00FB5275">
              <w:rPr>
                <w:lang w:eastAsia="zh-CN"/>
              </w:rPr>
              <w:t>19.8</w:t>
            </w:r>
          </w:p>
        </w:tc>
        <w:tc>
          <w:tcPr>
            <w:tcW w:w="1037" w:type="dxa"/>
            <w:noWrap/>
            <w:vAlign w:val="bottom"/>
            <w:hideMark/>
          </w:tcPr>
          <w:p w14:paraId="68DF2A63" w14:textId="77777777" w:rsidR="00211FC1" w:rsidRPr="00FB5275" w:rsidRDefault="00211FC1" w:rsidP="00404E7F">
            <w:pPr>
              <w:rPr>
                <w:bCs/>
                <w:lang w:eastAsia="zh-CN"/>
              </w:rPr>
            </w:pPr>
            <w:r w:rsidRPr="00FB5275">
              <w:rPr>
                <w:lang w:eastAsia="zh-CN"/>
              </w:rPr>
              <w:t>7227</w:t>
            </w:r>
          </w:p>
        </w:tc>
        <w:tc>
          <w:tcPr>
            <w:tcW w:w="973" w:type="dxa"/>
            <w:noWrap/>
            <w:vAlign w:val="bottom"/>
            <w:hideMark/>
          </w:tcPr>
          <w:p w14:paraId="546A0F2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03D50AD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F0CA2C2" w14:textId="77777777" w:rsidR="00211FC1" w:rsidRPr="00FB5275" w:rsidRDefault="00211FC1" w:rsidP="00404E7F">
            <w:pPr>
              <w:rPr>
                <w:bCs/>
                <w:lang w:eastAsia="zh-CN"/>
              </w:rPr>
            </w:pPr>
            <w:r w:rsidRPr="00FB5275">
              <w:rPr>
                <w:lang w:eastAsia="zh-CN"/>
              </w:rPr>
              <w:t>0.07448</w:t>
            </w:r>
          </w:p>
        </w:tc>
      </w:tr>
      <w:tr w:rsidR="00211FC1" w:rsidRPr="00FB5275" w14:paraId="11677FF7" w14:textId="77777777" w:rsidTr="00404E7F">
        <w:trPr>
          <w:trHeight w:val="287"/>
        </w:trPr>
        <w:tc>
          <w:tcPr>
            <w:tcW w:w="1337" w:type="dxa"/>
            <w:noWrap/>
            <w:vAlign w:val="bottom"/>
            <w:hideMark/>
          </w:tcPr>
          <w:p w14:paraId="42266286" w14:textId="77777777" w:rsidR="00211FC1" w:rsidRPr="00FB5275" w:rsidRDefault="00211FC1" w:rsidP="00404E7F">
            <w:pPr>
              <w:rPr>
                <w:lang w:eastAsia="zh-CN"/>
              </w:rPr>
            </w:pPr>
          </w:p>
        </w:tc>
        <w:tc>
          <w:tcPr>
            <w:tcW w:w="1007" w:type="dxa"/>
            <w:noWrap/>
            <w:vAlign w:val="bottom"/>
            <w:hideMark/>
          </w:tcPr>
          <w:p w14:paraId="559E8C0A"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3E6F41E9" w14:textId="77777777" w:rsidR="00211FC1" w:rsidRPr="00FB5275" w:rsidRDefault="00211FC1" w:rsidP="00404E7F">
            <w:pPr>
              <w:rPr>
                <w:lang w:eastAsia="zh-CN"/>
              </w:rPr>
            </w:pPr>
            <w:r w:rsidRPr="00FB5275">
              <w:rPr>
                <w:lang w:eastAsia="zh-CN"/>
              </w:rPr>
              <w:t>4</w:t>
            </w:r>
          </w:p>
        </w:tc>
        <w:tc>
          <w:tcPr>
            <w:tcW w:w="792" w:type="dxa"/>
            <w:noWrap/>
            <w:vAlign w:val="bottom"/>
            <w:hideMark/>
          </w:tcPr>
          <w:p w14:paraId="4D405F29" w14:textId="77777777" w:rsidR="00211FC1" w:rsidRPr="00FB5275" w:rsidRDefault="00211FC1" w:rsidP="00404E7F">
            <w:pPr>
              <w:rPr>
                <w:lang w:eastAsia="zh-CN"/>
              </w:rPr>
            </w:pPr>
            <w:r w:rsidRPr="00FB5275">
              <w:rPr>
                <w:lang w:eastAsia="zh-CN"/>
              </w:rPr>
              <w:t>1</w:t>
            </w:r>
          </w:p>
        </w:tc>
        <w:tc>
          <w:tcPr>
            <w:tcW w:w="681" w:type="dxa"/>
            <w:noWrap/>
            <w:vAlign w:val="bottom"/>
            <w:hideMark/>
          </w:tcPr>
          <w:p w14:paraId="398F87BB"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256D09F" w14:textId="77777777" w:rsidR="00211FC1" w:rsidRPr="00FB5275" w:rsidRDefault="00211FC1" w:rsidP="00404E7F">
            <w:pPr>
              <w:rPr>
                <w:bCs/>
                <w:lang w:eastAsia="zh-CN"/>
              </w:rPr>
            </w:pPr>
            <w:r w:rsidRPr="00FB5275">
              <w:rPr>
                <w:lang w:eastAsia="zh-CN"/>
              </w:rPr>
              <w:t>25</w:t>
            </w:r>
          </w:p>
        </w:tc>
        <w:tc>
          <w:tcPr>
            <w:tcW w:w="1037" w:type="dxa"/>
            <w:noWrap/>
            <w:vAlign w:val="bottom"/>
            <w:hideMark/>
          </w:tcPr>
          <w:p w14:paraId="678E4CBC" w14:textId="77777777" w:rsidR="00211FC1" w:rsidRPr="00FB5275" w:rsidRDefault="00211FC1" w:rsidP="00404E7F">
            <w:pPr>
              <w:rPr>
                <w:bCs/>
                <w:lang w:eastAsia="zh-CN"/>
              </w:rPr>
            </w:pPr>
            <w:r w:rsidRPr="00FB5275">
              <w:rPr>
                <w:lang w:eastAsia="zh-CN"/>
              </w:rPr>
              <w:t>9125</w:t>
            </w:r>
          </w:p>
        </w:tc>
        <w:tc>
          <w:tcPr>
            <w:tcW w:w="973" w:type="dxa"/>
            <w:noWrap/>
            <w:vAlign w:val="bottom"/>
            <w:hideMark/>
          </w:tcPr>
          <w:p w14:paraId="5922B47E"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3732AB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43A0892" w14:textId="77777777" w:rsidR="00211FC1" w:rsidRPr="00FB5275" w:rsidRDefault="00211FC1" w:rsidP="00404E7F">
            <w:pPr>
              <w:rPr>
                <w:bCs/>
                <w:lang w:eastAsia="zh-CN"/>
              </w:rPr>
            </w:pPr>
            <w:r w:rsidRPr="00FB5275">
              <w:rPr>
                <w:lang w:eastAsia="zh-CN"/>
              </w:rPr>
              <w:t>0.07448</w:t>
            </w:r>
          </w:p>
        </w:tc>
      </w:tr>
      <w:tr w:rsidR="00211FC1" w:rsidRPr="00FB5275" w14:paraId="13DE8B62" w14:textId="77777777" w:rsidTr="00404E7F">
        <w:trPr>
          <w:trHeight w:val="287"/>
        </w:trPr>
        <w:tc>
          <w:tcPr>
            <w:tcW w:w="1337" w:type="dxa"/>
            <w:noWrap/>
            <w:vAlign w:val="bottom"/>
            <w:hideMark/>
          </w:tcPr>
          <w:p w14:paraId="4AA4DFAD" w14:textId="77777777" w:rsidR="00211FC1" w:rsidRPr="00FB5275" w:rsidRDefault="00211FC1" w:rsidP="00404E7F">
            <w:pPr>
              <w:rPr>
                <w:lang w:eastAsia="zh-CN"/>
              </w:rPr>
            </w:pPr>
          </w:p>
        </w:tc>
        <w:tc>
          <w:tcPr>
            <w:tcW w:w="1007" w:type="dxa"/>
            <w:noWrap/>
            <w:vAlign w:val="bottom"/>
            <w:hideMark/>
          </w:tcPr>
          <w:p w14:paraId="3225CB7C"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6EFC3381" w14:textId="77777777" w:rsidR="00211FC1" w:rsidRPr="00FB5275" w:rsidRDefault="00211FC1" w:rsidP="00404E7F">
            <w:pPr>
              <w:rPr>
                <w:lang w:eastAsia="zh-CN"/>
              </w:rPr>
            </w:pPr>
            <w:r w:rsidRPr="00FB5275">
              <w:rPr>
                <w:lang w:eastAsia="zh-CN"/>
              </w:rPr>
              <w:t>4</w:t>
            </w:r>
          </w:p>
        </w:tc>
        <w:tc>
          <w:tcPr>
            <w:tcW w:w="792" w:type="dxa"/>
            <w:noWrap/>
            <w:vAlign w:val="bottom"/>
            <w:hideMark/>
          </w:tcPr>
          <w:p w14:paraId="5C50C570"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1B330FB"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26AD81C" w14:textId="77777777" w:rsidR="00211FC1" w:rsidRPr="00FB5275" w:rsidRDefault="00211FC1" w:rsidP="00404E7F">
            <w:pPr>
              <w:rPr>
                <w:bCs/>
                <w:lang w:eastAsia="zh-CN"/>
              </w:rPr>
            </w:pPr>
            <w:r w:rsidRPr="00FB5275">
              <w:rPr>
                <w:lang w:eastAsia="zh-CN"/>
              </w:rPr>
              <w:t>25.7</w:t>
            </w:r>
          </w:p>
        </w:tc>
        <w:tc>
          <w:tcPr>
            <w:tcW w:w="1037" w:type="dxa"/>
            <w:noWrap/>
            <w:vAlign w:val="bottom"/>
            <w:hideMark/>
          </w:tcPr>
          <w:p w14:paraId="07F19C97" w14:textId="77777777" w:rsidR="00211FC1" w:rsidRPr="00FB5275" w:rsidRDefault="00211FC1" w:rsidP="00404E7F">
            <w:pPr>
              <w:rPr>
                <w:bCs/>
                <w:lang w:eastAsia="zh-CN"/>
              </w:rPr>
            </w:pPr>
            <w:r w:rsidRPr="00FB5275">
              <w:rPr>
                <w:lang w:eastAsia="zh-CN"/>
              </w:rPr>
              <w:t>9380.5</w:t>
            </w:r>
          </w:p>
        </w:tc>
        <w:tc>
          <w:tcPr>
            <w:tcW w:w="973" w:type="dxa"/>
            <w:noWrap/>
            <w:vAlign w:val="bottom"/>
            <w:hideMark/>
          </w:tcPr>
          <w:p w14:paraId="5B110E6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3862F63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478D540F" w14:textId="77777777" w:rsidR="00211FC1" w:rsidRPr="00FB5275" w:rsidRDefault="00211FC1" w:rsidP="00404E7F">
            <w:pPr>
              <w:rPr>
                <w:bCs/>
                <w:lang w:eastAsia="zh-CN"/>
              </w:rPr>
            </w:pPr>
            <w:r w:rsidRPr="00FB5275">
              <w:rPr>
                <w:lang w:eastAsia="zh-CN"/>
              </w:rPr>
              <w:t>0.07448</w:t>
            </w:r>
          </w:p>
        </w:tc>
      </w:tr>
      <w:tr w:rsidR="00211FC1" w:rsidRPr="00FB5275" w14:paraId="697F0520" w14:textId="77777777" w:rsidTr="00404E7F">
        <w:trPr>
          <w:trHeight w:val="287"/>
        </w:trPr>
        <w:tc>
          <w:tcPr>
            <w:tcW w:w="1337" w:type="dxa"/>
            <w:noWrap/>
            <w:vAlign w:val="bottom"/>
            <w:hideMark/>
          </w:tcPr>
          <w:p w14:paraId="5B95F076" w14:textId="77777777" w:rsidR="00211FC1" w:rsidRPr="00FB5275" w:rsidRDefault="00211FC1" w:rsidP="00404E7F">
            <w:pPr>
              <w:rPr>
                <w:lang w:eastAsia="zh-CN"/>
              </w:rPr>
            </w:pPr>
          </w:p>
        </w:tc>
        <w:tc>
          <w:tcPr>
            <w:tcW w:w="1007" w:type="dxa"/>
            <w:noWrap/>
            <w:vAlign w:val="bottom"/>
            <w:hideMark/>
          </w:tcPr>
          <w:p w14:paraId="2236D21C"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2C273D96" w14:textId="77777777" w:rsidR="00211FC1" w:rsidRPr="00FB5275" w:rsidRDefault="00211FC1" w:rsidP="00404E7F">
            <w:pPr>
              <w:rPr>
                <w:lang w:eastAsia="zh-CN"/>
              </w:rPr>
            </w:pPr>
            <w:r w:rsidRPr="00FB5275">
              <w:rPr>
                <w:lang w:eastAsia="zh-CN"/>
              </w:rPr>
              <w:t>3</w:t>
            </w:r>
          </w:p>
        </w:tc>
        <w:tc>
          <w:tcPr>
            <w:tcW w:w="792" w:type="dxa"/>
            <w:noWrap/>
            <w:vAlign w:val="bottom"/>
            <w:hideMark/>
          </w:tcPr>
          <w:p w14:paraId="78726CEB"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8C973D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36F1FA2" w14:textId="77777777" w:rsidR="00211FC1" w:rsidRPr="00FB5275" w:rsidRDefault="00211FC1" w:rsidP="00404E7F">
            <w:pPr>
              <w:rPr>
                <w:bCs/>
                <w:lang w:eastAsia="zh-CN"/>
              </w:rPr>
            </w:pPr>
            <w:r w:rsidRPr="00FB5275">
              <w:rPr>
                <w:lang w:eastAsia="zh-CN"/>
              </w:rPr>
              <w:t>15.1</w:t>
            </w:r>
          </w:p>
        </w:tc>
        <w:tc>
          <w:tcPr>
            <w:tcW w:w="1037" w:type="dxa"/>
            <w:noWrap/>
            <w:vAlign w:val="bottom"/>
            <w:hideMark/>
          </w:tcPr>
          <w:p w14:paraId="191D59BA" w14:textId="77777777" w:rsidR="00211FC1" w:rsidRPr="00FB5275" w:rsidRDefault="00211FC1" w:rsidP="00404E7F">
            <w:pPr>
              <w:rPr>
                <w:bCs/>
                <w:lang w:eastAsia="zh-CN"/>
              </w:rPr>
            </w:pPr>
            <w:r w:rsidRPr="00FB5275">
              <w:rPr>
                <w:lang w:eastAsia="zh-CN"/>
              </w:rPr>
              <w:t>5511.5</w:t>
            </w:r>
          </w:p>
        </w:tc>
        <w:tc>
          <w:tcPr>
            <w:tcW w:w="973" w:type="dxa"/>
            <w:noWrap/>
            <w:vAlign w:val="bottom"/>
            <w:hideMark/>
          </w:tcPr>
          <w:p w14:paraId="1608002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BFB7C63"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9DFCB18" w14:textId="77777777" w:rsidR="00211FC1" w:rsidRPr="00FB5275" w:rsidRDefault="00211FC1" w:rsidP="00404E7F">
            <w:pPr>
              <w:rPr>
                <w:bCs/>
                <w:lang w:eastAsia="zh-CN"/>
              </w:rPr>
            </w:pPr>
            <w:r w:rsidRPr="00FB5275">
              <w:rPr>
                <w:lang w:eastAsia="zh-CN"/>
              </w:rPr>
              <w:t>0.07448</w:t>
            </w:r>
          </w:p>
        </w:tc>
      </w:tr>
      <w:tr w:rsidR="00211FC1" w:rsidRPr="00FB5275" w14:paraId="57084FC9" w14:textId="77777777" w:rsidTr="00404E7F">
        <w:trPr>
          <w:trHeight w:val="287"/>
        </w:trPr>
        <w:tc>
          <w:tcPr>
            <w:tcW w:w="1337" w:type="dxa"/>
            <w:noWrap/>
            <w:vAlign w:val="bottom"/>
            <w:hideMark/>
          </w:tcPr>
          <w:p w14:paraId="48F47950" w14:textId="77777777" w:rsidR="00211FC1" w:rsidRPr="00FB5275" w:rsidRDefault="00211FC1" w:rsidP="00404E7F">
            <w:pPr>
              <w:rPr>
                <w:lang w:eastAsia="zh-CN"/>
              </w:rPr>
            </w:pPr>
          </w:p>
        </w:tc>
        <w:tc>
          <w:tcPr>
            <w:tcW w:w="1007" w:type="dxa"/>
            <w:noWrap/>
            <w:vAlign w:val="bottom"/>
            <w:hideMark/>
          </w:tcPr>
          <w:p w14:paraId="65DEBFFC"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2D782327" w14:textId="77777777" w:rsidR="00211FC1" w:rsidRPr="00FB5275" w:rsidRDefault="00211FC1" w:rsidP="00404E7F">
            <w:pPr>
              <w:rPr>
                <w:lang w:eastAsia="zh-CN"/>
              </w:rPr>
            </w:pPr>
            <w:r w:rsidRPr="00FB5275">
              <w:rPr>
                <w:lang w:eastAsia="zh-CN"/>
              </w:rPr>
              <w:t>3</w:t>
            </w:r>
          </w:p>
        </w:tc>
        <w:tc>
          <w:tcPr>
            <w:tcW w:w="792" w:type="dxa"/>
            <w:noWrap/>
            <w:vAlign w:val="bottom"/>
            <w:hideMark/>
          </w:tcPr>
          <w:p w14:paraId="74E96BA0" w14:textId="77777777" w:rsidR="00211FC1" w:rsidRPr="00FB5275" w:rsidRDefault="00211FC1" w:rsidP="00404E7F">
            <w:pPr>
              <w:rPr>
                <w:lang w:eastAsia="zh-CN"/>
              </w:rPr>
            </w:pPr>
            <w:r w:rsidRPr="00FB5275">
              <w:rPr>
                <w:lang w:eastAsia="zh-CN"/>
              </w:rPr>
              <w:t>0</w:t>
            </w:r>
          </w:p>
        </w:tc>
        <w:tc>
          <w:tcPr>
            <w:tcW w:w="681" w:type="dxa"/>
            <w:noWrap/>
            <w:vAlign w:val="bottom"/>
            <w:hideMark/>
          </w:tcPr>
          <w:p w14:paraId="39D2DEDF"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69BCF3B1" w14:textId="77777777" w:rsidR="00211FC1" w:rsidRPr="00FB5275" w:rsidRDefault="00211FC1" w:rsidP="00404E7F">
            <w:pPr>
              <w:rPr>
                <w:bCs/>
                <w:lang w:eastAsia="zh-CN"/>
              </w:rPr>
            </w:pPr>
            <w:r w:rsidRPr="00FB5275">
              <w:rPr>
                <w:lang w:eastAsia="zh-CN"/>
              </w:rPr>
              <w:t>14</w:t>
            </w:r>
          </w:p>
        </w:tc>
        <w:tc>
          <w:tcPr>
            <w:tcW w:w="1037" w:type="dxa"/>
            <w:noWrap/>
            <w:vAlign w:val="bottom"/>
            <w:hideMark/>
          </w:tcPr>
          <w:p w14:paraId="10DDAF9C" w14:textId="77777777" w:rsidR="00211FC1" w:rsidRPr="00FB5275" w:rsidRDefault="00211FC1" w:rsidP="00404E7F">
            <w:pPr>
              <w:rPr>
                <w:bCs/>
                <w:lang w:eastAsia="zh-CN"/>
              </w:rPr>
            </w:pPr>
            <w:r w:rsidRPr="00FB5275">
              <w:rPr>
                <w:lang w:eastAsia="zh-CN"/>
              </w:rPr>
              <w:t>5110</w:t>
            </w:r>
          </w:p>
        </w:tc>
        <w:tc>
          <w:tcPr>
            <w:tcW w:w="973" w:type="dxa"/>
            <w:noWrap/>
            <w:vAlign w:val="bottom"/>
            <w:hideMark/>
          </w:tcPr>
          <w:p w14:paraId="23A6B32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D3319C9"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3C710637" w14:textId="77777777" w:rsidR="00211FC1" w:rsidRPr="00FB5275" w:rsidRDefault="00211FC1" w:rsidP="00404E7F">
            <w:pPr>
              <w:rPr>
                <w:bCs/>
                <w:lang w:eastAsia="zh-CN"/>
              </w:rPr>
            </w:pPr>
            <w:r w:rsidRPr="00FB5275">
              <w:rPr>
                <w:lang w:eastAsia="zh-CN"/>
              </w:rPr>
              <w:t>0.07448</w:t>
            </w:r>
          </w:p>
        </w:tc>
      </w:tr>
      <w:tr w:rsidR="00211FC1" w:rsidRPr="00FB5275" w14:paraId="57A4FBB2" w14:textId="77777777" w:rsidTr="00404E7F">
        <w:trPr>
          <w:trHeight w:val="287"/>
        </w:trPr>
        <w:tc>
          <w:tcPr>
            <w:tcW w:w="1337" w:type="dxa"/>
            <w:noWrap/>
            <w:vAlign w:val="bottom"/>
            <w:hideMark/>
          </w:tcPr>
          <w:p w14:paraId="74E9A9C2" w14:textId="77777777" w:rsidR="00211FC1" w:rsidRPr="00FB5275" w:rsidRDefault="00211FC1" w:rsidP="00404E7F">
            <w:pPr>
              <w:rPr>
                <w:lang w:eastAsia="zh-CN"/>
              </w:rPr>
            </w:pPr>
          </w:p>
        </w:tc>
        <w:tc>
          <w:tcPr>
            <w:tcW w:w="1007" w:type="dxa"/>
            <w:noWrap/>
            <w:vAlign w:val="bottom"/>
            <w:hideMark/>
          </w:tcPr>
          <w:p w14:paraId="43226C37"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1A9E53D2" w14:textId="77777777" w:rsidR="00211FC1" w:rsidRPr="00FB5275" w:rsidRDefault="00211FC1" w:rsidP="00404E7F">
            <w:pPr>
              <w:rPr>
                <w:lang w:eastAsia="zh-CN"/>
              </w:rPr>
            </w:pPr>
            <w:r w:rsidRPr="00FB5275">
              <w:rPr>
                <w:lang w:eastAsia="zh-CN"/>
              </w:rPr>
              <w:t>3</w:t>
            </w:r>
          </w:p>
        </w:tc>
        <w:tc>
          <w:tcPr>
            <w:tcW w:w="792" w:type="dxa"/>
            <w:noWrap/>
            <w:vAlign w:val="bottom"/>
            <w:hideMark/>
          </w:tcPr>
          <w:p w14:paraId="470270F6" w14:textId="77777777" w:rsidR="00211FC1" w:rsidRPr="00FB5275" w:rsidRDefault="00211FC1" w:rsidP="00404E7F">
            <w:pPr>
              <w:rPr>
                <w:lang w:eastAsia="zh-CN"/>
              </w:rPr>
            </w:pPr>
            <w:r w:rsidRPr="00FB5275">
              <w:rPr>
                <w:lang w:eastAsia="zh-CN"/>
              </w:rPr>
              <w:t>1</w:t>
            </w:r>
          </w:p>
        </w:tc>
        <w:tc>
          <w:tcPr>
            <w:tcW w:w="681" w:type="dxa"/>
            <w:noWrap/>
            <w:vAlign w:val="bottom"/>
            <w:hideMark/>
          </w:tcPr>
          <w:p w14:paraId="43B466C2"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7AD6EEB3" w14:textId="77777777" w:rsidR="00211FC1" w:rsidRPr="00FB5275" w:rsidRDefault="00211FC1" w:rsidP="00404E7F">
            <w:pPr>
              <w:rPr>
                <w:bCs/>
                <w:lang w:eastAsia="zh-CN"/>
              </w:rPr>
            </w:pPr>
            <w:r w:rsidRPr="00FB5275">
              <w:rPr>
                <w:lang w:eastAsia="zh-CN"/>
              </w:rPr>
              <w:t>21</w:t>
            </w:r>
          </w:p>
        </w:tc>
        <w:tc>
          <w:tcPr>
            <w:tcW w:w="1037" w:type="dxa"/>
            <w:noWrap/>
            <w:vAlign w:val="bottom"/>
            <w:hideMark/>
          </w:tcPr>
          <w:p w14:paraId="22903B25" w14:textId="77777777" w:rsidR="00211FC1" w:rsidRPr="00FB5275" w:rsidRDefault="00211FC1" w:rsidP="00404E7F">
            <w:pPr>
              <w:rPr>
                <w:bCs/>
                <w:lang w:eastAsia="zh-CN"/>
              </w:rPr>
            </w:pPr>
            <w:r w:rsidRPr="00FB5275">
              <w:rPr>
                <w:lang w:eastAsia="zh-CN"/>
              </w:rPr>
              <w:t>7665</w:t>
            </w:r>
          </w:p>
        </w:tc>
        <w:tc>
          <w:tcPr>
            <w:tcW w:w="973" w:type="dxa"/>
            <w:noWrap/>
            <w:vAlign w:val="bottom"/>
            <w:hideMark/>
          </w:tcPr>
          <w:p w14:paraId="1239C67F"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D80B7A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E114586" w14:textId="77777777" w:rsidR="00211FC1" w:rsidRPr="00FB5275" w:rsidRDefault="00211FC1" w:rsidP="00404E7F">
            <w:pPr>
              <w:rPr>
                <w:bCs/>
                <w:lang w:eastAsia="zh-CN"/>
              </w:rPr>
            </w:pPr>
            <w:r w:rsidRPr="00FB5275">
              <w:rPr>
                <w:lang w:eastAsia="zh-CN"/>
              </w:rPr>
              <w:t>0.07448</w:t>
            </w:r>
          </w:p>
        </w:tc>
      </w:tr>
      <w:tr w:rsidR="00211FC1" w:rsidRPr="00FB5275" w14:paraId="726508EE" w14:textId="77777777" w:rsidTr="00404E7F">
        <w:trPr>
          <w:trHeight w:val="287"/>
        </w:trPr>
        <w:tc>
          <w:tcPr>
            <w:tcW w:w="1337" w:type="dxa"/>
            <w:noWrap/>
            <w:vAlign w:val="bottom"/>
            <w:hideMark/>
          </w:tcPr>
          <w:p w14:paraId="6F58C995" w14:textId="77777777" w:rsidR="00211FC1" w:rsidRPr="00FB5275" w:rsidRDefault="00211FC1" w:rsidP="00404E7F">
            <w:pPr>
              <w:rPr>
                <w:lang w:eastAsia="zh-CN"/>
              </w:rPr>
            </w:pPr>
          </w:p>
        </w:tc>
        <w:tc>
          <w:tcPr>
            <w:tcW w:w="1007" w:type="dxa"/>
            <w:noWrap/>
            <w:vAlign w:val="bottom"/>
            <w:hideMark/>
          </w:tcPr>
          <w:p w14:paraId="3C3A44E0"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22712702" w14:textId="77777777" w:rsidR="00211FC1" w:rsidRPr="00FB5275" w:rsidRDefault="00211FC1" w:rsidP="00404E7F">
            <w:pPr>
              <w:rPr>
                <w:lang w:eastAsia="zh-CN"/>
              </w:rPr>
            </w:pPr>
            <w:r w:rsidRPr="00FB5275">
              <w:rPr>
                <w:lang w:eastAsia="zh-CN"/>
              </w:rPr>
              <w:t>3</w:t>
            </w:r>
          </w:p>
        </w:tc>
        <w:tc>
          <w:tcPr>
            <w:tcW w:w="792" w:type="dxa"/>
            <w:noWrap/>
            <w:vAlign w:val="bottom"/>
            <w:hideMark/>
          </w:tcPr>
          <w:p w14:paraId="69F24533" w14:textId="77777777" w:rsidR="00211FC1" w:rsidRPr="00FB5275" w:rsidRDefault="00211FC1" w:rsidP="00404E7F">
            <w:pPr>
              <w:rPr>
                <w:lang w:eastAsia="zh-CN"/>
              </w:rPr>
            </w:pPr>
            <w:r w:rsidRPr="00FB5275">
              <w:rPr>
                <w:lang w:eastAsia="zh-CN"/>
              </w:rPr>
              <w:t>1</w:t>
            </w:r>
          </w:p>
        </w:tc>
        <w:tc>
          <w:tcPr>
            <w:tcW w:w="681" w:type="dxa"/>
            <w:noWrap/>
            <w:vAlign w:val="bottom"/>
            <w:hideMark/>
          </w:tcPr>
          <w:p w14:paraId="0E55AEB1"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81B64C4" w14:textId="77777777" w:rsidR="00211FC1" w:rsidRPr="00FB5275" w:rsidRDefault="00211FC1" w:rsidP="00404E7F">
            <w:pPr>
              <w:rPr>
                <w:bCs/>
                <w:lang w:eastAsia="zh-CN"/>
              </w:rPr>
            </w:pPr>
            <w:r w:rsidRPr="00FB5275">
              <w:rPr>
                <w:lang w:eastAsia="zh-CN"/>
              </w:rPr>
              <w:t>19.9</w:t>
            </w:r>
          </w:p>
        </w:tc>
        <w:tc>
          <w:tcPr>
            <w:tcW w:w="1037" w:type="dxa"/>
            <w:noWrap/>
            <w:vAlign w:val="bottom"/>
            <w:hideMark/>
          </w:tcPr>
          <w:p w14:paraId="1DF569FA" w14:textId="77777777" w:rsidR="00211FC1" w:rsidRPr="00FB5275" w:rsidRDefault="00211FC1" w:rsidP="00404E7F">
            <w:pPr>
              <w:rPr>
                <w:bCs/>
                <w:lang w:eastAsia="zh-CN"/>
              </w:rPr>
            </w:pPr>
            <w:r w:rsidRPr="00FB5275">
              <w:rPr>
                <w:lang w:eastAsia="zh-CN"/>
              </w:rPr>
              <w:t>7263.5</w:t>
            </w:r>
          </w:p>
        </w:tc>
        <w:tc>
          <w:tcPr>
            <w:tcW w:w="973" w:type="dxa"/>
            <w:noWrap/>
            <w:vAlign w:val="bottom"/>
            <w:hideMark/>
          </w:tcPr>
          <w:p w14:paraId="6AEF6D31"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E3CD4A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EB7F5FE" w14:textId="77777777" w:rsidR="00211FC1" w:rsidRPr="00FB5275" w:rsidRDefault="00211FC1" w:rsidP="00404E7F">
            <w:pPr>
              <w:rPr>
                <w:bCs/>
                <w:lang w:eastAsia="zh-CN"/>
              </w:rPr>
            </w:pPr>
            <w:r w:rsidRPr="00FB5275">
              <w:rPr>
                <w:lang w:eastAsia="zh-CN"/>
              </w:rPr>
              <w:t>0.07448</w:t>
            </w:r>
          </w:p>
        </w:tc>
      </w:tr>
      <w:tr w:rsidR="00211FC1" w:rsidRPr="00FB5275" w14:paraId="6A88F71C" w14:textId="77777777" w:rsidTr="00404E7F">
        <w:trPr>
          <w:trHeight w:val="287"/>
        </w:trPr>
        <w:tc>
          <w:tcPr>
            <w:tcW w:w="1337" w:type="dxa"/>
            <w:noWrap/>
            <w:vAlign w:val="bottom"/>
            <w:hideMark/>
          </w:tcPr>
          <w:p w14:paraId="291495D0" w14:textId="77777777" w:rsidR="00211FC1" w:rsidRPr="00FB5275" w:rsidRDefault="00211FC1" w:rsidP="00404E7F">
            <w:pPr>
              <w:rPr>
                <w:lang w:eastAsia="zh-CN"/>
              </w:rPr>
            </w:pPr>
          </w:p>
        </w:tc>
        <w:tc>
          <w:tcPr>
            <w:tcW w:w="1007" w:type="dxa"/>
            <w:noWrap/>
            <w:vAlign w:val="bottom"/>
            <w:hideMark/>
          </w:tcPr>
          <w:p w14:paraId="15C41013"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1DA975A2" w14:textId="77777777" w:rsidR="00211FC1" w:rsidRPr="00FB5275" w:rsidRDefault="00211FC1" w:rsidP="00404E7F">
            <w:pPr>
              <w:rPr>
                <w:lang w:eastAsia="zh-CN"/>
              </w:rPr>
            </w:pPr>
            <w:r w:rsidRPr="00FB5275">
              <w:rPr>
                <w:lang w:eastAsia="zh-CN"/>
              </w:rPr>
              <w:t>2</w:t>
            </w:r>
          </w:p>
        </w:tc>
        <w:tc>
          <w:tcPr>
            <w:tcW w:w="792" w:type="dxa"/>
            <w:noWrap/>
            <w:vAlign w:val="bottom"/>
            <w:hideMark/>
          </w:tcPr>
          <w:p w14:paraId="09127B55" w14:textId="77777777" w:rsidR="00211FC1" w:rsidRPr="00FB5275" w:rsidRDefault="00211FC1" w:rsidP="00404E7F">
            <w:pPr>
              <w:rPr>
                <w:lang w:eastAsia="zh-CN"/>
              </w:rPr>
            </w:pPr>
            <w:r w:rsidRPr="00FB5275">
              <w:rPr>
                <w:lang w:eastAsia="zh-CN"/>
              </w:rPr>
              <w:t>0</w:t>
            </w:r>
          </w:p>
        </w:tc>
        <w:tc>
          <w:tcPr>
            <w:tcW w:w="681" w:type="dxa"/>
            <w:noWrap/>
            <w:vAlign w:val="bottom"/>
            <w:hideMark/>
          </w:tcPr>
          <w:p w14:paraId="25121730"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421065D4" w14:textId="77777777" w:rsidR="00211FC1" w:rsidRPr="00FB5275" w:rsidRDefault="00211FC1" w:rsidP="00404E7F">
            <w:pPr>
              <w:rPr>
                <w:bCs/>
                <w:lang w:eastAsia="zh-CN"/>
              </w:rPr>
            </w:pPr>
            <w:r w:rsidRPr="00FB5275">
              <w:rPr>
                <w:lang w:eastAsia="zh-CN"/>
              </w:rPr>
              <w:t>13.5</w:t>
            </w:r>
          </w:p>
        </w:tc>
        <w:tc>
          <w:tcPr>
            <w:tcW w:w="1037" w:type="dxa"/>
            <w:noWrap/>
            <w:vAlign w:val="bottom"/>
            <w:hideMark/>
          </w:tcPr>
          <w:p w14:paraId="0A1F443F" w14:textId="77777777" w:rsidR="00211FC1" w:rsidRPr="00FB5275" w:rsidRDefault="00211FC1" w:rsidP="00404E7F">
            <w:pPr>
              <w:rPr>
                <w:bCs/>
                <w:lang w:eastAsia="zh-CN"/>
              </w:rPr>
            </w:pPr>
            <w:r w:rsidRPr="00FB5275">
              <w:rPr>
                <w:lang w:eastAsia="zh-CN"/>
              </w:rPr>
              <w:t>4927.5</w:t>
            </w:r>
          </w:p>
        </w:tc>
        <w:tc>
          <w:tcPr>
            <w:tcW w:w="973" w:type="dxa"/>
            <w:noWrap/>
            <w:vAlign w:val="bottom"/>
            <w:hideMark/>
          </w:tcPr>
          <w:p w14:paraId="6C89CA46"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7D21D1C4"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1579539A" w14:textId="77777777" w:rsidR="00211FC1" w:rsidRPr="00FB5275" w:rsidRDefault="00211FC1" w:rsidP="00404E7F">
            <w:pPr>
              <w:rPr>
                <w:bCs/>
                <w:lang w:eastAsia="zh-CN"/>
              </w:rPr>
            </w:pPr>
            <w:r w:rsidRPr="00FB5275">
              <w:rPr>
                <w:lang w:eastAsia="zh-CN"/>
              </w:rPr>
              <w:t>0.07448</w:t>
            </w:r>
          </w:p>
        </w:tc>
      </w:tr>
      <w:tr w:rsidR="00211FC1" w:rsidRPr="00FB5275" w14:paraId="5EA605C9" w14:textId="77777777" w:rsidTr="00404E7F">
        <w:trPr>
          <w:trHeight w:val="287"/>
        </w:trPr>
        <w:tc>
          <w:tcPr>
            <w:tcW w:w="1337" w:type="dxa"/>
            <w:noWrap/>
            <w:vAlign w:val="bottom"/>
            <w:hideMark/>
          </w:tcPr>
          <w:p w14:paraId="237CE7E8" w14:textId="77777777" w:rsidR="00211FC1" w:rsidRPr="00FB5275" w:rsidRDefault="00211FC1" w:rsidP="00404E7F">
            <w:pPr>
              <w:rPr>
                <w:lang w:eastAsia="zh-CN"/>
              </w:rPr>
            </w:pPr>
          </w:p>
        </w:tc>
        <w:tc>
          <w:tcPr>
            <w:tcW w:w="1007" w:type="dxa"/>
            <w:noWrap/>
            <w:vAlign w:val="bottom"/>
            <w:hideMark/>
          </w:tcPr>
          <w:p w14:paraId="09D976FE"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76B69B3A" w14:textId="77777777" w:rsidR="00211FC1" w:rsidRPr="00FB5275" w:rsidRDefault="00211FC1" w:rsidP="00404E7F">
            <w:pPr>
              <w:rPr>
                <w:lang w:eastAsia="zh-CN"/>
              </w:rPr>
            </w:pPr>
            <w:r w:rsidRPr="00FB5275">
              <w:rPr>
                <w:lang w:eastAsia="zh-CN"/>
              </w:rPr>
              <w:t>2</w:t>
            </w:r>
          </w:p>
        </w:tc>
        <w:tc>
          <w:tcPr>
            <w:tcW w:w="792" w:type="dxa"/>
            <w:noWrap/>
            <w:vAlign w:val="bottom"/>
            <w:hideMark/>
          </w:tcPr>
          <w:p w14:paraId="566DFFAC" w14:textId="77777777" w:rsidR="00211FC1" w:rsidRPr="00FB5275" w:rsidRDefault="00211FC1" w:rsidP="00404E7F">
            <w:pPr>
              <w:rPr>
                <w:lang w:eastAsia="zh-CN"/>
              </w:rPr>
            </w:pPr>
            <w:r w:rsidRPr="00FB5275">
              <w:rPr>
                <w:lang w:eastAsia="zh-CN"/>
              </w:rPr>
              <w:t>0</w:t>
            </w:r>
          </w:p>
        </w:tc>
        <w:tc>
          <w:tcPr>
            <w:tcW w:w="681" w:type="dxa"/>
            <w:noWrap/>
            <w:vAlign w:val="bottom"/>
            <w:hideMark/>
          </w:tcPr>
          <w:p w14:paraId="54F65036"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08700295" w14:textId="77777777" w:rsidR="00211FC1" w:rsidRPr="00FB5275" w:rsidRDefault="00211FC1" w:rsidP="00404E7F">
            <w:pPr>
              <w:rPr>
                <w:bCs/>
                <w:lang w:eastAsia="zh-CN"/>
              </w:rPr>
            </w:pPr>
            <w:r w:rsidRPr="00FB5275">
              <w:rPr>
                <w:lang w:eastAsia="zh-CN"/>
              </w:rPr>
              <w:t>10.4</w:t>
            </w:r>
          </w:p>
        </w:tc>
        <w:tc>
          <w:tcPr>
            <w:tcW w:w="1037" w:type="dxa"/>
            <w:noWrap/>
            <w:vAlign w:val="bottom"/>
            <w:hideMark/>
          </w:tcPr>
          <w:p w14:paraId="4C1FD53C" w14:textId="77777777" w:rsidR="00211FC1" w:rsidRPr="00FB5275" w:rsidRDefault="00211FC1" w:rsidP="00404E7F">
            <w:pPr>
              <w:rPr>
                <w:bCs/>
                <w:lang w:eastAsia="zh-CN"/>
              </w:rPr>
            </w:pPr>
            <w:r w:rsidRPr="00FB5275">
              <w:rPr>
                <w:lang w:eastAsia="zh-CN"/>
              </w:rPr>
              <w:t>3796</w:t>
            </w:r>
          </w:p>
        </w:tc>
        <w:tc>
          <w:tcPr>
            <w:tcW w:w="973" w:type="dxa"/>
            <w:noWrap/>
            <w:vAlign w:val="bottom"/>
            <w:hideMark/>
          </w:tcPr>
          <w:p w14:paraId="7C444718"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2685DED"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58E830D3" w14:textId="77777777" w:rsidR="00211FC1" w:rsidRPr="00FB5275" w:rsidRDefault="00211FC1" w:rsidP="00404E7F">
            <w:pPr>
              <w:rPr>
                <w:bCs/>
                <w:lang w:eastAsia="zh-CN"/>
              </w:rPr>
            </w:pPr>
            <w:r w:rsidRPr="00FB5275">
              <w:rPr>
                <w:lang w:eastAsia="zh-CN"/>
              </w:rPr>
              <w:t>0.07448</w:t>
            </w:r>
          </w:p>
        </w:tc>
      </w:tr>
      <w:tr w:rsidR="00211FC1" w:rsidRPr="00FB5275" w14:paraId="22E45EE8" w14:textId="77777777" w:rsidTr="00404E7F">
        <w:trPr>
          <w:trHeight w:val="287"/>
        </w:trPr>
        <w:tc>
          <w:tcPr>
            <w:tcW w:w="1337" w:type="dxa"/>
            <w:noWrap/>
            <w:vAlign w:val="bottom"/>
            <w:hideMark/>
          </w:tcPr>
          <w:p w14:paraId="2238E8E2" w14:textId="77777777" w:rsidR="00211FC1" w:rsidRPr="00FB5275" w:rsidRDefault="00211FC1" w:rsidP="00404E7F">
            <w:pPr>
              <w:rPr>
                <w:lang w:eastAsia="zh-CN"/>
              </w:rPr>
            </w:pPr>
          </w:p>
        </w:tc>
        <w:tc>
          <w:tcPr>
            <w:tcW w:w="1007" w:type="dxa"/>
            <w:noWrap/>
            <w:vAlign w:val="bottom"/>
            <w:hideMark/>
          </w:tcPr>
          <w:p w14:paraId="7C4AD90D"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5E75B557" w14:textId="77777777" w:rsidR="00211FC1" w:rsidRPr="00FB5275" w:rsidRDefault="00211FC1" w:rsidP="00404E7F">
            <w:pPr>
              <w:rPr>
                <w:lang w:eastAsia="zh-CN"/>
              </w:rPr>
            </w:pPr>
            <w:r w:rsidRPr="00FB5275">
              <w:rPr>
                <w:lang w:eastAsia="zh-CN"/>
              </w:rPr>
              <w:t>2</w:t>
            </w:r>
          </w:p>
        </w:tc>
        <w:tc>
          <w:tcPr>
            <w:tcW w:w="792" w:type="dxa"/>
            <w:noWrap/>
            <w:vAlign w:val="bottom"/>
            <w:hideMark/>
          </w:tcPr>
          <w:p w14:paraId="64BAC0EA" w14:textId="77777777" w:rsidR="00211FC1" w:rsidRPr="00FB5275" w:rsidRDefault="00211FC1" w:rsidP="00404E7F">
            <w:pPr>
              <w:rPr>
                <w:lang w:eastAsia="zh-CN"/>
              </w:rPr>
            </w:pPr>
            <w:r w:rsidRPr="00FB5275">
              <w:rPr>
                <w:lang w:eastAsia="zh-CN"/>
              </w:rPr>
              <w:t>1</w:t>
            </w:r>
          </w:p>
        </w:tc>
        <w:tc>
          <w:tcPr>
            <w:tcW w:w="681" w:type="dxa"/>
            <w:noWrap/>
            <w:vAlign w:val="bottom"/>
            <w:hideMark/>
          </w:tcPr>
          <w:p w14:paraId="6B87C9F1"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535B02D5" w14:textId="77777777" w:rsidR="00211FC1" w:rsidRPr="00FB5275" w:rsidRDefault="00211FC1" w:rsidP="00404E7F">
            <w:pPr>
              <w:rPr>
                <w:bCs/>
                <w:lang w:eastAsia="zh-CN"/>
              </w:rPr>
            </w:pPr>
            <w:r w:rsidRPr="00FB5275">
              <w:rPr>
                <w:lang w:eastAsia="zh-CN"/>
              </w:rPr>
              <w:t>19.4</w:t>
            </w:r>
          </w:p>
        </w:tc>
        <w:tc>
          <w:tcPr>
            <w:tcW w:w="1037" w:type="dxa"/>
            <w:noWrap/>
            <w:vAlign w:val="bottom"/>
            <w:hideMark/>
          </w:tcPr>
          <w:p w14:paraId="65888EF3" w14:textId="77777777" w:rsidR="00211FC1" w:rsidRPr="00FB5275" w:rsidRDefault="00211FC1" w:rsidP="00404E7F">
            <w:pPr>
              <w:rPr>
                <w:bCs/>
                <w:lang w:eastAsia="zh-CN"/>
              </w:rPr>
            </w:pPr>
            <w:r w:rsidRPr="00FB5275">
              <w:rPr>
                <w:lang w:eastAsia="zh-CN"/>
              </w:rPr>
              <w:t>7081</w:t>
            </w:r>
          </w:p>
        </w:tc>
        <w:tc>
          <w:tcPr>
            <w:tcW w:w="973" w:type="dxa"/>
            <w:noWrap/>
            <w:vAlign w:val="bottom"/>
            <w:hideMark/>
          </w:tcPr>
          <w:p w14:paraId="42E0FDDB"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4C77A4E2"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4FD4247" w14:textId="77777777" w:rsidR="00211FC1" w:rsidRPr="00FB5275" w:rsidRDefault="00211FC1" w:rsidP="00404E7F">
            <w:pPr>
              <w:rPr>
                <w:bCs/>
                <w:lang w:eastAsia="zh-CN"/>
              </w:rPr>
            </w:pPr>
            <w:r w:rsidRPr="00FB5275">
              <w:rPr>
                <w:lang w:eastAsia="zh-CN"/>
              </w:rPr>
              <w:t>0.07448</w:t>
            </w:r>
          </w:p>
        </w:tc>
      </w:tr>
      <w:tr w:rsidR="00211FC1" w:rsidRPr="00FB5275" w14:paraId="0068B422" w14:textId="77777777" w:rsidTr="00404E7F">
        <w:trPr>
          <w:trHeight w:val="287"/>
        </w:trPr>
        <w:tc>
          <w:tcPr>
            <w:tcW w:w="1337" w:type="dxa"/>
            <w:noWrap/>
            <w:vAlign w:val="bottom"/>
            <w:hideMark/>
          </w:tcPr>
          <w:p w14:paraId="2E19BE34" w14:textId="77777777" w:rsidR="00211FC1" w:rsidRPr="00FB5275" w:rsidRDefault="00211FC1" w:rsidP="00404E7F">
            <w:pPr>
              <w:rPr>
                <w:lang w:eastAsia="zh-CN"/>
              </w:rPr>
            </w:pPr>
          </w:p>
        </w:tc>
        <w:tc>
          <w:tcPr>
            <w:tcW w:w="1007" w:type="dxa"/>
            <w:noWrap/>
            <w:vAlign w:val="bottom"/>
            <w:hideMark/>
          </w:tcPr>
          <w:p w14:paraId="2CA29527"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7440BED9" w14:textId="77777777" w:rsidR="00211FC1" w:rsidRPr="00FB5275" w:rsidRDefault="00211FC1" w:rsidP="00404E7F">
            <w:pPr>
              <w:rPr>
                <w:lang w:eastAsia="zh-CN"/>
              </w:rPr>
            </w:pPr>
            <w:r w:rsidRPr="00FB5275">
              <w:rPr>
                <w:lang w:eastAsia="zh-CN"/>
              </w:rPr>
              <w:t>2</w:t>
            </w:r>
          </w:p>
        </w:tc>
        <w:tc>
          <w:tcPr>
            <w:tcW w:w="792" w:type="dxa"/>
            <w:noWrap/>
            <w:vAlign w:val="bottom"/>
            <w:hideMark/>
          </w:tcPr>
          <w:p w14:paraId="72E6882F" w14:textId="77777777" w:rsidR="00211FC1" w:rsidRPr="00FB5275" w:rsidRDefault="00211FC1" w:rsidP="00404E7F">
            <w:pPr>
              <w:rPr>
                <w:lang w:eastAsia="zh-CN"/>
              </w:rPr>
            </w:pPr>
            <w:r w:rsidRPr="00FB5275">
              <w:rPr>
                <w:lang w:eastAsia="zh-CN"/>
              </w:rPr>
              <w:t>1</w:t>
            </w:r>
          </w:p>
        </w:tc>
        <w:tc>
          <w:tcPr>
            <w:tcW w:w="681" w:type="dxa"/>
            <w:noWrap/>
            <w:vAlign w:val="bottom"/>
            <w:hideMark/>
          </w:tcPr>
          <w:p w14:paraId="11036EEF"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4BC3840A" w14:textId="77777777" w:rsidR="00211FC1" w:rsidRPr="00FB5275" w:rsidRDefault="00211FC1" w:rsidP="00404E7F">
            <w:pPr>
              <w:rPr>
                <w:bCs/>
                <w:lang w:eastAsia="zh-CN"/>
              </w:rPr>
            </w:pPr>
            <w:r w:rsidRPr="00FB5275">
              <w:rPr>
                <w:lang w:eastAsia="zh-CN"/>
              </w:rPr>
              <w:t>16.3</w:t>
            </w:r>
          </w:p>
        </w:tc>
        <w:tc>
          <w:tcPr>
            <w:tcW w:w="1037" w:type="dxa"/>
            <w:noWrap/>
            <w:vAlign w:val="bottom"/>
            <w:hideMark/>
          </w:tcPr>
          <w:p w14:paraId="26AD5CD6" w14:textId="77777777" w:rsidR="00211FC1" w:rsidRPr="00FB5275" w:rsidRDefault="00211FC1" w:rsidP="00404E7F">
            <w:pPr>
              <w:rPr>
                <w:bCs/>
                <w:lang w:eastAsia="zh-CN"/>
              </w:rPr>
            </w:pPr>
            <w:r w:rsidRPr="00FB5275">
              <w:rPr>
                <w:lang w:eastAsia="zh-CN"/>
              </w:rPr>
              <w:t>5949.5</w:t>
            </w:r>
          </w:p>
        </w:tc>
        <w:tc>
          <w:tcPr>
            <w:tcW w:w="973" w:type="dxa"/>
            <w:noWrap/>
            <w:vAlign w:val="bottom"/>
            <w:hideMark/>
          </w:tcPr>
          <w:p w14:paraId="63CF321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1EC28177"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6ED8088" w14:textId="77777777" w:rsidR="00211FC1" w:rsidRPr="00FB5275" w:rsidRDefault="00211FC1" w:rsidP="00404E7F">
            <w:pPr>
              <w:rPr>
                <w:bCs/>
                <w:lang w:eastAsia="zh-CN"/>
              </w:rPr>
            </w:pPr>
            <w:r w:rsidRPr="00FB5275">
              <w:rPr>
                <w:lang w:eastAsia="zh-CN"/>
              </w:rPr>
              <w:t>0.07448</w:t>
            </w:r>
          </w:p>
        </w:tc>
      </w:tr>
      <w:tr w:rsidR="00211FC1" w:rsidRPr="00FB5275" w14:paraId="2F20B96C" w14:textId="77777777" w:rsidTr="00404E7F">
        <w:trPr>
          <w:trHeight w:val="287"/>
        </w:trPr>
        <w:tc>
          <w:tcPr>
            <w:tcW w:w="1337" w:type="dxa"/>
            <w:noWrap/>
            <w:vAlign w:val="bottom"/>
            <w:hideMark/>
          </w:tcPr>
          <w:p w14:paraId="4BD31DD8" w14:textId="77777777" w:rsidR="00211FC1" w:rsidRPr="00FB5275" w:rsidRDefault="00211FC1" w:rsidP="00404E7F">
            <w:pPr>
              <w:rPr>
                <w:lang w:eastAsia="zh-CN"/>
              </w:rPr>
            </w:pPr>
          </w:p>
        </w:tc>
        <w:tc>
          <w:tcPr>
            <w:tcW w:w="1007" w:type="dxa"/>
            <w:noWrap/>
            <w:vAlign w:val="bottom"/>
            <w:hideMark/>
          </w:tcPr>
          <w:p w14:paraId="7D2CC8B9"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3A1D66F4" w14:textId="77777777" w:rsidR="00211FC1" w:rsidRPr="00FB5275" w:rsidRDefault="00211FC1" w:rsidP="00404E7F">
            <w:pPr>
              <w:rPr>
                <w:lang w:eastAsia="zh-CN"/>
              </w:rPr>
            </w:pPr>
            <w:r w:rsidRPr="00FB5275">
              <w:rPr>
                <w:lang w:eastAsia="zh-CN"/>
              </w:rPr>
              <w:t>1</w:t>
            </w:r>
          </w:p>
        </w:tc>
        <w:tc>
          <w:tcPr>
            <w:tcW w:w="792" w:type="dxa"/>
            <w:noWrap/>
            <w:vAlign w:val="bottom"/>
            <w:hideMark/>
          </w:tcPr>
          <w:p w14:paraId="15038153" w14:textId="77777777" w:rsidR="00211FC1" w:rsidRPr="00FB5275" w:rsidRDefault="00211FC1" w:rsidP="00404E7F">
            <w:pPr>
              <w:rPr>
                <w:lang w:eastAsia="zh-CN"/>
              </w:rPr>
            </w:pPr>
            <w:r w:rsidRPr="00FB5275">
              <w:rPr>
                <w:lang w:eastAsia="zh-CN"/>
              </w:rPr>
              <w:t>0</w:t>
            </w:r>
          </w:p>
        </w:tc>
        <w:tc>
          <w:tcPr>
            <w:tcW w:w="681" w:type="dxa"/>
            <w:noWrap/>
            <w:vAlign w:val="bottom"/>
            <w:hideMark/>
          </w:tcPr>
          <w:p w14:paraId="42850918"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04BAC38D" w14:textId="77777777" w:rsidR="00211FC1" w:rsidRPr="00FB5275" w:rsidRDefault="00211FC1" w:rsidP="00404E7F">
            <w:pPr>
              <w:rPr>
                <w:bCs/>
                <w:lang w:eastAsia="zh-CN"/>
              </w:rPr>
            </w:pPr>
            <w:r w:rsidRPr="00FB5275">
              <w:rPr>
                <w:lang w:eastAsia="zh-CN"/>
              </w:rPr>
              <w:t>8.7</w:t>
            </w:r>
          </w:p>
        </w:tc>
        <w:tc>
          <w:tcPr>
            <w:tcW w:w="1037" w:type="dxa"/>
            <w:noWrap/>
            <w:vAlign w:val="bottom"/>
            <w:hideMark/>
          </w:tcPr>
          <w:p w14:paraId="0BECA5EF" w14:textId="77777777" w:rsidR="00211FC1" w:rsidRPr="00FB5275" w:rsidRDefault="00211FC1" w:rsidP="00404E7F">
            <w:pPr>
              <w:rPr>
                <w:bCs/>
                <w:lang w:eastAsia="zh-CN"/>
              </w:rPr>
            </w:pPr>
            <w:r w:rsidRPr="00FB5275">
              <w:rPr>
                <w:lang w:eastAsia="zh-CN"/>
              </w:rPr>
              <w:t>3175.5</w:t>
            </w:r>
          </w:p>
        </w:tc>
        <w:tc>
          <w:tcPr>
            <w:tcW w:w="973" w:type="dxa"/>
            <w:noWrap/>
            <w:vAlign w:val="bottom"/>
            <w:hideMark/>
          </w:tcPr>
          <w:p w14:paraId="10A66DA9"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5BC9A9D6"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62854E7B" w14:textId="77777777" w:rsidR="00211FC1" w:rsidRPr="00FB5275" w:rsidRDefault="00211FC1" w:rsidP="00404E7F">
            <w:pPr>
              <w:rPr>
                <w:bCs/>
                <w:lang w:eastAsia="zh-CN"/>
              </w:rPr>
            </w:pPr>
            <w:r w:rsidRPr="00FB5275">
              <w:rPr>
                <w:lang w:eastAsia="zh-CN"/>
              </w:rPr>
              <w:t>0.07448</w:t>
            </w:r>
          </w:p>
        </w:tc>
      </w:tr>
      <w:tr w:rsidR="00211FC1" w:rsidRPr="00FB5275" w14:paraId="53FFC48A" w14:textId="77777777" w:rsidTr="00404E7F">
        <w:trPr>
          <w:trHeight w:val="287"/>
        </w:trPr>
        <w:tc>
          <w:tcPr>
            <w:tcW w:w="1337" w:type="dxa"/>
            <w:noWrap/>
            <w:vAlign w:val="bottom"/>
            <w:hideMark/>
          </w:tcPr>
          <w:p w14:paraId="15763DED" w14:textId="77777777" w:rsidR="00211FC1" w:rsidRPr="00FB5275" w:rsidRDefault="00211FC1" w:rsidP="00404E7F">
            <w:pPr>
              <w:rPr>
                <w:lang w:eastAsia="zh-CN"/>
              </w:rPr>
            </w:pPr>
          </w:p>
        </w:tc>
        <w:tc>
          <w:tcPr>
            <w:tcW w:w="1007" w:type="dxa"/>
            <w:noWrap/>
            <w:vAlign w:val="bottom"/>
            <w:hideMark/>
          </w:tcPr>
          <w:p w14:paraId="743270D4"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4E1F7D03" w14:textId="77777777" w:rsidR="00211FC1" w:rsidRPr="00FB5275" w:rsidRDefault="00211FC1" w:rsidP="00404E7F">
            <w:pPr>
              <w:rPr>
                <w:lang w:eastAsia="zh-CN"/>
              </w:rPr>
            </w:pPr>
            <w:r w:rsidRPr="00FB5275">
              <w:rPr>
                <w:lang w:eastAsia="zh-CN"/>
              </w:rPr>
              <w:t>1</w:t>
            </w:r>
          </w:p>
        </w:tc>
        <w:tc>
          <w:tcPr>
            <w:tcW w:w="792" w:type="dxa"/>
            <w:noWrap/>
            <w:vAlign w:val="bottom"/>
            <w:hideMark/>
          </w:tcPr>
          <w:p w14:paraId="290BA9A4" w14:textId="77777777" w:rsidR="00211FC1" w:rsidRPr="00FB5275" w:rsidRDefault="00211FC1" w:rsidP="00404E7F">
            <w:pPr>
              <w:rPr>
                <w:lang w:eastAsia="zh-CN"/>
              </w:rPr>
            </w:pPr>
            <w:r w:rsidRPr="00FB5275">
              <w:rPr>
                <w:lang w:eastAsia="zh-CN"/>
              </w:rPr>
              <w:t>0</w:t>
            </w:r>
          </w:p>
        </w:tc>
        <w:tc>
          <w:tcPr>
            <w:tcW w:w="681" w:type="dxa"/>
            <w:noWrap/>
            <w:vAlign w:val="bottom"/>
            <w:hideMark/>
          </w:tcPr>
          <w:p w14:paraId="3F77D25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72CD44AB" w14:textId="77777777" w:rsidR="00211FC1" w:rsidRPr="00FB5275" w:rsidRDefault="00211FC1" w:rsidP="00404E7F">
            <w:pPr>
              <w:rPr>
                <w:bCs/>
                <w:lang w:eastAsia="zh-CN"/>
              </w:rPr>
            </w:pPr>
            <w:r w:rsidRPr="00FB5275">
              <w:rPr>
                <w:lang w:eastAsia="zh-CN"/>
              </w:rPr>
              <w:t>5.4</w:t>
            </w:r>
          </w:p>
        </w:tc>
        <w:tc>
          <w:tcPr>
            <w:tcW w:w="1037" w:type="dxa"/>
            <w:noWrap/>
            <w:vAlign w:val="bottom"/>
            <w:hideMark/>
          </w:tcPr>
          <w:p w14:paraId="47D057FF" w14:textId="77777777" w:rsidR="00211FC1" w:rsidRPr="00FB5275" w:rsidRDefault="00211FC1" w:rsidP="00404E7F">
            <w:pPr>
              <w:rPr>
                <w:bCs/>
                <w:lang w:eastAsia="zh-CN"/>
              </w:rPr>
            </w:pPr>
            <w:r w:rsidRPr="00FB5275">
              <w:rPr>
                <w:lang w:eastAsia="zh-CN"/>
              </w:rPr>
              <w:t>1971</w:t>
            </w:r>
          </w:p>
        </w:tc>
        <w:tc>
          <w:tcPr>
            <w:tcW w:w="973" w:type="dxa"/>
            <w:noWrap/>
            <w:vAlign w:val="bottom"/>
            <w:hideMark/>
          </w:tcPr>
          <w:p w14:paraId="1ECC9F7D"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2B0F4DB0"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05241329" w14:textId="77777777" w:rsidR="00211FC1" w:rsidRPr="00FB5275" w:rsidRDefault="00211FC1" w:rsidP="00404E7F">
            <w:pPr>
              <w:rPr>
                <w:bCs/>
                <w:lang w:eastAsia="zh-CN"/>
              </w:rPr>
            </w:pPr>
            <w:r w:rsidRPr="00FB5275">
              <w:rPr>
                <w:lang w:eastAsia="zh-CN"/>
              </w:rPr>
              <w:t>0.07448</w:t>
            </w:r>
          </w:p>
        </w:tc>
      </w:tr>
      <w:tr w:rsidR="00211FC1" w:rsidRPr="00FB5275" w14:paraId="5F8570E5" w14:textId="77777777" w:rsidTr="00404E7F">
        <w:trPr>
          <w:trHeight w:val="287"/>
        </w:trPr>
        <w:tc>
          <w:tcPr>
            <w:tcW w:w="1337" w:type="dxa"/>
            <w:noWrap/>
            <w:vAlign w:val="bottom"/>
            <w:hideMark/>
          </w:tcPr>
          <w:p w14:paraId="1623C843" w14:textId="77777777" w:rsidR="00211FC1" w:rsidRPr="00FB5275" w:rsidRDefault="00211FC1" w:rsidP="00404E7F">
            <w:pPr>
              <w:rPr>
                <w:lang w:eastAsia="zh-CN"/>
              </w:rPr>
            </w:pPr>
          </w:p>
        </w:tc>
        <w:tc>
          <w:tcPr>
            <w:tcW w:w="1007" w:type="dxa"/>
            <w:noWrap/>
            <w:vAlign w:val="bottom"/>
            <w:hideMark/>
          </w:tcPr>
          <w:p w14:paraId="75C67BEB"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5A8CCE72" w14:textId="77777777" w:rsidR="00211FC1" w:rsidRPr="00FB5275" w:rsidRDefault="00211FC1" w:rsidP="00404E7F">
            <w:pPr>
              <w:rPr>
                <w:lang w:eastAsia="zh-CN"/>
              </w:rPr>
            </w:pPr>
            <w:r w:rsidRPr="00FB5275">
              <w:rPr>
                <w:lang w:eastAsia="zh-CN"/>
              </w:rPr>
              <w:t>1</w:t>
            </w:r>
          </w:p>
        </w:tc>
        <w:tc>
          <w:tcPr>
            <w:tcW w:w="792" w:type="dxa"/>
            <w:noWrap/>
            <w:vAlign w:val="bottom"/>
            <w:hideMark/>
          </w:tcPr>
          <w:p w14:paraId="66D8D0CA"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6CECC5F" w14:textId="77777777" w:rsidR="00211FC1" w:rsidRPr="00FB5275" w:rsidRDefault="00211FC1" w:rsidP="00404E7F">
            <w:pPr>
              <w:rPr>
                <w:lang w:eastAsia="zh-CN"/>
              </w:rPr>
            </w:pPr>
            <w:r w:rsidRPr="00FB5275">
              <w:rPr>
                <w:lang w:eastAsia="zh-CN"/>
              </w:rPr>
              <w:t>0</w:t>
            </w:r>
          </w:p>
        </w:tc>
        <w:tc>
          <w:tcPr>
            <w:tcW w:w="1239" w:type="dxa"/>
            <w:noWrap/>
            <w:vAlign w:val="bottom"/>
            <w:hideMark/>
          </w:tcPr>
          <w:p w14:paraId="66831D12" w14:textId="77777777" w:rsidR="00211FC1" w:rsidRPr="00FB5275" w:rsidRDefault="00211FC1" w:rsidP="00404E7F">
            <w:pPr>
              <w:rPr>
                <w:bCs/>
                <w:lang w:eastAsia="zh-CN"/>
              </w:rPr>
            </w:pPr>
            <w:r w:rsidRPr="00FB5275">
              <w:rPr>
                <w:lang w:eastAsia="zh-CN"/>
              </w:rPr>
              <w:t>14.6</w:t>
            </w:r>
          </w:p>
        </w:tc>
        <w:tc>
          <w:tcPr>
            <w:tcW w:w="1037" w:type="dxa"/>
            <w:noWrap/>
            <w:vAlign w:val="bottom"/>
            <w:hideMark/>
          </w:tcPr>
          <w:p w14:paraId="4EFF1D18" w14:textId="77777777" w:rsidR="00211FC1" w:rsidRPr="00FB5275" w:rsidRDefault="00211FC1" w:rsidP="00404E7F">
            <w:pPr>
              <w:rPr>
                <w:bCs/>
                <w:lang w:eastAsia="zh-CN"/>
              </w:rPr>
            </w:pPr>
            <w:r w:rsidRPr="00FB5275">
              <w:rPr>
                <w:lang w:eastAsia="zh-CN"/>
              </w:rPr>
              <w:t>5329</w:t>
            </w:r>
          </w:p>
        </w:tc>
        <w:tc>
          <w:tcPr>
            <w:tcW w:w="973" w:type="dxa"/>
            <w:noWrap/>
            <w:vAlign w:val="bottom"/>
            <w:hideMark/>
          </w:tcPr>
          <w:p w14:paraId="2C0C0E97"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5988DC5"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2883B362" w14:textId="77777777" w:rsidR="00211FC1" w:rsidRPr="00FB5275" w:rsidRDefault="00211FC1" w:rsidP="00404E7F">
            <w:pPr>
              <w:rPr>
                <w:bCs/>
                <w:lang w:eastAsia="zh-CN"/>
              </w:rPr>
            </w:pPr>
            <w:r w:rsidRPr="00FB5275">
              <w:rPr>
                <w:lang w:eastAsia="zh-CN"/>
              </w:rPr>
              <w:t>0.07448</w:t>
            </w:r>
          </w:p>
        </w:tc>
      </w:tr>
      <w:tr w:rsidR="00211FC1" w:rsidRPr="00FB5275" w14:paraId="10D58C6D" w14:textId="77777777" w:rsidTr="00404E7F">
        <w:trPr>
          <w:trHeight w:val="287"/>
        </w:trPr>
        <w:tc>
          <w:tcPr>
            <w:tcW w:w="1337" w:type="dxa"/>
            <w:noWrap/>
            <w:vAlign w:val="bottom"/>
            <w:hideMark/>
          </w:tcPr>
          <w:p w14:paraId="1D48E72C" w14:textId="77777777" w:rsidR="00211FC1" w:rsidRPr="00FB5275" w:rsidRDefault="00211FC1" w:rsidP="00404E7F">
            <w:pPr>
              <w:rPr>
                <w:lang w:eastAsia="zh-CN"/>
              </w:rPr>
            </w:pPr>
          </w:p>
        </w:tc>
        <w:tc>
          <w:tcPr>
            <w:tcW w:w="1007" w:type="dxa"/>
            <w:noWrap/>
            <w:vAlign w:val="bottom"/>
            <w:hideMark/>
          </w:tcPr>
          <w:p w14:paraId="10D93EA1" w14:textId="77777777" w:rsidR="00211FC1" w:rsidRPr="00FB5275" w:rsidRDefault="00211FC1" w:rsidP="00404E7F">
            <w:pPr>
              <w:rPr>
                <w:bCs/>
                <w:lang w:eastAsia="zh-CN"/>
              </w:rPr>
            </w:pPr>
            <w:r w:rsidRPr="00FB5275">
              <w:rPr>
                <w:lang w:eastAsia="zh-CN"/>
              </w:rPr>
              <w:t>4000</w:t>
            </w:r>
          </w:p>
        </w:tc>
        <w:tc>
          <w:tcPr>
            <w:tcW w:w="1093" w:type="dxa"/>
            <w:noWrap/>
            <w:vAlign w:val="bottom"/>
            <w:hideMark/>
          </w:tcPr>
          <w:p w14:paraId="79447070" w14:textId="77777777" w:rsidR="00211FC1" w:rsidRPr="00FB5275" w:rsidRDefault="00211FC1" w:rsidP="00404E7F">
            <w:pPr>
              <w:rPr>
                <w:lang w:eastAsia="zh-CN"/>
              </w:rPr>
            </w:pPr>
            <w:r w:rsidRPr="00FB5275">
              <w:rPr>
                <w:lang w:eastAsia="zh-CN"/>
              </w:rPr>
              <w:t>1</w:t>
            </w:r>
          </w:p>
        </w:tc>
        <w:tc>
          <w:tcPr>
            <w:tcW w:w="792" w:type="dxa"/>
            <w:noWrap/>
            <w:vAlign w:val="bottom"/>
            <w:hideMark/>
          </w:tcPr>
          <w:p w14:paraId="519A839B" w14:textId="77777777" w:rsidR="00211FC1" w:rsidRPr="00FB5275" w:rsidRDefault="00211FC1" w:rsidP="00404E7F">
            <w:pPr>
              <w:rPr>
                <w:lang w:eastAsia="zh-CN"/>
              </w:rPr>
            </w:pPr>
            <w:r w:rsidRPr="00FB5275">
              <w:rPr>
                <w:lang w:eastAsia="zh-CN"/>
              </w:rPr>
              <w:t>1</w:t>
            </w:r>
          </w:p>
        </w:tc>
        <w:tc>
          <w:tcPr>
            <w:tcW w:w="681" w:type="dxa"/>
            <w:noWrap/>
            <w:vAlign w:val="bottom"/>
            <w:hideMark/>
          </w:tcPr>
          <w:p w14:paraId="2FB7A228" w14:textId="77777777" w:rsidR="00211FC1" w:rsidRPr="00FB5275" w:rsidRDefault="00211FC1" w:rsidP="00404E7F">
            <w:pPr>
              <w:rPr>
                <w:lang w:eastAsia="zh-CN"/>
              </w:rPr>
            </w:pPr>
            <w:r w:rsidRPr="00FB5275">
              <w:rPr>
                <w:lang w:eastAsia="zh-CN"/>
              </w:rPr>
              <w:t>1</w:t>
            </w:r>
          </w:p>
        </w:tc>
        <w:tc>
          <w:tcPr>
            <w:tcW w:w="1239" w:type="dxa"/>
            <w:noWrap/>
            <w:vAlign w:val="bottom"/>
            <w:hideMark/>
          </w:tcPr>
          <w:p w14:paraId="32D4B1FF" w14:textId="77777777" w:rsidR="00211FC1" w:rsidRPr="00FB5275" w:rsidRDefault="00211FC1" w:rsidP="00404E7F">
            <w:pPr>
              <w:rPr>
                <w:bCs/>
                <w:lang w:eastAsia="zh-CN"/>
              </w:rPr>
            </w:pPr>
            <w:r w:rsidRPr="00FB5275">
              <w:rPr>
                <w:lang w:eastAsia="zh-CN"/>
              </w:rPr>
              <w:t>11.4</w:t>
            </w:r>
          </w:p>
        </w:tc>
        <w:tc>
          <w:tcPr>
            <w:tcW w:w="1037" w:type="dxa"/>
            <w:noWrap/>
            <w:vAlign w:val="bottom"/>
            <w:hideMark/>
          </w:tcPr>
          <w:p w14:paraId="24BD58D5" w14:textId="77777777" w:rsidR="00211FC1" w:rsidRPr="00FB5275" w:rsidRDefault="00211FC1" w:rsidP="00404E7F">
            <w:pPr>
              <w:rPr>
                <w:bCs/>
                <w:lang w:eastAsia="zh-CN"/>
              </w:rPr>
            </w:pPr>
            <w:r w:rsidRPr="00FB5275">
              <w:rPr>
                <w:lang w:eastAsia="zh-CN"/>
              </w:rPr>
              <w:t>4161</w:t>
            </w:r>
          </w:p>
        </w:tc>
        <w:tc>
          <w:tcPr>
            <w:tcW w:w="973" w:type="dxa"/>
            <w:noWrap/>
            <w:vAlign w:val="bottom"/>
            <w:hideMark/>
          </w:tcPr>
          <w:p w14:paraId="0F05AB03" w14:textId="77777777" w:rsidR="00211FC1" w:rsidRPr="00FB5275" w:rsidRDefault="00211FC1" w:rsidP="00404E7F">
            <w:pPr>
              <w:rPr>
                <w:bCs/>
                <w:lang w:eastAsia="zh-CN"/>
              </w:rPr>
            </w:pPr>
            <w:r w:rsidRPr="00FB5275">
              <w:rPr>
                <w:lang w:eastAsia="zh-CN"/>
              </w:rPr>
              <w:t>11</w:t>
            </w:r>
          </w:p>
        </w:tc>
        <w:tc>
          <w:tcPr>
            <w:tcW w:w="1108" w:type="dxa"/>
            <w:noWrap/>
            <w:vAlign w:val="bottom"/>
            <w:hideMark/>
          </w:tcPr>
          <w:p w14:paraId="677E5E71" w14:textId="77777777" w:rsidR="00211FC1" w:rsidRPr="00FB5275" w:rsidRDefault="00211FC1" w:rsidP="00404E7F">
            <w:pPr>
              <w:rPr>
                <w:bCs/>
                <w:lang w:eastAsia="zh-CN"/>
              </w:rPr>
            </w:pPr>
            <w:r w:rsidRPr="00FB5275">
              <w:rPr>
                <w:lang w:eastAsia="zh-CN"/>
              </w:rPr>
              <w:t>0.27071</w:t>
            </w:r>
          </w:p>
        </w:tc>
        <w:tc>
          <w:tcPr>
            <w:tcW w:w="1089" w:type="dxa"/>
            <w:noWrap/>
            <w:vAlign w:val="bottom"/>
            <w:hideMark/>
          </w:tcPr>
          <w:p w14:paraId="75F9F269" w14:textId="77777777" w:rsidR="00211FC1" w:rsidRPr="00FB5275" w:rsidRDefault="00211FC1" w:rsidP="00404E7F">
            <w:pPr>
              <w:rPr>
                <w:bCs/>
                <w:lang w:eastAsia="zh-CN"/>
              </w:rPr>
            </w:pPr>
            <w:r w:rsidRPr="00FB5275">
              <w:rPr>
                <w:lang w:eastAsia="zh-CN"/>
              </w:rPr>
              <w:t>0.07448</w:t>
            </w:r>
          </w:p>
        </w:tc>
      </w:tr>
    </w:tbl>
    <w:p w14:paraId="6B78E2D3" w14:textId="77777777" w:rsidR="00211FC1" w:rsidRPr="00FB5275" w:rsidRDefault="00211FC1" w:rsidP="00211FC1">
      <w:pPr>
        <w:pStyle w:val="AppendixHeading1"/>
        <w:rPr>
          <w:lang w:val="en-AU"/>
        </w:rPr>
      </w:pPr>
      <w:bookmarkStart w:id="522" w:name="_Toc494553883"/>
      <w:bookmarkStart w:id="523" w:name="_Toc494553892"/>
      <w:bookmarkStart w:id="524" w:name="_Toc494568083"/>
      <w:r w:rsidRPr="00FB5275">
        <w:rPr>
          <w:lang w:val="en-AU"/>
        </w:rPr>
        <w:t>Appendix I – MATLAB Source Code</w:t>
      </w:r>
      <w:bookmarkEnd w:id="522"/>
      <w:bookmarkEnd w:id="523"/>
      <w:bookmarkEnd w:id="524"/>
    </w:p>
    <w:p w14:paraId="17A29F75" w14:textId="77777777" w:rsidR="00211FC1" w:rsidRPr="00FB5275" w:rsidRDefault="00211FC1" w:rsidP="00404E7F"/>
    <w:p w14:paraId="54CC0712" w14:textId="77777777" w:rsidR="00211FC1" w:rsidRPr="00FB5275" w:rsidRDefault="00211FC1" w:rsidP="00211FC1">
      <w:pPr>
        <w:pStyle w:val="AppendixHeading1"/>
        <w:rPr>
          <w:lang w:val="en-AU"/>
        </w:rPr>
      </w:pPr>
    </w:p>
    <w:p w14:paraId="323826E4" w14:textId="77777777" w:rsidR="00211FC1" w:rsidRPr="00FB5275" w:rsidRDefault="00211FC1" w:rsidP="00404E7F"/>
    <w:p w14:paraId="2F38BB24" w14:textId="77777777" w:rsidR="00211FC1" w:rsidRPr="00FB5275" w:rsidRDefault="00211FC1" w:rsidP="00404E7F"/>
    <w:p w14:paraId="2E702467" w14:textId="77777777" w:rsidR="00211FC1" w:rsidRPr="00FB5275" w:rsidRDefault="00211FC1" w:rsidP="00404E7F"/>
    <w:p w14:paraId="1F315278" w14:textId="77777777" w:rsidR="00211FC1" w:rsidRPr="00FB5275" w:rsidRDefault="00211FC1" w:rsidP="00404E7F"/>
    <w:p w14:paraId="42359146" w14:textId="77777777" w:rsidR="00211FC1" w:rsidRPr="00FB5275" w:rsidRDefault="00211FC1" w:rsidP="00404E7F"/>
    <w:p w14:paraId="1C12EF71" w14:textId="77777777" w:rsidR="00211FC1" w:rsidRPr="00FB5275" w:rsidRDefault="00211FC1" w:rsidP="00404E7F"/>
    <w:p w14:paraId="1D7880B1" w14:textId="77777777" w:rsidR="00211FC1" w:rsidRPr="00FB5275" w:rsidRDefault="00211FC1" w:rsidP="00404E7F"/>
    <w:p w14:paraId="32EDDA72" w14:textId="77777777" w:rsidR="00211FC1" w:rsidRPr="00FB5275" w:rsidRDefault="00211FC1" w:rsidP="00404E7F"/>
    <w:p w14:paraId="69E22094" w14:textId="77777777" w:rsidR="00211FC1" w:rsidRPr="00FB5275" w:rsidRDefault="00211FC1" w:rsidP="00404E7F"/>
    <w:p w14:paraId="2308AD73" w14:textId="77777777" w:rsidR="00211FC1" w:rsidRPr="00FB5275" w:rsidRDefault="00211FC1" w:rsidP="00404E7F"/>
    <w:p w14:paraId="1EF2ECE5" w14:textId="77777777" w:rsidR="00211FC1" w:rsidRPr="00FB5275" w:rsidRDefault="00211FC1" w:rsidP="00404E7F"/>
    <w:p w14:paraId="6876D80B" w14:textId="77777777" w:rsidR="00211FC1" w:rsidRPr="00FB5275" w:rsidRDefault="00211FC1" w:rsidP="00404E7F"/>
    <w:p w14:paraId="324B0972" w14:textId="77777777" w:rsidR="00211FC1" w:rsidRPr="00FB5275" w:rsidRDefault="00211FC1" w:rsidP="00404E7F"/>
    <w:p w14:paraId="03B62007" w14:textId="77777777" w:rsidR="00211FC1" w:rsidRPr="00FB5275" w:rsidRDefault="00211FC1" w:rsidP="00404E7F"/>
    <w:p w14:paraId="7CF75633" w14:textId="77777777" w:rsidR="00211FC1" w:rsidRPr="00FB5275" w:rsidRDefault="00211FC1" w:rsidP="00404E7F"/>
    <w:p w14:paraId="37B2E26E" w14:textId="77777777" w:rsidR="00211FC1" w:rsidRPr="00FB5275" w:rsidRDefault="00211FC1" w:rsidP="00404E7F"/>
    <w:p w14:paraId="64A57232" w14:textId="77777777" w:rsidR="00211FC1" w:rsidRPr="00FB5275" w:rsidRDefault="00211FC1" w:rsidP="00404E7F"/>
    <w:p w14:paraId="3A1AD902" w14:textId="77777777" w:rsidR="00211FC1" w:rsidRPr="00FB5275" w:rsidRDefault="00211FC1" w:rsidP="00404E7F"/>
    <w:p w14:paraId="3303EA55" w14:textId="77777777" w:rsidR="00211FC1" w:rsidRPr="00FB5275" w:rsidRDefault="00211FC1" w:rsidP="00404E7F">
      <w:pPr>
        <w:pStyle w:val="Blank"/>
      </w:pPr>
      <w:r w:rsidRPr="00FB5275">
        <w:t xml:space="preserve">   This page intentionally left blank</w:t>
      </w:r>
    </w:p>
    <w:p w14:paraId="38419918" w14:textId="77777777" w:rsidR="00211FC1" w:rsidRPr="00FB5275" w:rsidRDefault="00211FC1" w:rsidP="00404E7F"/>
    <w:p w14:paraId="479AFBDE" w14:textId="77777777" w:rsidR="00211FC1" w:rsidRPr="00FB5275" w:rsidRDefault="00211FC1" w:rsidP="00404E7F"/>
    <w:p w14:paraId="1FBD5ECC" w14:textId="77777777" w:rsidR="00985FF4" w:rsidRPr="00FB5275" w:rsidRDefault="00985FF4" w:rsidP="00404E7F"/>
    <w:sectPr w:rsidR="00985FF4" w:rsidRPr="00FB5275" w:rsidSect="00404E7F">
      <w:headerReference w:type="default" r:id="rId247"/>
      <w:footerReference w:type="default" r:id="rId248"/>
      <w:endnotePr>
        <w:numRestart w:val="eachSect"/>
      </w:endnotePr>
      <w:pgSz w:w="11906" w:h="16838" w:code="9"/>
      <w:pgMar w:top="1418" w:right="1418" w:bottom="141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6F643" w14:textId="77777777" w:rsidR="00404E7F" w:rsidRDefault="00404E7F" w:rsidP="00404E7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9AB58" w14:textId="77777777" w:rsidR="00404E7F" w:rsidRDefault="00404E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92F34" w14:textId="77777777" w:rsidR="00404E7F" w:rsidRDefault="00404E7F" w:rsidP="00404E7F">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54F8210D" w14:textId="0C4F1210" w:rsidR="00404E7F" w:rsidRDefault="00404E7F" w:rsidP="00404E7F">
        <w:pPr>
          <w:pStyle w:val="Footer"/>
          <w:jc w:val="right"/>
        </w:pPr>
        <w:r>
          <w:fldChar w:fldCharType="begin"/>
        </w:r>
        <w:r>
          <w:instrText xml:space="preserve"> PAGE   \* MERGEFORMAT </w:instrText>
        </w:r>
        <w:r>
          <w:fldChar w:fldCharType="separate"/>
        </w:r>
        <w:r w:rsidR="00643103">
          <w:rPr>
            <w:noProof/>
          </w:rPr>
          <w:t>xiv</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743712"/>
      <w:docPartObj>
        <w:docPartGallery w:val="Page Numbers (Bottom of Page)"/>
        <w:docPartUnique/>
      </w:docPartObj>
    </w:sdtPr>
    <w:sdtEndPr>
      <w:rPr>
        <w:noProof/>
      </w:rPr>
    </w:sdtEndPr>
    <w:sdtContent>
      <w:p w14:paraId="6743D509" w14:textId="76C5E260" w:rsidR="00404E7F" w:rsidRDefault="00404E7F" w:rsidP="00404E7F">
        <w:pPr>
          <w:pStyle w:val="Footer"/>
        </w:pPr>
        <w:r>
          <w:rPr>
            <w:noProof/>
            <w:lang w:val="en-US" w:eastAsia="en-US"/>
          </w:rPr>
          <mc:AlternateContent>
            <mc:Choice Requires="wps">
              <w:drawing>
                <wp:anchor distT="0" distB="0" distL="114300" distR="114300" simplePos="0" relativeHeight="251617280" behindDoc="0" locked="0" layoutInCell="1" allowOverlap="1" wp14:anchorId="1C1A906C" wp14:editId="42233230">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37B778" id="Straight Connector 7271"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" strokecolor="black [3200]" strokeweight=".5pt">
                  <v:stroke joinstyle="miter"/>
                </v:line>
              </w:pict>
            </mc:Fallback>
          </mc:AlternateContent>
        </w:r>
        <w:r>
          <w:t>2017</w:t>
        </w:r>
        <w:r>
          <w:tab/>
        </w:r>
        <w:r>
          <w:tab/>
          <w:t xml:space="preserve"> </w:t>
        </w:r>
        <w:r>
          <w:tab/>
          <w:t xml:space="preserve">   </w:t>
        </w:r>
        <w:r>
          <w:fldChar w:fldCharType="begin"/>
        </w:r>
        <w:r>
          <w:instrText xml:space="preserve"> PAGE   \* MERGEFORMAT </w:instrText>
        </w:r>
        <w:r>
          <w:fldChar w:fldCharType="separate"/>
        </w:r>
        <w:r w:rsidR="00643103">
          <w:rPr>
            <w:noProof/>
          </w:rPr>
          <w:t>9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7F139" w14:textId="38654A10" w:rsidR="00404E7F" w:rsidRPr="00BF4A3A" w:rsidRDefault="00404E7F" w:rsidP="00404E7F">
    <w:r w:rsidRPr="00BF4A3A">
      <w:rPr>
        <w:noProof/>
      </w:rPr>
      <mc:AlternateContent>
        <mc:Choice Requires="wps">
          <w:drawing>
            <wp:anchor distT="0" distB="0" distL="114300" distR="114300" simplePos="0" relativeHeight="251631616" behindDoc="0" locked="0" layoutInCell="1" allowOverlap="1" wp14:anchorId="46D3F4D3" wp14:editId="4C641419">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B0B4A1" id="Straight Connector 7311"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" strokecolor="black [3200]" strokeweight=".5pt">
              <v:stroke joinstyle="miter"/>
            </v:line>
          </w:pict>
        </mc:Fallback>
      </mc:AlternateContent>
    </w:r>
    <w:sdt>
      <w:sdtPr>
        <w:id w:val="1931620588"/>
        <w:docPartObj>
          <w:docPartGallery w:val="Page Numbers (Bottom of Page)"/>
          <w:docPartUnique/>
        </w:docPartObj>
      </w:sdt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643103">
          <w:rPr>
            <w:noProof/>
          </w:rPr>
          <w:t>142</w:t>
        </w:r>
        <w:r w:rsidRPr="00BF4A3A">
          <w:fldChar w:fldCharType="end"/>
        </w:r>
      </w:sdtContent>
    </w:sdt>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25C86" w14:textId="77777777" w:rsidR="00404E7F" w:rsidRDefault="00404E7F" w:rsidP="00404E7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EC89C" w14:textId="77777777" w:rsidR="00404E7F" w:rsidRDefault="00404E7F" w:rsidP="00404E7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9F1EC" w14:textId="780D57CC" w:rsidR="00404E7F" w:rsidRPr="0047700A" w:rsidRDefault="00404E7F" w:rsidP="00404E7F">
    <w:pPr>
      <w:pStyle w:val="Header"/>
    </w:pPr>
    <w:r w:rsidRPr="007A0680">
      <w:rPr>
        <w:rFonts w:ascii="Calibri" w:hAnsi="Calibri"/>
        <w:noProof/>
        <w:color w:val="D0CECE" w:themeColor="background2" w:themeShade="E6"/>
        <w:sz w:val="60"/>
        <w:szCs w:val="60"/>
        <w:lang w:val="en-US"/>
      </w:rPr>
      <w:drawing>
        <wp:anchor distT="0" distB="0" distL="114300" distR="114300" simplePos="0" relativeHeight="251622400" behindDoc="0" locked="0" layoutInCell="1" allowOverlap="1" wp14:anchorId="5A3FF371" wp14:editId="626B2F6F">
          <wp:simplePos x="0" y="0"/>
          <wp:positionH relativeFrom="page">
            <wp:posOffset>6873875</wp:posOffset>
          </wp:positionH>
          <wp:positionV relativeFrom="paragraph">
            <wp:posOffset>-308610</wp:posOffset>
          </wp:positionV>
          <wp:extent cx="425450" cy="681355"/>
          <wp:effectExtent l="0" t="0" r="0" b="444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rPr>
        <w:noProof/>
        <w:snapToGrid/>
        <w:lang w:val="en-US"/>
      </w:rPr>
      <mc:AlternateContent>
        <mc:Choice Requires="wps">
          <w:drawing>
            <wp:anchor distT="0" distB="0" distL="114300" distR="114300" simplePos="0" relativeHeight="251627520" behindDoc="0" locked="0" layoutInCell="1" allowOverlap="1" wp14:anchorId="4507990E" wp14:editId="4F877EDC">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802A88" id="Straight Connector 723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" strokecolor="black [3200]" strokeweight=".5pt">
              <v:stroke joinstyle="miter"/>
            </v:line>
          </w:pict>
        </mc:Fallback>
      </mc:AlternateContent>
    </w:r>
    <w:r>
      <w:t>ELLIOTT</w:t>
    </w:r>
    <w:r>
      <w:tab/>
    </w:r>
    <w:fldSimple w:instr=" STYLEREF  &quot;Heading 1&quot;  \* MERGEFORMAT ">
      <w:r w:rsidR="00643103" w:rsidRPr="00643103">
        <w:rPr>
          <w:rFonts w:ascii="Cambria Math" w:hAnsi="Cambria Math" w:cs="Cambria Math"/>
          <w:noProof/>
        </w:rPr>
        <w:t>RESULTS</w:t>
      </w:r>
    </w:fldSimple>
    <w:r>
      <w:tab/>
    </w:r>
    <w:fldSimple w:instr=" STYLEREF  &quot;Heading 2&quot;  \* MERGEFORMAT ">
      <w:r w:rsidR="00643103">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A1BD2" w14:textId="77777777" w:rsidR="00404E7F" w:rsidRDefault="00404E7F" w:rsidP="00404E7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32301" w14:textId="3106B807" w:rsidR="00404E7F" w:rsidRDefault="00404E7F" w:rsidP="00404E7F">
    <w:pPr>
      <w:pStyle w:val="Header"/>
    </w:pPr>
    <w:r>
      <w:rPr>
        <w:noProof/>
        <w:snapToGrid/>
        <w:lang w:val="en-US"/>
      </w:rPr>
      <mc:AlternateContent>
        <mc:Choice Requires="wps">
          <w:drawing>
            <wp:anchor distT="0" distB="0" distL="114300" distR="114300" simplePos="0" relativeHeight="251628544" behindDoc="0" locked="0" layoutInCell="1" allowOverlap="1" wp14:anchorId="75FAD476" wp14:editId="32B5BA6A">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BE849E" id="Straight Connector 7308"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" strokecolor="black [3200]" strokeweight=".5pt">
              <v:stroke joinstyle="miter"/>
            </v:line>
          </w:pict>
        </mc:Fallback>
      </mc:AlternateContent>
    </w:r>
    <w:r>
      <w:rPr>
        <w:noProof/>
        <w:lang w:val="en-US"/>
      </w:rPr>
      <mc:AlternateContent>
        <mc:Choice Requires="wps">
          <w:drawing>
            <wp:anchor distT="0" distB="0" distL="114300" distR="114300" simplePos="0" relativeHeight="251623424" behindDoc="0" locked="0" layoutInCell="1" allowOverlap="1" wp14:anchorId="00BD3E9E" wp14:editId="7717D929">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5ECAB2DB" w14:textId="77777777" w:rsidR="00404E7F" w:rsidRPr="009D67FE" w:rsidRDefault="00404E7F" w:rsidP="00404E7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3E9E" id="_x0000_t202" coordsize="21600,21600" o:spt="202" path="m,l,21600r21600,l21600,xe">
              <v:stroke joinstyle="miter"/>
              <v:path gradientshapeok="t" o:connecttype="rect"/>
            </v:shapetype>
            <v:shape id="Text Box 7309" o:spid="_x0000_s1232" type="#_x0000_t202" style="position:absolute;margin-left:462.5pt;margin-top:-30.05pt;width:41.25pt;height:18.7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UzeAZ&#10;RAIAAH4EAAAOAAAAAAAAAAAAAAAAAC4CAABkcnMvZTJvRG9jLnhtbFBLAQItABQABgAIAAAAIQC9&#10;6pzq4wAAAAwBAAAPAAAAAAAAAAAAAAAAAJ4EAABkcnMvZG93bnJldi54bWxQSwUGAAAAAAQABADz&#10;AAAArgUAAAAA&#10;" fillcolor="white [3201]" stroked="f" strokeweight=".5pt">
              <v:textbox>
                <w:txbxContent>
                  <w:p w14:paraId="5ECAB2DB" w14:textId="77777777" w:rsidR="00404E7F" w:rsidRPr="009D67FE" w:rsidRDefault="00404E7F" w:rsidP="00404E7F">
                    <w:r w:rsidRPr="009D67FE">
                      <w:t>JCU</w:t>
                    </w:r>
                  </w:p>
                </w:txbxContent>
              </v:textbox>
            </v:shape>
          </w:pict>
        </mc:Fallback>
      </mc:AlternateContent>
    </w:r>
    <w:r w:rsidRPr="007A0680">
      <w:rPr>
        <w:rFonts w:ascii="Calibri" w:hAnsi="Calibri"/>
        <w:noProof/>
        <w:color w:val="D0CECE" w:themeColor="background2" w:themeShade="E6"/>
        <w:sz w:val="60"/>
        <w:szCs w:val="60"/>
        <w:lang w:val="en-US"/>
      </w:rPr>
      <w:drawing>
        <wp:anchor distT="0" distB="0" distL="114300" distR="114300" simplePos="0" relativeHeight="251618304" behindDoc="0" locked="0" layoutInCell="1" allowOverlap="1" wp14:anchorId="68F2E8B6" wp14:editId="49D68C5F">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43103">
        <w:rPr>
          <w:noProof/>
        </w:rPr>
        <w:t>APPENDICES</w:t>
      </w:r>
    </w:fldSimple>
    <w:r>
      <w:tab/>
    </w:r>
    <w:fldSimple w:instr=" STYLEREF  &quot;Heading 2&quot;  \* MERGEFORMAT ">
      <w:r w:rsidR="00643103">
        <w:rPr>
          <w:noProof/>
        </w:rPr>
        <w:t>Recommendations for Further Research</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017CE" w14:textId="77777777" w:rsidR="00404E7F" w:rsidRDefault="00404E7F" w:rsidP="00404E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FCF12" w14:textId="77777777" w:rsidR="00404E7F" w:rsidRDefault="00404E7F" w:rsidP="00404E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1FA5" w14:textId="77777777" w:rsidR="00404E7F" w:rsidRDefault="00404E7F" w:rsidP="00404E7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DDE6D" w14:textId="77777777" w:rsidR="00404E7F" w:rsidRDefault="00404E7F" w:rsidP="00404E7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859DA" w14:textId="77777777" w:rsidR="00404E7F" w:rsidRDefault="00404E7F" w:rsidP="00404E7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E5EE6" w14:textId="77777777" w:rsidR="00404E7F" w:rsidRDefault="00404E7F" w:rsidP="00404E7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2BE5D" w14:textId="77777777" w:rsidR="00404E7F" w:rsidRDefault="00404E7F" w:rsidP="00404E7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7585D" w14:textId="77777777" w:rsidR="00404E7F" w:rsidRDefault="00404E7F" w:rsidP="00404E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A3047948"/>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20"/>
  <w:characterSpacingControl w:val="doNotCompress"/>
  <w:endnotePr>
    <w:numRestart w:val="eachSect"/>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FC1"/>
    <w:rsid w:val="00211FC1"/>
    <w:rsid w:val="003F3601"/>
    <w:rsid w:val="00404E7F"/>
    <w:rsid w:val="00461EC7"/>
    <w:rsid w:val="00643103"/>
    <w:rsid w:val="00675FFD"/>
    <w:rsid w:val="00872F84"/>
    <w:rsid w:val="00985FF4"/>
    <w:rsid w:val="009E25CC"/>
    <w:rsid w:val="00FB52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404E7F"/>
    <w:pPr>
      <w:spacing w:before="100" w:beforeAutospacing="1" w:after="100" w:afterAutospacing="1" w:line="360" w:lineRule="auto"/>
      <w:contextualSpacing/>
      <w:jc w:val="both"/>
    </w:pPr>
    <w:rPr>
      <w:rFonts w:ascii="Times New Roman" w:eastAsia="MS Mincho" w:hAnsi="Times New Roman" w:cs="Times New Roman"/>
      <w:sz w:val="24"/>
      <w:szCs w:val="24"/>
      <w:lang w:eastAsia="ja-JP"/>
    </w:rPr>
  </w:style>
  <w:style w:type="paragraph" w:styleId="Heading1">
    <w:name w:val="heading 1"/>
    <w:next w:val="Normal"/>
    <w:link w:val="Heading1Char"/>
    <w:autoRedefine/>
    <w:qFormat/>
    <w:rsid w:val="00FB5275"/>
    <w:pPr>
      <w:keepNext/>
      <w:pageBreakBefore/>
      <w:numPr>
        <w:numId w:val="3"/>
      </w:numPr>
      <w:spacing w:after="600" w:line="240" w:lineRule="auto"/>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1FC1"/>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211FC1"/>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211FC1"/>
    <w:pPr>
      <w:spacing w:before="120" w:after="240" w:line="240" w:lineRule="auto"/>
      <w:jc w:val="center"/>
    </w:pPr>
    <w:rPr>
      <w:rFonts w:ascii="Times New Roman" w:eastAsia="Times New Roman" w:hAnsi="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outlineLvl w:val="0"/>
    </w:pPr>
  </w:style>
  <w:style w:type="character" w:customStyle="1" w:styleId="Heading1-NoNumberChar">
    <w:name w:val="Heading 1 - No Number Char"/>
    <w:basedOn w:val="Heading1Char"/>
    <w:link w:val="Heading1-NoNumber"/>
    <w:rsid w:val="00211FC1"/>
    <w:rPr>
      <w:rFonts w:ascii="Times New Roman" w:eastAsia="Times New Roman" w:hAnsi="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 w:val="24"/>
      <w:szCs w:val="24"/>
      <w:lang w:eastAsia="ja-JP"/>
    </w:rPr>
  </w:style>
  <w:style w:type="paragraph" w:customStyle="1" w:styleId="EndNoteBibliography">
    <w:name w:val="EndNote Bibliography"/>
    <w:basedOn w:val="Normal"/>
    <w:link w:val="EndNoteBibliographyChar"/>
    <w:autoRedefine/>
    <w:rsid w:val="00211FC1"/>
    <w:pPr>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 w:val="24"/>
      <w:szCs w:val="24"/>
      <w:lang w:eastAsia="ja-JP"/>
    </w:rPr>
  </w:style>
  <w:style w:type="character" w:styleId="Mention">
    <w:name w:val="Mention"/>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211FC1"/>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211FC1"/>
    <w:rPr>
      <w:rFonts w:ascii="Times New Roman" w:eastAsia="MS Mincho" w:hAnsi="Times New Roman" w:cs="Times New Roman"/>
      <w:sz w:val="24"/>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211FC1"/>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styleId="UnresolvedMention">
    <w:name w:val="Unresolved Mention"/>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paragraph" w:customStyle="1" w:styleId="TableHeader">
    <w:name w:val="TableHeader"/>
    <w:basedOn w:val="Normal"/>
    <w:link w:val="TableHeaderChar"/>
    <w:autoRedefine/>
    <w:qFormat/>
    <w:rsid w:val="00211FC1"/>
    <w:pPr>
      <w:jc w:val="center"/>
    </w:pPr>
    <w:rPr>
      <w:rFonts w:ascii="TeamViewer12" w:hAnsi="TeamViewer12"/>
      <w:sz w:val="28"/>
    </w:rPr>
  </w:style>
  <w:style w:type="paragraph" w:customStyle="1" w:styleId="TableBody">
    <w:name w:val="TableBody"/>
    <w:basedOn w:val="Normal"/>
    <w:link w:val="TableBodyChar"/>
    <w:autoRedefine/>
    <w:qFormat/>
    <w:rsid w:val="00211FC1"/>
    <w:pPr>
      <w:framePr w:hSpace="180" w:wrap="around" w:vAnchor="text" w:hAnchor="margin" w:xAlign="center" w:y="478"/>
    </w:pPr>
  </w:style>
  <w:style w:type="character" w:customStyle="1" w:styleId="TableHeaderChar">
    <w:name w:val="TableHeader Char"/>
    <w:basedOn w:val="DefaultParagraphFont"/>
    <w:link w:val="TableHeader"/>
    <w:rsid w:val="00211FC1"/>
    <w:rPr>
      <w:rFonts w:ascii="TeamViewer12" w:eastAsia="MS Mincho" w:hAnsi="TeamViewer12" w:cs="Times New Roman"/>
      <w:sz w:val="28"/>
      <w:szCs w:val="24"/>
      <w:lang w:eastAsia="ja-JP"/>
    </w:rPr>
  </w:style>
  <w:style w:type="character" w:customStyle="1" w:styleId="TableBodyChar">
    <w:name w:val="TableBody Char"/>
    <w:basedOn w:val="DefaultParagraphFont"/>
    <w:link w:val="TableBody"/>
    <w:rsid w:val="00211FC1"/>
    <w:rPr>
      <w:rFonts w:ascii="Times New Roman" w:eastAsia="MS Mincho" w:hAnsi="Times New Roman" w:cs="Times New Roman"/>
      <w:sz w:val="24"/>
      <w:szCs w:val="24"/>
      <w:lang w:eastAsia="ja-JP"/>
    </w:r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https://d.docs.live.net/c07c9239cf8ef362/4th%20Year%20Sem2/EG4012/Matlab%20GUI%20Thesis/Matlab-GUI-Thesis/Final%20Paper/Semester%202%20-%20Draft_R_22%20Draft%20Submit.docx" TargetMode="External"/><Relationship Id="rId42" Type="http://schemas.openxmlformats.org/officeDocument/2006/relationships/hyperlink" Target="https://d.docs.live.net/c07c9239cf8ef362/4th%20Year%20Sem2/EG4012/Matlab%20GUI%20Thesis/Matlab-GUI-Thesis/Final%20Paper/Semester%202%20-%20Draft_R_22%20Draft%20Submit.docx" TargetMode="External"/><Relationship Id="rId63" Type="http://schemas.openxmlformats.org/officeDocument/2006/relationships/hyperlink" Target="https://d.docs.live.net/c07c9239cf8ef362/4th%20Year%20Sem2/EG4012/Matlab%20GUI%20Thesis/Matlab-GUI-Thesis/Final%20Paper/Semester%202%20-%20Draft_R_22%20Draft%20Submit.docx" TargetMode="External"/><Relationship Id="rId84" Type="http://schemas.openxmlformats.org/officeDocument/2006/relationships/footer" Target="footer5.xml"/><Relationship Id="rId138" Type="http://schemas.openxmlformats.org/officeDocument/2006/relationships/image" Target="media/image60.png"/><Relationship Id="rId159" Type="http://schemas.openxmlformats.org/officeDocument/2006/relationships/image" Target="media/image81.png"/><Relationship Id="rId170" Type="http://schemas.openxmlformats.org/officeDocument/2006/relationships/image" Target="media/image92.png"/><Relationship Id="rId191" Type="http://schemas.openxmlformats.org/officeDocument/2006/relationships/image" Target="media/image113.png"/><Relationship Id="rId205" Type="http://schemas.openxmlformats.org/officeDocument/2006/relationships/image" Target="media/image127.png"/><Relationship Id="rId226" Type="http://schemas.openxmlformats.org/officeDocument/2006/relationships/image" Target="media/image148.png"/><Relationship Id="rId247" Type="http://schemas.openxmlformats.org/officeDocument/2006/relationships/header" Target="header13.xml"/><Relationship Id="rId107" Type="http://schemas.openxmlformats.org/officeDocument/2006/relationships/image" Target="media/image29.png"/><Relationship Id="rId11" Type="http://schemas.openxmlformats.org/officeDocument/2006/relationships/header" Target="header5.xml"/><Relationship Id="rId32" Type="http://schemas.openxmlformats.org/officeDocument/2006/relationships/hyperlink" Target="https://d.docs.live.net/c07c9239cf8ef362/4th%20Year%20Sem2/EG4012/Matlab%20GUI%20Thesis/Matlab-GUI-Thesis/Final%20Paper/Semester%202%20-%20Draft_R_22%20Draft%20Submit.docx" TargetMode="External"/><Relationship Id="rId53" Type="http://schemas.openxmlformats.org/officeDocument/2006/relationships/hyperlink" Target="https://d.docs.live.net/c07c9239cf8ef362/4th%20Year%20Sem2/EG4012/Matlab%20GUI%20Thesis/Matlab-GUI-Thesis/Final%20Paper/Semester%202%20-%20Draft_R_22%20Draft%20Submit.docx" TargetMode="External"/><Relationship Id="rId74" Type="http://schemas.openxmlformats.org/officeDocument/2006/relationships/hyperlink" Target="https://d.docs.live.net/c07c9239cf8ef362/4th%20Year%20Sem2/EG4012/Matlab%20GUI%20Thesis/Matlab-GUI-Thesis/Final%20Paper/Semester%202%20-%20Draft_R_22%20Draft%20Submit.docx" TargetMode="External"/><Relationship Id="rId128" Type="http://schemas.openxmlformats.org/officeDocument/2006/relationships/image" Target="media/image50.png"/><Relationship Id="rId149" Type="http://schemas.openxmlformats.org/officeDocument/2006/relationships/image" Target="media/image71.png"/><Relationship Id="rId5" Type="http://schemas.openxmlformats.org/officeDocument/2006/relationships/footer" Target="footer1.xml"/><Relationship Id="rId95" Type="http://schemas.openxmlformats.org/officeDocument/2006/relationships/image" Target="media/image17.png"/><Relationship Id="rId160" Type="http://schemas.openxmlformats.org/officeDocument/2006/relationships/image" Target="media/image82.png"/><Relationship Id="rId181" Type="http://schemas.openxmlformats.org/officeDocument/2006/relationships/image" Target="media/image103.png"/><Relationship Id="rId216" Type="http://schemas.openxmlformats.org/officeDocument/2006/relationships/image" Target="media/image138.png"/><Relationship Id="rId237" Type="http://schemas.openxmlformats.org/officeDocument/2006/relationships/hyperlink" Target="http://www.homerenergy.com/HOMER_pro.html" TargetMode="External"/><Relationship Id="rId22" Type="http://schemas.openxmlformats.org/officeDocument/2006/relationships/hyperlink" Target="https://d.docs.live.net/c07c9239cf8ef362/4th%20Year%20Sem2/EG4012/Matlab%20GUI%20Thesis/Matlab-GUI-Thesis/Final%20Paper/Semester%202%20-%20Draft_R_22%20Draft%20Submit.docx" TargetMode="External"/><Relationship Id="rId43" Type="http://schemas.openxmlformats.org/officeDocument/2006/relationships/hyperlink" Target="https://d.docs.live.net/c07c9239cf8ef362/4th%20Year%20Sem2/EG4012/Matlab%20GUI%20Thesis/Matlab-GUI-Thesis/Final%20Paper/Semester%202%20-%20Draft_R_22%20Draft%20Submit.docx" TargetMode="External"/><Relationship Id="rId64" Type="http://schemas.openxmlformats.org/officeDocument/2006/relationships/hyperlink" Target="https://d.docs.live.net/c07c9239cf8ef362/4th%20Year%20Sem2/EG4012/Matlab%20GUI%20Thesis/Matlab-GUI-Thesis/Final%20Paper/Semester%202%20-%20Draft_R_22%20Draft%20Submit.docx" TargetMode="External"/><Relationship Id="rId118" Type="http://schemas.openxmlformats.org/officeDocument/2006/relationships/image" Target="media/image40.png"/><Relationship Id="rId139" Type="http://schemas.openxmlformats.org/officeDocument/2006/relationships/image" Target="media/image61.png"/><Relationship Id="rId85" Type="http://schemas.openxmlformats.org/officeDocument/2006/relationships/header" Target="header12.xml"/><Relationship Id="rId150" Type="http://schemas.openxmlformats.org/officeDocument/2006/relationships/image" Target="media/image72.png"/><Relationship Id="rId171" Type="http://schemas.openxmlformats.org/officeDocument/2006/relationships/image" Target="media/image93.png"/><Relationship Id="rId192" Type="http://schemas.openxmlformats.org/officeDocument/2006/relationships/image" Target="media/image114.png"/><Relationship Id="rId206" Type="http://schemas.openxmlformats.org/officeDocument/2006/relationships/image" Target="media/image128.png"/><Relationship Id="rId227" Type="http://schemas.openxmlformats.org/officeDocument/2006/relationships/image" Target="media/image149.png"/><Relationship Id="rId248" Type="http://schemas.openxmlformats.org/officeDocument/2006/relationships/footer" Target="footer6.xml"/><Relationship Id="rId12" Type="http://schemas.openxmlformats.org/officeDocument/2006/relationships/footer" Target="footer3.xml"/><Relationship Id="rId17" Type="http://schemas.openxmlformats.org/officeDocument/2006/relationships/header" Target="header9.xml"/><Relationship Id="rId33" Type="http://schemas.openxmlformats.org/officeDocument/2006/relationships/hyperlink" Target="https://d.docs.live.net/c07c9239cf8ef362/4th%20Year%20Sem2/EG4012/Matlab%20GUI%20Thesis/Matlab-GUI-Thesis/Final%20Paper/Semester%202%20-%20Draft_R_22%20Draft%20Submit.docx" TargetMode="External"/><Relationship Id="rId38" Type="http://schemas.openxmlformats.org/officeDocument/2006/relationships/hyperlink" Target="https://d.docs.live.net/c07c9239cf8ef362/4th%20Year%20Sem2/EG4012/Matlab%20GUI%20Thesis/Matlab-GUI-Thesis/Final%20Paper/Semester%202%20-%20Draft_R_22%20Draft%20Submit.docx" TargetMode="External"/><Relationship Id="rId59" Type="http://schemas.openxmlformats.org/officeDocument/2006/relationships/hyperlink" Target="https://d.docs.live.net/c07c9239cf8ef362/4th%20Year%20Sem2/EG4012/Matlab%20GUI%20Thesis/Matlab-GUI-Thesis/Final%20Paper/Semester%202%20-%20Draft_R_22%20Draft%20Submit.docx" TargetMode="External"/><Relationship Id="rId103" Type="http://schemas.openxmlformats.org/officeDocument/2006/relationships/image" Target="media/image25.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hyperlink" Target="https://d.docs.live.net/c07c9239cf8ef362/4th%20Year%20Sem2/EG4012/Matlab%20GUI%20Thesis/Matlab-GUI-Thesis/Final%20Paper/Semester%202%20-%20Draft_R_22%20Draft%20Submit.docx" TargetMode="External"/><Relationship Id="rId70" Type="http://schemas.openxmlformats.org/officeDocument/2006/relationships/hyperlink" Target="https://d.docs.live.net/c07c9239cf8ef362/4th%20Year%20Sem2/EG4012/Matlab%20GUI%20Thesis/Matlab-GUI-Thesis/Final%20Paper/Semester%202%20-%20Draft_R_22%20Draft%20Submit.docx" TargetMode="External"/><Relationship Id="rId75" Type="http://schemas.openxmlformats.org/officeDocument/2006/relationships/hyperlink" Target="https://d.docs.live.net/c07c9239cf8ef362/4th%20Year%20Sem2/EG4012/Matlab%20GUI%20Thesis/Matlab-GUI-Thesis/Final%20Paper/Semester%202%20-%20Draft_R_22%20Draft%20Submit.docx" TargetMode="External"/><Relationship Id="rId91" Type="http://schemas.openxmlformats.org/officeDocument/2006/relationships/image" Target="media/image13.png"/><Relationship Id="rId96" Type="http://schemas.openxmlformats.org/officeDocument/2006/relationships/image" Target="media/image18.png"/><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3.png"/><Relationship Id="rId166" Type="http://schemas.openxmlformats.org/officeDocument/2006/relationships/image" Target="media/image88.png"/><Relationship Id="rId182" Type="http://schemas.openxmlformats.org/officeDocument/2006/relationships/image" Target="media/image104.png"/><Relationship Id="rId187" Type="http://schemas.openxmlformats.org/officeDocument/2006/relationships/image" Target="media/image109.png"/><Relationship Id="rId217" Type="http://schemas.openxmlformats.org/officeDocument/2006/relationships/image" Target="media/image139.png"/><Relationship Id="rId1" Type="http://schemas.openxmlformats.org/officeDocument/2006/relationships/numbering" Target="numbering.xml"/><Relationship Id="rId6" Type="http://schemas.openxmlformats.org/officeDocument/2006/relationships/header" Target="header1.xml"/><Relationship Id="rId212" Type="http://schemas.openxmlformats.org/officeDocument/2006/relationships/image" Target="media/image134.png"/><Relationship Id="rId233" Type="http://schemas.openxmlformats.org/officeDocument/2006/relationships/hyperlink" Target="http://www.bom.gov.au/climate/averages/climatology/solar_radiation/IDCJCM0019_solar_exposure.shtml" TargetMode="External"/><Relationship Id="rId238" Type="http://schemas.openxmlformats.org/officeDocument/2006/relationships/hyperlink" Target="http://www.latlong.net/" TargetMode="External"/><Relationship Id="rId23" Type="http://schemas.openxmlformats.org/officeDocument/2006/relationships/hyperlink" Target="https://d.docs.live.net/c07c9239cf8ef362/4th%20Year%20Sem2/EG4012/Matlab%20GUI%20Thesis/Matlab-GUI-Thesis/Final%20Paper/Semester%202%20-%20Draft_R_22%20Draft%20Submit.docx" TargetMode="External"/><Relationship Id="rId28" Type="http://schemas.openxmlformats.org/officeDocument/2006/relationships/hyperlink" Target="https://d.docs.live.net/c07c9239cf8ef362/4th%20Year%20Sem2/EG4012/Matlab%20GUI%20Thesis/Matlab-GUI-Thesis/Final%20Paper/Semester%202%20-%20Draft_R_22%20Draft%20Submit.docx" TargetMode="External"/><Relationship Id="rId49" Type="http://schemas.openxmlformats.org/officeDocument/2006/relationships/hyperlink" Target="https://d.docs.live.net/c07c9239cf8ef362/4th%20Year%20Sem2/EG4012/Matlab%20GUI%20Thesis/Matlab-GUI-Thesis/Final%20Paper/Semester%202%20-%20Draft_R_22%20Draft%20Submit.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https://d.docs.live.net/c07c9239cf8ef362/4th%20Year%20Sem2/EG4012/Matlab%20GUI%20Thesis/Matlab-GUI-Thesis/Final%20Paper/Semester%202%20-%20Draft_R_22%20Draft%20Submit.docx" TargetMode="External"/><Relationship Id="rId60" Type="http://schemas.openxmlformats.org/officeDocument/2006/relationships/hyperlink" Target="https://d.docs.live.net/c07c9239cf8ef362/4th%20Year%20Sem2/EG4012/Matlab%20GUI%20Thesis/Matlab-GUI-Thesis/Final%20Paper/Semester%202%20-%20Draft_R_22%20Draft%20Submit.docx" TargetMode="External"/><Relationship Id="rId65" Type="http://schemas.openxmlformats.org/officeDocument/2006/relationships/hyperlink" Target="https://d.docs.live.net/c07c9239cf8ef362/4th%20Year%20Sem2/EG4012/Matlab%20GUI%20Thesis/Matlab-GUI-Thesis/Final%20Paper/Semester%202%20-%20Draft_R_22%20Draft%20Submit.docx" TargetMode="External"/><Relationship Id="rId81" Type="http://schemas.openxmlformats.org/officeDocument/2006/relationships/image" Target="media/image6.png"/><Relationship Id="rId86" Type="http://schemas.openxmlformats.org/officeDocument/2006/relationships/image" Target="media/image8.png"/><Relationship Id="rId130" Type="http://schemas.openxmlformats.org/officeDocument/2006/relationships/image" Target="media/image52.png"/><Relationship Id="rId135" Type="http://schemas.openxmlformats.org/officeDocument/2006/relationships/image" Target="media/image57.png"/><Relationship Id="rId151" Type="http://schemas.openxmlformats.org/officeDocument/2006/relationships/image" Target="media/image73.png"/><Relationship Id="rId156" Type="http://schemas.openxmlformats.org/officeDocument/2006/relationships/image" Target="media/image78.png"/><Relationship Id="rId177" Type="http://schemas.openxmlformats.org/officeDocument/2006/relationships/image" Target="media/image99.png"/><Relationship Id="rId198" Type="http://schemas.openxmlformats.org/officeDocument/2006/relationships/image" Target="media/image120.png"/><Relationship Id="rId172" Type="http://schemas.openxmlformats.org/officeDocument/2006/relationships/image" Target="media/image94.png"/><Relationship Id="rId193" Type="http://schemas.openxmlformats.org/officeDocument/2006/relationships/image" Target="media/image115.png"/><Relationship Id="rId202" Type="http://schemas.openxmlformats.org/officeDocument/2006/relationships/image" Target="media/image124.png"/><Relationship Id="rId207" Type="http://schemas.openxmlformats.org/officeDocument/2006/relationships/image" Target="media/image129.png"/><Relationship Id="rId223" Type="http://schemas.openxmlformats.org/officeDocument/2006/relationships/image" Target="media/image145.png"/><Relationship Id="rId228" Type="http://schemas.openxmlformats.org/officeDocument/2006/relationships/image" Target="media/image150.png"/><Relationship Id="rId244" Type="http://schemas.openxmlformats.org/officeDocument/2006/relationships/image" Target="media/image154.jpg"/><Relationship Id="rId249" Type="http://schemas.openxmlformats.org/officeDocument/2006/relationships/fontTable" Target="fontTable.xml"/><Relationship Id="rId13" Type="http://schemas.openxmlformats.org/officeDocument/2006/relationships/header" Target="header6.xml"/><Relationship Id="rId18" Type="http://schemas.openxmlformats.org/officeDocument/2006/relationships/hyperlink" Target="https://d.docs.live.net/c07c9239cf8ef362/4th%20Year%20Sem2/EG4012/Matlab%20GUI%20Thesis/Matlab-GUI-Thesis/Final%20Paper/Semester%202%20-%20Draft_R_22%20Draft%20Submit.docx" TargetMode="External"/><Relationship Id="rId39" Type="http://schemas.openxmlformats.org/officeDocument/2006/relationships/hyperlink" Target="https://d.docs.live.net/c07c9239cf8ef362/4th%20Year%20Sem2/EG4012/Matlab%20GUI%20Thesis/Matlab-GUI-Thesis/Final%20Paper/Semester%202%20-%20Draft_R_22%20Draft%20Submit.docx" TargetMode="External"/><Relationship Id="rId109" Type="http://schemas.openxmlformats.org/officeDocument/2006/relationships/image" Target="media/image31.png"/><Relationship Id="rId34" Type="http://schemas.openxmlformats.org/officeDocument/2006/relationships/hyperlink" Target="https://d.docs.live.net/c07c9239cf8ef362/4th%20Year%20Sem2/EG4012/Matlab%20GUI%20Thesis/Matlab-GUI-Thesis/Final%20Paper/Semester%202%20-%20Draft_R_22%20Draft%20Submit.docx" TargetMode="External"/><Relationship Id="rId50" Type="http://schemas.openxmlformats.org/officeDocument/2006/relationships/hyperlink" Target="https://d.docs.live.net/c07c9239cf8ef362/4th%20Year%20Sem2/EG4012/Matlab%20GUI%20Thesis/Matlab-GUI-Thesis/Final%20Paper/Semester%202%20-%20Draft_R_22%20Draft%20Submit.docx" TargetMode="External"/><Relationship Id="rId55" Type="http://schemas.openxmlformats.org/officeDocument/2006/relationships/hyperlink" Target="https://d.docs.live.net/c07c9239cf8ef362/4th%20Year%20Sem2/EG4012/Matlab%20GUI%20Thesis/Matlab-GUI-Thesis/Final%20Paper/Semester%202%20-%20Draft_R_22%20Draft%20Submit.docx" TargetMode="External"/><Relationship Id="rId76" Type="http://schemas.openxmlformats.org/officeDocument/2006/relationships/image" Target="media/image1.png"/><Relationship Id="rId97" Type="http://schemas.openxmlformats.org/officeDocument/2006/relationships/image" Target="media/image19.png"/><Relationship Id="rId104" Type="http://schemas.openxmlformats.org/officeDocument/2006/relationships/image" Target="media/image26.png"/><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image" Target="media/image89.png"/><Relationship Id="rId188" Type="http://schemas.openxmlformats.org/officeDocument/2006/relationships/image" Target="media/image110.png"/><Relationship Id="rId7" Type="http://schemas.openxmlformats.org/officeDocument/2006/relationships/header" Target="header2.xml"/><Relationship Id="rId71" Type="http://schemas.openxmlformats.org/officeDocument/2006/relationships/hyperlink" Target="https://d.docs.live.net/c07c9239cf8ef362/4th%20Year%20Sem2/EG4012/Matlab%20GUI%20Thesis/Matlab-GUI-Thesis/Final%20Paper/Semester%202%20-%20Draft_R_22%20Draft%20Submit.docx" TargetMode="External"/><Relationship Id="rId92" Type="http://schemas.openxmlformats.org/officeDocument/2006/relationships/image" Target="media/image14.png"/><Relationship Id="rId162" Type="http://schemas.openxmlformats.org/officeDocument/2006/relationships/image" Target="media/image84.png"/><Relationship Id="rId183" Type="http://schemas.openxmlformats.org/officeDocument/2006/relationships/image" Target="media/image105.png"/><Relationship Id="rId213" Type="http://schemas.openxmlformats.org/officeDocument/2006/relationships/image" Target="media/image135.png"/><Relationship Id="rId218" Type="http://schemas.openxmlformats.org/officeDocument/2006/relationships/image" Target="media/image140.png"/><Relationship Id="rId234" Type="http://schemas.openxmlformats.org/officeDocument/2006/relationships/hyperlink" Target="https://www.aemo.com.au/About-AEMO" TargetMode="External"/><Relationship Id="rId239" Type="http://schemas.openxmlformats.org/officeDocument/2006/relationships/hyperlink" Target="https://www.energymadeeasy.gov.au/benchmark" TargetMode="External"/><Relationship Id="rId2" Type="http://schemas.openxmlformats.org/officeDocument/2006/relationships/styles" Target="styles.xml"/><Relationship Id="rId29" Type="http://schemas.openxmlformats.org/officeDocument/2006/relationships/hyperlink" Target="https://d.docs.live.net/c07c9239cf8ef362/4th%20Year%20Sem2/EG4012/Matlab%20GUI%20Thesis/Matlab-GUI-Thesis/Final%20Paper/Semester%202%20-%20Draft_R_22%20Draft%20Submit.docx" TargetMode="External"/><Relationship Id="rId250"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2%20Draft%20Submit.docx" TargetMode="External"/><Relationship Id="rId40" Type="http://schemas.openxmlformats.org/officeDocument/2006/relationships/hyperlink" Target="https://d.docs.live.net/c07c9239cf8ef362/4th%20Year%20Sem2/EG4012/Matlab%20GUI%20Thesis/Matlab-GUI-Thesis/Final%20Paper/Semester%202%20-%20Draft_R_22%20Draft%20Submit.docx" TargetMode="External"/><Relationship Id="rId45" Type="http://schemas.openxmlformats.org/officeDocument/2006/relationships/hyperlink" Target="https://d.docs.live.net/c07c9239cf8ef362/4th%20Year%20Sem2/EG4012/Matlab%20GUI%20Thesis/Matlab-GUI-Thesis/Final%20Paper/Semester%202%20-%20Draft_R_22%20Draft%20Submit.docx" TargetMode="External"/><Relationship Id="rId66" Type="http://schemas.openxmlformats.org/officeDocument/2006/relationships/hyperlink" Target="https://d.docs.live.net/c07c9239cf8ef362/4th%20Year%20Sem2/EG4012/Matlab%20GUI%20Thesis/Matlab-GUI-Thesis/Final%20Paper/Semester%202%20-%20Draft_R_22%20Draft%20Submit.docx" TargetMode="External"/><Relationship Id="rId87" Type="http://schemas.openxmlformats.org/officeDocument/2006/relationships/image" Target="media/image9.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178" Type="http://schemas.openxmlformats.org/officeDocument/2006/relationships/image" Target="media/image100.png"/><Relationship Id="rId61" Type="http://schemas.openxmlformats.org/officeDocument/2006/relationships/hyperlink" Target="https://d.docs.live.net/c07c9239cf8ef362/4th%20Year%20Sem2/EG4012/Matlab%20GUI%20Thesis/Matlab-GUI-Thesis/Final%20Paper/Semester%202%20-%20Draft_R_22%20Draft%20Submit.docx" TargetMode="External"/><Relationship Id="rId82" Type="http://schemas.openxmlformats.org/officeDocument/2006/relationships/header" Target="header10.xml"/><Relationship Id="rId152" Type="http://schemas.openxmlformats.org/officeDocument/2006/relationships/image" Target="media/image74.png"/><Relationship Id="rId173" Type="http://schemas.openxmlformats.org/officeDocument/2006/relationships/image" Target="media/image95.png"/><Relationship Id="rId194" Type="http://schemas.openxmlformats.org/officeDocument/2006/relationships/image" Target="media/image116.png"/><Relationship Id="rId199" Type="http://schemas.openxmlformats.org/officeDocument/2006/relationships/image" Target="media/image121.png"/><Relationship Id="rId203" Type="http://schemas.openxmlformats.org/officeDocument/2006/relationships/image" Target="media/image125.png"/><Relationship Id="rId208" Type="http://schemas.openxmlformats.org/officeDocument/2006/relationships/image" Target="media/image130.jpg"/><Relationship Id="rId229" Type="http://schemas.openxmlformats.org/officeDocument/2006/relationships/image" Target="media/image151.png"/><Relationship Id="rId19" Type="http://schemas.openxmlformats.org/officeDocument/2006/relationships/hyperlink" Target="https://d.docs.live.net/c07c9239cf8ef362/4th%20Year%20Sem2/EG4012/Matlab%20GUI%20Thesis/Matlab-GUI-Thesis/Final%20Paper/Semester%202%20-%20Draft_R_22%20Draft%20Submit.docx" TargetMode="External"/><Relationship Id="rId224" Type="http://schemas.openxmlformats.org/officeDocument/2006/relationships/image" Target="media/image146.png"/><Relationship Id="rId240" Type="http://schemas.openxmlformats.org/officeDocument/2006/relationships/hyperlink" Target="https://eosweb.larc.nasa.gov/cgi-bin/sse/sse.cgi?skip@larc.nasa.gov" TargetMode="External"/><Relationship Id="rId245" Type="http://schemas.openxmlformats.org/officeDocument/2006/relationships/image" Target="media/image155.png"/><Relationship Id="rId14" Type="http://schemas.openxmlformats.org/officeDocument/2006/relationships/header" Target="header7.xml"/><Relationship Id="rId30" Type="http://schemas.openxmlformats.org/officeDocument/2006/relationships/hyperlink" Target="https://d.docs.live.net/c07c9239cf8ef362/4th%20Year%20Sem2/EG4012/Matlab%20GUI%20Thesis/Matlab-GUI-Thesis/Final%20Paper/Semester%202%20-%20Draft_R_22%20Draft%20Submit.docx" TargetMode="External"/><Relationship Id="rId35" Type="http://schemas.openxmlformats.org/officeDocument/2006/relationships/hyperlink" Target="https://d.docs.live.net/c07c9239cf8ef362/4th%20Year%20Sem2/EG4012/Matlab%20GUI%20Thesis/Matlab-GUI-Thesis/Final%20Paper/Semester%202%20-%20Draft_R_22%20Draft%20Submit.docx" TargetMode="External"/><Relationship Id="rId56" Type="http://schemas.openxmlformats.org/officeDocument/2006/relationships/hyperlink" Target="https://d.docs.live.net/c07c9239cf8ef362/4th%20Year%20Sem2/EG4012/Matlab%20GUI%20Thesis/Matlab-GUI-Thesis/Final%20Paper/Semester%202%20-%20Draft_R_22%20Draft%20Submit.docx" TargetMode="External"/><Relationship Id="rId77" Type="http://schemas.openxmlformats.org/officeDocument/2006/relationships/image" Target="media/image2.png"/><Relationship Id="rId100" Type="http://schemas.openxmlformats.org/officeDocument/2006/relationships/image" Target="media/image22.png"/><Relationship Id="rId105" Type="http://schemas.openxmlformats.org/officeDocument/2006/relationships/image" Target="media/image27.png"/><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image" Target="media/image90.png"/><Relationship Id="rId8" Type="http://schemas.openxmlformats.org/officeDocument/2006/relationships/header" Target="header3.xml"/><Relationship Id="rId51" Type="http://schemas.openxmlformats.org/officeDocument/2006/relationships/hyperlink" Target="https://d.docs.live.net/c07c9239cf8ef362/4th%20Year%20Sem2/EG4012/Matlab%20GUI%20Thesis/Matlab-GUI-Thesis/Final%20Paper/Semester%202%20-%20Draft_R_22%20Draft%20Submit.docx" TargetMode="External"/><Relationship Id="rId72" Type="http://schemas.openxmlformats.org/officeDocument/2006/relationships/hyperlink" Target="https://d.docs.live.net/c07c9239cf8ef362/4th%20Year%20Sem2/EG4012/Matlab%20GUI%20Thesis/Matlab-GUI-Thesis/Final%20Paper/Semester%202%20-%20Draft_R_22%20Draft%20Submit.docx" TargetMode="External"/><Relationship Id="rId93" Type="http://schemas.openxmlformats.org/officeDocument/2006/relationships/image" Target="media/image15.png"/><Relationship Id="rId98" Type="http://schemas.openxmlformats.org/officeDocument/2006/relationships/image" Target="media/image20.png"/><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image" Target="media/image85.png"/><Relationship Id="rId184" Type="http://schemas.openxmlformats.org/officeDocument/2006/relationships/image" Target="media/image106.png"/><Relationship Id="rId189" Type="http://schemas.openxmlformats.org/officeDocument/2006/relationships/image" Target="media/image111.png"/><Relationship Id="rId219" Type="http://schemas.openxmlformats.org/officeDocument/2006/relationships/image" Target="media/image141.png"/><Relationship Id="rId3" Type="http://schemas.openxmlformats.org/officeDocument/2006/relationships/settings" Target="settings.xml"/><Relationship Id="rId214" Type="http://schemas.openxmlformats.org/officeDocument/2006/relationships/image" Target="media/image136.png"/><Relationship Id="rId230" Type="http://schemas.openxmlformats.org/officeDocument/2006/relationships/hyperlink" Target="http://savonsolar.com/how-solar-works/" TargetMode="External"/><Relationship Id="rId235" Type="http://schemas.openxmlformats.org/officeDocument/2006/relationships/hyperlink" Target="https://www.solarchoice.net.au/blog/can-you-go-off-grid-solar-energy-storage" TargetMode="External"/><Relationship Id="rId25" Type="http://schemas.openxmlformats.org/officeDocument/2006/relationships/hyperlink" Target="https://d.docs.live.net/c07c9239cf8ef362/4th%20Year%20Sem2/EG4012/Matlab%20GUI%20Thesis/Matlab-GUI-Thesis/Final%20Paper/Semester%202%20-%20Draft_R_22%20Draft%20Submit.docx" TargetMode="External"/><Relationship Id="rId46" Type="http://schemas.openxmlformats.org/officeDocument/2006/relationships/hyperlink" Target="https://d.docs.live.net/c07c9239cf8ef362/4th%20Year%20Sem2/EG4012/Matlab%20GUI%20Thesis/Matlab-GUI-Thesis/Final%20Paper/Semester%202%20-%20Draft_R_22%20Draft%20Submit.docx" TargetMode="External"/><Relationship Id="rId67" Type="http://schemas.openxmlformats.org/officeDocument/2006/relationships/hyperlink" Target="https://d.docs.live.net/c07c9239cf8ef362/4th%20Year%20Sem2/EG4012/Matlab%20GUI%20Thesis/Matlab-GUI-Thesis/Final%20Paper/Semester%202%20-%20Draft_R_22%20Draft%20Submit.docx" TargetMode="External"/><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image" Target="media/image80.png"/><Relationship Id="rId20" Type="http://schemas.openxmlformats.org/officeDocument/2006/relationships/hyperlink" Target="https://d.docs.live.net/c07c9239cf8ef362/4th%20Year%20Sem2/EG4012/Matlab%20GUI%20Thesis/Matlab-GUI-Thesis/Final%20Paper/Semester%202%20-%20Draft_R_22%20Draft%20Submit.docx" TargetMode="External"/><Relationship Id="rId41" Type="http://schemas.openxmlformats.org/officeDocument/2006/relationships/hyperlink" Target="https://d.docs.live.net/c07c9239cf8ef362/4th%20Year%20Sem2/EG4012/Matlab%20GUI%20Thesis/Matlab-GUI-Thesis/Final%20Paper/Semester%202%20-%20Draft_R_22%20Draft%20Submit.docx" TargetMode="External"/><Relationship Id="rId62" Type="http://schemas.openxmlformats.org/officeDocument/2006/relationships/hyperlink" Target="https://d.docs.live.net/c07c9239cf8ef362/4th%20Year%20Sem2/EG4012/Matlab%20GUI%20Thesis/Matlab-GUI-Thesis/Final%20Paper/Semester%202%20-%20Draft_R_22%20Draft%20Submit.docx" TargetMode="External"/><Relationship Id="rId83" Type="http://schemas.openxmlformats.org/officeDocument/2006/relationships/header" Target="header11.xml"/><Relationship Id="rId88" Type="http://schemas.openxmlformats.org/officeDocument/2006/relationships/image" Target="media/image10.png"/><Relationship Id="rId111" Type="http://schemas.openxmlformats.org/officeDocument/2006/relationships/image" Target="media/image33.png"/><Relationship Id="rId132" Type="http://schemas.openxmlformats.org/officeDocument/2006/relationships/image" Target="media/image54.png"/><Relationship Id="rId153" Type="http://schemas.openxmlformats.org/officeDocument/2006/relationships/image" Target="media/image75.png"/><Relationship Id="rId174" Type="http://schemas.openxmlformats.org/officeDocument/2006/relationships/image" Target="media/image96.png"/><Relationship Id="rId179" Type="http://schemas.openxmlformats.org/officeDocument/2006/relationships/image" Target="media/image101.png"/><Relationship Id="rId195" Type="http://schemas.openxmlformats.org/officeDocument/2006/relationships/image" Target="media/image117.png"/><Relationship Id="rId209" Type="http://schemas.openxmlformats.org/officeDocument/2006/relationships/image" Target="media/image131.jpeg"/><Relationship Id="rId190" Type="http://schemas.openxmlformats.org/officeDocument/2006/relationships/image" Target="media/image112.png"/><Relationship Id="rId204" Type="http://schemas.openxmlformats.org/officeDocument/2006/relationships/image" Target="media/image126.png"/><Relationship Id="rId220" Type="http://schemas.openxmlformats.org/officeDocument/2006/relationships/image" Target="media/image142.png"/><Relationship Id="rId225" Type="http://schemas.openxmlformats.org/officeDocument/2006/relationships/image" Target="media/image147.png"/><Relationship Id="rId241" Type="http://schemas.openxmlformats.org/officeDocument/2006/relationships/hyperlink" Target="https://au.mathworks.com/help/matlab/examples/creating-a-user-interface-with-tab-panels.html" TargetMode="External"/><Relationship Id="rId246" Type="http://schemas.openxmlformats.org/officeDocument/2006/relationships/image" Target="media/image156.png"/><Relationship Id="rId15" Type="http://schemas.openxmlformats.org/officeDocument/2006/relationships/header" Target="header8.xml"/><Relationship Id="rId36" Type="http://schemas.openxmlformats.org/officeDocument/2006/relationships/hyperlink" Target="https://d.docs.live.net/c07c9239cf8ef362/4th%20Year%20Sem2/EG4012/Matlab%20GUI%20Thesis/Matlab-GUI-Thesis/Final%20Paper/Semester%202%20-%20Draft_R_22%20Draft%20Submit.docx" TargetMode="External"/><Relationship Id="rId57" Type="http://schemas.openxmlformats.org/officeDocument/2006/relationships/hyperlink" Target="https://d.docs.live.net/c07c9239cf8ef362/4th%20Year%20Sem2/EG4012/Matlab%20GUI%20Thesis/Matlab-GUI-Thesis/Final%20Paper/Semester%202%20-%20Draft_R_22%20Draft%20Submit.docx" TargetMode="External"/><Relationship Id="rId106" Type="http://schemas.openxmlformats.org/officeDocument/2006/relationships/image" Target="media/image28.png"/><Relationship Id="rId127" Type="http://schemas.openxmlformats.org/officeDocument/2006/relationships/image" Target="media/image49.png"/><Relationship Id="rId10" Type="http://schemas.openxmlformats.org/officeDocument/2006/relationships/header" Target="header4.xml"/><Relationship Id="rId31" Type="http://schemas.openxmlformats.org/officeDocument/2006/relationships/hyperlink" Target="https://d.docs.live.net/c07c9239cf8ef362/4th%20Year%20Sem2/EG4012/Matlab%20GUI%20Thesis/Matlab-GUI-Thesis/Final%20Paper/Semester%202%20-%20Draft_R_22%20Draft%20Submit.docx" TargetMode="External"/><Relationship Id="rId52" Type="http://schemas.openxmlformats.org/officeDocument/2006/relationships/hyperlink" Target="https://d.docs.live.net/c07c9239cf8ef362/4th%20Year%20Sem2/EG4012/Matlab%20GUI%20Thesis/Matlab-GUI-Thesis/Final%20Paper/Semester%202%20-%20Draft_R_22%20Draft%20Submit.docx" TargetMode="External"/><Relationship Id="rId73" Type="http://schemas.openxmlformats.org/officeDocument/2006/relationships/hyperlink" Target="https://d.docs.live.net/c07c9239cf8ef362/4th%20Year%20Sem2/EG4012/Matlab%20GUI%20Thesis/Matlab-GUI-Thesis/Final%20Paper/Semester%202%20-%20Draft_R_22%20Draft%20Submit.docx" TargetMode="External"/><Relationship Id="rId78" Type="http://schemas.openxmlformats.org/officeDocument/2006/relationships/image" Target="media/image3.png"/><Relationship Id="rId94" Type="http://schemas.openxmlformats.org/officeDocument/2006/relationships/image" Target="media/image16.png"/><Relationship Id="rId99" Type="http://schemas.openxmlformats.org/officeDocument/2006/relationships/image" Target="media/image21.png"/><Relationship Id="rId101" Type="http://schemas.openxmlformats.org/officeDocument/2006/relationships/image" Target="media/image23.png"/><Relationship Id="rId122" Type="http://schemas.openxmlformats.org/officeDocument/2006/relationships/image" Target="media/image44.png"/><Relationship Id="rId143" Type="http://schemas.openxmlformats.org/officeDocument/2006/relationships/image" Target="media/image65.png"/><Relationship Id="rId148" Type="http://schemas.openxmlformats.org/officeDocument/2006/relationships/image" Target="media/image70.png"/><Relationship Id="rId164" Type="http://schemas.openxmlformats.org/officeDocument/2006/relationships/image" Target="media/image86.png"/><Relationship Id="rId169" Type="http://schemas.openxmlformats.org/officeDocument/2006/relationships/image" Target="media/image91.png"/><Relationship Id="rId185" Type="http://schemas.openxmlformats.org/officeDocument/2006/relationships/image" Target="media/image107.png"/><Relationship Id="rId4" Type="http://schemas.openxmlformats.org/officeDocument/2006/relationships/webSettings" Target="webSettings.xml"/><Relationship Id="rId9" Type="http://schemas.openxmlformats.org/officeDocument/2006/relationships/footer" Target="footer2.xml"/><Relationship Id="rId180" Type="http://schemas.openxmlformats.org/officeDocument/2006/relationships/image" Target="media/image102.png"/><Relationship Id="rId210" Type="http://schemas.openxmlformats.org/officeDocument/2006/relationships/image" Target="media/image132.png"/><Relationship Id="rId215" Type="http://schemas.openxmlformats.org/officeDocument/2006/relationships/image" Target="media/image137.png"/><Relationship Id="rId236" Type="http://schemas.openxmlformats.org/officeDocument/2006/relationships/hyperlink" Target="https://www.ergon.com.au/about-us/news-hub/talking-energy/electricity-industry/consumption-vs-price" TargetMode="External"/><Relationship Id="rId26" Type="http://schemas.openxmlformats.org/officeDocument/2006/relationships/hyperlink" Target="https://d.docs.live.net/c07c9239cf8ef362/4th%20Year%20Sem2/EG4012/Matlab%20GUI%20Thesis/Matlab-GUI-Thesis/Final%20Paper/Semester%202%20-%20Draft_R_22%20Draft%20Submit.docx" TargetMode="External"/><Relationship Id="rId231" Type="http://schemas.openxmlformats.org/officeDocument/2006/relationships/hyperlink" Target="http://sinovoltaics.com/solar-basics/measuring-the-temperature-coefficients-of-a-pv-module/" TargetMode="External"/><Relationship Id="rId47" Type="http://schemas.openxmlformats.org/officeDocument/2006/relationships/hyperlink" Target="https://d.docs.live.net/c07c9239cf8ef362/4th%20Year%20Sem2/EG4012/Matlab%20GUI%20Thesis/Matlab-GUI-Thesis/Final%20Paper/Semester%202%20-%20Draft_R_22%20Draft%20Submit.docx" TargetMode="External"/><Relationship Id="rId68" Type="http://schemas.openxmlformats.org/officeDocument/2006/relationships/hyperlink" Target="https://d.docs.live.net/c07c9239cf8ef362/4th%20Year%20Sem2/EG4012/Matlab%20GUI%20Thesis/Matlab-GUI-Thesis/Final%20Paper/Semester%202%20-%20Draft_R_22%20Draft%20Submit.docx" TargetMode="External"/><Relationship Id="rId89" Type="http://schemas.openxmlformats.org/officeDocument/2006/relationships/image" Target="media/image11.png"/><Relationship Id="rId112" Type="http://schemas.openxmlformats.org/officeDocument/2006/relationships/image" Target="media/image34.png"/><Relationship Id="rId133" Type="http://schemas.openxmlformats.org/officeDocument/2006/relationships/image" Target="media/image55.png"/><Relationship Id="rId154" Type="http://schemas.openxmlformats.org/officeDocument/2006/relationships/image" Target="media/image76.jpg"/><Relationship Id="rId175" Type="http://schemas.openxmlformats.org/officeDocument/2006/relationships/image" Target="media/image97.png"/><Relationship Id="rId196" Type="http://schemas.openxmlformats.org/officeDocument/2006/relationships/image" Target="media/image118.png"/><Relationship Id="rId200" Type="http://schemas.openxmlformats.org/officeDocument/2006/relationships/image" Target="media/image122.jpeg"/><Relationship Id="rId16" Type="http://schemas.openxmlformats.org/officeDocument/2006/relationships/footer" Target="footer4.xml"/><Relationship Id="rId221" Type="http://schemas.openxmlformats.org/officeDocument/2006/relationships/image" Target="media/image143.png"/><Relationship Id="rId242" Type="http://schemas.openxmlformats.org/officeDocument/2006/relationships/image" Target="media/image152.png"/><Relationship Id="rId37" Type="http://schemas.openxmlformats.org/officeDocument/2006/relationships/hyperlink" Target="https://d.docs.live.net/c07c9239cf8ef362/4th%20Year%20Sem2/EG4012/Matlab%20GUI%20Thesis/Matlab-GUI-Thesis/Final%20Paper/Semester%202%20-%20Draft_R_22%20Draft%20Submit.docx" TargetMode="External"/><Relationship Id="rId58" Type="http://schemas.openxmlformats.org/officeDocument/2006/relationships/hyperlink" Target="https://d.docs.live.net/c07c9239cf8ef362/4th%20Year%20Sem2/EG4012/Matlab%20GUI%20Thesis/Matlab-GUI-Thesis/Final%20Paper/Semester%202%20-%20Draft_R_22%20Draft%20Submit.docx" TargetMode="External"/><Relationship Id="rId79" Type="http://schemas.openxmlformats.org/officeDocument/2006/relationships/image" Target="media/image4.png"/><Relationship Id="rId102" Type="http://schemas.openxmlformats.org/officeDocument/2006/relationships/image" Target="media/image24.png"/><Relationship Id="rId123" Type="http://schemas.openxmlformats.org/officeDocument/2006/relationships/image" Target="media/image45.png"/><Relationship Id="rId144" Type="http://schemas.openxmlformats.org/officeDocument/2006/relationships/image" Target="media/image66.png"/><Relationship Id="rId90" Type="http://schemas.openxmlformats.org/officeDocument/2006/relationships/image" Target="media/image12.png"/><Relationship Id="rId165" Type="http://schemas.openxmlformats.org/officeDocument/2006/relationships/image" Target="media/image87.png"/><Relationship Id="rId186" Type="http://schemas.openxmlformats.org/officeDocument/2006/relationships/image" Target="media/image108.png"/><Relationship Id="rId211" Type="http://schemas.openxmlformats.org/officeDocument/2006/relationships/image" Target="media/image133.png"/><Relationship Id="rId232" Type="http://schemas.openxmlformats.org/officeDocument/2006/relationships/hyperlink" Target="https://www.mojopower.com.au/blogs-energy-future-understanding-your-load-profile/" TargetMode="External"/><Relationship Id="rId27" Type="http://schemas.openxmlformats.org/officeDocument/2006/relationships/hyperlink" Target="https://d.docs.live.net/c07c9239cf8ef362/4th%20Year%20Sem2/EG4012/Matlab%20GUI%20Thesis/Matlab-GUI-Thesis/Final%20Paper/Semester%202%20-%20Draft_R_22%20Draft%20Submit.docx" TargetMode="External"/><Relationship Id="rId48" Type="http://schemas.openxmlformats.org/officeDocument/2006/relationships/hyperlink" Target="https://d.docs.live.net/c07c9239cf8ef362/4th%20Year%20Sem2/EG4012/Matlab%20GUI%20Thesis/Matlab-GUI-Thesis/Final%20Paper/Semester%202%20-%20Draft_R_22%20Draft%20Submit.docx" TargetMode="External"/><Relationship Id="rId69" Type="http://schemas.openxmlformats.org/officeDocument/2006/relationships/hyperlink" Target="https://d.docs.live.net/c07c9239cf8ef362/4th%20Year%20Sem2/EG4012/Matlab%20GUI%20Thesis/Matlab-GUI-Thesis/Final%20Paper/Semester%202%20-%20Draft_R_22%20Draft%20Submit.docx" TargetMode="External"/><Relationship Id="rId113" Type="http://schemas.openxmlformats.org/officeDocument/2006/relationships/image" Target="media/image35.png"/><Relationship Id="rId134" Type="http://schemas.openxmlformats.org/officeDocument/2006/relationships/image" Target="media/image56.png"/><Relationship Id="rId80" Type="http://schemas.openxmlformats.org/officeDocument/2006/relationships/image" Target="media/image5.png"/><Relationship Id="rId155" Type="http://schemas.openxmlformats.org/officeDocument/2006/relationships/image" Target="media/image77.jpeg"/><Relationship Id="rId176" Type="http://schemas.openxmlformats.org/officeDocument/2006/relationships/image" Target="media/image98.png"/><Relationship Id="rId197" Type="http://schemas.openxmlformats.org/officeDocument/2006/relationships/image" Target="media/image119.png"/><Relationship Id="rId201" Type="http://schemas.openxmlformats.org/officeDocument/2006/relationships/image" Target="media/image123.jpeg"/><Relationship Id="rId222" Type="http://schemas.openxmlformats.org/officeDocument/2006/relationships/image" Target="media/image144.png"/><Relationship Id="rId243" Type="http://schemas.openxmlformats.org/officeDocument/2006/relationships/image" Target="media/image153.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63</Pages>
  <Words>50431</Words>
  <Characters>287459</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3</cp:revision>
  <dcterms:created xsi:type="dcterms:W3CDTF">2017-09-30T10:36:00Z</dcterms:created>
  <dcterms:modified xsi:type="dcterms:W3CDTF">2017-09-30T10:53:00Z</dcterms:modified>
</cp:coreProperties>
</file>